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4B213" w14:textId="77777777" w:rsidR="00320A2D" w:rsidRDefault="00320A2D">
      <w:bookmarkStart w:id="0" w:name="_Hlk82511967"/>
      <w:bookmarkEnd w:id="0"/>
      <w:r>
        <w:rPr>
          <w:noProof/>
          <w:lang w:eastAsia="es-ES"/>
        </w:rPr>
        <w:drawing>
          <wp:inline distT="0" distB="0" distL="0" distR="0" wp14:anchorId="59465BC0" wp14:editId="7B3ABE9F">
            <wp:extent cx="3257550" cy="1095375"/>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rcRect/>
                    <a:stretch>
                      <a:fillRect/>
                    </a:stretch>
                  </pic:blipFill>
                  <pic:spPr bwMode="auto">
                    <a:xfrm>
                      <a:off x="0" y="0"/>
                      <a:ext cx="3257550" cy="1095375"/>
                    </a:xfrm>
                    <a:prstGeom prst="rect">
                      <a:avLst/>
                    </a:prstGeom>
                    <a:noFill/>
                    <a:ln w="9525">
                      <a:noFill/>
                      <a:miter lim="800000"/>
                      <a:headEnd/>
                      <a:tailEnd/>
                    </a:ln>
                  </pic:spPr>
                </pic:pic>
              </a:graphicData>
            </a:graphic>
          </wp:inline>
        </w:drawing>
      </w:r>
    </w:p>
    <w:p w14:paraId="32207D1D" w14:textId="77777777" w:rsidR="00320A2D" w:rsidRDefault="00320A2D"/>
    <w:p w14:paraId="236C7ED4" w14:textId="77777777" w:rsidR="00320A2D" w:rsidRDefault="00320A2D"/>
    <w:p w14:paraId="144A54D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083BE73A" w14:textId="77777777" w:rsidTr="005A236E">
        <w:trPr>
          <w:trHeight w:val="12"/>
        </w:trPr>
        <w:tc>
          <w:tcPr>
            <w:tcW w:w="7919" w:type="dxa"/>
            <w:tcMar>
              <w:top w:w="216" w:type="dxa"/>
              <w:left w:w="115" w:type="dxa"/>
              <w:bottom w:w="216" w:type="dxa"/>
              <w:right w:w="115" w:type="dxa"/>
            </w:tcMar>
          </w:tcPr>
          <w:p w14:paraId="4E6E5760" w14:textId="77777777" w:rsidR="00BC659E" w:rsidRDefault="00320A2D" w:rsidP="00997030">
            <w:pPr>
              <w:pStyle w:val="Sinespaciado"/>
              <w:rPr>
                <w:rFonts w:ascii="Georgia" w:hAnsi="Georgia" w:cs="Tahoma"/>
                <w:b/>
                <w:sz w:val="28"/>
                <w:szCs w:val="28"/>
                <w:lang w:val="es-ES"/>
              </w:rPr>
            </w:pPr>
            <w:r w:rsidRPr="004602F0">
              <w:rPr>
                <w:rFonts w:ascii="Georgia" w:hAnsi="Georgia" w:cs="Tahoma"/>
                <w:b/>
                <w:sz w:val="28"/>
                <w:szCs w:val="28"/>
                <w:lang w:val="es-ES"/>
              </w:rPr>
              <w:t xml:space="preserve">Universidad Internacional de La Rioja                                                   </w:t>
            </w:r>
          </w:p>
          <w:p w14:paraId="717F2869" w14:textId="77777777" w:rsidR="00BC659E" w:rsidRDefault="00BC659E" w:rsidP="00997030">
            <w:pPr>
              <w:pStyle w:val="Sinespaciado"/>
              <w:rPr>
                <w:rFonts w:ascii="Georgia" w:hAnsi="Georgia" w:cs="Tahoma"/>
                <w:b/>
                <w:sz w:val="28"/>
                <w:szCs w:val="28"/>
                <w:lang w:val="es-ES"/>
              </w:rPr>
            </w:pPr>
          </w:p>
          <w:p w14:paraId="5F4D7FE5" w14:textId="53712BB8" w:rsidR="00A954EC" w:rsidRPr="00A954EC" w:rsidRDefault="00A954EC" w:rsidP="00997030">
            <w:pPr>
              <w:pStyle w:val="Sinespaciado"/>
              <w:rPr>
                <w:rFonts w:ascii="Georgia" w:hAnsi="Georgia" w:cs="Tahoma"/>
                <w:b/>
                <w:sz w:val="32"/>
                <w:szCs w:val="32"/>
                <w:lang w:val="es-ES"/>
              </w:rPr>
            </w:pPr>
            <w:r w:rsidRPr="00A954EC">
              <w:rPr>
                <w:rFonts w:ascii="Georgia" w:hAnsi="Georgia" w:cs="Tahoma"/>
                <w:b/>
                <w:sz w:val="32"/>
                <w:szCs w:val="32"/>
                <w:lang w:val="es-ES"/>
              </w:rPr>
              <w:t>Escuela Superior de Ingeniería y Tecnología</w:t>
            </w:r>
          </w:p>
          <w:p w14:paraId="4B924803" w14:textId="77777777" w:rsidR="00A954EC" w:rsidRDefault="00A954EC" w:rsidP="00997030">
            <w:pPr>
              <w:pStyle w:val="Sinespaciado"/>
              <w:rPr>
                <w:rFonts w:ascii="Georgia" w:hAnsi="Georgia" w:cs="Tahoma"/>
                <w:b/>
                <w:sz w:val="28"/>
                <w:szCs w:val="28"/>
                <w:lang w:val="es-ES"/>
              </w:rPr>
            </w:pPr>
          </w:p>
          <w:p w14:paraId="753B8109" w14:textId="77777777" w:rsidR="00A954EC" w:rsidRDefault="00A954EC" w:rsidP="00997030">
            <w:pPr>
              <w:pStyle w:val="Sinespaciado"/>
              <w:rPr>
                <w:rFonts w:ascii="Georgia" w:hAnsi="Georgia" w:cs="Tahoma"/>
                <w:b/>
                <w:sz w:val="28"/>
                <w:szCs w:val="28"/>
                <w:lang w:val="es-ES"/>
              </w:rPr>
            </w:pPr>
          </w:p>
          <w:p w14:paraId="02A4D2E9" w14:textId="45E17468" w:rsidR="00320A2D" w:rsidRPr="00F707E9" w:rsidRDefault="00320A2D" w:rsidP="00997030">
            <w:pPr>
              <w:pStyle w:val="Sinespaciado"/>
              <w:rPr>
                <w:rFonts w:ascii="Cambria" w:hAnsi="Cambria"/>
                <w:lang w:val="es-ES"/>
              </w:rPr>
            </w:pPr>
            <w:r w:rsidRPr="004602F0">
              <w:rPr>
                <w:rFonts w:ascii="Georgia" w:hAnsi="Georgia" w:cs="Tahoma"/>
                <w:b/>
                <w:sz w:val="28"/>
                <w:szCs w:val="28"/>
                <w:lang w:val="es-ES"/>
              </w:rPr>
              <w:t xml:space="preserve">Máster </w:t>
            </w:r>
            <w:r w:rsidR="00BC659E">
              <w:rPr>
                <w:rFonts w:ascii="Georgia" w:hAnsi="Georgia" w:cs="Tahoma"/>
                <w:b/>
                <w:sz w:val="28"/>
                <w:szCs w:val="28"/>
                <w:lang w:val="es-ES"/>
              </w:rPr>
              <w:t>U</w:t>
            </w:r>
            <w:r w:rsidRPr="004602F0">
              <w:rPr>
                <w:rFonts w:ascii="Georgia" w:hAnsi="Georgia" w:cs="Tahoma"/>
                <w:b/>
                <w:sz w:val="28"/>
                <w:szCs w:val="28"/>
                <w:lang w:val="es-ES"/>
              </w:rPr>
              <w:t xml:space="preserve">niversitario en </w:t>
            </w:r>
            <w:r w:rsidR="00BC659E">
              <w:rPr>
                <w:rFonts w:ascii="Georgia" w:hAnsi="Georgia" w:cs="Tahoma"/>
                <w:b/>
                <w:sz w:val="28"/>
                <w:szCs w:val="28"/>
                <w:lang w:val="es-ES"/>
              </w:rPr>
              <w:t>Análisis y Visualización de Datos Masivos</w:t>
            </w:r>
          </w:p>
        </w:tc>
      </w:tr>
      <w:tr w:rsidR="00320A2D" w:rsidRPr="004602F0" w14:paraId="2610D085" w14:textId="77777777" w:rsidTr="005A236E">
        <w:trPr>
          <w:trHeight w:val="278"/>
        </w:trPr>
        <w:tc>
          <w:tcPr>
            <w:tcW w:w="7919" w:type="dxa"/>
            <w:tcMar>
              <w:top w:w="216" w:type="dxa"/>
              <w:left w:w="115" w:type="dxa"/>
              <w:bottom w:w="216" w:type="dxa"/>
              <w:right w:w="115" w:type="dxa"/>
            </w:tcMar>
          </w:tcPr>
          <w:p w14:paraId="7D22407C" w14:textId="77777777" w:rsidR="00320A2D" w:rsidRPr="00F707E9" w:rsidRDefault="00320A2D" w:rsidP="005A236E">
            <w:pPr>
              <w:pStyle w:val="Sinespaciado"/>
              <w:rPr>
                <w:rFonts w:ascii="Georgia" w:hAnsi="Georgia" w:cs="Tahoma"/>
                <w:b/>
                <w:sz w:val="28"/>
                <w:szCs w:val="28"/>
                <w:lang w:val="es-ES"/>
              </w:rPr>
            </w:pPr>
          </w:p>
        </w:tc>
      </w:tr>
      <w:tr w:rsidR="00320A2D" w:rsidRPr="004602F0" w14:paraId="50240B91" w14:textId="77777777" w:rsidTr="005A236E">
        <w:trPr>
          <w:trHeight w:val="1579"/>
        </w:trPr>
        <w:tc>
          <w:tcPr>
            <w:tcW w:w="7919" w:type="dxa"/>
          </w:tcPr>
          <w:p w14:paraId="4CEF9BEA" w14:textId="05111CF6" w:rsidR="00BE5C3B" w:rsidRPr="00BE5C3B" w:rsidRDefault="00BE5C3B" w:rsidP="00BE5C3B">
            <w:pPr>
              <w:pStyle w:val="Sinespaciado"/>
              <w:rPr>
                <w:rFonts w:ascii="Cambria" w:hAnsi="Cambria"/>
                <w:color w:val="4F81BD"/>
                <w:sz w:val="56"/>
                <w:szCs w:val="56"/>
                <w:lang w:val="es-ES"/>
              </w:rPr>
            </w:pPr>
            <w:r w:rsidRPr="00BE5C3B">
              <w:rPr>
                <w:rFonts w:ascii="Cambria" w:hAnsi="Cambria"/>
                <w:color w:val="4F81BD"/>
                <w:sz w:val="56"/>
                <w:szCs w:val="56"/>
                <w:lang w:val="es-ES"/>
              </w:rPr>
              <w:t>Estudio de nuevas variables para el cálculo de goles esperado</w:t>
            </w:r>
            <w:r w:rsidR="003C3E1E">
              <w:rPr>
                <w:rFonts w:ascii="Cambria" w:hAnsi="Cambria"/>
                <w:color w:val="4F81BD"/>
                <w:sz w:val="56"/>
                <w:szCs w:val="56"/>
                <w:lang w:val="es-ES"/>
              </w:rPr>
              <w:t>s</w:t>
            </w:r>
            <w:r w:rsidRPr="00BE5C3B">
              <w:rPr>
                <w:rFonts w:ascii="Cambria" w:hAnsi="Cambria"/>
                <w:color w:val="4F81BD"/>
                <w:sz w:val="56"/>
                <w:szCs w:val="56"/>
                <w:lang w:val="es-ES"/>
              </w:rPr>
              <w:t xml:space="preserve"> en un partido</w:t>
            </w:r>
          </w:p>
          <w:p w14:paraId="6E1C5634" w14:textId="1F3D34E7" w:rsidR="00320A2D" w:rsidRPr="004602F0" w:rsidRDefault="00BE5C3B" w:rsidP="00BE5C3B">
            <w:pPr>
              <w:pStyle w:val="Sinespaciado"/>
              <w:rPr>
                <w:rFonts w:ascii="Cambria" w:hAnsi="Cambria"/>
                <w:color w:val="4F81BD"/>
                <w:sz w:val="80"/>
                <w:szCs w:val="80"/>
                <w:lang w:val="es-ES"/>
              </w:rPr>
            </w:pPr>
            <w:r w:rsidRPr="00BE5C3B">
              <w:rPr>
                <w:rFonts w:ascii="Cambria" w:hAnsi="Cambria"/>
                <w:color w:val="4F81BD"/>
                <w:sz w:val="56"/>
                <w:szCs w:val="56"/>
                <w:lang w:val="es-ES"/>
              </w:rPr>
              <w:t>de futbol.</w:t>
            </w:r>
          </w:p>
        </w:tc>
      </w:tr>
    </w:tbl>
    <w:p w14:paraId="11DC8B20" w14:textId="77777777" w:rsidR="00320A2D" w:rsidRDefault="00320A2D"/>
    <w:p w14:paraId="54D20F1C" w14:textId="77777777" w:rsidR="00320A2D" w:rsidRDefault="00320A2D"/>
    <w:p w14:paraId="199A7FC3" w14:textId="77777777" w:rsidR="00320A2D" w:rsidRDefault="00320A2D"/>
    <w:p w14:paraId="57242678" w14:textId="77777777" w:rsidR="00320A2D" w:rsidRDefault="00320A2D"/>
    <w:p w14:paraId="20E4A023" w14:textId="77777777" w:rsidR="00320A2D" w:rsidRDefault="00320A2D"/>
    <w:p w14:paraId="7DE030AF" w14:textId="77777777" w:rsidR="00320A2D" w:rsidRDefault="00320A2D"/>
    <w:p w14:paraId="1CB89ED7" w14:textId="77777777" w:rsidR="00320A2D" w:rsidRDefault="00320A2D"/>
    <w:p w14:paraId="71B25BEB" w14:textId="77777777" w:rsidR="0046398F" w:rsidRDefault="0046398F"/>
    <w:p w14:paraId="627D40F4" w14:textId="77777777" w:rsidR="00320A2D" w:rsidRDefault="00320A2D"/>
    <w:p w14:paraId="7A31B0C5" w14:textId="77777777" w:rsidR="00320A2D" w:rsidRDefault="00320A2D"/>
    <w:p w14:paraId="5F57777E" w14:textId="77777777" w:rsidR="00320A2D" w:rsidRDefault="00320A2D"/>
    <w:p w14:paraId="398FF56A" w14:textId="77777777" w:rsidR="00320A2D" w:rsidRDefault="00320A2D">
      <w:pPr>
        <w:rPr>
          <w:rFonts w:ascii="Georgia" w:hAnsi="Georgia"/>
          <w:b/>
        </w:rPr>
      </w:pPr>
      <w:r w:rsidRPr="00320A2D">
        <w:rPr>
          <w:rFonts w:ascii="Georgia" w:hAnsi="Georgia"/>
          <w:b/>
        </w:rPr>
        <w:t xml:space="preserve">Trabajo Fin de Máster </w:t>
      </w:r>
    </w:p>
    <w:p w14:paraId="62C6B8C6" w14:textId="60E4E20B" w:rsidR="00404CB1" w:rsidRPr="00780433" w:rsidRDefault="00404CB1">
      <w:pPr>
        <w:rPr>
          <w:rFonts w:ascii="Georgia" w:hAnsi="Georgia"/>
        </w:rPr>
      </w:pPr>
      <w:r w:rsidRPr="00780433">
        <w:rPr>
          <w:rFonts w:ascii="Georgia" w:hAnsi="Georgia"/>
          <w:b/>
        </w:rPr>
        <w:t>Tipo</w:t>
      </w:r>
      <w:r w:rsidR="00A35189" w:rsidRPr="00780433">
        <w:rPr>
          <w:rFonts w:ascii="Georgia" w:hAnsi="Georgia"/>
          <w:b/>
        </w:rPr>
        <w:t xml:space="preserve"> de trabajo</w:t>
      </w:r>
      <w:r w:rsidRPr="00780433">
        <w:rPr>
          <w:rFonts w:ascii="Georgia" w:hAnsi="Georgia"/>
          <w:b/>
        </w:rPr>
        <w:t>:</w:t>
      </w:r>
      <w:r w:rsidR="00BE5C3B">
        <w:rPr>
          <w:rFonts w:ascii="Georgia" w:hAnsi="Georgia"/>
          <w:b/>
        </w:rPr>
        <w:t xml:space="preserve"> </w:t>
      </w:r>
      <w:r w:rsidR="00BE5C3B" w:rsidRPr="00BE5C3B">
        <w:rPr>
          <w:rFonts w:ascii="Georgia" w:hAnsi="Georgia"/>
          <w:bCs/>
        </w:rPr>
        <w:t>Técnicas estadísticas y de inteligencia artificial; y su aplicación para el análisis masivo de datos</w:t>
      </w:r>
    </w:p>
    <w:p w14:paraId="7CAB78E4" w14:textId="5C9BC61D" w:rsidR="00A51957" w:rsidRPr="00320A2D" w:rsidRDefault="00F8671F">
      <w:pPr>
        <w:rPr>
          <w:rFonts w:ascii="Georgia" w:hAnsi="Georgia"/>
        </w:rPr>
      </w:pPr>
      <w:r>
        <w:rPr>
          <w:rFonts w:ascii="Georgia" w:hAnsi="Georgia"/>
          <w:b/>
        </w:rPr>
        <w:t>P</w:t>
      </w:r>
      <w:r w:rsidR="00320A2D" w:rsidRPr="00320A2D">
        <w:rPr>
          <w:rFonts w:ascii="Georgia" w:hAnsi="Georgia"/>
          <w:b/>
        </w:rPr>
        <w:t>resentado por:</w:t>
      </w:r>
      <w:r w:rsidR="00320A2D" w:rsidRPr="00320A2D">
        <w:rPr>
          <w:rFonts w:ascii="Georgia" w:hAnsi="Georgia"/>
        </w:rPr>
        <w:t xml:space="preserve"> </w:t>
      </w:r>
      <w:r w:rsidR="00BE5C3B">
        <w:rPr>
          <w:rFonts w:ascii="Georgia" w:hAnsi="Georgia"/>
        </w:rPr>
        <w:t>Ruiz Guevara</w:t>
      </w:r>
      <w:r w:rsidR="00320A2D" w:rsidRPr="00320A2D">
        <w:rPr>
          <w:rFonts w:ascii="Georgia" w:hAnsi="Georgia"/>
        </w:rPr>
        <w:t xml:space="preserve">, </w:t>
      </w:r>
      <w:r w:rsidR="00BE5C3B">
        <w:rPr>
          <w:rFonts w:ascii="Georgia" w:hAnsi="Georgia"/>
        </w:rPr>
        <w:t>Sergio</w:t>
      </w:r>
    </w:p>
    <w:p w14:paraId="5949B16C" w14:textId="136FB778" w:rsidR="00320A2D" w:rsidRDefault="00320A2D">
      <w:pPr>
        <w:rPr>
          <w:rFonts w:ascii="Georgia" w:hAnsi="Georgia"/>
        </w:rPr>
      </w:pPr>
      <w:r w:rsidRPr="00320A2D">
        <w:rPr>
          <w:rFonts w:ascii="Georgia" w:hAnsi="Georgia"/>
          <w:b/>
        </w:rPr>
        <w:t>Director/a:</w:t>
      </w:r>
      <w:r w:rsidRPr="00320A2D">
        <w:rPr>
          <w:rFonts w:ascii="Georgia" w:hAnsi="Georgia"/>
        </w:rPr>
        <w:t xml:space="preserve"> </w:t>
      </w:r>
      <w:r w:rsidR="00BE5C3B">
        <w:rPr>
          <w:rFonts w:ascii="Georgia" w:hAnsi="Georgia"/>
        </w:rPr>
        <w:t>Díaz Benito</w:t>
      </w:r>
      <w:r w:rsidRPr="00320A2D">
        <w:rPr>
          <w:rFonts w:ascii="Georgia" w:hAnsi="Georgia"/>
        </w:rPr>
        <w:t xml:space="preserve">, </w:t>
      </w:r>
      <w:r w:rsidR="00BE5C3B">
        <w:rPr>
          <w:rFonts w:ascii="Georgia" w:hAnsi="Georgia"/>
        </w:rPr>
        <w:t>César Orlando</w:t>
      </w:r>
    </w:p>
    <w:p w14:paraId="7B2859F7" w14:textId="77777777" w:rsidR="00320A2D" w:rsidRDefault="00320A2D">
      <w:pPr>
        <w:rPr>
          <w:rFonts w:ascii="Georgia" w:hAnsi="Georgia"/>
        </w:rPr>
      </w:pPr>
    </w:p>
    <w:p w14:paraId="561061D9" w14:textId="77777777" w:rsidR="002737B2" w:rsidRDefault="002737B2">
      <w:pPr>
        <w:spacing w:line="276" w:lineRule="auto"/>
        <w:jc w:val="left"/>
      </w:pPr>
      <w:r>
        <w:br w:type="page"/>
      </w:r>
    </w:p>
    <w:p w14:paraId="4D86AB41" w14:textId="77777777" w:rsidR="00320A2D" w:rsidRPr="002737B2" w:rsidRDefault="00320A2D" w:rsidP="002737B2">
      <w:pPr>
        <w:jc w:val="center"/>
        <w:rPr>
          <w:b/>
          <w:sz w:val="36"/>
          <w:szCs w:val="36"/>
        </w:rPr>
      </w:pPr>
      <w:r w:rsidRPr="002737B2">
        <w:rPr>
          <w:b/>
          <w:sz w:val="36"/>
          <w:szCs w:val="36"/>
        </w:rPr>
        <w:lastRenderedPageBreak/>
        <w:t>Resumen</w:t>
      </w:r>
    </w:p>
    <w:p w14:paraId="2FFCCC2E" w14:textId="5E81ED4F" w:rsidR="00C67300" w:rsidRPr="00C67300" w:rsidRDefault="00320A2D" w:rsidP="00000D3D">
      <w:pPr>
        <w:spacing w:before="100" w:beforeAutospacing="1" w:after="100" w:afterAutospacing="1"/>
        <w:rPr>
          <w:rFonts w:cs="Arial"/>
        </w:rPr>
      </w:pPr>
      <w:r w:rsidRPr="00C80193">
        <w:rPr>
          <w:rFonts w:cs="Arial"/>
          <w:b/>
        </w:rPr>
        <w:t xml:space="preserve">Nota: </w:t>
      </w:r>
    </w:p>
    <w:p w14:paraId="1031D023" w14:textId="3979CC3D" w:rsidR="00320A2D" w:rsidRPr="00F707E9" w:rsidRDefault="00320A2D" w:rsidP="00B1030C">
      <w:pPr>
        <w:pStyle w:val="NormalWeb"/>
        <w:ind w:firstLine="0"/>
        <w:rPr>
          <w:b/>
          <w:bCs/>
          <w:sz w:val="36"/>
          <w:szCs w:val="36"/>
          <w:lang w:val="es-ES"/>
        </w:rPr>
      </w:pPr>
      <w:r w:rsidRPr="00C80193">
        <w:rPr>
          <w:rFonts w:ascii="Arial" w:hAnsi="Arial" w:cs="Arial"/>
          <w:b/>
          <w:lang w:val="es-ES"/>
        </w:rPr>
        <w:t xml:space="preserve">Palabras Clave: </w:t>
      </w:r>
    </w:p>
    <w:p w14:paraId="620A96DE" w14:textId="77777777" w:rsidR="002737B2" w:rsidRDefault="002737B2">
      <w:pPr>
        <w:spacing w:line="276" w:lineRule="auto"/>
        <w:jc w:val="left"/>
      </w:pPr>
      <w:r>
        <w:br w:type="page"/>
      </w:r>
    </w:p>
    <w:p w14:paraId="4B4ABFC7" w14:textId="77777777" w:rsidR="00320A2D" w:rsidRPr="002737B2" w:rsidRDefault="00320A2D" w:rsidP="002737B2">
      <w:pPr>
        <w:jc w:val="center"/>
        <w:rPr>
          <w:b/>
          <w:sz w:val="36"/>
          <w:szCs w:val="36"/>
        </w:rPr>
      </w:pPr>
      <w:proofErr w:type="spellStart"/>
      <w:r w:rsidRPr="002737B2">
        <w:rPr>
          <w:b/>
          <w:sz w:val="36"/>
          <w:szCs w:val="36"/>
        </w:rPr>
        <w:lastRenderedPageBreak/>
        <w:t>Abstract</w:t>
      </w:r>
      <w:proofErr w:type="spellEnd"/>
    </w:p>
    <w:p w14:paraId="1EC18686" w14:textId="6CE9C044" w:rsidR="00320A2D" w:rsidRPr="00C80193" w:rsidRDefault="00320A2D" w:rsidP="00B1030C">
      <w:pPr>
        <w:rPr>
          <w:rFonts w:cs="Arial"/>
          <w:b/>
        </w:rPr>
      </w:pPr>
      <w:proofErr w:type="spellStart"/>
      <w:r w:rsidRPr="00C80193">
        <w:rPr>
          <w:rFonts w:cs="Arial"/>
          <w:b/>
        </w:rPr>
        <w:t>Keywords</w:t>
      </w:r>
      <w:proofErr w:type="spellEnd"/>
      <w:r w:rsidRPr="00C80193">
        <w:rPr>
          <w:rFonts w:cs="Arial"/>
          <w:b/>
        </w:rPr>
        <w:t xml:space="preserve">: </w:t>
      </w:r>
    </w:p>
    <w:p w14:paraId="0152818C" w14:textId="77777777" w:rsidR="0078634A" w:rsidRDefault="0078634A">
      <w:pPr>
        <w:spacing w:line="276" w:lineRule="auto"/>
        <w:jc w:val="left"/>
      </w:pPr>
      <w:r>
        <w:br w:type="page"/>
      </w:r>
    </w:p>
    <w:p w14:paraId="55409A8B" w14:textId="77777777" w:rsidR="00E464E0" w:rsidRPr="007B2C11" w:rsidRDefault="00E464E0" w:rsidP="007B2C11">
      <w:pPr>
        <w:jc w:val="center"/>
        <w:rPr>
          <w:b/>
          <w:sz w:val="36"/>
          <w:szCs w:val="36"/>
        </w:rPr>
      </w:pPr>
      <w:r w:rsidRPr="007B2C11">
        <w:rPr>
          <w:b/>
          <w:sz w:val="36"/>
          <w:szCs w:val="36"/>
        </w:rPr>
        <w:lastRenderedPageBreak/>
        <w:t>Índice de contenidos</w:t>
      </w:r>
    </w:p>
    <w:p w14:paraId="1DED5267" w14:textId="776318A6" w:rsidR="003C3E1E"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82627969" w:history="1">
        <w:r w:rsidR="003C3E1E" w:rsidRPr="00C86D93">
          <w:rPr>
            <w:rStyle w:val="Hipervnculo"/>
            <w:noProof/>
            <w:lang w:bidi="en-US"/>
          </w:rPr>
          <w:t>1. Introducción</w:t>
        </w:r>
        <w:r w:rsidR="003C3E1E">
          <w:rPr>
            <w:noProof/>
            <w:webHidden/>
          </w:rPr>
          <w:tab/>
        </w:r>
        <w:r w:rsidR="003C3E1E">
          <w:rPr>
            <w:noProof/>
            <w:webHidden/>
          </w:rPr>
          <w:fldChar w:fldCharType="begin"/>
        </w:r>
        <w:r w:rsidR="003C3E1E">
          <w:rPr>
            <w:noProof/>
            <w:webHidden/>
          </w:rPr>
          <w:instrText xml:space="preserve"> PAGEREF _Toc82627969 \h </w:instrText>
        </w:r>
        <w:r w:rsidR="003C3E1E">
          <w:rPr>
            <w:noProof/>
            <w:webHidden/>
          </w:rPr>
        </w:r>
        <w:r w:rsidR="003C3E1E">
          <w:rPr>
            <w:noProof/>
            <w:webHidden/>
          </w:rPr>
          <w:fldChar w:fldCharType="separate"/>
        </w:r>
        <w:r w:rsidR="003C3E1E">
          <w:rPr>
            <w:noProof/>
            <w:webHidden/>
          </w:rPr>
          <w:t>10</w:t>
        </w:r>
        <w:r w:rsidR="003C3E1E">
          <w:rPr>
            <w:noProof/>
            <w:webHidden/>
          </w:rPr>
          <w:fldChar w:fldCharType="end"/>
        </w:r>
      </w:hyperlink>
    </w:p>
    <w:p w14:paraId="347F0CAA" w14:textId="72F0D2C3" w:rsidR="003C3E1E" w:rsidRDefault="003C3E1E">
      <w:pPr>
        <w:pStyle w:val="TDC2"/>
        <w:tabs>
          <w:tab w:val="right" w:leader="dot" w:pos="9060"/>
        </w:tabs>
        <w:rPr>
          <w:rFonts w:asciiTheme="minorHAnsi" w:eastAsiaTheme="minorEastAsia" w:hAnsiTheme="minorHAnsi" w:cstheme="minorBidi"/>
          <w:noProof/>
          <w:lang w:eastAsia="es-ES"/>
        </w:rPr>
      </w:pPr>
      <w:hyperlink w:anchor="_Toc82627970" w:history="1">
        <w:r w:rsidRPr="00C86D93">
          <w:rPr>
            <w:rStyle w:val="Hipervnculo"/>
            <w:noProof/>
          </w:rPr>
          <w:t>1.1 Justificación</w:t>
        </w:r>
        <w:r>
          <w:rPr>
            <w:noProof/>
            <w:webHidden/>
          </w:rPr>
          <w:tab/>
        </w:r>
        <w:r>
          <w:rPr>
            <w:noProof/>
            <w:webHidden/>
          </w:rPr>
          <w:fldChar w:fldCharType="begin"/>
        </w:r>
        <w:r>
          <w:rPr>
            <w:noProof/>
            <w:webHidden/>
          </w:rPr>
          <w:instrText xml:space="preserve"> PAGEREF _Toc82627970 \h </w:instrText>
        </w:r>
        <w:r>
          <w:rPr>
            <w:noProof/>
            <w:webHidden/>
          </w:rPr>
        </w:r>
        <w:r>
          <w:rPr>
            <w:noProof/>
            <w:webHidden/>
          </w:rPr>
          <w:fldChar w:fldCharType="separate"/>
        </w:r>
        <w:r>
          <w:rPr>
            <w:noProof/>
            <w:webHidden/>
          </w:rPr>
          <w:t>10</w:t>
        </w:r>
        <w:r>
          <w:rPr>
            <w:noProof/>
            <w:webHidden/>
          </w:rPr>
          <w:fldChar w:fldCharType="end"/>
        </w:r>
      </w:hyperlink>
    </w:p>
    <w:p w14:paraId="0915A808" w14:textId="3BBAAD3C" w:rsidR="003C3E1E" w:rsidRDefault="003C3E1E">
      <w:pPr>
        <w:pStyle w:val="TDC2"/>
        <w:tabs>
          <w:tab w:val="right" w:leader="dot" w:pos="9060"/>
        </w:tabs>
        <w:rPr>
          <w:rFonts w:asciiTheme="minorHAnsi" w:eastAsiaTheme="minorEastAsia" w:hAnsiTheme="minorHAnsi" w:cstheme="minorBidi"/>
          <w:noProof/>
          <w:lang w:eastAsia="es-ES"/>
        </w:rPr>
      </w:pPr>
      <w:hyperlink w:anchor="_Toc82627971" w:history="1">
        <w:r w:rsidRPr="00C86D93">
          <w:rPr>
            <w:rStyle w:val="Hipervnculo"/>
            <w:noProof/>
          </w:rPr>
          <w:t>1.2 Planteamiento del trabajo</w:t>
        </w:r>
        <w:r>
          <w:rPr>
            <w:noProof/>
            <w:webHidden/>
          </w:rPr>
          <w:tab/>
        </w:r>
        <w:r>
          <w:rPr>
            <w:noProof/>
            <w:webHidden/>
          </w:rPr>
          <w:fldChar w:fldCharType="begin"/>
        </w:r>
        <w:r>
          <w:rPr>
            <w:noProof/>
            <w:webHidden/>
          </w:rPr>
          <w:instrText xml:space="preserve"> PAGEREF _Toc82627971 \h </w:instrText>
        </w:r>
        <w:r>
          <w:rPr>
            <w:noProof/>
            <w:webHidden/>
          </w:rPr>
        </w:r>
        <w:r>
          <w:rPr>
            <w:noProof/>
            <w:webHidden/>
          </w:rPr>
          <w:fldChar w:fldCharType="separate"/>
        </w:r>
        <w:r>
          <w:rPr>
            <w:noProof/>
            <w:webHidden/>
          </w:rPr>
          <w:t>11</w:t>
        </w:r>
        <w:r>
          <w:rPr>
            <w:noProof/>
            <w:webHidden/>
          </w:rPr>
          <w:fldChar w:fldCharType="end"/>
        </w:r>
      </w:hyperlink>
    </w:p>
    <w:p w14:paraId="1EDBFF51" w14:textId="2DA2C04E" w:rsidR="003C3E1E" w:rsidRDefault="003C3E1E">
      <w:pPr>
        <w:pStyle w:val="TDC2"/>
        <w:tabs>
          <w:tab w:val="right" w:leader="dot" w:pos="9060"/>
        </w:tabs>
        <w:rPr>
          <w:rFonts w:asciiTheme="minorHAnsi" w:eastAsiaTheme="minorEastAsia" w:hAnsiTheme="minorHAnsi" w:cstheme="minorBidi"/>
          <w:noProof/>
          <w:lang w:eastAsia="es-ES"/>
        </w:rPr>
      </w:pPr>
      <w:hyperlink w:anchor="_Toc82627972" w:history="1">
        <w:r w:rsidRPr="00C86D93">
          <w:rPr>
            <w:rStyle w:val="Hipervnculo"/>
            <w:noProof/>
          </w:rPr>
          <w:t>1.3 Estructura de la memoria</w:t>
        </w:r>
        <w:r>
          <w:rPr>
            <w:noProof/>
            <w:webHidden/>
          </w:rPr>
          <w:tab/>
        </w:r>
        <w:r>
          <w:rPr>
            <w:noProof/>
            <w:webHidden/>
          </w:rPr>
          <w:fldChar w:fldCharType="begin"/>
        </w:r>
        <w:r>
          <w:rPr>
            <w:noProof/>
            <w:webHidden/>
          </w:rPr>
          <w:instrText xml:space="preserve"> PAGEREF _Toc82627972 \h </w:instrText>
        </w:r>
        <w:r>
          <w:rPr>
            <w:noProof/>
            <w:webHidden/>
          </w:rPr>
        </w:r>
        <w:r>
          <w:rPr>
            <w:noProof/>
            <w:webHidden/>
          </w:rPr>
          <w:fldChar w:fldCharType="separate"/>
        </w:r>
        <w:r>
          <w:rPr>
            <w:noProof/>
            <w:webHidden/>
          </w:rPr>
          <w:t>11</w:t>
        </w:r>
        <w:r>
          <w:rPr>
            <w:noProof/>
            <w:webHidden/>
          </w:rPr>
          <w:fldChar w:fldCharType="end"/>
        </w:r>
      </w:hyperlink>
    </w:p>
    <w:p w14:paraId="78DE9A0B" w14:textId="2A22EEFB" w:rsidR="003C3E1E" w:rsidRDefault="003C3E1E">
      <w:pPr>
        <w:pStyle w:val="TDC1"/>
        <w:tabs>
          <w:tab w:val="right" w:leader="dot" w:pos="9060"/>
        </w:tabs>
        <w:rPr>
          <w:rFonts w:asciiTheme="minorHAnsi" w:eastAsiaTheme="minorEastAsia" w:hAnsiTheme="minorHAnsi" w:cstheme="minorBidi"/>
          <w:noProof/>
          <w:lang w:eastAsia="es-ES"/>
        </w:rPr>
      </w:pPr>
      <w:hyperlink w:anchor="_Toc82627973" w:history="1">
        <w:r w:rsidRPr="00C86D93">
          <w:rPr>
            <w:rStyle w:val="Hipervnculo"/>
            <w:noProof/>
            <w:lang w:bidi="en-US"/>
          </w:rPr>
          <w:t>2. Contexto y estado del arte</w:t>
        </w:r>
        <w:r>
          <w:rPr>
            <w:noProof/>
            <w:webHidden/>
          </w:rPr>
          <w:tab/>
        </w:r>
        <w:r>
          <w:rPr>
            <w:noProof/>
            <w:webHidden/>
          </w:rPr>
          <w:fldChar w:fldCharType="begin"/>
        </w:r>
        <w:r>
          <w:rPr>
            <w:noProof/>
            <w:webHidden/>
          </w:rPr>
          <w:instrText xml:space="preserve"> PAGEREF _Toc82627973 \h </w:instrText>
        </w:r>
        <w:r>
          <w:rPr>
            <w:noProof/>
            <w:webHidden/>
          </w:rPr>
        </w:r>
        <w:r>
          <w:rPr>
            <w:noProof/>
            <w:webHidden/>
          </w:rPr>
          <w:fldChar w:fldCharType="separate"/>
        </w:r>
        <w:r>
          <w:rPr>
            <w:noProof/>
            <w:webHidden/>
          </w:rPr>
          <w:t>13</w:t>
        </w:r>
        <w:r>
          <w:rPr>
            <w:noProof/>
            <w:webHidden/>
          </w:rPr>
          <w:fldChar w:fldCharType="end"/>
        </w:r>
      </w:hyperlink>
    </w:p>
    <w:p w14:paraId="0EC88D1D" w14:textId="25E8B303" w:rsidR="003C3E1E" w:rsidRDefault="003C3E1E">
      <w:pPr>
        <w:pStyle w:val="TDC2"/>
        <w:tabs>
          <w:tab w:val="right" w:leader="dot" w:pos="9060"/>
        </w:tabs>
        <w:rPr>
          <w:rFonts w:asciiTheme="minorHAnsi" w:eastAsiaTheme="minorEastAsia" w:hAnsiTheme="minorHAnsi" w:cstheme="minorBidi"/>
          <w:noProof/>
          <w:lang w:eastAsia="es-ES"/>
        </w:rPr>
      </w:pPr>
      <w:hyperlink w:anchor="_Toc82627974" w:history="1">
        <w:r w:rsidRPr="00C86D93">
          <w:rPr>
            <w:rStyle w:val="Hipervnculo"/>
            <w:noProof/>
          </w:rPr>
          <w:t>2.1 Contexto</w:t>
        </w:r>
        <w:r>
          <w:rPr>
            <w:noProof/>
            <w:webHidden/>
          </w:rPr>
          <w:tab/>
        </w:r>
        <w:r>
          <w:rPr>
            <w:noProof/>
            <w:webHidden/>
          </w:rPr>
          <w:fldChar w:fldCharType="begin"/>
        </w:r>
        <w:r>
          <w:rPr>
            <w:noProof/>
            <w:webHidden/>
          </w:rPr>
          <w:instrText xml:space="preserve"> PAGEREF _Toc82627974 \h </w:instrText>
        </w:r>
        <w:r>
          <w:rPr>
            <w:noProof/>
            <w:webHidden/>
          </w:rPr>
        </w:r>
        <w:r>
          <w:rPr>
            <w:noProof/>
            <w:webHidden/>
          </w:rPr>
          <w:fldChar w:fldCharType="separate"/>
        </w:r>
        <w:r>
          <w:rPr>
            <w:noProof/>
            <w:webHidden/>
          </w:rPr>
          <w:t>13</w:t>
        </w:r>
        <w:r>
          <w:rPr>
            <w:noProof/>
            <w:webHidden/>
          </w:rPr>
          <w:fldChar w:fldCharType="end"/>
        </w:r>
      </w:hyperlink>
    </w:p>
    <w:p w14:paraId="3EDA416A" w14:textId="701CDD88" w:rsidR="003C3E1E" w:rsidRDefault="003C3E1E">
      <w:pPr>
        <w:pStyle w:val="TDC2"/>
        <w:tabs>
          <w:tab w:val="right" w:leader="dot" w:pos="9060"/>
        </w:tabs>
        <w:rPr>
          <w:rFonts w:asciiTheme="minorHAnsi" w:eastAsiaTheme="minorEastAsia" w:hAnsiTheme="minorHAnsi" w:cstheme="minorBidi"/>
          <w:noProof/>
          <w:lang w:eastAsia="es-ES"/>
        </w:rPr>
      </w:pPr>
      <w:hyperlink w:anchor="_Toc82627975" w:history="1">
        <w:r w:rsidRPr="00C86D93">
          <w:rPr>
            <w:rStyle w:val="Hipervnculo"/>
            <w:noProof/>
          </w:rPr>
          <w:t>2.2 Estado del arte</w:t>
        </w:r>
        <w:r>
          <w:rPr>
            <w:noProof/>
            <w:webHidden/>
          </w:rPr>
          <w:tab/>
        </w:r>
        <w:r>
          <w:rPr>
            <w:noProof/>
            <w:webHidden/>
          </w:rPr>
          <w:fldChar w:fldCharType="begin"/>
        </w:r>
        <w:r>
          <w:rPr>
            <w:noProof/>
            <w:webHidden/>
          </w:rPr>
          <w:instrText xml:space="preserve"> PAGEREF _Toc82627975 \h </w:instrText>
        </w:r>
        <w:r>
          <w:rPr>
            <w:noProof/>
            <w:webHidden/>
          </w:rPr>
        </w:r>
        <w:r>
          <w:rPr>
            <w:noProof/>
            <w:webHidden/>
          </w:rPr>
          <w:fldChar w:fldCharType="separate"/>
        </w:r>
        <w:r>
          <w:rPr>
            <w:noProof/>
            <w:webHidden/>
          </w:rPr>
          <w:t>16</w:t>
        </w:r>
        <w:r>
          <w:rPr>
            <w:noProof/>
            <w:webHidden/>
          </w:rPr>
          <w:fldChar w:fldCharType="end"/>
        </w:r>
      </w:hyperlink>
    </w:p>
    <w:p w14:paraId="560C5BF8" w14:textId="1CA4EAC8" w:rsidR="003C3E1E" w:rsidRDefault="003C3E1E">
      <w:pPr>
        <w:pStyle w:val="TDC1"/>
        <w:tabs>
          <w:tab w:val="right" w:leader="dot" w:pos="9060"/>
        </w:tabs>
        <w:rPr>
          <w:rFonts w:asciiTheme="minorHAnsi" w:eastAsiaTheme="minorEastAsia" w:hAnsiTheme="minorHAnsi" w:cstheme="minorBidi"/>
          <w:noProof/>
          <w:lang w:eastAsia="es-ES"/>
        </w:rPr>
      </w:pPr>
      <w:hyperlink w:anchor="_Toc82627976" w:history="1">
        <w:r w:rsidRPr="00C86D93">
          <w:rPr>
            <w:rStyle w:val="Hipervnculo"/>
            <w:noProof/>
            <w:lang w:bidi="en-US"/>
          </w:rPr>
          <w:t>3. Objetivos concretos</w:t>
        </w:r>
        <w:r>
          <w:rPr>
            <w:noProof/>
            <w:webHidden/>
          </w:rPr>
          <w:tab/>
        </w:r>
        <w:r>
          <w:rPr>
            <w:noProof/>
            <w:webHidden/>
          </w:rPr>
          <w:fldChar w:fldCharType="begin"/>
        </w:r>
        <w:r>
          <w:rPr>
            <w:noProof/>
            <w:webHidden/>
          </w:rPr>
          <w:instrText xml:space="preserve"> PAGEREF _Toc82627976 \h </w:instrText>
        </w:r>
        <w:r>
          <w:rPr>
            <w:noProof/>
            <w:webHidden/>
          </w:rPr>
        </w:r>
        <w:r>
          <w:rPr>
            <w:noProof/>
            <w:webHidden/>
          </w:rPr>
          <w:fldChar w:fldCharType="separate"/>
        </w:r>
        <w:r>
          <w:rPr>
            <w:noProof/>
            <w:webHidden/>
          </w:rPr>
          <w:t>22</w:t>
        </w:r>
        <w:r>
          <w:rPr>
            <w:noProof/>
            <w:webHidden/>
          </w:rPr>
          <w:fldChar w:fldCharType="end"/>
        </w:r>
      </w:hyperlink>
    </w:p>
    <w:p w14:paraId="3331187B" w14:textId="689558B3" w:rsidR="003C3E1E" w:rsidRDefault="003C3E1E">
      <w:pPr>
        <w:pStyle w:val="TDC2"/>
        <w:tabs>
          <w:tab w:val="right" w:leader="dot" w:pos="9060"/>
        </w:tabs>
        <w:rPr>
          <w:rFonts w:asciiTheme="minorHAnsi" w:eastAsiaTheme="minorEastAsia" w:hAnsiTheme="minorHAnsi" w:cstheme="minorBidi"/>
          <w:noProof/>
          <w:lang w:eastAsia="es-ES"/>
        </w:rPr>
      </w:pPr>
      <w:hyperlink w:anchor="_Toc82627977" w:history="1">
        <w:r w:rsidRPr="00C86D93">
          <w:rPr>
            <w:rStyle w:val="Hipervnculo"/>
            <w:noProof/>
          </w:rPr>
          <w:t>3.1. Objetivo general</w:t>
        </w:r>
        <w:r>
          <w:rPr>
            <w:noProof/>
            <w:webHidden/>
          </w:rPr>
          <w:tab/>
        </w:r>
        <w:r>
          <w:rPr>
            <w:noProof/>
            <w:webHidden/>
          </w:rPr>
          <w:fldChar w:fldCharType="begin"/>
        </w:r>
        <w:r>
          <w:rPr>
            <w:noProof/>
            <w:webHidden/>
          </w:rPr>
          <w:instrText xml:space="preserve"> PAGEREF _Toc82627977 \h </w:instrText>
        </w:r>
        <w:r>
          <w:rPr>
            <w:noProof/>
            <w:webHidden/>
          </w:rPr>
        </w:r>
        <w:r>
          <w:rPr>
            <w:noProof/>
            <w:webHidden/>
          </w:rPr>
          <w:fldChar w:fldCharType="separate"/>
        </w:r>
        <w:r>
          <w:rPr>
            <w:noProof/>
            <w:webHidden/>
          </w:rPr>
          <w:t>22</w:t>
        </w:r>
        <w:r>
          <w:rPr>
            <w:noProof/>
            <w:webHidden/>
          </w:rPr>
          <w:fldChar w:fldCharType="end"/>
        </w:r>
      </w:hyperlink>
    </w:p>
    <w:p w14:paraId="7D84E2EC" w14:textId="0B6D3634" w:rsidR="003C3E1E" w:rsidRDefault="003C3E1E">
      <w:pPr>
        <w:pStyle w:val="TDC2"/>
        <w:tabs>
          <w:tab w:val="right" w:leader="dot" w:pos="9060"/>
        </w:tabs>
        <w:rPr>
          <w:rFonts w:asciiTheme="minorHAnsi" w:eastAsiaTheme="minorEastAsia" w:hAnsiTheme="minorHAnsi" w:cstheme="minorBidi"/>
          <w:noProof/>
          <w:lang w:eastAsia="es-ES"/>
        </w:rPr>
      </w:pPr>
      <w:hyperlink w:anchor="_Toc82627978" w:history="1">
        <w:r w:rsidRPr="00C86D93">
          <w:rPr>
            <w:rStyle w:val="Hipervnculo"/>
            <w:noProof/>
          </w:rPr>
          <w:t>3.2. Objetivos específicos</w:t>
        </w:r>
        <w:r>
          <w:rPr>
            <w:noProof/>
            <w:webHidden/>
          </w:rPr>
          <w:tab/>
        </w:r>
        <w:r>
          <w:rPr>
            <w:noProof/>
            <w:webHidden/>
          </w:rPr>
          <w:fldChar w:fldCharType="begin"/>
        </w:r>
        <w:r>
          <w:rPr>
            <w:noProof/>
            <w:webHidden/>
          </w:rPr>
          <w:instrText xml:space="preserve"> PAGEREF _Toc82627978 \h </w:instrText>
        </w:r>
        <w:r>
          <w:rPr>
            <w:noProof/>
            <w:webHidden/>
          </w:rPr>
        </w:r>
        <w:r>
          <w:rPr>
            <w:noProof/>
            <w:webHidden/>
          </w:rPr>
          <w:fldChar w:fldCharType="separate"/>
        </w:r>
        <w:r>
          <w:rPr>
            <w:noProof/>
            <w:webHidden/>
          </w:rPr>
          <w:t>22</w:t>
        </w:r>
        <w:r>
          <w:rPr>
            <w:noProof/>
            <w:webHidden/>
          </w:rPr>
          <w:fldChar w:fldCharType="end"/>
        </w:r>
      </w:hyperlink>
    </w:p>
    <w:p w14:paraId="6E02796F" w14:textId="53A28DF3" w:rsidR="003C3E1E" w:rsidRDefault="003C3E1E">
      <w:pPr>
        <w:pStyle w:val="TDC1"/>
        <w:tabs>
          <w:tab w:val="right" w:leader="dot" w:pos="9060"/>
        </w:tabs>
        <w:rPr>
          <w:rFonts w:asciiTheme="minorHAnsi" w:eastAsiaTheme="minorEastAsia" w:hAnsiTheme="minorHAnsi" w:cstheme="minorBidi"/>
          <w:noProof/>
          <w:lang w:eastAsia="es-ES"/>
        </w:rPr>
      </w:pPr>
      <w:hyperlink w:anchor="_Toc82627979" w:history="1">
        <w:r w:rsidRPr="00C86D93">
          <w:rPr>
            <w:rStyle w:val="Hipervnculo"/>
            <w:noProof/>
            <w:lang w:bidi="en-US"/>
          </w:rPr>
          <w:t>4. Metodología del trabajo</w:t>
        </w:r>
        <w:r>
          <w:rPr>
            <w:noProof/>
            <w:webHidden/>
          </w:rPr>
          <w:tab/>
        </w:r>
        <w:r>
          <w:rPr>
            <w:noProof/>
            <w:webHidden/>
          </w:rPr>
          <w:fldChar w:fldCharType="begin"/>
        </w:r>
        <w:r>
          <w:rPr>
            <w:noProof/>
            <w:webHidden/>
          </w:rPr>
          <w:instrText xml:space="preserve"> PAGEREF _Toc82627979 \h </w:instrText>
        </w:r>
        <w:r>
          <w:rPr>
            <w:noProof/>
            <w:webHidden/>
          </w:rPr>
        </w:r>
        <w:r>
          <w:rPr>
            <w:noProof/>
            <w:webHidden/>
          </w:rPr>
          <w:fldChar w:fldCharType="separate"/>
        </w:r>
        <w:r>
          <w:rPr>
            <w:noProof/>
            <w:webHidden/>
          </w:rPr>
          <w:t>23</w:t>
        </w:r>
        <w:r>
          <w:rPr>
            <w:noProof/>
            <w:webHidden/>
          </w:rPr>
          <w:fldChar w:fldCharType="end"/>
        </w:r>
      </w:hyperlink>
    </w:p>
    <w:p w14:paraId="6FF98158" w14:textId="6B145516" w:rsidR="003C3E1E" w:rsidRDefault="003C3E1E">
      <w:pPr>
        <w:pStyle w:val="TDC2"/>
        <w:tabs>
          <w:tab w:val="right" w:leader="dot" w:pos="9060"/>
        </w:tabs>
        <w:rPr>
          <w:rFonts w:asciiTheme="minorHAnsi" w:eastAsiaTheme="minorEastAsia" w:hAnsiTheme="minorHAnsi" w:cstheme="minorBidi"/>
          <w:noProof/>
          <w:lang w:eastAsia="es-ES"/>
        </w:rPr>
      </w:pPr>
      <w:hyperlink w:anchor="_Toc82627980" w:history="1">
        <w:r w:rsidRPr="00C86D93">
          <w:rPr>
            <w:rStyle w:val="Hipervnculo"/>
            <w:noProof/>
          </w:rPr>
          <w:t>4.1. Obtención de los datos</w:t>
        </w:r>
        <w:r>
          <w:rPr>
            <w:noProof/>
            <w:webHidden/>
          </w:rPr>
          <w:tab/>
        </w:r>
        <w:r>
          <w:rPr>
            <w:noProof/>
            <w:webHidden/>
          </w:rPr>
          <w:fldChar w:fldCharType="begin"/>
        </w:r>
        <w:r>
          <w:rPr>
            <w:noProof/>
            <w:webHidden/>
          </w:rPr>
          <w:instrText xml:space="preserve"> PAGEREF _Toc82627980 \h </w:instrText>
        </w:r>
        <w:r>
          <w:rPr>
            <w:noProof/>
            <w:webHidden/>
          </w:rPr>
        </w:r>
        <w:r>
          <w:rPr>
            <w:noProof/>
            <w:webHidden/>
          </w:rPr>
          <w:fldChar w:fldCharType="separate"/>
        </w:r>
        <w:r>
          <w:rPr>
            <w:noProof/>
            <w:webHidden/>
          </w:rPr>
          <w:t>23</w:t>
        </w:r>
        <w:r>
          <w:rPr>
            <w:noProof/>
            <w:webHidden/>
          </w:rPr>
          <w:fldChar w:fldCharType="end"/>
        </w:r>
      </w:hyperlink>
    </w:p>
    <w:p w14:paraId="51E40E12" w14:textId="0C850F2B" w:rsidR="003C3E1E" w:rsidRDefault="003C3E1E">
      <w:pPr>
        <w:pStyle w:val="TDC3"/>
        <w:tabs>
          <w:tab w:val="right" w:leader="dot" w:pos="9060"/>
        </w:tabs>
        <w:rPr>
          <w:rFonts w:asciiTheme="minorHAnsi" w:eastAsiaTheme="minorEastAsia" w:hAnsiTheme="minorHAnsi" w:cstheme="minorBidi"/>
          <w:noProof/>
          <w:lang w:eastAsia="es-ES"/>
        </w:rPr>
      </w:pPr>
      <w:hyperlink w:anchor="_Toc82627981" w:history="1">
        <w:r w:rsidRPr="00C86D93">
          <w:rPr>
            <w:rStyle w:val="Hipervnculo"/>
            <w:noProof/>
          </w:rPr>
          <w:t>4.1.1. StatsBomb Open-Data</w:t>
        </w:r>
        <w:r>
          <w:rPr>
            <w:noProof/>
            <w:webHidden/>
          </w:rPr>
          <w:tab/>
        </w:r>
        <w:r>
          <w:rPr>
            <w:noProof/>
            <w:webHidden/>
          </w:rPr>
          <w:fldChar w:fldCharType="begin"/>
        </w:r>
        <w:r>
          <w:rPr>
            <w:noProof/>
            <w:webHidden/>
          </w:rPr>
          <w:instrText xml:space="preserve"> PAGEREF _Toc82627981 \h </w:instrText>
        </w:r>
        <w:r>
          <w:rPr>
            <w:noProof/>
            <w:webHidden/>
          </w:rPr>
        </w:r>
        <w:r>
          <w:rPr>
            <w:noProof/>
            <w:webHidden/>
          </w:rPr>
          <w:fldChar w:fldCharType="separate"/>
        </w:r>
        <w:r>
          <w:rPr>
            <w:noProof/>
            <w:webHidden/>
          </w:rPr>
          <w:t>24</w:t>
        </w:r>
        <w:r>
          <w:rPr>
            <w:noProof/>
            <w:webHidden/>
          </w:rPr>
          <w:fldChar w:fldCharType="end"/>
        </w:r>
      </w:hyperlink>
    </w:p>
    <w:p w14:paraId="34FCA12E" w14:textId="062B31DC" w:rsidR="003C3E1E" w:rsidRDefault="003C3E1E">
      <w:pPr>
        <w:pStyle w:val="TDC3"/>
        <w:tabs>
          <w:tab w:val="right" w:leader="dot" w:pos="9060"/>
        </w:tabs>
        <w:rPr>
          <w:rFonts w:asciiTheme="minorHAnsi" w:eastAsiaTheme="minorEastAsia" w:hAnsiTheme="minorHAnsi" w:cstheme="minorBidi"/>
          <w:noProof/>
          <w:lang w:eastAsia="es-ES"/>
        </w:rPr>
      </w:pPr>
      <w:hyperlink w:anchor="_Toc82627982" w:history="1">
        <w:r w:rsidRPr="00C86D93">
          <w:rPr>
            <w:rStyle w:val="Hipervnculo"/>
            <w:noProof/>
          </w:rPr>
          <w:t>4.1.2. WyScout Soccer match event dataset</w:t>
        </w:r>
        <w:r>
          <w:rPr>
            <w:noProof/>
            <w:webHidden/>
          </w:rPr>
          <w:tab/>
        </w:r>
        <w:r>
          <w:rPr>
            <w:noProof/>
            <w:webHidden/>
          </w:rPr>
          <w:fldChar w:fldCharType="begin"/>
        </w:r>
        <w:r>
          <w:rPr>
            <w:noProof/>
            <w:webHidden/>
          </w:rPr>
          <w:instrText xml:space="preserve"> PAGEREF _Toc82627982 \h </w:instrText>
        </w:r>
        <w:r>
          <w:rPr>
            <w:noProof/>
            <w:webHidden/>
          </w:rPr>
        </w:r>
        <w:r>
          <w:rPr>
            <w:noProof/>
            <w:webHidden/>
          </w:rPr>
          <w:fldChar w:fldCharType="separate"/>
        </w:r>
        <w:r>
          <w:rPr>
            <w:noProof/>
            <w:webHidden/>
          </w:rPr>
          <w:t>25</w:t>
        </w:r>
        <w:r>
          <w:rPr>
            <w:noProof/>
            <w:webHidden/>
          </w:rPr>
          <w:fldChar w:fldCharType="end"/>
        </w:r>
      </w:hyperlink>
    </w:p>
    <w:p w14:paraId="5AC036FA" w14:textId="05778313" w:rsidR="003C3E1E" w:rsidRDefault="003C3E1E">
      <w:pPr>
        <w:pStyle w:val="TDC2"/>
        <w:tabs>
          <w:tab w:val="right" w:leader="dot" w:pos="9060"/>
        </w:tabs>
        <w:rPr>
          <w:rFonts w:asciiTheme="minorHAnsi" w:eastAsiaTheme="minorEastAsia" w:hAnsiTheme="minorHAnsi" w:cstheme="minorBidi"/>
          <w:noProof/>
          <w:lang w:eastAsia="es-ES"/>
        </w:rPr>
      </w:pPr>
      <w:hyperlink w:anchor="_Toc82627983" w:history="1">
        <w:r w:rsidRPr="00C86D93">
          <w:rPr>
            <w:rStyle w:val="Hipervnculo"/>
            <w:noProof/>
          </w:rPr>
          <w:t xml:space="preserve">4.2. Preparación del </w:t>
        </w:r>
        <w:r w:rsidRPr="00C86D93">
          <w:rPr>
            <w:rStyle w:val="Hipervnculo"/>
            <w:i/>
            <w:iCs/>
            <w:noProof/>
          </w:rPr>
          <w:t>dataset</w:t>
        </w:r>
        <w:r>
          <w:rPr>
            <w:noProof/>
            <w:webHidden/>
          </w:rPr>
          <w:tab/>
        </w:r>
        <w:r>
          <w:rPr>
            <w:noProof/>
            <w:webHidden/>
          </w:rPr>
          <w:fldChar w:fldCharType="begin"/>
        </w:r>
        <w:r>
          <w:rPr>
            <w:noProof/>
            <w:webHidden/>
          </w:rPr>
          <w:instrText xml:space="preserve"> PAGEREF _Toc82627983 \h </w:instrText>
        </w:r>
        <w:r>
          <w:rPr>
            <w:noProof/>
            <w:webHidden/>
          </w:rPr>
        </w:r>
        <w:r>
          <w:rPr>
            <w:noProof/>
            <w:webHidden/>
          </w:rPr>
          <w:fldChar w:fldCharType="separate"/>
        </w:r>
        <w:r>
          <w:rPr>
            <w:noProof/>
            <w:webHidden/>
          </w:rPr>
          <w:t>26</w:t>
        </w:r>
        <w:r>
          <w:rPr>
            <w:noProof/>
            <w:webHidden/>
          </w:rPr>
          <w:fldChar w:fldCharType="end"/>
        </w:r>
      </w:hyperlink>
    </w:p>
    <w:p w14:paraId="1B0A09C9" w14:textId="4E6FCEF0" w:rsidR="003C3E1E" w:rsidRDefault="003C3E1E">
      <w:pPr>
        <w:pStyle w:val="TDC3"/>
        <w:tabs>
          <w:tab w:val="right" w:leader="dot" w:pos="9060"/>
        </w:tabs>
        <w:rPr>
          <w:rFonts w:asciiTheme="minorHAnsi" w:eastAsiaTheme="minorEastAsia" w:hAnsiTheme="minorHAnsi" w:cstheme="minorBidi"/>
          <w:noProof/>
          <w:lang w:eastAsia="es-ES"/>
        </w:rPr>
      </w:pPr>
      <w:hyperlink w:anchor="_Toc82627984" w:history="1">
        <w:r w:rsidRPr="00C86D93">
          <w:rPr>
            <w:rStyle w:val="Hipervnculo"/>
            <w:noProof/>
          </w:rPr>
          <w:t>4.2.1. Importación</w:t>
        </w:r>
        <w:r>
          <w:rPr>
            <w:noProof/>
            <w:webHidden/>
          </w:rPr>
          <w:tab/>
        </w:r>
        <w:r>
          <w:rPr>
            <w:noProof/>
            <w:webHidden/>
          </w:rPr>
          <w:fldChar w:fldCharType="begin"/>
        </w:r>
        <w:r>
          <w:rPr>
            <w:noProof/>
            <w:webHidden/>
          </w:rPr>
          <w:instrText xml:space="preserve"> PAGEREF _Toc82627984 \h </w:instrText>
        </w:r>
        <w:r>
          <w:rPr>
            <w:noProof/>
            <w:webHidden/>
          </w:rPr>
        </w:r>
        <w:r>
          <w:rPr>
            <w:noProof/>
            <w:webHidden/>
          </w:rPr>
          <w:fldChar w:fldCharType="separate"/>
        </w:r>
        <w:r>
          <w:rPr>
            <w:noProof/>
            <w:webHidden/>
          </w:rPr>
          <w:t>26</w:t>
        </w:r>
        <w:r>
          <w:rPr>
            <w:noProof/>
            <w:webHidden/>
          </w:rPr>
          <w:fldChar w:fldCharType="end"/>
        </w:r>
      </w:hyperlink>
    </w:p>
    <w:p w14:paraId="6B262C40" w14:textId="2149DAE1" w:rsidR="003C3E1E" w:rsidRDefault="003C3E1E">
      <w:pPr>
        <w:pStyle w:val="TDC3"/>
        <w:tabs>
          <w:tab w:val="right" w:leader="dot" w:pos="9060"/>
        </w:tabs>
        <w:rPr>
          <w:rFonts w:asciiTheme="minorHAnsi" w:eastAsiaTheme="minorEastAsia" w:hAnsiTheme="minorHAnsi" w:cstheme="minorBidi"/>
          <w:noProof/>
          <w:lang w:eastAsia="es-ES"/>
        </w:rPr>
      </w:pPr>
      <w:hyperlink w:anchor="_Toc82627985" w:history="1">
        <w:r w:rsidRPr="00C86D93">
          <w:rPr>
            <w:rStyle w:val="Hipervnculo"/>
            <w:noProof/>
          </w:rPr>
          <w:t xml:space="preserve">4.2.2. Creación de los </w:t>
        </w:r>
        <w:r w:rsidRPr="00C86D93">
          <w:rPr>
            <w:rStyle w:val="Hipervnculo"/>
            <w:i/>
            <w:iCs/>
            <w:noProof/>
          </w:rPr>
          <w:t>datasets</w:t>
        </w:r>
        <w:r w:rsidRPr="00C86D93">
          <w:rPr>
            <w:rStyle w:val="Hipervnculo"/>
            <w:noProof/>
          </w:rPr>
          <w:t xml:space="preserve"> de tiros</w:t>
        </w:r>
        <w:r>
          <w:rPr>
            <w:noProof/>
            <w:webHidden/>
          </w:rPr>
          <w:tab/>
        </w:r>
        <w:r>
          <w:rPr>
            <w:noProof/>
            <w:webHidden/>
          </w:rPr>
          <w:fldChar w:fldCharType="begin"/>
        </w:r>
        <w:r>
          <w:rPr>
            <w:noProof/>
            <w:webHidden/>
          </w:rPr>
          <w:instrText xml:space="preserve"> PAGEREF _Toc82627985 \h </w:instrText>
        </w:r>
        <w:r>
          <w:rPr>
            <w:noProof/>
            <w:webHidden/>
          </w:rPr>
        </w:r>
        <w:r>
          <w:rPr>
            <w:noProof/>
            <w:webHidden/>
          </w:rPr>
          <w:fldChar w:fldCharType="separate"/>
        </w:r>
        <w:r>
          <w:rPr>
            <w:noProof/>
            <w:webHidden/>
          </w:rPr>
          <w:t>27</w:t>
        </w:r>
        <w:r>
          <w:rPr>
            <w:noProof/>
            <w:webHidden/>
          </w:rPr>
          <w:fldChar w:fldCharType="end"/>
        </w:r>
      </w:hyperlink>
    </w:p>
    <w:p w14:paraId="327C70FD" w14:textId="38CF84CD" w:rsidR="003C3E1E" w:rsidRDefault="003C3E1E">
      <w:pPr>
        <w:pStyle w:val="TDC3"/>
        <w:tabs>
          <w:tab w:val="right" w:leader="dot" w:pos="9060"/>
        </w:tabs>
        <w:rPr>
          <w:rFonts w:asciiTheme="minorHAnsi" w:eastAsiaTheme="minorEastAsia" w:hAnsiTheme="minorHAnsi" w:cstheme="minorBidi"/>
          <w:noProof/>
          <w:lang w:eastAsia="es-ES"/>
        </w:rPr>
      </w:pPr>
      <w:hyperlink w:anchor="_Toc82627986" w:history="1">
        <w:r w:rsidRPr="00C86D93">
          <w:rPr>
            <w:rStyle w:val="Hipervnculo"/>
            <w:noProof/>
          </w:rPr>
          <w:t xml:space="preserve">4.2.3. Combinación de </w:t>
        </w:r>
        <w:r w:rsidRPr="00C86D93">
          <w:rPr>
            <w:rStyle w:val="Hipervnculo"/>
            <w:i/>
            <w:iCs/>
            <w:noProof/>
          </w:rPr>
          <w:t>datasets</w:t>
        </w:r>
        <w:r>
          <w:rPr>
            <w:noProof/>
            <w:webHidden/>
          </w:rPr>
          <w:tab/>
        </w:r>
        <w:r>
          <w:rPr>
            <w:noProof/>
            <w:webHidden/>
          </w:rPr>
          <w:fldChar w:fldCharType="begin"/>
        </w:r>
        <w:r>
          <w:rPr>
            <w:noProof/>
            <w:webHidden/>
          </w:rPr>
          <w:instrText xml:space="preserve"> PAGEREF _Toc82627986 \h </w:instrText>
        </w:r>
        <w:r>
          <w:rPr>
            <w:noProof/>
            <w:webHidden/>
          </w:rPr>
        </w:r>
        <w:r>
          <w:rPr>
            <w:noProof/>
            <w:webHidden/>
          </w:rPr>
          <w:fldChar w:fldCharType="separate"/>
        </w:r>
        <w:r>
          <w:rPr>
            <w:noProof/>
            <w:webHidden/>
          </w:rPr>
          <w:t>29</w:t>
        </w:r>
        <w:r>
          <w:rPr>
            <w:noProof/>
            <w:webHidden/>
          </w:rPr>
          <w:fldChar w:fldCharType="end"/>
        </w:r>
      </w:hyperlink>
    </w:p>
    <w:p w14:paraId="6B075660" w14:textId="6A3C7648" w:rsidR="003C3E1E" w:rsidRDefault="003C3E1E">
      <w:pPr>
        <w:pStyle w:val="TDC2"/>
        <w:tabs>
          <w:tab w:val="right" w:leader="dot" w:pos="9060"/>
        </w:tabs>
        <w:rPr>
          <w:rFonts w:asciiTheme="minorHAnsi" w:eastAsiaTheme="minorEastAsia" w:hAnsiTheme="minorHAnsi" w:cstheme="minorBidi"/>
          <w:noProof/>
          <w:lang w:eastAsia="es-ES"/>
        </w:rPr>
      </w:pPr>
      <w:hyperlink w:anchor="_Toc82627987" w:history="1">
        <w:r w:rsidRPr="00C86D93">
          <w:rPr>
            <w:rStyle w:val="Hipervnculo"/>
            <w:noProof/>
          </w:rPr>
          <w:t xml:space="preserve">4.3. </w:t>
        </w:r>
        <w:r w:rsidRPr="00C86D93">
          <w:rPr>
            <w:rStyle w:val="Hipervnculo"/>
            <w:i/>
            <w:iCs/>
            <w:noProof/>
          </w:rPr>
          <w:t>Dataset</w:t>
        </w:r>
        <w:r w:rsidRPr="00C86D93">
          <w:rPr>
            <w:rStyle w:val="Hipervnculo"/>
            <w:noProof/>
          </w:rPr>
          <w:t xml:space="preserve"> utilizado</w:t>
        </w:r>
        <w:r>
          <w:rPr>
            <w:noProof/>
            <w:webHidden/>
          </w:rPr>
          <w:tab/>
        </w:r>
        <w:r>
          <w:rPr>
            <w:noProof/>
            <w:webHidden/>
          </w:rPr>
          <w:fldChar w:fldCharType="begin"/>
        </w:r>
        <w:r>
          <w:rPr>
            <w:noProof/>
            <w:webHidden/>
          </w:rPr>
          <w:instrText xml:space="preserve"> PAGEREF _Toc82627987 \h </w:instrText>
        </w:r>
        <w:r>
          <w:rPr>
            <w:noProof/>
            <w:webHidden/>
          </w:rPr>
        </w:r>
        <w:r>
          <w:rPr>
            <w:noProof/>
            <w:webHidden/>
          </w:rPr>
          <w:fldChar w:fldCharType="separate"/>
        </w:r>
        <w:r>
          <w:rPr>
            <w:noProof/>
            <w:webHidden/>
          </w:rPr>
          <w:t>33</w:t>
        </w:r>
        <w:r>
          <w:rPr>
            <w:noProof/>
            <w:webHidden/>
          </w:rPr>
          <w:fldChar w:fldCharType="end"/>
        </w:r>
      </w:hyperlink>
    </w:p>
    <w:p w14:paraId="1389911F" w14:textId="3A0888FC" w:rsidR="003C3E1E" w:rsidRDefault="003C3E1E">
      <w:pPr>
        <w:pStyle w:val="TDC2"/>
        <w:tabs>
          <w:tab w:val="right" w:leader="dot" w:pos="9060"/>
        </w:tabs>
        <w:rPr>
          <w:rFonts w:asciiTheme="minorHAnsi" w:eastAsiaTheme="minorEastAsia" w:hAnsiTheme="minorHAnsi" w:cstheme="minorBidi"/>
          <w:noProof/>
          <w:lang w:eastAsia="es-ES"/>
        </w:rPr>
      </w:pPr>
      <w:hyperlink w:anchor="_Toc82627988" w:history="1">
        <w:r w:rsidRPr="00C86D93">
          <w:rPr>
            <w:rStyle w:val="Hipervnculo"/>
            <w:noProof/>
          </w:rPr>
          <w:t>4.4 Diseño del modelo</w:t>
        </w:r>
        <w:r>
          <w:rPr>
            <w:noProof/>
            <w:webHidden/>
          </w:rPr>
          <w:tab/>
        </w:r>
        <w:r>
          <w:rPr>
            <w:noProof/>
            <w:webHidden/>
          </w:rPr>
          <w:fldChar w:fldCharType="begin"/>
        </w:r>
        <w:r>
          <w:rPr>
            <w:noProof/>
            <w:webHidden/>
          </w:rPr>
          <w:instrText xml:space="preserve"> PAGEREF _Toc82627988 \h </w:instrText>
        </w:r>
        <w:r>
          <w:rPr>
            <w:noProof/>
            <w:webHidden/>
          </w:rPr>
        </w:r>
        <w:r>
          <w:rPr>
            <w:noProof/>
            <w:webHidden/>
          </w:rPr>
          <w:fldChar w:fldCharType="separate"/>
        </w:r>
        <w:r>
          <w:rPr>
            <w:noProof/>
            <w:webHidden/>
          </w:rPr>
          <w:t>36</w:t>
        </w:r>
        <w:r>
          <w:rPr>
            <w:noProof/>
            <w:webHidden/>
          </w:rPr>
          <w:fldChar w:fldCharType="end"/>
        </w:r>
      </w:hyperlink>
    </w:p>
    <w:p w14:paraId="1F9109A3" w14:textId="7E875910" w:rsidR="003C3E1E" w:rsidRDefault="003C3E1E">
      <w:pPr>
        <w:pStyle w:val="TDC3"/>
        <w:tabs>
          <w:tab w:val="right" w:leader="dot" w:pos="9060"/>
        </w:tabs>
        <w:rPr>
          <w:rFonts w:asciiTheme="minorHAnsi" w:eastAsiaTheme="minorEastAsia" w:hAnsiTheme="minorHAnsi" w:cstheme="minorBidi"/>
          <w:noProof/>
          <w:lang w:eastAsia="es-ES"/>
        </w:rPr>
      </w:pPr>
      <w:hyperlink w:anchor="_Toc82627989" w:history="1">
        <w:r w:rsidRPr="00C86D93">
          <w:rPr>
            <w:rStyle w:val="Hipervnculo"/>
            <w:noProof/>
          </w:rPr>
          <w:t>4.4.1 Métricas utilizadas</w:t>
        </w:r>
        <w:r>
          <w:rPr>
            <w:noProof/>
            <w:webHidden/>
          </w:rPr>
          <w:tab/>
        </w:r>
        <w:r>
          <w:rPr>
            <w:noProof/>
            <w:webHidden/>
          </w:rPr>
          <w:fldChar w:fldCharType="begin"/>
        </w:r>
        <w:r>
          <w:rPr>
            <w:noProof/>
            <w:webHidden/>
          </w:rPr>
          <w:instrText xml:space="preserve"> PAGEREF _Toc82627989 \h </w:instrText>
        </w:r>
        <w:r>
          <w:rPr>
            <w:noProof/>
            <w:webHidden/>
          </w:rPr>
        </w:r>
        <w:r>
          <w:rPr>
            <w:noProof/>
            <w:webHidden/>
          </w:rPr>
          <w:fldChar w:fldCharType="separate"/>
        </w:r>
        <w:r>
          <w:rPr>
            <w:noProof/>
            <w:webHidden/>
          </w:rPr>
          <w:t>36</w:t>
        </w:r>
        <w:r>
          <w:rPr>
            <w:noProof/>
            <w:webHidden/>
          </w:rPr>
          <w:fldChar w:fldCharType="end"/>
        </w:r>
      </w:hyperlink>
    </w:p>
    <w:p w14:paraId="1A2B6E9C" w14:textId="6EB8F2F1" w:rsidR="003C3E1E" w:rsidRDefault="003C3E1E">
      <w:pPr>
        <w:pStyle w:val="TDC3"/>
        <w:tabs>
          <w:tab w:val="right" w:leader="dot" w:pos="9060"/>
        </w:tabs>
        <w:rPr>
          <w:rFonts w:asciiTheme="minorHAnsi" w:eastAsiaTheme="minorEastAsia" w:hAnsiTheme="minorHAnsi" w:cstheme="minorBidi"/>
          <w:noProof/>
          <w:lang w:eastAsia="es-ES"/>
        </w:rPr>
      </w:pPr>
      <w:hyperlink w:anchor="_Toc82627990" w:history="1">
        <w:r w:rsidRPr="00C86D93">
          <w:rPr>
            <w:rStyle w:val="Hipervnculo"/>
            <w:noProof/>
          </w:rPr>
          <w:t>4.4.2 Regresión Logística</w:t>
        </w:r>
        <w:r>
          <w:rPr>
            <w:noProof/>
            <w:webHidden/>
          </w:rPr>
          <w:tab/>
        </w:r>
        <w:r>
          <w:rPr>
            <w:noProof/>
            <w:webHidden/>
          </w:rPr>
          <w:fldChar w:fldCharType="begin"/>
        </w:r>
        <w:r>
          <w:rPr>
            <w:noProof/>
            <w:webHidden/>
          </w:rPr>
          <w:instrText xml:space="preserve"> PAGEREF _Toc82627990 \h </w:instrText>
        </w:r>
        <w:r>
          <w:rPr>
            <w:noProof/>
            <w:webHidden/>
          </w:rPr>
        </w:r>
        <w:r>
          <w:rPr>
            <w:noProof/>
            <w:webHidden/>
          </w:rPr>
          <w:fldChar w:fldCharType="separate"/>
        </w:r>
        <w:r>
          <w:rPr>
            <w:noProof/>
            <w:webHidden/>
          </w:rPr>
          <w:t>39</w:t>
        </w:r>
        <w:r>
          <w:rPr>
            <w:noProof/>
            <w:webHidden/>
          </w:rPr>
          <w:fldChar w:fldCharType="end"/>
        </w:r>
      </w:hyperlink>
    </w:p>
    <w:p w14:paraId="0F3F1996" w14:textId="6B9A58AA" w:rsidR="003C3E1E" w:rsidRDefault="003C3E1E">
      <w:pPr>
        <w:pStyle w:val="TDC3"/>
        <w:tabs>
          <w:tab w:val="right" w:leader="dot" w:pos="9060"/>
        </w:tabs>
        <w:rPr>
          <w:rFonts w:asciiTheme="minorHAnsi" w:eastAsiaTheme="minorEastAsia" w:hAnsiTheme="minorHAnsi" w:cstheme="minorBidi"/>
          <w:noProof/>
          <w:lang w:eastAsia="es-ES"/>
        </w:rPr>
      </w:pPr>
      <w:hyperlink w:anchor="_Toc82627991" w:history="1">
        <w:r w:rsidRPr="00C86D93">
          <w:rPr>
            <w:rStyle w:val="Hipervnculo"/>
            <w:noProof/>
          </w:rPr>
          <w:t>4.4.3 LightGBM</w:t>
        </w:r>
        <w:r>
          <w:rPr>
            <w:noProof/>
            <w:webHidden/>
          </w:rPr>
          <w:tab/>
        </w:r>
        <w:r>
          <w:rPr>
            <w:noProof/>
            <w:webHidden/>
          </w:rPr>
          <w:fldChar w:fldCharType="begin"/>
        </w:r>
        <w:r>
          <w:rPr>
            <w:noProof/>
            <w:webHidden/>
          </w:rPr>
          <w:instrText xml:space="preserve"> PAGEREF _Toc82627991 \h </w:instrText>
        </w:r>
        <w:r>
          <w:rPr>
            <w:noProof/>
            <w:webHidden/>
          </w:rPr>
        </w:r>
        <w:r>
          <w:rPr>
            <w:noProof/>
            <w:webHidden/>
          </w:rPr>
          <w:fldChar w:fldCharType="separate"/>
        </w:r>
        <w:r>
          <w:rPr>
            <w:noProof/>
            <w:webHidden/>
          </w:rPr>
          <w:t>43</w:t>
        </w:r>
        <w:r>
          <w:rPr>
            <w:noProof/>
            <w:webHidden/>
          </w:rPr>
          <w:fldChar w:fldCharType="end"/>
        </w:r>
      </w:hyperlink>
    </w:p>
    <w:p w14:paraId="02C54AD7" w14:textId="6F522CD4" w:rsidR="003C3E1E" w:rsidRDefault="003C3E1E">
      <w:pPr>
        <w:pStyle w:val="TDC3"/>
        <w:tabs>
          <w:tab w:val="right" w:leader="dot" w:pos="9060"/>
        </w:tabs>
        <w:rPr>
          <w:rFonts w:asciiTheme="minorHAnsi" w:eastAsiaTheme="minorEastAsia" w:hAnsiTheme="minorHAnsi" w:cstheme="minorBidi"/>
          <w:noProof/>
          <w:lang w:eastAsia="es-ES"/>
        </w:rPr>
      </w:pPr>
      <w:hyperlink w:anchor="_Toc82627992" w:history="1">
        <w:r w:rsidRPr="00C86D93">
          <w:rPr>
            <w:rStyle w:val="Hipervnculo"/>
            <w:noProof/>
          </w:rPr>
          <w:t>4.4.4 XGBoost</w:t>
        </w:r>
        <w:r>
          <w:rPr>
            <w:noProof/>
            <w:webHidden/>
          </w:rPr>
          <w:tab/>
        </w:r>
        <w:r>
          <w:rPr>
            <w:noProof/>
            <w:webHidden/>
          </w:rPr>
          <w:fldChar w:fldCharType="begin"/>
        </w:r>
        <w:r>
          <w:rPr>
            <w:noProof/>
            <w:webHidden/>
          </w:rPr>
          <w:instrText xml:space="preserve"> PAGEREF _Toc82627992 \h </w:instrText>
        </w:r>
        <w:r>
          <w:rPr>
            <w:noProof/>
            <w:webHidden/>
          </w:rPr>
        </w:r>
        <w:r>
          <w:rPr>
            <w:noProof/>
            <w:webHidden/>
          </w:rPr>
          <w:fldChar w:fldCharType="separate"/>
        </w:r>
        <w:r>
          <w:rPr>
            <w:noProof/>
            <w:webHidden/>
          </w:rPr>
          <w:t>47</w:t>
        </w:r>
        <w:r>
          <w:rPr>
            <w:noProof/>
            <w:webHidden/>
          </w:rPr>
          <w:fldChar w:fldCharType="end"/>
        </w:r>
      </w:hyperlink>
    </w:p>
    <w:p w14:paraId="65D4C82F" w14:textId="06267831" w:rsidR="003C3E1E" w:rsidRDefault="003C3E1E">
      <w:pPr>
        <w:pStyle w:val="TDC3"/>
        <w:tabs>
          <w:tab w:val="right" w:leader="dot" w:pos="9060"/>
        </w:tabs>
        <w:rPr>
          <w:rFonts w:asciiTheme="minorHAnsi" w:eastAsiaTheme="minorEastAsia" w:hAnsiTheme="minorHAnsi" w:cstheme="minorBidi"/>
          <w:noProof/>
          <w:lang w:eastAsia="es-ES"/>
        </w:rPr>
      </w:pPr>
      <w:hyperlink w:anchor="_Toc82627993" w:history="1">
        <w:r w:rsidRPr="00C86D93">
          <w:rPr>
            <w:rStyle w:val="Hipervnculo"/>
            <w:noProof/>
          </w:rPr>
          <w:t>4.4.5 Random Forest</w:t>
        </w:r>
        <w:r>
          <w:rPr>
            <w:noProof/>
            <w:webHidden/>
          </w:rPr>
          <w:tab/>
        </w:r>
        <w:r>
          <w:rPr>
            <w:noProof/>
            <w:webHidden/>
          </w:rPr>
          <w:fldChar w:fldCharType="begin"/>
        </w:r>
        <w:r>
          <w:rPr>
            <w:noProof/>
            <w:webHidden/>
          </w:rPr>
          <w:instrText xml:space="preserve"> PAGEREF _Toc82627993 \h </w:instrText>
        </w:r>
        <w:r>
          <w:rPr>
            <w:noProof/>
            <w:webHidden/>
          </w:rPr>
        </w:r>
        <w:r>
          <w:rPr>
            <w:noProof/>
            <w:webHidden/>
          </w:rPr>
          <w:fldChar w:fldCharType="separate"/>
        </w:r>
        <w:r>
          <w:rPr>
            <w:noProof/>
            <w:webHidden/>
          </w:rPr>
          <w:t>48</w:t>
        </w:r>
        <w:r>
          <w:rPr>
            <w:noProof/>
            <w:webHidden/>
          </w:rPr>
          <w:fldChar w:fldCharType="end"/>
        </w:r>
      </w:hyperlink>
    </w:p>
    <w:p w14:paraId="2F10A81E" w14:textId="5A22550C" w:rsidR="003C3E1E" w:rsidRDefault="003C3E1E">
      <w:pPr>
        <w:pStyle w:val="TDC1"/>
        <w:tabs>
          <w:tab w:val="right" w:leader="dot" w:pos="9060"/>
        </w:tabs>
        <w:rPr>
          <w:rFonts w:asciiTheme="minorHAnsi" w:eastAsiaTheme="minorEastAsia" w:hAnsiTheme="minorHAnsi" w:cstheme="minorBidi"/>
          <w:noProof/>
          <w:lang w:eastAsia="es-ES"/>
        </w:rPr>
      </w:pPr>
      <w:hyperlink w:anchor="_Toc82627994" w:history="1">
        <w:r w:rsidRPr="00C86D93">
          <w:rPr>
            <w:rStyle w:val="Hipervnculo"/>
            <w:noProof/>
            <w:lang w:bidi="en-US"/>
          </w:rPr>
          <w:t>5. Desarrollo específico de la contribución</w:t>
        </w:r>
        <w:r>
          <w:rPr>
            <w:noProof/>
            <w:webHidden/>
          </w:rPr>
          <w:tab/>
        </w:r>
        <w:r>
          <w:rPr>
            <w:noProof/>
            <w:webHidden/>
          </w:rPr>
          <w:fldChar w:fldCharType="begin"/>
        </w:r>
        <w:r>
          <w:rPr>
            <w:noProof/>
            <w:webHidden/>
          </w:rPr>
          <w:instrText xml:space="preserve"> PAGEREF _Toc82627994 \h </w:instrText>
        </w:r>
        <w:r>
          <w:rPr>
            <w:noProof/>
            <w:webHidden/>
          </w:rPr>
        </w:r>
        <w:r>
          <w:rPr>
            <w:noProof/>
            <w:webHidden/>
          </w:rPr>
          <w:fldChar w:fldCharType="separate"/>
        </w:r>
        <w:r>
          <w:rPr>
            <w:noProof/>
            <w:webHidden/>
          </w:rPr>
          <w:t>50</w:t>
        </w:r>
        <w:r>
          <w:rPr>
            <w:noProof/>
            <w:webHidden/>
          </w:rPr>
          <w:fldChar w:fldCharType="end"/>
        </w:r>
      </w:hyperlink>
    </w:p>
    <w:p w14:paraId="2D0E46BD" w14:textId="4EE981CF" w:rsidR="003C3E1E" w:rsidRDefault="003C3E1E">
      <w:pPr>
        <w:pStyle w:val="TDC2"/>
        <w:tabs>
          <w:tab w:val="right" w:leader="dot" w:pos="9060"/>
        </w:tabs>
        <w:rPr>
          <w:rFonts w:asciiTheme="minorHAnsi" w:eastAsiaTheme="minorEastAsia" w:hAnsiTheme="minorHAnsi" w:cstheme="minorBidi"/>
          <w:noProof/>
          <w:lang w:eastAsia="es-ES"/>
        </w:rPr>
      </w:pPr>
      <w:hyperlink w:anchor="_Toc82627995" w:history="1">
        <w:r w:rsidRPr="00C86D93">
          <w:rPr>
            <w:rStyle w:val="Hipervnculo"/>
            <w:rFonts w:eastAsia="Times New Roman"/>
            <w:noProof/>
            <w:lang w:eastAsia="es-ES"/>
          </w:rPr>
          <w:t>5.1 Análisis de las nuevas variables</w:t>
        </w:r>
        <w:r>
          <w:rPr>
            <w:noProof/>
            <w:webHidden/>
          </w:rPr>
          <w:tab/>
        </w:r>
        <w:r>
          <w:rPr>
            <w:noProof/>
            <w:webHidden/>
          </w:rPr>
          <w:fldChar w:fldCharType="begin"/>
        </w:r>
        <w:r>
          <w:rPr>
            <w:noProof/>
            <w:webHidden/>
          </w:rPr>
          <w:instrText xml:space="preserve"> PAGEREF _Toc82627995 \h </w:instrText>
        </w:r>
        <w:r>
          <w:rPr>
            <w:noProof/>
            <w:webHidden/>
          </w:rPr>
        </w:r>
        <w:r>
          <w:rPr>
            <w:noProof/>
            <w:webHidden/>
          </w:rPr>
          <w:fldChar w:fldCharType="separate"/>
        </w:r>
        <w:r>
          <w:rPr>
            <w:noProof/>
            <w:webHidden/>
          </w:rPr>
          <w:t>50</w:t>
        </w:r>
        <w:r>
          <w:rPr>
            <w:noProof/>
            <w:webHidden/>
          </w:rPr>
          <w:fldChar w:fldCharType="end"/>
        </w:r>
      </w:hyperlink>
    </w:p>
    <w:p w14:paraId="17BC9136" w14:textId="77814EB7" w:rsidR="003C3E1E" w:rsidRDefault="003C3E1E">
      <w:pPr>
        <w:pStyle w:val="TDC2"/>
        <w:tabs>
          <w:tab w:val="right" w:leader="dot" w:pos="9060"/>
        </w:tabs>
        <w:rPr>
          <w:rFonts w:asciiTheme="minorHAnsi" w:eastAsiaTheme="minorEastAsia" w:hAnsiTheme="minorHAnsi" w:cstheme="minorBidi"/>
          <w:noProof/>
          <w:lang w:eastAsia="es-ES"/>
        </w:rPr>
      </w:pPr>
      <w:hyperlink w:anchor="_Toc82627996" w:history="1">
        <w:r w:rsidRPr="00C86D93">
          <w:rPr>
            <w:rStyle w:val="Hipervnculo"/>
            <w:rFonts w:eastAsia="Times New Roman"/>
            <w:noProof/>
            <w:lang w:eastAsia="es-ES"/>
          </w:rPr>
          <w:t>5.2 Análisis de los modelos obtenidos</w:t>
        </w:r>
        <w:r>
          <w:rPr>
            <w:noProof/>
            <w:webHidden/>
          </w:rPr>
          <w:tab/>
        </w:r>
        <w:r>
          <w:rPr>
            <w:noProof/>
            <w:webHidden/>
          </w:rPr>
          <w:fldChar w:fldCharType="begin"/>
        </w:r>
        <w:r>
          <w:rPr>
            <w:noProof/>
            <w:webHidden/>
          </w:rPr>
          <w:instrText xml:space="preserve"> PAGEREF _Toc82627996 \h </w:instrText>
        </w:r>
        <w:r>
          <w:rPr>
            <w:noProof/>
            <w:webHidden/>
          </w:rPr>
        </w:r>
        <w:r>
          <w:rPr>
            <w:noProof/>
            <w:webHidden/>
          </w:rPr>
          <w:fldChar w:fldCharType="separate"/>
        </w:r>
        <w:r>
          <w:rPr>
            <w:noProof/>
            <w:webHidden/>
          </w:rPr>
          <w:t>61</w:t>
        </w:r>
        <w:r>
          <w:rPr>
            <w:noProof/>
            <w:webHidden/>
          </w:rPr>
          <w:fldChar w:fldCharType="end"/>
        </w:r>
      </w:hyperlink>
    </w:p>
    <w:p w14:paraId="381B8236" w14:textId="06DC9B89" w:rsidR="003C3E1E" w:rsidRDefault="003C3E1E">
      <w:pPr>
        <w:pStyle w:val="TDC2"/>
        <w:tabs>
          <w:tab w:val="right" w:leader="dot" w:pos="9060"/>
        </w:tabs>
        <w:rPr>
          <w:rFonts w:asciiTheme="minorHAnsi" w:eastAsiaTheme="minorEastAsia" w:hAnsiTheme="minorHAnsi" w:cstheme="minorBidi"/>
          <w:noProof/>
          <w:lang w:eastAsia="es-ES"/>
        </w:rPr>
      </w:pPr>
      <w:hyperlink w:anchor="_Toc82627997" w:history="1">
        <w:r w:rsidRPr="00C86D93">
          <w:rPr>
            <w:rStyle w:val="Hipervnculo"/>
            <w:rFonts w:eastAsia="Times New Roman"/>
            <w:noProof/>
            <w:lang w:eastAsia="es-ES"/>
          </w:rPr>
          <w:t>5.3 Comparación con otros modelos</w:t>
        </w:r>
        <w:r>
          <w:rPr>
            <w:noProof/>
            <w:webHidden/>
          </w:rPr>
          <w:tab/>
        </w:r>
        <w:r>
          <w:rPr>
            <w:noProof/>
            <w:webHidden/>
          </w:rPr>
          <w:fldChar w:fldCharType="begin"/>
        </w:r>
        <w:r>
          <w:rPr>
            <w:noProof/>
            <w:webHidden/>
          </w:rPr>
          <w:instrText xml:space="preserve"> PAGEREF _Toc82627997 \h </w:instrText>
        </w:r>
        <w:r>
          <w:rPr>
            <w:noProof/>
            <w:webHidden/>
          </w:rPr>
        </w:r>
        <w:r>
          <w:rPr>
            <w:noProof/>
            <w:webHidden/>
          </w:rPr>
          <w:fldChar w:fldCharType="separate"/>
        </w:r>
        <w:r>
          <w:rPr>
            <w:noProof/>
            <w:webHidden/>
          </w:rPr>
          <w:t>66</w:t>
        </w:r>
        <w:r>
          <w:rPr>
            <w:noProof/>
            <w:webHidden/>
          </w:rPr>
          <w:fldChar w:fldCharType="end"/>
        </w:r>
      </w:hyperlink>
    </w:p>
    <w:p w14:paraId="125F10EF" w14:textId="38076C36" w:rsidR="003C3E1E" w:rsidRDefault="003C3E1E">
      <w:pPr>
        <w:pStyle w:val="TDC1"/>
        <w:tabs>
          <w:tab w:val="right" w:leader="dot" w:pos="9060"/>
        </w:tabs>
        <w:rPr>
          <w:rFonts w:asciiTheme="minorHAnsi" w:eastAsiaTheme="minorEastAsia" w:hAnsiTheme="minorHAnsi" w:cstheme="minorBidi"/>
          <w:noProof/>
          <w:lang w:eastAsia="es-ES"/>
        </w:rPr>
      </w:pPr>
      <w:hyperlink w:anchor="_Toc82627998" w:history="1">
        <w:r w:rsidRPr="00C86D93">
          <w:rPr>
            <w:rStyle w:val="Hipervnculo"/>
            <w:noProof/>
            <w:lang w:val="en-US" w:bidi="en-US"/>
          </w:rPr>
          <w:t>6. Conclusiones y trabajo futuro</w:t>
        </w:r>
        <w:r>
          <w:rPr>
            <w:noProof/>
            <w:webHidden/>
          </w:rPr>
          <w:tab/>
        </w:r>
        <w:r>
          <w:rPr>
            <w:noProof/>
            <w:webHidden/>
          </w:rPr>
          <w:fldChar w:fldCharType="begin"/>
        </w:r>
        <w:r>
          <w:rPr>
            <w:noProof/>
            <w:webHidden/>
          </w:rPr>
          <w:instrText xml:space="preserve"> PAGEREF _Toc82627998 \h </w:instrText>
        </w:r>
        <w:r>
          <w:rPr>
            <w:noProof/>
            <w:webHidden/>
          </w:rPr>
        </w:r>
        <w:r>
          <w:rPr>
            <w:noProof/>
            <w:webHidden/>
          </w:rPr>
          <w:fldChar w:fldCharType="separate"/>
        </w:r>
        <w:r>
          <w:rPr>
            <w:noProof/>
            <w:webHidden/>
          </w:rPr>
          <w:t>69</w:t>
        </w:r>
        <w:r>
          <w:rPr>
            <w:noProof/>
            <w:webHidden/>
          </w:rPr>
          <w:fldChar w:fldCharType="end"/>
        </w:r>
      </w:hyperlink>
    </w:p>
    <w:p w14:paraId="641966F5" w14:textId="159B03E9" w:rsidR="003C3E1E" w:rsidRDefault="003C3E1E">
      <w:pPr>
        <w:pStyle w:val="TDC2"/>
        <w:tabs>
          <w:tab w:val="right" w:leader="dot" w:pos="9060"/>
        </w:tabs>
        <w:rPr>
          <w:rFonts w:asciiTheme="minorHAnsi" w:eastAsiaTheme="minorEastAsia" w:hAnsiTheme="minorHAnsi" w:cstheme="minorBidi"/>
          <w:noProof/>
          <w:lang w:eastAsia="es-ES"/>
        </w:rPr>
      </w:pPr>
      <w:hyperlink w:anchor="_Toc82627999" w:history="1">
        <w:r w:rsidRPr="00C86D93">
          <w:rPr>
            <w:rStyle w:val="Hipervnculo"/>
            <w:rFonts w:eastAsia="Times New Roman"/>
            <w:noProof/>
            <w:lang w:val="en-US" w:eastAsia="es-ES"/>
          </w:rPr>
          <w:t>6.1. Conclusiones</w:t>
        </w:r>
        <w:r>
          <w:rPr>
            <w:noProof/>
            <w:webHidden/>
          </w:rPr>
          <w:tab/>
        </w:r>
        <w:r>
          <w:rPr>
            <w:noProof/>
            <w:webHidden/>
          </w:rPr>
          <w:fldChar w:fldCharType="begin"/>
        </w:r>
        <w:r>
          <w:rPr>
            <w:noProof/>
            <w:webHidden/>
          </w:rPr>
          <w:instrText xml:space="preserve"> PAGEREF _Toc82627999 \h </w:instrText>
        </w:r>
        <w:r>
          <w:rPr>
            <w:noProof/>
            <w:webHidden/>
          </w:rPr>
        </w:r>
        <w:r>
          <w:rPr>
            <w:noProof/>
            <w:webHidden/>
          </w:rPr>
          <w:fldChar w:fldCharType="separate"/>
        </w:r>
        <w:r>
          <w:rPr>
            <w:noProof/>
            <w:webHidden/>
          </w:rPr>
          <w:t>69</w:t>
        </w:r>
        <w:r>
          <w:rPr>
            <w:noProof/>
            <w:webHidden/>
          </w:rPr>
          <w:fldChar w:fldCharType="end"/>
        </w:r>
      </w:hyperlink>
    </w:p>
    <w:p w14:paraId="3D8F9F71" w14:textId="7E1D6D46" w:rsidR="003C3E1E" w:rsidRDefault="003C3E1E">
      <w:pPr>
        <w:pStyle w:val="TDC2"/>
        <w:tabs>
          <w:tab w:val="right" w:leader="dot" w:pos="9060"/>
        </w:tabs>
        <w:rPr>
          <w:rFonts w:asciiTheme="minorHAnsi" w:eastAsiaTheme="minorEastAsia" w:hAnsiTheme="minorHAnsi" w:cstheme="minorBidi"/>
          <w:noProof/>
          <w:lang w:eastAsia="es-ES"/>
        </w:rPr>
      </w:pPr>
      <w:hyperlink w:anchor="_Toc82628000" w:history="1">
        <w:r w:rsidRPr="00C86D93">
          <w:rPr>
            <w:rStyle w:val="Hipervnculo"/>
            <w:rFonts w:eastAsia="Times New Roman"/>
            <w:noProof/>
            <w:lang w:val="en-US" w:eastAsia="es-ES"/>
          </w:rPr>
          <w:t>6.2. Líneas de trabajo futuro</w:t>
        </w:r>
        <w:r>
          <w:rPr>
            <w:noProof/>
            <w:webHidden/>
          </w:rPr>
          <w:tab/>
        </w:r>
        <w:r>
          <w:rPr>
            <w:noProof/>
            <w:webHidden/>
          </w:rPr>
          <w:fldChar w:fldCharType="begin"/>
        </w:r>
        <w:r>
          <w:rPr>
            <w:noProof/>
            <w:webHidden/>
          </w:rPr>
          <w:instrText xml:space="preserve"> PAGEREF _Toc82628000 \h </w:instrText>
        </w:r>
        <w:r>
          <w:rPr>
            <w:noProof/>
            <w:webHidden/>
          </w:rPr>
        </w:r>
        <w:r>
          <w:rPr>
            <w:noProof/>
            <w:webHidden/>
          </w:rPr>
          <w:fldChar w:fldCharType="separate"/>
        </w:r>
        <w:r>
          <w:rPr>
            <w:noProof/>
            <w:webHidden/>
          </w:rPr>
          <w:t>69</w:t>
        </w:r>
        <w:r>
          <w:rPr>
            <w:noProof/>
            <w:webHidden/>
          </w:rPr>
          <w:fldChar w:fldCharType="end"/>
        </w:r>
      </w:hyperlink>
    </w:p>
    <w:p w14:paraId="49E4951B" w14:textId="6E6A26CF" w:rsidR="003C3E1E" w:rsidRDefault="003C3E1E">
      <w:pPr>
        <w:pStyle w:val="TDC1"/>
        <w:tabs>
          <w:tab w:val="right" w:leader="dot" w:pos="9060"/>
        </w:tabs>
        <w:rPr>
          <w:rFonts w:asciiTheme="minorHAnsi" w:eastAsiaTheme="minorEastAsia" w:hAnsiTheme="minorHAnsi" w:cstheme="minorBidi"/>
          <w:noProof/>
          <w:lang w:eastAsia="es-ES"/>
        </w:rPr>
      </w:pPr>
      <w:hyperlink w:anchor="_Toc82628001" w:history="1">
        <w:r w:rsidRPr="00C86D93">
          <w:rPr>
            <w:rStyle w:val="Hipervnculo"/>
            <w:noProof/>
            <w:lang w:val="en-US" w:bidi="en-US"/>
          </w:rPr>
          <w:t>7. Bibliografía</w:t>
        </w:r>
        <w:r>
          <w:rPr>
            <w:noProof/>
            <w:webHidden/>
          </w:rPr>
          <w:tab/>
        </w:r>
        <w:r>
          <w:rPr>
            <w:noProof/>
            <w:webHidden/>
          </w:rPr>
          <w:fldChar w:fldCharType="begin"/>
        </w:r>
        <w:r>
          <w:rPr>
            <w:noProof/>
            <w:webHidden/>
          </w:rPr>
          <w:instrText xml:space="preserve"> PAGEREF _Toc82628001 \h </w:instrText>
        </w:r>
        <w:r>
          <w:rPr>
            <w:noProof/>
            <w:webHidden/>
          </w:rPr>
        </w:r>
        <w:r>
          <w:rPr>
            <w:noProof/>
            <w:webHidden/>
          </w:rPr>
          <w:fldChar w:fldCharType="separate"/>
        </w:r>
        <w:r>
          <w:rPr>
            <w:noProof/>
            <w:webHidden/>
          </w:rPr>
          <w:t>70</w:t>
        </w:r>
        <w:r>
          <w:rPr>
            <w:noProof/>
            <w:webHidden/>
          </w:rPr>
          <w:fldChar w:fldCharType="end"/>
        </w:r>
      </w:hyperlink>
    </w:p>
    <w:p w14:paraId="61390B97" w14:textId="22C82997" w:rsidR="003C3E1E" w:rsidRDefault="003C3E1E">
      <w:pPr>
        <w:pStyle w:val="TDC1"/>
        <w:tabs>
          <w:tab w:val="right" w:leader="dot" w:pos="9060"/>
        </w:tabs>
        <w:rPr>
          <w:rFonts w:asciiTheme="minorHAnsi" w:eastAsiaTheme="minorEastAsia" w:hAnsiTheme="minorHAnsi" w:cstheme="minorBidi"/>
          <w:noProof/>
          <w:lang w:eastAsia="es-ES"/>
        </w:rPr>
      </w:pPr>
      <w:hyperlink w:anchor="_Toc82628002" w:history="1">
        <w:r w:rsidRPr="00C86D93">
          <w:rPr>
            <w:rStyle w:val="Hipervnculo"/>
            <w:noProof/>
            <w:lang w:eastAsia="es-ES" w:bidi="en-US"/>
          </w:rPr>
          <w:t>Anexos</w:t>
        </w:r>
        <w:r>
          <w:rPr>
            <w:noProof/>
            <w:webHidden/>
          </w:rPr>
          <w:tab/>
        </w:r>
        <w:r>
          <w:rPr>
            <w:noProof/>
            <w:webHidden/>
          </w:rPr>
          <w:fldChar w:fldCharType="begin"/>
        </w:r>
        <w:r>
          <w:rPr>
            <w:noProof/>
            <w:webHidden/>
          </w:rPr>
          <w:instrText xml:space="preserve"> PAGEREF _Toc82628002 \h </w:instrText>
        </w:r>
        <w:r>
          <w:rPr>
            <w:noProof/>
            <w:webHidden/>
          </w:rPr>
        </w:r>
        <w:r>
          <w:rPr>
            <w:noProof/>
            <w:webHidden/>
          </w:rPr>
          <w:fldChar w:fldCharType="separate"/>
        </w:r>
        <w:r>
          <w:rPr>
            <w:noProof/>
            <w:webHidden/>
          </w:rPr>
          <w:t>81</w:t>
        </w:r>
        <w:r>
          <w:rPr>
            <w:noProof/>
            <w:webHidden/>
          </w:rPr>
          <w:fldChar w:fldCharType="end"/>
        </w:r>
      </w:hyperlink>
    </w:p>
    <w:p w14:paraId="79BA0754" w14:textId="647E9770" w:rsidR="00E464E0" w:rsidRDefault="00BA5509" w:rsidP="00E464E0">
      <w:pPr>
        <w:spacing w:after="0" w:line="240" w:lineRule="auto"/>
        <w:jc w:val="left"/>
        <w:rPr>
          <w:rFonts w:cs="Arial"/>
          <w:b/>
          <w:sz w:val="36"/>
          <w:szCs w:val="36"/>
        </w:rPr>
      </w:pPr>
      <w:r>
        <w:rPr>
          <w:rFonts w:eastAsia="Calibri" w:cs="Arial"/>
        </w:rPr>
        <w:fldChar w:fldCharType="end"/>
      </w:r>
    </w:p>
    <w:p w14:paraId="5107C4D6" w14:textId="77777777" w:rsidR="00A9014B" w:rsidRDefault="00A9014B">
      <w:pPr>
        <w:spacing w:line="276" w:lineRule="auto"/>
        <w:jc w:val="left"/>
        <w:rPr>
          <w:b/>
          <w:sz w:val="36"/>
          <w:szCs w:val="36"/>
        </w:rPr>
      </w:pPr>
      <w:r>
        <w:rPr>
          <w:b/>
          <w:sz w:val="36"/>
          <w:szCs w:val="36"/>
        </w:rPr>
        <w:br w:type="page"/>
      </w:r>
    </w:p>
    <w:p w14:paraId="70B813EE" w14:textId="10776FC6" w:rsidR="00E464E0" w:rsidRPr="007B2C11" w:rsidRDefault="00E464E0" w:rsidP="007B2C11">
      <w:pPr>
        <w:jc w:val="center"/>
        <w:rPr>
          <w:b/>
          <w:sz w:val="36"/>
          <w:szCs w:val="36"/>
        </w:rPr>
      </w:pPr>
      <w:r w:rsidRPr="007B2C11">
        <w:rPr>
          <w:b/>
          <w:sz w:val="36"/>
          <w:szCs w:val="36"/>
        </w:rPr>
        <w:lastRenderedPageBreak/>
        <w:t>Índice de tablas</w:t>
      </w:r>
    </w:p>
    <w:p w14:paraId="5A58068A" w14:textId="1725ECF4" w:rsidR="003C3E1E"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82627920" w:history="1">
        <w:r w:rsidR="003C3E1E" w:rsidRPr="00E440D4">
          <w:rPr>
            <w:rStyle w:val="Hipervnculo"/>
            <w:noProof/>
          </w:rPr>
          <w:t>Tabla 1: Partidos y temporadas de cada competición en los datos de StatsBomb Open-Data.</w:t>
        </w:r>
        <w:r w:rsidR="003C3E1E">
          <w:rPr>
            <w:noProof/>
            <w:webHidden/>
          </w:rPr>
          <w:tab/>
        </w:r>
        <w:r w:rsidR="003C3E1E">
          <w:rPr>
            <w:noProof/>
            <w:webHidden/>
          </w:rPr>
          <w:fldChar w:fldCharType="begin"/>
        </w:r>
        <w:r w:rsidR="003C3E1E">
          <w:rPr>
            <w:noProof/>
            <w:webHidden/>
          </w:rPr>
          <w:instrText xml:space="preserve"> PAGEREF _Toc82627920 \h </w:instrText>
        </w:r>
        <w:r w:rsidR="003C3E1E">
          <w:rPr>
            <w:noProof/>
            <w:webHidden/>
          </w:rPr>
        </w:r>
        <w:r w:rsidR="003C3E1E">
          <w:rPr>
            <w:noProof/>
            <w:webHidden/>
          </w:rPr>
          <w:fldChar w:fldCharType="separate"/>
        </w:r>
        <w:r w:rsidR="003C3E1E">
          <w:rPr>
            <w:noProof/>
            <w:webHidden/>
          </w:rPr>
          <w:t>24</w:t>
        </w:r>
        <w:r w:rsidR="003C3E1E">
          <w:rPr>
            <w:noProof/>
            <w:webHidden/>
          </w:rPr>
          <w:fldChar w:fldCharType="end"/>
        </w:r>
      </w:hyperlink>
    </w:p>
    <w:p w14:paraId="7DFFCA93" w14:textId="121E9A96"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21" w:history="1">
        <w:r w:rsidRPr="00E440D4">
          <w:rPr>
            <w:rStyle w:val="Hipervnculo"/>
            <w:noProof/>
          </w:rPr>
          <w:t>Tabla 2: Partidos y temporadas de cada competición en los datos de WyScout Soccer match event dataset.</w:t>
        </w:r>
        <w:r>
          <w:rPr>
            <w:noProof/>
            <w:webHidden/>
          </w:rPr>
          <w:tab/>
        </w:r>
        <w:r>
          <w:rPr>
            <w:noProof/>
            <w:webHidden/>
          </w:rPr>
          <w:fldChar w:fldCharType="begin"/>
        </w:r>
        <w:r>
          <w:rPr>
            <w:noProof/>
            <w:webHidden/>
          </w:rPr>
          <w:instrText xml:space="preserve"> PAGEREF _Toc82627921 \h </w:instrText>
        </w:r>
        <w:r>
          <w:rPr>
            <w:noProof/>
            <w:webHidden/>
          </w:rPr>
        </w:r>
        <w:r>
          <w:rPr>
            <w:noProof/>
            <w:webHidden/>
          </w:rPr>
          <w:fldChar w:fldCharType="separate"/>
        </w:r>
        <w:r>
          <w:rPr>
            <w:noProof/>
            <w:webHidden/>
          </w:rPr>
          <w:t>25</w:t>
        </w:r>
        <w:r>
          <w:rPr>
            <w:noProof/>
            <w:webHidden/>
          </w:rPr>
          <w:fldChar w:fldCharType="end"/>
        </w:r>
      </w:hyperlink>
    </w:p>
    <w:p w14:paraId="590B5F90" w14:textId="33A58E49"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22" w:history="1">
        <w:r w:rsidRPr="00E440D4">
          <w:rPr>
            <w:rStyle w:val="Hipervnculo"/>
            <w:noProof/>
          </w:rPr>
          <w:t>Tabla 3: Variables utilizadas en el dataset, explicación y origen de los datos.</w:t>
        </w:r>
        <w:r>
          <w:rPr>
            <w:noProof/>
            <w:webHidden/>
          </w:rPr>
          <w:tab/>
        </w:r>
        <w:r>
          <w:rPr>
            <w:noProof/>
            <w:webHidden/>
          </w:rPr>
          <w:fldChar w:fldCharType="begin"/>
        </w:r>
        <w:r>
          <w:rPr>
            <w:noProof/>
            <w:webHidden/>
          </w:rPr>
          <w:instrText xml:space="preserve"> PAGEREF _Toc82627922 \h </w:instrText>
        </w:r>
        <w:r>
          <w:rPr>
            <w:noProof/>
            <w:webHidden/>
          </w:rPr>
        </w:r>
        <w:r>
          <w:rPr>
            <w:noProof/>
            <w:webHidden/>
          </w:rPr>
          <w:fldChar w:fldCharType="separate"/>
        </w:r>
        <w:r>
          <w:rPr>
            <w:noProof/>
            <w:webHidden/>
          </w:rPr>
          <w:t>34</w:t>
        </w:r>
        <w:r>
          <w:rPr>
            <w:noProof/>
            <w:webHidden/>
          </w:rPr>
          <w:fldChar w:fldCharType="end"/>
        </w:r>
      </w:hyperlink>
    </w:p>
    <w:p w14:paraId="245E0263" w14:textId="1CAAF647"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23" w:history="1">
        <w:r w:rsidRPr="00E440D4">
          <w:rPr>
            <w:rStyle w:val="Hipervnculo"/>
            <w:noProof/>
          </w:rPr>
          <w:t>Tabla 4: Ejemplo de creación de variables dummies a partir de una variable categórica (Body_type).</w:t>
        </w:r>
        <w:r>
          <w:rPr>
            <w:noProof/>
            <w:webHidden/>
          </w:rPr>
          <w:tab/>
        </w:r>
        <w:r>
          <w:rPr>
            <w:noProof/>
            <w:webHidden/>
          </w:rPr>
          <w:fldChar w:fldCharType="begin"/>
        </w:r>
        <w:r>
          <w:rPr>
            <w:noProof/>
            <w:webHidden/>
          </w:rPr>
          <w:instrText xml:space="preserve"> PAGEREF _Toc82627923 \h </w:instrText>
        </w:r>
        <w:r>
          <w:rPr>
            <w:noProof/>
            <w:webHidden/>
          </w:rPr>
        </w:r>
        <w:r>
          <w:rPr>
            <w:noProof/>
            <w:webHidden/>
          </w:rPr>
          <w:fldChar w:fldCharType="separate"/>
        </w:r>
        <w:r>
          <w:rPr>
            <w:noProof/>
            <w:webHidden/>
          </w:rPr>
          <w:t>40</w:t>
        </w:r>
        <w:r>
          <w:rPr>
            <w:noProof/>
            <w:webHidden/>
          </w:rPr>
          <w:fldChar w:fldCharType="end"/>
        </w:r>
      </w:hyperlink>
    </w:p>
    <w:p w14:paraId="458E5918" w14:textId="2AB95DC9"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24" w:history="1">
        <w:r w:rsidRPr="00E440D4">
          <w:rPr>
            <w:rStyle w:val="Hipervnculo"/>
            <w:noProof/>
          </w:rPr>
          <w:t>Tabla 5: Lanzamientos, goles y proporción de los datos de entrenamiento y de test para cada dataset del modelo de regresión logística.</w:t>
        </w:r>
        <w:r>
          <w:rPr>
            <w:noProof/>
            <w:webHidden/>
          </w:rPr>
          <w:tab/>
        </w:r>
        <w:r>
          <w:rPr>
            <w:noProof/>
            <w:webHidden/>
          </w:rPr>
          <w:fldChar w:fldCharType="begin"/>
        </w:r>
        <w:r>
          <w:rPr>
            <w:noProof/>
            <w:webHidden/>
          </w:rPr>
          <w:instrText xml:space="preserve"> PAGEREF _Toc82627924 \h </w:instrText>
        </w:r>
        <w:r>
          <w:rPr>
            <w:noProof/>
            <w:webHidden/>
          </w:rPr>
        </w:r>
        <w:r>
          <w:rPr>
            <w:noProof/>
            <w:webHidden/>
          </w:rPr>
          <w:fldChar w:fldCharType="separate"/>
        </w:r>
        <w:r>
          <w:rPr>
            <w:noProof/>
            <w:webHidden/>
          </w:rPr>
          <w:t>40</w:t>
        </w:r>
        <w:r>
          <w:rPr>
            <w:noProof/>
            <w:webHidden/>
          </w:rPr>
          <w:fldChar w:fldCharType="end"/>
        </w:r>
      </w:hyperlink>
    </w:p>
    <w:p w14:paraId="00FCD25A" w14:textId="42D14F28"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25" w:history="1">
        <w:r w:rsidRPr="00E440D4">
          <w:rPr>
            <w:rStyle w:val="Hipervnculo"/>
            <w:noProof/>
          </w:rPr>
          <w:t>Tabla 6: Lanzamientos, goles y proporción de los datos de entrenamiento y de test para cada dataset del modelo de LightGBM.</w:t>
        </w:r>
        <w:r>
          <w:rPr>
            <w:noProof/>
            <w:webHidden/>
          </w:rPr>
          <w:tab/>
        </w:r>
        <w:r>
          <w:rPr>
            <w:noProof/>
            <w:webHidden/>
          </w:rPr>
          <w:fldChar w:fldCharType="begin"/>
        </w:r>
        <w:r>
          <w:rPr>
            <w:noProof/>
            <w:webHidden/>
          </w:rPr>
          <w:instrText xml:space="preserve"> PAGEREF _Toc82627925 \h </w:instrText>
        </w:r>
        <w:r>
          <w:rPr>
            <w:noProof/>
            <w:webHidden/>
          </w:rPr>
        </w:r>
        <w:r>
          <w:rPr>
            <w:noProof/>
            <w:webHidden/>
          </w:rPr>
          <w:fldChar w:fldCharType="separate"/>
        </w:r>
        <w:r>
          <w:rPr>
            <w:noProof/>
            <w:webHidden/>
          </w:rPr>
          <w:t>45</w:t>
        </w:r>
        <w:r>
          <w:rPr>
            <w:noProof/>
            <w:webHidden/>
          </w:rPr>
          <w:fldChar w:fldCharType="end"/>
        </w:r>
      </w:hyperlink>
    </w:p>
    <w:p w14:paraId="7E1E77FF" w14:textId="25829088"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26" w:history="1">
        <w:r w:rsidRPr="00E440D4">
          <w:rPr>
            <w:rStyle w:val="Hipervnculo"/>
            <w:noProof/>
          </w:rPr>
          <w:t>Tabla 7: % de acierto, distancia media de los disparos y % de contraataques según diferencia de jugadores en el campo con los datos de StatsBomb y WyScout.</w:t>
        </w:r>
        <w:r>
          <w:rPr>
            <w:noProof/>
            <w:webHidden/>
          </w:rPr>
          <w:tab/>
        </w:r>
        <w:r>
          <w:rPr>
            <w:noProof/>
            <w:webHidden/>
          </w:rPr>
          <w:fldChar w:fldCharType="begin"/>
        </w:r>
        <w:r>
          <w:rPr>
            <w:noProof/>
            <w:webHidden/>
          </w:rPr>
          <w:instrText xml:space="preserve"> PAGEREF _Toc82627926 \h </w:instrText>
        </w:r>
        <w:r>
          <w:rPr>
            <w:noProof/>
            <w:webHidden/>
          </w:rPr>
        </w:r>
        <w:r>
          <w:rPr>
            <w:noProof/>
            <w:webHidden/>
          </w:rPr>
          <w:fldChar w:fldCharType="separate"/>
        </w:r>
        <w:r>
          <w:rPr>
            <w:noProof/>
            <w:webHidden/>
          </w:rPr>
          <w:t>53</w:t>
        </w:r>
        <w:r>
          <w:rPr>
            <w:noProof/>
            <w:webHidden/>
          </w:rPr>
          <w:fldChar w:fldCharType="end"/>
        </w:r>
      </w:hyperlink>
    </w:p>
    <w:p w14:paraId="71EE5F68" w14:textId="7183FBA8"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27" w:history="1">
        <w:r w:rsidRPr="00E440D4">
          <w:rPr>
            <w:rStyle w:val="Hipervnculo"/>
            <w:noProof/>
          </w:rPr>
          <w:t>Tabla 8: % de acierto en los lanzamientos, tanto de penalti como el resto, según factor campo con los datos de StatsBomb y WyScout.</w:t>
        </w:r>
        <w:r>
          <w:rPr>
            <w:noProof/>
            <w:webHidden/>
          </w:rPr>
          <w:tab/>
        </w:r>
        <w:r>
          <w:rPr>
            <w:noProof/>
            <w:webHidden/>
          </w:rPr>
          <w:fldChar w:fldCharType="begin"/>
        </w:r>
        <w:r>
          <w:rPr>
            <w:noProof/>
            <w:webHidden/>
          </w:rPr>
          <w:instrText xml:space="preserve"> PAGEREF _Toc82627927 \h </w:instrText>
        </w:r>
        <w:r>
          <w:rPr>
            <w:noProof/>
            <w:webHidden/>
          </w:rPr>
        </w:r>
        <w:r>
          <w:rPr>
            <w:noProof/>
            <w:webHidden/>
          </w:rPr>
          <w:fldChar w:fldCharType="separate"/>
        </w:r>
        <w:r>
          <w:rPr>
            <w:noProof/>
            <w:webHidden/>
          </w:rPr>
          <w:t>55</w:t>
        </w:r>
        <w:r>
          <w:rPr>
            <w:noProof/>
            <w:webHidden/>
          </w:rPr>
          <w:fldChar w:fldCharType="end"/>
        </w:r>
      </w:hyperlink>
    </w:p>
    <w:p w14:paraId="60CF0234" w14:textId="6830ADA9"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28" w:history="1">
        <w:r w:rsidRPr="00E440D4">
          <w:rPr>
            <w:rStyle w:val="Hipervnculo"/>
            <w:noProof/>
          </w:rPr>
          <w:t>Tabla 9: Tabla de métricas para cada modelo generado. La flecha indica si es positivo que sea mayor o menor el valor obtenido.</w:t>
        </w:r>
        <w:r>
          <w:rPr>
            <w:noProof/>
            <w:webHidden/>
          </w:rPr>
          <w:tab/>
        </w:r>
        <w:r>
          <w:rPr>
            <w:noProof/>
            <w:webHidden/>
          </w:rPr>
          <w:fldChar w:fldCharType="begin"/>
        </w:r>
        <w:r>
          <w:rPr>
            <w:noProof/>
            <w:webHidden/>
          </w:rPr>
          <w:instrText xml:space="preserve"> PAGEREF _Toc82627928 \h </w:instrText>
        </w:r>
        <w:r>
          <w:rPr>
            <w:noProof/>
            <w:webHidden/>
          </w:rPr>
        </w:r>
        <w:r>
          <w:rPr>
            <w:noProof/>
            <w:webHidden/>
          </w:rPr>
          <w:fldChar w:fldCharType="separate"/>
        </w:r>
        <w:r>
          <w:rPr>
            <w:noProof/>
            <w:webHidden/>
          </w:rPr>
          <w:t>60</w:t>
        </w:r>
        <w:r>
          <w:rPr>
            <w:noProof/>
            <w:webHidden/>
          </w:rPr>
          <w:fldChar w:fldCharType="end"/>
        </w:r>
      </w:hyperlink>
    </w:p>
    <w:p w14:paraId="0094749D" w14:textId="019CD0FC"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29" w:history="1">
        <w:r w:rsidRPr="00E440D4">
          <w:rPr>
            <w:rStyle w:val="Hipervnculo"/>
            <w:noProof/>
          </w:rPr>
          <w:t>Tabla 10: Tabla de métricas para cada modelo generado para lanzamientos de penalti. La flecha indica si es positivo que sea mayor o menor el valor obtenido.</w:t>
        </w:r>
        <w:r>
          <w:rPr>
            <w:noProof/>
            <w:webHidden/>
          </w:rPr>
          <w:tab/>
        </w:r>
        <w:r>
          <w:rPr>
            <w:noProof/>
            <w:webHidden/>
          </w:rPr>
          <w:fldChar w:fldCharType="begin"/>
        </w:r>
        <w:r>
          <w:rPr>
            <w:noProof/>
            <w:webHidden/>
          </w:rPr>
          <w:instrText xml:space="preserve"> PAGEREF _Toc82627929 \h </w:instrText>
        </w:r>
        <w:r>
          <w:rPr>
            <w:noProof/>
            <w:webHidden/>
          </w:rPr>
        </w:r>
        <w:r>
          <w:rPr>
            <w:noProof/>
            <w:webHidden/>
          </w:rPr>
          <w:fldChar w:fldCharType="separate"/>
        </w:r>
        <w:r>
          <w:rPr>
            <w:noProof/>
            <w:webHidden/>
          </w:rPr>
          <w:t>65</w:t>
        </w:r>
        <w:r>
          <w:rPr>
            <w:noProof/>
            <w:webHidden/>
          </w:rPr>
          <w:fldChar w:fldCharType="end"/>
        </w:r>
      </w:hyperlink>
    </w:p>
    <w:p w14:paraId="5A4A57D7" w14:textId="2459DABC"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30" w:history="1">
        <w:r w:rsidRPr="00E440D4">
          <w:rPr>
            <w:rStyle w:val="Hipervnculo"/>
            <w:noProof/>
          </w:rPr>
          <w:t>Tabla 11: Comparativa de las distintas métricas de modelos de xG para distintas publicaciones.</w:t>
        </w:r>
        <w:r>
          <w:rPr>
            <w:noProof/>
            <w:webHidden/>
          </w:rPr>
          <w:tab/>
        </w:r>
        <w:r>
          <w:rPr>
            <w:noProof/>
            <w:webHidden/>
          </w:rPr>
          <w:fldChar w:fldCharType="begin"/>
        </w:r>
        <w:r>
          <w:rPr>
            <w:noProof/>
            <w:webHidden/>
          </w:rPr>
          <w:instrText xml:space="preserve"> PAGEREF _Toc82627930 \h </w:instrText>
        </w:r>
        <w:r>
          <w:rPr>
            <w:noProof/>
            <w:webHidden/>
          </w:rPr>
        </w:r>
        <w:r>
          <w:rPr>
            <w:noProof/>
            <w:webHidden/>
          </w:rPr>
          <w:fldChar w:fldCharType="separate"/>
        </w:r>
        <w:r>
          <w:rPr>
            <w:noProof/>
            <w:webHidden/>
          </w:rPr>
          <w:t>67</w:t>
        </w:r>
        <w:r>
          <w:rPr>
            <w:noProof/>
            <w:webHidden/>
          </w:rPr>
          <w:fldChar w:fldCharType="end"/>
        </w:r>
      </w:hyperlink>
    </w:p>
    <w:p w14:paraId="44FAA268" w14:textId="7118C4C5" w:rsidR="006253B9" w:rsidRDefault="00E464E0" w:rsidP="00E464E0">
      <w:pPr>
        <w:spacing w:after="0" w:line="240" w:lineRule="auto"/>
        <w:jc w:val="left"/>
        <w:rPr>
          <w:rFonts w:cs="Arial"/>
          <w:b/>
          <w:sz w:val="36"/>
          <w:szCs w:val="36"/>
        </w:rPr>
      </w:pPr>
      <w:r>
        <w:rPr>
          <w:rFonts w:cs="Arial"/>
          <w:b/>
          <w:sz w:val="36"/>
          <w:szCs w:val="36"/>
        </w:rPr>
        <w:fldChar w:fldCharType="end"/>
      </w:r>
    </w:p>
    <w:p w14:paraId="479B812D" w14:textId="77777777" w:rsidR="006253B9" w:rsidRDefault="006253B9">
      <w:pPr>
        <w:spacing w:line="276" w:lineRule="auto"/>
        <w:jc w:val="left"/>
        <w:rPr>
          <w:rFonts w:cs="Arial"/>
          <w:b/>
          <w:sz w:val="36"/>
          <w:szCs w:val="36"/>
        </w:rPr>
      </w:pPr>
      <w:r>
        <w:rPr>
          <w:rFonts w:cs="Arial"/>
          <w:b/>
          <w:sz w:val="36"/>
          <w:szCs w:val="36"/>
        </w:rPr>
        <w:br w:type="page"/>
      </w:r>
    </w:p>
    <w:p w14:paraId="7C155FE0" w14:textId="2354BCFE" w:rsidR="006253B9" w:rsidRPr="006253B9" w:rsidRDefault="006253B9" w:rsidP="006253B9">
      <w:pPr>
        <w:jc w:val="center"/>
        <w:rPr>
          <w:b/>
          <w:sz w:val="36"/>
          <w:szCs w:val="36"/>
        </w:rPr>
      </w:pPr>
      <w:r w:rsidRPr="007B2C11">
        <w:rPr>
          <w:b/>
          <w:sz w:val="36"/>
          <w:szCs w:val="36"/>
        </w:rPr>
        <w:lastRenderedPageBreak/>
        <w:t xml:space="preserve">Índice de </w:t>
      </w:r>
      <w:r>
        <w:rPr>
          <w:b/>
          <w:sz w:val="36"/>
          <w:szCs w:val="36"/>
        </w:rPr>
        <w:t>ilustraciones</w:t>
      </w:r>
    </w:p>
    <w:p w14:paraId="5745C701" w14:textId="21801F65" w:rsidR="003C3E1E" w:rsidRDefault="006253B9">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Ilustración" </w:instrText>
      </w:r>
      <w:r>
        <w:rPr>
          <w:rFonts w:cs="Arial"/>
          <w:b/>
          <w:sz w:val="36"/>
          <w:szCs w:val="36"/>
        </w:rPr>
        <w:fldChar w:fldCharType="separate"/>
      </w:r>
      <w:hyperlink w:anchor="_Toc82627931" w:history="1">
        <w:r w:rsidR="003C3E1E" w:rsidRPr="008A722B">
          <w:rPr>
            <w:rStyle w:val="Hipervnculo"/>
            <w:noProof/>
          </w:rPr>
          <w:t xml:space="preserve">Ilustración 1: Contornos de probabilidad de anotar en tiros lanzados en juego abierto y con el defensa más cercano a menos de una yarda. </w:t>
        </w:r>
        <w:r w:rsidR="003C3E1E" w:rsidRPr="008A722B">
          <w:rPr>
            <w:rStyle w:val="Hipervnculo"/>
            <w:rFonts w:cs="Arial"/>
            <w:noProof/>
          </w:rPr>
          <w:t>(Pollard &amp; Reep, 1997)</w:t>
        </w:r>
        <w:r w:rsidR="003C3E1E">
          <w:rPr>
            <w:noProof/>
            <w:webHidden/>
          </w:rPr>
          <w:tab/>
        </w:r>
        <w:r w:rsidR="003C3E1E">
          <w:rPr>
            <w:noProof/>
            <w:webHidden/>
          </w:rPr>
          <w:fldChar w:fldCharType="begin"/>
        </w:r>
        <w:r w:rsidR="003C3E1E">
          <w:rPr>
            <w:noProof/>
            <w:webHidden/>
          </w:rPr>
          <w:instrText xml:space="preserve"> PAGEREF _Toc82627931 \h </w:instrText>
        </w:r>
        <w:r w:rsidR="003C3E1E">
          <w:rPr>
            <w:noProof/>
            <w:webHidden/>
          </w:rPr>
        </w:r>
        <w:r w:rsidR="003C3E1E">
          <w:rPr>
            <w:noProof/>
            <w:webHidden/>
          </w:rPr>
          <w:fldChar w:fldCharType="separate"/>
        </w:r>
        <w:r w:rsidR="003C3E1E">
          <w:rPr>
            <w:noProof/>
            <w:webHidden/>
          </w:rPr>
          <w:t>14</w:t>
        </w:r>
        <w:r w:rsidR="003C3E1E">
          <w:rPr>
            <w:noProof/>
            <w:webHidden/>
          </w:rPr>
          <w:fldChar w:fldCharType="end"/>
        </w:r>
      </w:hyperlink>
    </w:p>
    <w:p w14:paraId="2AF05339" w14:textId="2E0261A0"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32" w:history="1">
        <w:r w:rsidRPr="008A722B">
          <w:rPr>
            <w:rStyle w:val="Hipervnculo"/>
            <w:noProof/>
          </w:rPr>
          <w:t>Ilustración 2: Gráfico de la acumulación de los xG durante un partido de futbol.</w:t>
        </w:r>
        <w:r w:rsidRPr="008A722B">
          <w:rPr>
            <w:rStyle w:val="Hipervnculo"/>
            <w:rFonts w:cs="Arial"/>
            <w:noProof/>
          </w:rPr>
          <w:t>(11tegen11, 2015)</w:t>
        </w:r>
        <w:r>
          <w:rPr>
            <w:noProof/>
            <w:webHidden/>
          </w:rPr>
          <w:tab/>
        </w:r>
        <w:r>
          <w:rPr>
            <w:noProof/>
            <w:webHidden/>
          </w:rPr>
          <w:fldChar w:fldCharType="begin"/>
        </w:r>
        <w:r>
          <w:rPr>
            <w:noProof/>
            <w:webHidden/>
          </w:rPr>
          <w:instrText xml:space="preserve"> PAGEREF _Toc82627932 \h </w:instrText>
        </w:r>
        <w:r>
          <w:rPr>
            <w:noProof/>
            <w:webHidden/>
          </w:rPr>
        </w:r>
        <w:r>
          <w:rPr>
            <w:noProof/>
            <w:webHidden/>
          </w:rPr>
          <w:fldChar w:fldCharType="separate"/>
        </w:r>
        <w:r>
          <w:rPr>
            <w:noProof/>
            <w:webHidden/>
          </w:rPr>
          <w:t>16</w:t>
        </w:r>
        <w:r>
          <w:rPr>
            <w:noProof/>
            <w:webHidden/>
          </w:rPr>
          <w:fldChar w:fldCharType="end"/>
        </w:r>
      </w:hyperlink>
    </w:p>
    <w:p w14:paraId="60B584BA" w14:textId="78EB172F"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33" w:history="1">
        <w:r w:rsidRPr="008A722B">
          <w:rPr>
            <w:rStyle w:val="Hipervnculo"/>
            <w:noProof/>
          </w:rPr>
          <w:t>Ilustración 3: Relación entre xG y distancia a porteria diferenciando por Big Chance o no.</w:t>
        </w:r>
        <w:r w:rsidRPr="008A722B">
          <w:rPr>
            <w:rStyle w:val="Hipervnculo"/>
            <w:rFonts w:cs="Arial"/>
            <w:noProof/>
          </w:rPr>
          <w:t>(Mullenberg, 2016)</w:t>
        </w:r>
        <w:r>
          <w:rPr>
            <w:noProof/>
            <w:webHidden/>
          </w:rPr>
          <w:tab/>
        </w:r>
        <w:r>
          <w:rPr>
            <w:noProof/>
            <w:webHidden/>
          </w:rPr>
          <w:fldChar w:fldCharType="begin"/>
        </w:r>
        <w:r>
          <w:rPr>
            <w:noProof/>
            <w:webHidden/>
          </w:rPr>
          <w:instrText xml:space="preserve"> PAGEREF _Toc82627933 \h </w:instrText>
        </w:r>
        <w:r>
          <w:rPr>
            <w:noProof/>
            <w:webHidden/>
          </w:rPr>
        </w:r>
        <w:r>
          <w:rPr>
            <w:noProof/>
            <w:webHidden/>
          </w:rPr>
          <w:fldChar w:fldCharType="separate"/>
        </w:r>
        <w:r>
          <w:rPr>
            <w:noProof/>
            <w:webHidden/>
          </w:rPr>
          <w:t>17</w:t>
        </w:r>
        <w:r>
          <w:rPr>
            <w:noProof/>
            <w:webHidden/>
          </w:rPr>
          <w:fldChar w:fldCharType="end"/>
        </w:r>
      </w:hyperlink>
    </w:p>
    <w:p w14:paraId="2EB1B74D" w14:textId="4E006895"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34" w:history="1">
        <w:r w:rsidRPr="008A722B">
          <w:rPr>
            <w:rStyle w:val="Hipervnculo"/>
            <w:noProof/>
          </w:rPr>
          <w:t>Ilustración 4: Comparativa del mismo disparo entre el modelo de xG de UnderStat (0,93xG) con el de SportsBomb (0,29xG).</w:t>
        </w:r>
        <w:r w:rsidRPr="008A722B">
          <w:rPr>
            <w:rStyle w:val="Hipervnculo"/>
            <w:rFonts w:cs="Arial"/>
            <w:noProof/>
          </w:rPr>
          <w:t>(Goodman, 2018b)</w:t>
        </w:r>
        <w:r>
          <w:rPr>
            <w:noProof/>
            <w:webHidden/>
          </w:rPr>
          <w:tab/>
        </w:r>
        <w:r>
          <w:rPr>
            <w:noProof/>
            <w:webHidden/>
          </w:rPr>
          <w:fldChar w:fldCharType="begin"/>
        </w:r>
        <w:r>
          <w:rPr>
            <w:noProof/>
            <w:webHidden/>
          </w:rPr>
          <w:instrText xml:space="preserve"> PAGEREF _Toc82627934 \h </w:instrText>
        </w:r>
        <w:r>
          <w:rPr>
            <w:noProof/>
            <w:webHidden/>
          </w:rPr>
        </w:r>
        <w:r>
          <w:rPr>
            <w:noProof/>
            <w:webHidden/>
          </w:rPr>
          <w:fldChar w:fldCharType="separate"/>
        </w:r>
        <w:r>
          <w:rPr>
            <w:noProof/>
            <w:webHidden/>
          </w:rPr>
          <w:t>17</w:t>
        </w:r>
        <w:r>
          <w:rPr>
            <w:noProof/>
            <w:webHidden/>
          </w:rPr>
          <w:fldChar w:fldCharType="end"/>
        </w:r>
      </w:hyperlink>
    </w:p>
    <w:p w14:paraId="72D1D5BE" w14:textId="01FF8584"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35" w:history="1">
        <w:r w:rsidRPr="008A722B">
          <w:rPr>
            <w:rStyle w:val="Hipervnculo"/>
            <w:noProof/>
          </w:rPr>
          <w:t>Ilustración 5: Ejemplo de disparo complicado por la altura del balón al golpear. Los xG se reducen en el nuevo modelo de 0,65xG a 0,35xG.</w:t>
        </w:r>
        <w:r w:rsidRPr="008A722B">
          <w:rPr>
            <w:rStyle w:val="Hipervnculo"/>
            <w:rFonts w:cs="Arial"/>
            <w:noProof/>
          </w:rPr>
          <w:t>(Knutson, 2020)</w:t>
        </w:r>
        <w:r>
          <w:rPr>
            <w:noProof/>
            <w:webHidden/>
          </w:rPr>
          <w:tab/>
        </w:r>
        <w:r>
          <w:rPr>
            <w:noProof/>
            <w:webHidden/>
          </w:rPr>
          <w:fldChar w:fldCharType="begin"/>
        </w:r>
        <w:r>
          <w:rPr>
            <w:noProof/>
            <w:webHidden/>
          </w:rPr>
          <w:instrText xml:space="preserve"> PAGEREF _Toc82627935 \h </w:instrText>
        </w:r>
        <w:r>
          <w:rPr>
            <w:noProof/>
            <w:webHidden/>
          </w:rPr>
        </w:r>
        <w:r>
          <w:rPr>
            <w:noProof/>
            <w:webHidden/>
          </w:rPr>
          <w:fldChar w:fldCharType="separate"/>
        </w:r>
        <w:r>
          <w:rPr>
            <w:noProof/>
            <w:webHidden/>
          </w:rPr>
          <w:t>18</w:t>
        </w:r>
        <w:r>
          <w:rPr>
            <w:noProof/>
            <w:webHidden/>
          </w:rPr>
          <w:fldChar w:fldCharType="end"/>
        </w:r>
      </w:hyperlink>
    </w:p>
    <w:p w14:paraId="7701D2E1" w14:textId="660E2A64"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36" w:history="1">
        <w:r w:rsidRPr="008A722B">
          <w:rPr>
            <w:rStyle w:val="Hipervnculo"/>
            <w:noProof/>
          </w:rPr>
          <w:t>Ilustración 6: Diferencia entre la probabilidad de marcar si eres local o visitante para cada distancia a puerta.</w:t>
        </w:r>
        <w:r w:rsidRPr="008A722B">
          <w:rPr>
            <w:rStyle w:val="Hipervnculo"/>
            <w:rFonts w:cs="Arial"/>
            <w:noProof/>
          </w:rPr>
          <w:t>(Giacobbe, 2016)</w:t>
        </w:r>
        <w:r>
          <w:rPr>
            <w:noProof/>
            <w:webHidden/>
          </w:rPr>
          <w:tab/>
        </w:r>
        <w:r>
          <w:rPr>
            <w:noProof/>
            <w:webHidden/>
          </w:rPr>
          <w:fldChar w:fldCharType="begin"/>
        </w:r>
        <w:r>
          <w:rPr>
            <w:noProof/>
            <w:webHidden/>
          </w:rPr>
          <w:instrText xml:space="preserve"> PAGEREF _Toc82627936 \h </w:instrText>
        </w:r>
        <w:r>
          <w:rPr>
            <w:noProof/>
            <w:webHidden/>
          </w:rPr>
        </w:r>
        <w:r>
          <w:rPr>
            <w:noProof/>
            <w:webHidden/>
          </w:rPr>
          <w:fldChar w:fldCharType="separate"/>
        </w:r>
        <w:r>
          <w:rPr>
            <w:noProof/>
            <w:webHidden/>
          </w:rPr>
          <w:t>19</w:t>
        </w:r>
        <w:r>
          <w:rPr>
            <w:noProof/>
            <w:webHidden/>
          </w:rPr>
          <w:fldChar w:fldCharType="end"/>
        </w:r>
      </w:hyperlink>
    </w:p>
    <w:p w14:paraId="1C04017E" w14:textId="5BB40A84"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37" w:history="1">
        <w:r w:rsidRPr="008A722B">
          <w:rPr>
            <w:rStyle w:val="Hipervnculo"/>
            <w:noProof/>
          </w:rPr>
          <w:t>Ilustración 7: Ejemplo de disparo con bajo xG (0,1 xG) y alto xGOT (0,81 xGOT) al ser un gran disparo muy bien colocado pese a la dificultad.</w:t>
        </w:r>
        <w:r>
          <w:rPr>
            <w:noProof/>
            <w:webHidden/>
          </w:rPr>
          <w:tab/>
        </w:r>
        <w:r>
          <w:rPr>
            <w:noProof/>
            <w:webHidden/>
          </w:rPr>
          <w:fldChar w:fldCharType="begin"/>
        </w:r>
        <w:r>
          <w:rPr>
            <w:noProof/>
            <w:webHidden/>
          </w:rPr>
          <w:instrText xml:space="preserve"> PAGEREF _Toc82627937 \h </w:instrText>
        </w:r>
        <w:r>
          <w:rPr>
            <w:noProof/>
            <w:webHidden/>
          </w:rPr>
        </w:r>
        <w:r>
          <w:rPr>
            <w:noProof/>
            <w:webHidden/>
          </w:rPr>
          <w:fldChar w:fldCharType="separate"/>
        </w:r>
        <w:r>
          <w:rPr>
            <w:noProof/>
            <w:webHidden/>
          </w:rPr>
          <w:t>21</w:t>
        </w:r>
        <w:r>
          <w:rPr>
            <w:noProof/>
            <w:webHidden/>
          </w:rPr>
          <w:fldChar w:fldCharType="end"/>
        </w:r>
      </w:hyperlink>
    </w:p>
    <w:p w14:paraId="60BA0D12" w14:textId="0EAC0C22"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38" w:history="1">
        <w:r w:rsidRPr="008A722B">
          <w:rPr>
            <w:rStyle w:val="Hipervnculo"/>
            <w:noProof/>
          </w:rPr>
          <w:t xml:space="preserve">Ilustración 8: Cálculo de las distancias y ángulos. </w:t>
        </w:r>
        <w:r w:rsidRPr="008A722B">
          <w:rPr>
            <w:rStyle w:val="Hipervnculo"/>
            <w:rFonts w:cs="Arial"/>
            <w:noProof/>
          </w:rPr>
          <w:t>(Rowlinson, 2020b)</w:t>
        </w:r>
        <w:r>
          <w:rPr>
            <w:noProof/>
            <w:webHidden/>
          </w:rPr>
          <w:tab/>
        </w:r>
        <w:r>
          <w:rPr>
            <w:noProof/>
            <w:webHidden/>
          </w:rPr>
          <w:fldChar w:fldCharType="begin"/>
        </w:r>
        <w:r>
          <w:rPr>
            <w:noProof/>
            <w:webHidden/>
          </w:rPr>
          <w:instrText xml:space="preserve"> PAGEREF _Toc82627938 \h </w:instrText>
        </w:r>
        <w:r>
          <w:rPr>
            <w:noProof/>
            <w:webHidden/>
          </w:rPr>
        </w:r>
        <w:r>
          <w:rPr>
            <w:noProof/>
            <w:webHidden/>
          </w:rPr>
          <w:fldChar w:fldCharType="separate"/>
        </w:r>
        <w:r>
          <w:rPr>
            <w:noProof/>
            <w:webHidden/>
          </w:rPr>
          <w:t>28</w:t>
        </w:r>
        <w:r>
          <w:rPr>
            <w:noProof/>
            <w:webHidden/>
          </w:rPr>
          <w:fldChar w:fldCharType="end"/>
        </w:r>
      </w:hyperlink>
    </w:p>
    <w:p w14:paraId="5C94649F" w14:textId="6E27E760"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39" w:history="1">
        <w:r w:rsidRPr="008A722B">
          <w:rPr>
            <w:rStyle w:val="Hipervnculo"/>
            <w:noProof/>
          </w:rPr>
          <w:t>Ilustración 9: Mapa de las distintas zonas generadas.</w:t>
        </w:r>
        <w:r>
          <w:rPr>
            <w:noProof/>
            <w:webHidden/>
          </w:rPr>
          <w:tab/>
        </w:r>
        <w:r>
          <w:rPr>
            <w:noProof/>
            <w:webHidden/>
          </w:rPr>
          <w:fldChar w:fldCharType="begin"/>
        </w:r>
        <w:r>
          <w:rPr>
            <w:noProof/>
            <w:webHidden/>
          </w:rPr>
          <w:instrText xml:space="preserve"> PAGEREF _Toc82627939 \h </w:instrText>
        </w:r>
        <w:r>
          <w:rPr>
            <w:noProof/>
            <w:webHidden/>
          </w:rPr>
        </w:r>
        <w:r>
          <w:rPr>
            <w:noProof/>
            <w:webHidden/>
          </w:rPr>
          <w:fldChar w:fldCharType="separate"/>
        </w:r>
        <w:r>
          <w:rPr>
            <w:noProof/>
            <w:webHidden/>
          </w:rPr>
          <w:t>31</w:t>
        </w:r>
        <w:r>
          <w:rPr>
            <w:noProof/>
            <w:webHidden/>
          </w:rPr>
          <w:fldChar w:fldCharType="end"/>
        </w:r>
      </w:hyperlink>
    </w:p>
    <w:p w14:paraId="43E515FB" w14:textId="4071C02D"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40" w:history="1">
        <w:r w:rsidRPr="008A722B">
          <w:rPr>
            <w:rStyle w:val="Hipervnculo"/>
            <w:noProof/>
          </w:rPr>
          <w:t>Ilustración 10: Porcentaje de acierto de los disparos en cada zona del campo e identificación de outliers con los datos de StatsBomb y WyScout.</w:t>
        </w:r>
        <w:r>
          <w:rPr>
            <w:noProof/>
            <w:webHidden/>
          </w:rPr>
          <w:tab/>
        </w:r>
        <w:r>
          <w:rPr>
            <w:noProof/>
            <w:webHidden/>
          </w:rPr>
          <w:fldChar w:fldCharType="begin"/>
        </w:r>
        <w:r>
          <w:rPr>
            <w:noProof/>
            <w:webHidden/>
          </w:rPr>
          <w:instrText xml:space="preserve"> PAGEREF _Toc82627940 \h </w:instrText>
        </w:r>
        <w:r>
          <w:rPr>
            <w:noProof/>
            <w:webHidden/>
          </w:rPr>
        </w:r>
        <w:r>
          <w:rPr>
            <w:noProof/>
            <w:webHidden/>
          </w:rPr>
          <w:fldChar w:fldCharType="separate"/>
        </w:r>
        <w:r>
          <w:rPr>
            <w:noProof/>
            <w:webHidden/>
          </w:rPr>
          <w:t>32</w:t>
        </w:r>
        <w:r>
          <w:rPr>
            <w:noProof/>
            <w:webHidden/>
          </w:rPr>
          <w:fldChar w:fldCharType="end"/>
        </w:r>
      </w:hyperlink>
    </w:p>
    <w:p w14:paraId="46891F71" w14:textId="27752C38"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41" w:history="1">
        <w:r w:rsidRPr="008A722B">
          <w:rPr>
            <w:rStyle w:val="Hipervnculo"/>
            <w:noProof/>
          </w:rPr>
          <w:t xml:space="preserve">Ilustración 11: Gráfico de la función log loss. </w:t>
        </w:r>
        <w:r w:rsidRPr="008A722B">
          <w:rPr>
            <w:rStyle w:val="Hipervnculo"/>
            <w:rFonts w:cs="Arial"/>
            <w:noProof/>
          </w:rPr>
          <w:t>(ML Glossary, s. f.)</w:t>
        </w:r>
        <w:r>
          <w:rPr>
            <w:noProof/>
            <w:webHidden/>
          </w:rPr>
          <w:tab/>
        </w:r>
        <w:r>
          <w:rPr>
            <w:noProof/>
            <w:webHidden/>
          </w:rPr>
          <w:fldChar w:fldCharType="begin"/>
        </w:r>
        <w:r>
          <w:rPr>
            <w:noProof/>
            <w:webHidden/>
          </w:rPr>
          <w:instrText xml:space="preserve"> PAGEREF _Toc82627941 \h </w:instrText>
        </w:r>
        <w:r>
          <w:rPr>
            <w:noProof/>
            <w:webHidden/>
          </w:rPr>
        </w:r>
        <w:r>
          <w:rPr>
            <w:noProof/>
            <w:webHidden/>
          </w:rPr>
          <w:fldChar w:fldCharType="separate"/>
        </w:r>
        <w:r>
          <w:rPr>
            <w:noProof/>
            <w:webHidden/>
          </w:rPr>
          <w:t>37</w:t>
        </w:r>
        <w:r>
          <w:rPr>
            <w:noProof/>
            <w:webHidden/>
          </w:rPr>
          <w:fldChar w:fldCharType="end"/>
        </w:r>
      </w:hyperlink>
    </w:p>
    <w:p w14:paraId="1588030D" w14:textId="3B0E416D"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42" w:history="1">
        <w:r w:rsidRPr="008A722B">
          <w:rPr>
            <w:rStyle w:val="Hipervnculo"/>
            <w:noProof/>
          </w:rPr>
          <w:t xml:space="preserve">Ilustración 12: Tres tipos de curvas ROC con sus respectivas AUC. </w:t>
        </w:r>
        <w:r w:rsidRPr="008A722B">
          <w:rPr>
            <w:rStyle w:val="Hipervnculo"/>
            <w:rFonts w:cs="Arial"/>
            <w:noProof/>
          </w:rPr>
          <w:t>(Wikipedia, 2021)</w:t>
        </w:r>
        <w:r>
          <w:rPr>
            <w:noProof/>
            <w:webHidden/>
          </w:rPr>
          <w:tab/>
        </w:r>
        <w:r>
          <w:rPr>
            <w:noProof/>
            <w:webHidden/>
          </w:rPr>
          <w:fldChar w:fldCharType="begin"/>
        </w:r>
        <w:r>
          <w:rPr>
            <w:noProof/>
            <w:webHidden/>
          </w:rPr>
          <w:instrText xml:space="preserve"> PAGEREF _Toc82627942 \h </w:instrText>
        </w:r>
        <w:r>
          <w:rPr>
            <w:noProof/>
            <w:webHidden/>
          </w:rPr>
        </w:r>
        <w:r>
          <w:rPr>
            <w:noProof/>
            <w:webHidden/>
          </w:rPr>
          <w:fldChar w:fldCharType="separate"/>
        </w:r>
        <w:r>
          <w:rPr>
            <w:noProof/>
            <w:webHidden/>
          </w:rPr>
          <w:t>37</w:t>
        </w:r>
        <w:r>
          <w:rPr>
            <w:noProof/>
            <w:webHidden/>
          </w:rPr>
          <w:fldChar w:fldCharType="end"/>
        </w:r>
      </w:hyperlink>
    </w:p>
    <w:p w14:paraId="1DE9CAC3" w14:textId="1B7EE82B"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43" w:history="1">
        <w:r w:rsidRPr="008A722B">
          <w:rPr>
            <w:rStyle w:val="Hipervnculo"/>
            <w:noProof/>
          </w:rPr>
          <w:t xml:space="preserve">Ilustración 13: Ejemplo de distintas curvas de calibración para distintos modelos. </w:t>
        </w:r>
        <w:r w:rsidRPr="008A722B">
          <w:rPr>
            <w:rStyle w:val="Hipervnculo"/>
            <w:rFonts w:cs="Arial"/>
            <w:noProof/>
          </w:rPr>
          <w:t>(Scikit-Learn, s. f.-b)</w:t>
        </w:r>
        <w:r>
          <w:rPr>
            <w:noProof/>
            <w:webHidden/>
          </w:rPr>
          <w:tab/>
        </w:r>
        <w:r>
          <w:rPr>
            <w:noProof/>
            <w:webHidden/>
          </w:rPr>
          <w:fldChar w:fldCharType="begin"/>
        </w:r>
        <w:r>
          <w:rPr>
            <w:noProof/>
            <w:webHidden/>
          </w:rPr>
          <w:instrText xml:space="preserve"> PAGEREF _Toc82627943 \h </w:instrText>
        </w:r>
        <w:r>
          <w:rPr>
            <w:noProof/>
            <w:webHidden/>
          </w:rPr>
        </w:r>
        <w:r>
          <w:rPr>
            <w:noProof/>
            <w:webHidden/>
          </w:rPr>
          <w:fldChar w:fldCharType="separate"/>
        </w:r>
        <w:r>
          <w:rPr>
            <w:noProof/>
            <w:webHidden/>
          </w:rPr>
          <w:t>39</w:t>
        </w:r>
        <w:r>
          <w:rPr>
            <w:noProof/>
            <w:webHidden/>
          </w:rPr>
          <w:fldChar w:fldCharType="end"/>
        </w:r>
      </w:hyperlink>
    </w:p>
    <w:p w14:paraId="2D1467CB" w14:textId="5E8D3B73"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44" w:history="1">
        <w:r w:rsidRPr="008A722B">
          <w:rPr>
            <w:rStyle w:val="Hipervnculo"/>
            <w:noProof/>
          </w:rPr>
          <w:t>Ilustración 14: Ejemplo de CV con 5 pliegues.</w:t>
        </w:r>
        <w:r w:rsidRPr="008A722B">
          <w:rPr>
            <w:rStyle w:val="Hipervnculo"/>
            <w:rFonts w:cs="Arial"/>
            <w:noProof/>
          </w:rPr>
          <w:t>(Manna, 2020)</w:t>
        </w:r>
        <w:r>
          <w:rPr>
            <w:noProof/>
            <w:webHidden/>
          </w:rPr>
          <w:tab/>
        </w:r>
        <w:r>
          <w:rPr>
            <w:noProof/>
            <w:webHidden/>
          </w:rPr>
          <w:fldChar w:fldCharType="begin"/>
        </w:r>
        <w:r>
          <w:rPr>
            <w:noProof/>
            <w:webHidden/>
          </w:rPr>
          <w:instrText xml:space="preserve"> PAGEREF _Toc82627944 \h </w:instrText>
        </w:r>
        <w:r>
          <w:rPr>
            <w:noProof/>
            <w:webHidden/>
          </w:rPr>
        </w:r>
        <w:r>
          <w:rPr>
            <w:noProof/>
            <w:webHidden/>
          </w:rPr>
          <w:fldChar w:fldCharType="separate"/>
        </w:r>
        <w:r>
          <w:rPr>
            <w:noProof/>
            <w:webHidden/>
          </w:rPr>
          <w:t>42</w:t>
        </w:r>
        <w:r>
          <w:rPr>
            <w:noProof/>
            <w:webHidden/>
          </w:rPr>
          <w:fldChar w:fldCharType="end"/>
        </w:r>
      </w:hyperlink>
    </w:p>
    <w:p w14:paraId="02DE9F22" w14:textId="296BB53E"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45" w:history="1">
        <w:r w:rsidRPr="008A722B">
          <w:rPr>
            <w:rStyle w:val="Hipervnculo"/>
            <w:noProof/>
          </w:rPr>
          <w:t xml:space="preserve">Ilustración 15: Ejemplo de árbol de decisión. </w:t>
        </w:r>
        <w:r w:rsidRPr="008A722B">
          <w:rPr>
            <w:rStyle w:val="Hipervnculo"/>
            <w:rFonts w:cs="Arial"/>
            <w:noProof/>
          </w:rPr>
          <w:t>(Kurnia, 2021)</w:t>
        </w:r>
        <w:r>
          <w:rPr>
            <w:noProof/>
            <w:webHidden/>
          </w:rPr>
          <w:tab/>
        </w:r>
        <w:r>
          <w:rPr>
            <w:noProof/>
            <w:webHidden/>
          </w:rPr>
          <w:fldChar w:fldCharType="begin"/>
        </w:r>
        <w:r>
          <w:rPr>
            <w:noProof/>
            <w:webHidden/>
          </w:rPr>
          <w:instrText xml:space="preserve"> PAGEREF _Toc82627945 \h </w:instrText>
        </w:r>
        <w:r>
          <w:rPr>
            <w:noProof/>
            <w:webHidden/>
          </w:rPr>
        </w:r>
        <w:r>
          <w:rPr>
            <w:noProof/>
            <w:webHidden/>
          </w:rPr>
          <w:fldChar w:fldCharType="separate"/>
        </w:r>
        <w:r>
          <w:rPr>
            <w:noProof/>
            <w:webHidden/>
          </w:rPr>
          <w:t>44</w:t>
        </w:r>
        <w:r>
          <w:rPr>
            <w:noProof/>
            <w:webHidden/>
          </w:rPr>
          <w:fldChar w:fldCharType="end"/>
        </w:r>
      </w:hyperlink>
    </w:p>
    <w:p w14:paraId="318B7A4C" w14:textId="1A68E51B"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46" w:history="1">
        <w:r w:rsidRPr="008A722B">
          <w:rPr>
            <w:rStyle w:val="Hipervnculo"/>
            <w:noProof/>
          </w:rPr>
          <w:t xml:space="preserve">Ilustración 16: Ejemplo de árbol con crecimiento por niveles (izquierda) y por hojas (derecha). </w:t>
        </w:r>
        <w:r w:rsidRPr="008A722B">
          <w:rPr>
            <w:rStyle w:val="Hipervnculo"/>
            <w:rFonts w:cs="Arial"/>
            <w:noProof/>
          </w:rPr>
          <w:t>(Kasturi, 2019)</w:t>
        </w:r>
        <w:r>
          <w:rPr>
            <w:noProof/>
            <w:webHidden/>
          </w:rPr>
          <w:tab/>
        </w:r>
        <w:r>
          <w:rPr>
            <w:noProof/>
            <w:webHidden/>
          </w:rPr>
          <w:fldChar w:fldCharType="begin"/>
        </w:r>
        <w:r>
          <w:rPr>
            <w:noProof/>
            <w:webHidden/>
          </w:rPr>
          <w:instrText xml:space="preserve"> PAGEREF _Toc82627946 \h </w:instrText>
        </w:r>
        <w:r>
          <w:rPr>
            <w:noProof/>
            <w:webHidden/>
          </w:rPr>
        </w:r>
        <w:r>
          <w:rPr>
            <w:noProof/>
            <w:webHidden/>
          </w:rPr>
          <w:fldChar w:fldCharType="separate"/>
        </w:r>
        <w:r>
          <w:rPr>
            <w:noProof/>
            <w:webHidden/>
          </w:rPr>
          <w:t>45</w:t>
        </w:r>
        <w:r>
          <w:rPr>
            <w:noProof/>
            <w:webHidden/>
          </w:rPr>
          <w:fldChar w:fldCharType="end"/>
        </w:r>
      </w:hyperlink>
    </w:p>
    <w:p w14:paraId="4EDF9020" w14:textId="63FAB468"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47" w:history="1">
        <w:r w:rsidRPr="008A722B">
          <w:rPr>
            <w:rStyle w:val="Hipervnculo"/>
            <w:noProof/>
          </w:rPr>
          <w:t>Ilustración 17: Esquema básico del método Random Forest.</w:t>
        </w:r>
        <w:r w:rsidRPr="008A722B">
          <w:rPr>
            <w:rStyle w:val="Hipervnculo"/>
            <w:rFonts w:cs="Arial"/>
            <w:noProof/>
          </w:rPr>
          <w:t>(Martinez Heras, 2019)</w:t>
        </w:r>
        <w:r>
          <w:rPr>
            <w:noProof/>
            <w:webHidden/>
          </w:rPr>
          <w:tab/>
        </w:r>
        <w:r>
          <w:rPr>
            <w:noProof/>
            <w:webHidden/>
          </w:rPr>
          <w:fldChar w:fldCharType="begin"/>
        </w:r>
        <w:r>
          <w:rPr>
            <w:noProof/>
            <w:webHidden/>
          </w:rPr>
          <w:instrText xml:space="preserve"> PAGEREF _Toc82627947 \h </w:instrText>
        </w:r>
        <w:r>
          <w:rPr>
            <w:noProof/>
            <w:webHidden/>
          </w:rPr>
        </w:r>
        <w:r>
          <w:rPr>
            <w:noProof/>
            <w:webHidden/>
          </w:rPr>
          <w:fldChar w:fldCharType="separate"/>
        </w:r>
        <w:r>
          <w:rPr>
            <w:noProof/>
            <w:webHidden/>
          </w:rPr>
          <w:t>48</w:t>
        </w:r>
        <w:r>
          <w:rPr>
            <w:noProof/>
            <w:webHidden/>
          </w:rPr>
          <w:fldChar w:fldCharType="end"/>
        </w:r>
      </w:hyperlink>
    </w:p>
    <w:p w14:paraId="71A8F649" w14:textId="4C9B4DD0"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48" w:history="1">
        <w:r w:rsidRPr="008A722B">
          <w:rPr>
            <w:rStyle w:val="Hipervnculo"/>
            <w:noProof/>
          </w:rPr>
          <w:t>Ilustración 18: % de acierto y distancia media de los lanzamientos en cada momento del partido con los datos de StatsBomb y WyScout.</w:t>
        </w:r>
        <w:r>
          <w:rPr>
            <w:noProof/>
            <w:webHidden/>
          </w:rPr>
          <w:tab/>
        </w:r>
        <w:r>
          <w:rPr>
            <w:noProof/>
            <w:webHidden/>
          </w:rPr>
          <w:fldChar w:fldCharType="begin"/>
        </w:r>
        <w:r>
          <w:rPr>
            <w:noProof/>
            <w:webHidden/>
          </w:rPr>
          <w:instrText xml:space="preserve"> PAGEREF _Toc82627948 \h </w:instrText>
        </w:r>
        <w:r>
          <w:rPr>
            <w:noProof/>
            <w:webHidden/>
          </w:rPr>
        </w:r>
        <w:r>
          <w:rPr>
            <w:noProof/>
            <w:webHidden/>
          </w:rPr>
          <w:fldChar w:fldCharType="separate"/>
        </w:r>
        <w:r>
          <w:rPr>
            <w:noProof/>
            <w:webHidden/>
          </w:rPr>
          <w:t>50</w:t>
        </w:r>
        <w:r>
          <w:rPr>
            <w:noProof/>
            <w:webHidden/>
          </w:rPr>
          <w:fldChar w:fldCharType="end"/>
        </w:r>
      </w:hyperlink>
    </w:p>
    <w:p w14:paraId="79FD467A" w14:textId="763603DC"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49" w:history="1">
        <w:r w:rsidRPr="008A722B">
          <w:rPr>
            <w:rStyle w:val="Hipervnculo"/>
            <w:noProof/>
          </w:rPr>
          <w:t>Ilustración 19: % de acierto en los lanzamientos de penaltis en cada momento del partido con los datos de StatsBomb y WyScout.</w:t>
        </w:r>
        <w:r>
          <w:rPr>
            <w:noProof/>
            <w:webHidden/>
          </w:rPr>
          <w:tab/>
        </w:r>
        <w:r>
          <w:rPr>
            <w:noProof/>
            <w:webHidden/>
          </w:rPr>
          <w:fldChar w:fldCharType="begin"/>
        </w:r>
        <w:r>
          <w:rPr>
            <w:noProof/>
            <w:webHidden/>
          </w:rPr>
          <w:instrText xml:space="preserve"> PAGEREF _Toc82627949 \h </w:instrText>
        </w:r>
        <w:r>
          <w:rPr>
            <w:noProof/>
            <w:webHidden/>
          </w:rPr>
        </w:r>
        <w:r>
          <w:rPr>
            <w:noProof/>
            <w:webHidden/>
          </w:rPr>
          <w:fldChar w:fldCharType="separate"/>
        </w:r>
        <w:r>
          <w:rPr>
            <w:noProof/>
            <w:webHidden/>
          </w:rPr>
          <w:t>51</w:t>
        </w:r>
        <w:r>
          <w:rPr>
            <w:noProof/>
            <w:webHidden/>
          </w:rPr>
          <w:fldChar w:fldCharType="end"/>
        </w:r>
      </w:hyperlink>
    </w:p>
    <w:p w14:paraId="0485AF2F" w14:textId="54D8BAF1"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50" w:history="1">
        <w:r w:rsidRPr="008A722B">
          <w:rPr>
            <w:rStyle w:val="Hipervnculo"/>
            <w:noProof/>
          </w:rPr>
          <w:t>Ilustración 20: % de acierto de los disparos según distancia a portería según tipo de competición con los datos de StatsBomb y WyScout.</w:t>
        </w:r>
        <w:r>
          <w:rPr>
            <w:noProof/>
            <w:webHidden/>
          </w:rPr>
          <w:tab/>
        </w:r>
        <w:r>
          <w:rPr>
            <w:noProof/>
            <w:webHidden/>
          </w:rPr>
          <w:fldChar w:fldCharType="begin"/>
        </w:r>
        <w:r>
          <w:rPr>
            <w:noProof/>
            <w:webHidden/>
          </w:rPr>
          <w:instrText xml:space="preserve"> PAGEREF _Toc82627950 \h </w:instrText>
        </w:r>
        <w:r>
          <w:rPr>
            <w:noProof/>
            <w:webHidden/>
          </w:rPr>
        </w:r>
        <w:r>
          <w:rPr>
            <w:noProof/>
            <w:webHidden/>
          </w:rPr>
          <w:fldChar w:fldCharType="separate"/>
        </w:r>
        <w:r>
          <w:rPr>
            <w:noProof/>
            <w:webHidden/>
          </w:rPr>
          <w:t>52</w:t>
        </w:r>
        <w:r>
          <w:rPr>
            <w:noProof/>
            <w:webHidden/>
          </w:rPr>
          <w:fldChar w:fldCharType="end"/>
        </w:r>
      </w:hyperlink>
    </w:p>
    <w:p w14:paraId="179E511A" w14:textId="126458DA"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51" w:history="1">
        <w:r w:rsidRPr="008A722B">
          <w:rPr>
            <w:rStyle w:val="Hipervnculo"/>
            <w:noProof/>
          </w:rPr>
          <w:t>Ilustración 21: % de acierto en los lanzamientos de penalti según tipo de competición con los datos de StatsBomb y WyScout.</w:t>
        </w:r>
        <w:r>
          <w:rPr>
            <w:noProof/>
            <w:webHidden/>
          </w:rPr>
          <w:tab/>
        </w:r>
        <w:r>
          <w:rPr>
            <w:noProof/>
            <w:webHidden/>
          </w:rPr>
          <w:fldChar w:fldCharType="begin"/>
        </w:r>
        <w:r>
          <w:rPr>
            <w:noProof/>
            <w:webHidden/>
          </w:rPr>
          <w:instrText xml:space="preserve"> PAGEREF _Toc82627951 \h </w:instrText>
        </w:r>
        <w:r>
          <w:rPr>
            <w:noProof/>
            <w:webHidden/>
          </w:rPr>
        </w:r>
        <w:r>
          <w:rPr>
            <w:noProof/>
            <w:webHidden/>
          </w:rPr>
          <w:fldChar w:fldCharType="separate"/>
        </w:r>
        <w:r>
          <w:rPr>
            <w:noProof/>
            <w:webHidden/>
          </w:rPr>
          <w:t>52</w:t>
        </w:r>
        <w:r>
          <w:rPr>
            <w:noProof/>
            <w:webHidden/>
          </w:rPr>
          <w:fldChar w:fldCharType="end"/>
        </w:r>
      </w:hyperlink>
    </w:p>
    <w:p w14:paraId="2F9A20AC" w14:textId="2A96E069"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52" w:history="1">
        <w:r w:rsidRPr="008A722B">
          <w:rPr>
            <w:rStyle w:val="Hipervnculo"/>
            <w:noProof/>
          </w:rPr>
          <w:t>Ilustración 22: % de acierto y distancia media de los disparos según momento de la competición con los datos de StatsBomb y WyScout.</w:t>
        </w:r>
        <w:r>
          <w:rPr>
            <w:noProof/>
            <w:webHidden/>
          </w:rPr>
          <w:tab/>
        </w:r>
        <w:r>
          <w:rPr>
            <w:noProof/>
            <w:webHidden/>
          </w:rPr>
          <w:fldChar w:fldCharType="begin"/>
        </w:r>
        <w:r>
          <w:rPr>
            <w:noProof/>
            <w:webHidden/>
          </w:rPr>
          <w:instrText xml:space="preserve"> PAGEREF _Toc82627952 \h </w:instrText>
        </w:r>
        <w:r>
          <w:rPr>
            <w:noProof/>
            <w:webHidden/>
          </w:rPr>
        </w:r>
        <w:r>
          <w:rPr>
            <w:noProof/>
            <w:webHidden/>
          </w:rPr>
          <w:fldChar w:fldCharType="separate"/>
        </w:r>
        <w:r>
          <w:rPr>
            <w:noProof/>
            <w:webHidden/>
          </w:rPr>
          <w:t>53</w:t>
        </w:r>
        <w:r>
          <w:rPr>
            <w:noProof/>
            <w:webHidden/>
          </w:rPr>
          <w:fldChar w:fldCharType="end"/>
        </w:r>
      </w:hyperlink>
    </w:p>
    <w:p w14:paraId="46E4323D" w14:textId="6A2F94FF"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53" w:history="1">
        <w:r w:rsidRPr="008A722B">
          <w:rPr>
            <w:rStyle w:val="Hipervnculo"/>
            <w:noProof/>
          </w:rPr>
          <w:t>Ilustración 23: % de acierto en los lanzamientos por distancia a portería y según diferencia de jugadores en el campo con los datos de StatsBomb y WyScout.</w:t>
        </w:r>
        <w:r>
          <w:rPr>
            <w:noProof/>
            <w:webHidden/>
          </w:rPr>
          <w:tab/>
        </w:r>
        <w:r>
          <w:rPr>
            <w:noProof/>
            <w:webHidden/>
          </w:rPr>
          <w:fldChar w:fldCharType="begin"/>
        </w:r>
        <w:r>
          <w:rPr>
            <w:noProof/>
            <w:webHidden/>
          </w:rPr>
          <w:instrText xml:space="preserve"> PAGEREF _Toc82627953 \h </w:instrText>
        </w:r>
        <w:r>
          <w:rPr>
            <w:noProof/>
            <w:webHidden/>
          </w:rPr>
        </w:r>
        <w:r>
          <w:rPr>
            <w:noProof/>
            <w:webHidden/>
          </w:rPr>
          <w:fldChar w:fldCharType="separate"/>
        </w:r>
        <w:r>
          <w:rPr>
            <w:noProof/>
            <w:webHidden/>
          </w:rPr>
          <w:t>54</w:t>
        </w:r>
        <w:r>
          <w:rPr>
            <w:noProof/>
            <w:webHidden/>
          </w:rPr>
          <w:fldChar w:fldCharType="end"/>
        </w:r>
      </w:hyperlink>
    </w:p>
    <w:p w14:paraId="3B681A23" w14:textId="7436A82F"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54" w:history="1">
        <w:r w:rsidRPr="008A722B">
          <w:rPr>
            <w:rStyle w:val="Hipervnculo"/>
            <w:noProof/>
          </w:rPr>
          <w:t>Ilustración 24: % de acierto en los lanzamientos de penalti según número de jugadores del propio equipo (izquierda) o del equipo rival (derecha) con los datos de StatsBomb y WyScout.</w:t>
        </w:r>
        <w:r>
          <w:rPr>
            <w:noProof/>
            <w:webHidden/>
          </w:rPr>
          <w:tab/>
        </w:r>
        <w:r>
          <w:rPr>
            <w:noProof/>
            <w:webHidden/>
          </w:rPr>
          <w:fldChar w:fldCharType="begin"/>
        </w:r>
        <w:r>
          <w:rPr>
            <w:noProof/>
            <w:webHidden/>
          </w:rPr>
          <w:instrText xml:space="preserve"> PAGEREF _Toc82627954 \h </w:instrText>
        </w:r>
        <w:r>
          <w:rPr>
            <w:noProof/>
            <w:webHidden/>
          </w:rPr>
        </w:r>
        <w:r>
          <w:rPr>
            <w:noProof/>
            <w:webHidden/>
          </w:rPr>
          <w:fldChar w:fldCharType="separate"/>
        </w:r>
        <w:r>
          <w:rPr>
            <w:noProof/>
            <w:webHidden/>
          </w:rPr>
          <w:t>55</w:t>
        </w:r>
        <w:r>
          <w:rPr>
            <w:noProof/>
            <w:webHidden/>
          </w:rPr>
          <w:fldChar w:fldCharType="end"/>
        </w:r>
      </w:hyperlink>
    </w:p>
    <w:p w14:paraId="23BF9199" w14:textId="3BAAADB4"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55" w:history="1">
        <w:r w:rsidRPr="008A722B">
          <w:rPr>
            <w:rStyle w:val="Hipervnculo"/>
            <w:noProof/>
          </w:rPr>
          <w:t>Ilustración 25: % de acierto de los disparos según el ángulo visible y por factor campo con los datos de StatsBomb y WyScout.</w:t>
        </w:r>
        <w:r>
          <w:rPr>
            <w:noProof/>
            <w:webHidden/>
          </w:rPr>
          <w:tab/>
        </w:r>
        <w:r>
          <w:rPr>
            <w:noProof/>
            <w:webHidden/>
          </w:rPr>
          <w:fldChar w:fldCharType="begin"/>
        </w:r>
        <w:r>
          <w:rPr>
            <w:noProof/>
            <w:webHidden/>
          </w:rPr>
          <w:instrText xml:space="preserve"> PAGEREF _Toc82627955 \h </w:instrText>
        </w:r>
        <w:r>
          <w:rPr>
            <w:noProof/>
            <w:webHidden/>
          </w:rPr>
        </w:r>
        <w:r>
          <w:rPr>
            <w:noProof/>
            <w:webHidden/>
          </w:rPr>
          <w:fldChar w:fldCharType="separate"/>
        </w:r>
        <w:r>
          <w:rPr>
            <w:noProof/>
            <w:webHidden/>
          </w:rPr>
          <w:t>56</w:t>
        </w:r>
        <w:r>
          <w:rPr>
            <w:noProof/>
            <w:webHidden/>
          </w:rPr>
          <w:fldChar w:fldCharType="end"/>
        </w:r>
      </w:hyperlink>
    </w:p>
    <w:p w14:paraId="07416F1B" w14:textId="637E6B0A"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56" w:history="1">
        <w:r w:rsidRPr="008A722B">
          <w:rPr>
            <w:rStyle w:val="Hipervnculo"/>
            <w:noProof/>
          </w:rPr>
          <w:t>Ilustración 26: % de acierto y distancia media de los lanzamientos por número de disparo con los datos de StatsBomb y WyScout.</w:t>
        </w:r>
        <w:r>
          <w:rPr>
            <w:noProof/>
            <w:webHidden/>
          </w:rPr>
          <w:tab/>
        </w:r>
        <w:r>
          <w:rPr>
            <w:noProof/>
            <w:webHidden/>
          </w:rPr>
          <w:fldChar w:fldCharType="begin"/>
        </w:r>
        <w:r>
          <w:rPr>
            <w:noProof/>
            <w:webHidden/>
          </w:rPr>
          <w:instrText xml:space="preserve"> PAGEREF _Toc82627956 \h </w:instrText>
        </w:r>
        <w:r>
          <w:rPr>
            <w:noProof/>
            <w:webHidden/>
          </w:rPr>
        </w:r>
        <w:r>
          <w:rPr>
            <w:noProof/>
            <w:webHidden/>
          </w:rPr>
          <w:fldChar w:fldCharType="separate"/>
        </w:r>
        <w:r>
          <w:rPr>
            <w:noProof/>
            <w:webHidden/>
          </w:rPr>
          <w:t>57</w:t>
        </w:r>
        <w:r>
          <w:rPr>
            <w:noProof/>
            <w:webHidden/>
          </w:rPr>
          <w:fldChar w:fldCharType="end"/>
        </w:r>
      </w:hyperlink>
    </w:p>
    <w:p w14:paraId="74500E16" w14:textId="0B51D12D"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57" w:history="1">
        <w:r w:rsidRPr="008A722B">
          <w:rPr>
            <w:rStyle w:val="Hipervnculo"/>
            <w:noProof/>
          </w:rPr>
          <w:t>Ilustración 27: % de acierto según número de lanzamiento para disparos en dos zonas del campo distintas con los datos de StatsBomb y WyScout.</w:t>
        </w:r>
        <w:r>
          <w:rPr>
            <w:noProof/>
            <w:webHidden/>
          </w:rPr>
          <w:tab/>
        </w:r>
        <w:r>
          <w:rPr>
            <w:noProof/>
            <w:webHidden/>
          </w:rPr>
          <w:fldChar w:fldCharType="begin"/>
        </w:r>
        <w:r>
          <w:rPr>
            <w:noProof/>
            <w:webHidden/>
          </w:rPr>
          <w:instrText xml:space="preserve"> PAGEREF _Toc82627957 \h </w:instrText>
        </w:r>
        <w:r>
          <w:rPr>
            <w:noProof/>
            <w:webHidden/>
          </w:rPr>
        </w:r>
        <w:r>
          <w:rPr>
            <w:noProof/>
            <w:webHidden/>
          </w:rPr>
          <w:fldChar w:fldCharType="separate"/>
        </w:r>
        <w:r>
          <w:rPr>
            <w:noProof/>
            <w:webHidden/>
          </w:rPr>
          <w:t>58</w:t>
        </w:r>
        <w:r>
          <w:rPr>
            <w:noProof/>
            <w:webHidden/>
          </w:rPr>
          <w:fldChar w:fldCharType="end"/>
        </w:r>
      </w:hyperlink>
    </w:p>
    <w:p w14:paraId="3E39536F" w14:textId="3810659F"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58" w:history="1">
        <w:r w:rsidRPr="008A722B">
          <w:rPr>
            <w:rStyle w:val="Hipervnculo"/>
            <w:noProof/>
          </w:rPr>
          <w:t>Ilustración 28: % de acierto y distancia media de los lanzamientos por número de disparo de un mismo futbolista con los datos de StatsBomb y WyScout.</w:t>
        </w:r>
        <w:r>
          <w:rPr>
            <w:noProof/>
            <w:webHidden/>
          </w:rPr>
          <w:tab/>
        </w:r>
        <w:r>
          <w:rPr>
            <w:noProof/>
            <w:webHidden/>
          </w:rPr>
          <w:fldChar w:fldCharType="begin"/>
        </w:r>
        <w:r>
          <w:rPr>
            <w:noProof/>
            <w:webHidden/>
          </w:rPr>
          <w:instrText xml:space="preserve"> PAGEREF _Toc82627958 \h </w:instrText>
        </w:r>
        <w:r>
          <w:rPr>
            <w:noProof/>
            <w:webHidden/>
          </w:rPr>
        </w:r>
        <w:r>
          <w:rPr>
            <w:noProof/>
            <w:webHidden/>
          </w:rPr>
          <w:fldChar w:fldCharType="separate"/>
        </w:r>
        <w:r>
          <w:rPr>
            <w:noProof/>
            <w:webHidden/>
          </w:rPr>
          <w:t>59</w:t>
        </w:r>
        <w:r>
          <w:rPr>
            <w:noProof/>
            <w:webHidden/>
          </w:rPr>
          <w:fldChar w:fldCharType="end"/>
        </w:r>
      </w:hyperlink>
    </w:p>
    <w:p w14:paraId="3842A377" w14:textId="31A8BC43"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59" w:history="1">
        <w:r w:rsidRPr="008A722B">
          <w:rPr>
            <w:rStyle w:val="Hipervnculo"/>
            <w:noProof/>
          </w:rPr>
          <w:t>Ilustración 29: % de acierto según número de lanzamiento para disparos en dos zonas del campo distintas para disparos de un mismo futbolista con los datos de StatsBomb y WyScout.</w:t>
        </w:r>
        <w:r>
          <w:rPr>
            <w:noProof/>
            <w:webHidden/>
          </w:rPr>
          <w:tab/>
        </w:r>
        <w:r>
          <w:rPr>
            <w:noProof/>
            <w:webHidden/>
          </w:rPr>
          <w:fldChar w:fldCharType="begin"/>
        </w:r>
        <w:r>
          <w:rPr>
            <w:noProof/>
            <w:webHidden/>
          </w:rPr>
          <w:instrText xml:space="preserve"> PAGEREF _Toc82627959 \h </w:instrText>
        </w:r>
        <w:r>
          <w:rPr>
            <w:noProof/>
            <w:webHidden/>
          </w:rPr>
        </w:r>
        <w:r>
          <w:rPr>
            <w:noProof/>
            <w:webHidden/>
          </w:rPr>
          <w:fldChar w:fldCharType="separate"/>
        </w:r>
        <w:r>
          <w:rPr>
            <w:noProof/>
            <w:webHidden/>
          </w:rPr>
          <w:t>59</w:t>
        </w:r>
        <w:r>
          <w:rPr>
            <w:noProof/>
            <w:webHidden/>
          </w:rPr>
          <w:fldChar w:fldCharType="end"/>
        </w:r>
      </w:hyperlink>
    </w:p>
    <w:p w14:paraId="6F85D369" w14:textId="441E5261"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60" w:history="1">
        <w:r w:rsidRPr="008A722B">
          <w:rPr>
            <w:rStyle w:val="Hipervnculo"/>
            <w:noProof/>
          </w:rPr>
          <w:t>Ilustración 30: % de acierto en los lanzamientos de penalti según número de lanzamiento del equipo (izquierda) o del futbolista (derecha) con los datos de StatsBomb y WyScout.</w:t>
        </w:r>
        <w:r>
          <w:rPr>
            <w:noProof/>
            <w:webHidden/>
          </w:rPr>
          <w:tab/>
        </w:r>
        <w:r>
          <w:rPr>
            <w:noProof/>
            <w:webHidden/>
          </w:rPr>
          <w:fldChar w:fldCharType="begin"/>
        </w:r>
        <w:r>
          <w:rPr>
            <w:noProof/>
            <w:webHidden/>
          </w:rPr>
          <w:instrText xml:space="preserve"> PAGEREF _Toc82627960 \h </w:instrText>
        </w:r>
        <w:r>
          <w:rPr>
            <w:noProof/>
            <w:webHidden/>
          </w:rPr>
        </w:r>
        <w:r>
          <w:rPr>
            <w:noProof/>
            <w:webHidden/>
          </w:rPr>
          <w:fldChar w:fldCharType="separate"/>
        </w:r>
        <w:r>
          <w:rPr>
            <w:noProof/>
            <w:webHidden/>
          </w:rPr>
          <w:t>60</w:t>
        </w:r>
        <w:r>
          <w:rPr>
            <w:noProof/>
            <w:webHidden/>
          </w:rPr>
          <w:fldChar w:fldCharType="end"/>
        </w:r>
      </w:hyperlink>
    </w:p>
    <w:p w14:paraId="7C0C5269" w14:textId="1B5A88C5"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61" w:history="1">
        <w:r w:rsidRPr="008A722B">
          <w:rPr>
            <w:rStyle w:val="Hipervnculo"/>
            <w:noProof/>
          </w:rPr>
          <w:t>Ilustración 31: Curvas de calibración para cada modelo de xG por cuantiles.</w:t>
        </w:r>
        <w:r>
          <w:rPr>
            <w:noProof/>
            <w:webHidden/>
          </w:rPr>
          <w:tab/>
        </w:r>
        <w:r>
          <w:rPr>
            <w:noProof/>
            <w:webHidden/>
          </w:rPr>
          <w:fldChar w:fldCharType="begin"/>
        </w:r>
        <w:r>
          <w:rPr>
            <w:noProof/>
            <w:webHidden/>
          </w:rPr>
          <w:instrText xml:space="preserve"> PAGEREF _Toc82627961 \h </w:instrText>
        </w:r>
        <w:r>
          <w:rPr>
            <w:noProof/>
            <w:webHidden/>
          </w:rPr>
        </w:r>
        <w:r>
          <w:rPr>
            <w:noProof/>
            <w:webHidden/>
          </w:rPr>
          <w:fldChar w:fldCharType="separate"/>
        </w:r>
        <w:r>
          <w:rPr>
            <w:noProof/>
            <w:webHidden/>
          </w:rPr>
          <w:t>62</w:t>
        </w:r>
        <w:r>
          <w:rPr>
            <w:noProof/>
            <w:webHidden/>
          </w:rPr>
          <w:fldChar w:fldCharType="end"/>
        </w:r>
      </w:hyperlink>
    </w:p>
    <w:p w14:paraId="7FC27C4E" w14:textId="4CBC7332"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62" w:history="1">
        <w:r w:rsidRPr="008A722B">
          <w:rPr>
            <w:rStyle w:val="Hipervnculo"/>
            <w:noProof/>
          </w:rPr>
          <w:t>Ilustración 32: Importancia de cada variable en el modelo xG de XGBoost (valores multiplicados por 10000).</w:t>
        </w:r>
        <w:r>
          <w:rPr>
            <w:noProof/>
            <w:webHidden/>
          </w:rPr>
          <w:tab/>
        </w:r>
        <w:r>
          <w:rPr>
            <w:noProof/>
            <w:webHidden/>
          </w:rPr>
          <w:fldChar w:fldCharType="begin"/>
        </w:r>
        <w:r>
          <w:rPr>
            <w:noProof/>
            <w:webHidden/>
          </w:rPr>
          <w:instrText xml:space="preserve"> PAGEREF _Toc82627962 \h </w:instrText>
        </w:r>
        <w:r>
          <w:rPr>
            <w:noProof/>
            <w:webHidden/>
          </w:rPr>
        </w:r>
        <w:r>
          <w:rPr>
            <w:noProof/>
            <w:webHidden/>
          </w:rPr>
          <w:fldChar w:fldCharType="separate"/>
        </w:r>
        <w:r>
          <w:rPr>
            <w:noProof/>
            <w:webHidden/>
          </w:rPr>
          <w:t>63</w:t>
        </w:r>
        <w:r>
          <w:rPr>
            <w:noProof/>
            <w:webHidden/>
          </w:rPr>
          <w:fldChar w:fldCharType="end"/>
        </w:r>
      </w:hyperlink>
    </w:p>
    <w:p w14:paraId="6327A768" w14:textId="7326E151"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63" w:history="1">
        <w:r w:rsidRPr="008A722B">
          <w:rPr>
            <w:rStyle w:val="Hipervnculo"/>
            <w:noProof/>
          </w:rPr>
          <w:t>Ilustración 33: Promedio de xG en cada zona del campo con los datos de StatsBomb y WyScout.</w:t>
        </w:r>
        <w:r>
          <w:rPr>
            <w:noProof/>
            <w:webHidden/>
          </w:rPr>
          <w:tab/>
        </w:r>
        <w:r>
          <w:rPr>
            <w:noProof/>
            <w:webHidden/>
          </w:rPr>
          <w:fldChar w:fldCharType="begin"/>
        </w:r>
        <w:r>
          <w:rPr>
            <w:noProof/>
            <w:webHidden/>
          </w:rPr>
          <w:instrText xml:space="preserve"> PAGEREF _Toc82627963 \h </w:instrText>
        </w:r>
        <w:r>
          <w:rPr>
            <w:noProof/>
            <w:webHidden/>
          </w:rPr>
        </w:r>
        <w:r>
          <w:rPr>
            <w:noProof/>
            <w:webHidden/>
          </w:rPr>
          <w:fldChar w:fldCharType="separate"/>
        </w:r>
        <w:r>
          <w:rPr>
            <w:noProof/>
            <w:webHidden/>
          </w:rPr>
          <w:t>64</w:t>
        </w:r>
        <w:r>
          <w:rPr>
            <w:noProof/>
            <w:webHidden/>
          </w:rPr>
          <w:fldChar w:fldCharType="end"/>
        </w:r>
      </w:hyperlink>
    </w:p>
    <w:p w14:paraId="034E305A" w14:textId="58425222"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64" w:history="1">
        <w:r w:rsidRPr="008A722B">
          <w:rPr>
            <w:rStyle w:val="Hipervnculo"/>
            <w:noProof/>
          </w:rPr>
          <w:t>Ilustración 34: Cantidad de disparos que no han sido de penalti con los datos de StatsBomb y WyScout.</w:t>
        </w:r>
        <w:r>
          <w:rPr>
            <w:noProof/>
            <w:webHidden/>
          </w:rPr>
          <w:tab/>
        </w:r>
        <w:r>
          <w:rPr>
            <w:noProof/>
            <w:webHidden/>
          </w:rPr>
          <w:fldChar w:fldCharType="begin"/>
        </w:r>
        <w:r>
          <w:rPr>
            <w:noProof/>
            <w:webHidden/>
          </w:rPr>
          <w:instrText xml:space="preserve"> PAGEREF _Toc82627964 \h </w:instrText>
        </w:r>
        <w:r>
          <w:rPr>
            <w:noProof/>
            <w:webHidden/>
          </w:rPr>
        </w:r>
        <w:r>
          <w:rPr>
            <w:noProof/>
            <w:webHidden/>
          </w:rPr>
          <w:fldChar w:fldCharType="separate"/>
        </w:r>
        <w:r>
          <w:rPr>
            <w:noProof/>
            <w:webHidden/>
          </w:rPr>
          <w:t>64</w:t>
        </w:r>
        <w:r>
          <w:rPr>
            <w:noProof/>
            <w:webHidden/>
          </w:rPr>
          <w:fldChar w:fldCharType="end"/>
        </w:r>
      </w:hyperlink>
    </w:p>
    <w:p w14:paraId="69A1B1ED" w14:textId="1259E648"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65" w:history="1">
        <w:r w:rsidRPr="008A722B">
          <w:rPr>
            <w:rStyle w:val="Hipervnculo"/>
            <w:noProof/>
          </w:rPr>
          <w:t>Ilustración 35: Ejemplo de dos lanzamientos a partir de los datos de Freeze Frame de StatsBomb con sus respectivos valores SHAP.</w:t>
        </w:r>
        <w:r>
          <w:rPr>
            <w:noProof/>
            <w:webHidden/>
          </w:rPr>
          <w:tab/>
        </w:r>
        <w:r>
          <w:rPr>
            <w:noProof/>
            <w:webHidden/>
          </w:rPr>
          <w:fldChar w:fldCharType="begin"/>
        </w:r>
        <w:r>
          <w:rPr>
            <w:noProof/>
            <w:webHidden/>
          </w:rPr>
          <w:instrText xml:space="preserve"> PAGEREF _Toc82627965 \h </w:instrText>
        </w:r>
        <w:r>
          <w:rPr>
            <w:noProof/>
            <w:webHidden/>
          </w:rPr>
        </w:r>
        <w:r>
          <w:rPr>
            <w:noProof/>
            <w:webHidden/>
          </w:rPr>
          <w:fldChar w:fldCharType="separate"/>
        </w:r>
        <w:r>
          <w:rPr>
            <w:noProof/>
            <w:webHidden/>
          </w:rPr>
          <w:t>65</w:t>
        </w:r>
        <w:r>
          <w:rPr>
            <w:noProof/>
            <w:webHidden/>
          </w:rPr>
          <w:fldChar w:fldCharType="end"/>
        </w:r>
      </w:hyperlink>
    </w:p>
    <w:p w14:paraId="7B33CB01" w14:textId="6826A2F6"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66" w:history="1">
        <w:r w:rsidRPr="008A722B">
          <w:rPr>
            <w:rStyle w:val="Hipervnculo"/>
            <w:noProof/>
          </w:rPr>
          <w:t>Ilustración 36: Diferencia media absoluta de % entre los xG de StatsBomb y los xG del modelo XGBoost con los datos únicamente de StatsBomb.</w:t>
        </w:r>
        <w:r>
          <w:rPr>
            <w:noProof/>
            <w:webHidden/>
          </w:rPr>
          <w:tab/>
        </w:r>
        <w:r>
          <w:rPr>
            <w:noProof/>
            <w:webHidden/>
          </w:rPr>
          <w:fldChar w:fldCharType="begin"/>
        </w:r>
        <w:r>
          <w:rPr>
            <w:noProof/>
            <w:webHidden/>
          </w:rPr>
          <w:instrText xml:space="preserve"> PAGEREF _Toc82627966 \h </w:instrText>
        </w:r>
        <w:r>
          <w:rPr>
            <w:noProof/>
            <w:webHidden/>
          </w:rPr>
        </w:r>
        <w:r>
          <w:rPr>
            <w:noProof/>
            <w:webHidden/>
          </w:rPr>
          <w:fldChar w:fldCharType="separate"/>
        </w:r>
        <w:r>
          <w:rPr>
            <w:noProof/>
            <w:webHidden/>
          </w:rPr>
          <w:t>67</w:t>
        </w:r>
        <w:r>
          <w:rPr>
            <w:noProof/>
            <w:webHidden/>
          </w:rPr>
          <w:fldChar w:fldCharType="end"/>
        </w:r>
      </w:hyperlink>
    </w:p>
    <w:p w14:paraId="0CFFEA84" w14:textId="664577BE"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67" w:history="1">
        <w:r w:rsidRPr="008A722B">
          <w:rPr>
            <w:rStyle w:val="Hipervnculo"/>
            <w:noProof/>
          </w:rPr>
          <w:t>Ilustración 37: Curvas de calibración para cada modelo de xG de manera uniforme.</w:t>
        </w:r>
        <w:r>
          <w:rPr>
            <w:noProof/>
            <w:webHidden/>
          </w:rPr>
          <w:tab/>
        </w:r>
        <w:r>
          <w:rPr>
            <w:noProof/>
            <w:webHidden/>
          </w:rPr>
          <w:fldChar w:fldCharType="begin"/>
        </w:r>
        <w:r>
          <w:rPr>
            <w:noProof/>
            <w:webHidden/>
          </w:rPr>
          <w:instrText xml:space="preserve"> PAGEREF _Toc82627967 \h </w:instrText>
        </w:r>
        <w:r>
          <w:rPr>
            <w:noProof/>
            <w:webHidden/>
          </w:rPr>
        </w:r>
        <w:r>
          <w:rPr>
            <w:noProof/>
            <w:webHidden/>
          </w:rPr>
          <w:fldChar w:fldCharType="separate"/>
        </w:r>
        <w:r>
          <w:rPr>
            <w:noProof/>
            <w:webHidden/>
          </w:rPr>
          <w:t>81</w:t>
        </w:r>
        <w:r>
          <w:rPr>
            <w:noProof/>
            <w:webHidden/>
          </w:rPr>
          <w:fldChar w:fldCharType="end"/>
        </w:r>
      </w:hyperlink>
    </w:p>
    <w:p w14:paraId="50D474E3" w14:textId="52EED863" w:rsidR="003C3E1E" w:rsidRDefault="003C3E1E">
      <w:pPr>
        <w:pStyle w:val="Tabladeilustraciones"/>
        <w:tabs>
          <w:tab w:val="right" w:leader="dot" w:pos="9060"/>
        </w:tabs>
        <w:rPr>
          <w:rFonts w:asciiTheme="minorHAnsi" w:eastAsiaTheme="minorEastAsia" w:hAnsiTheme="minorHAnsi" w:cstheme="minorBidi"/>
          <w:noProof/>
          <w:lang w:eastAsia="es-ES"/>
        </w:rPr>
      </w:pPr>
      <w:hyperlink w:anchor="_Toc82627968" w:history="1">
        <w:r w:rsidRPr="008A722B">
          <w:rPr>
            <w:rStyle w:val="Hipervnculo"/>
            <w:noProof/>
          </w:rPr>
          <w:t>Ilustración 38: Curvas de calibración para cada modelo de xG de lanzamientos de penaltis.</w:t>
        </w:r>
        <w:r>
          <w:rPr>
            <w:noProof/>
            <w:webHidden/>
          </w:rPr>
          <w:tab/>
        </w:r>
        <w:r>
          <w:rPr>
            <w:noProof/>
            <w:webHidden/>
          </w:rPr>
          <w:fldChar w:fldCharType="begin"/>
        </w:r>
        <w:r>
          <w:rPr>
            <w:noProof/>
            <w:webHidden/>
          </w:rPr>
          <w:instrText xml:space="preserve"> PAGEREF _Toc82627968 \h </w:instrText>
        </w:r>
        <w:r>
          <w:rPr>
            <w:noProof/>
            <w:webHidden/>
          </w:rPr>
        </w:r>
        <w:r>
          <w:rPr>
            <w:noProof/>
            <w:webHidden/>
          </w:rPr>
          <w:fldChar w:fldCharType="separate"/>
        </w:r>
        <w:r>
          <w:rPr>
            <w:noProof/>
            <w:webHidden/>
          </w:rPr>
          <w:t>81</w:t>
        </w:r>
        <w:r>
          <w:rPr>
            <w:noProof/>
            <w:webHidden/>
          </w:rPr>
          <w:fldChar w:fldCharType="end"/>
        </w:r>
      </w:hyperlink>
    </w:p>
    <w:p w14:paraId="39BBE8D5" w14:textId="01950561" w:rsidR="00E464E0" w:rsidRDefault="006253B9" w:rsidP="00E464E0">
      <w:pPr>
        <w:spacing w:after="0" w:line="240" w:lineRule="auto"/>
        <w:jc w:val="left"/>
        <w:rPr>
          <w:rFonts w:cs="Arial"/>
          <w:b/>
          <w:sz w:val="36"/>
          <w:szCs w:val="36"/>
        </w:rPr>
      </w:pPr>
      <w:r>
        <w:rPr>
          <w:rFonts w:cs="Arial"/>
          <w:b/>
          <w:sz w:val="36"/>
          <w:szCs w:val="36"/>
        </w:rPr>
        <w:fldChar w:fldCharType="end"/>
      </w:r>
    </w:p>
    <w:p w14:paraId="45E8D112" w14:textId="6C5DD354" w:rsidR="00792A94" w:rsidRPr="006253B9" w:rsidRDefault="00E464E0" w:rsidP="006253B9">
      <w:pPr>
        <w:spacing w:after="0" w:line="240" w:lineRule="auto"/>
        <w:jc w:val="left"/>
        <w:rPr>
          <w:rFonts w:cs="Arial"/>
          <w:b/>
          <w:sz w:val="36"/>
          <w:szCs w:val="36"/>
        </w:rPr>
      </w:pPr>
      <w:r>
        <w:rPr>
          <w:rFonts w:cs="Arial"/>
          <w:b/>
          <w:sz w:val="36"/>
          <w:szCs w:val="36"/>
        </w:rPr>
        <w:br w:type="page"/>
      </w:r>
      <w:bookmarkStart w:id="1" w:name="_Toc432240273"/>
      <w:bookmarkStart w:id="2" w:name="_Toc432504659"/>
      <w:bookmarkStart w:id="3" w:name="_Toc435459266"/>
      <w:bookmarkStart w:id="4" w:name="_Toc435460040"/>
      <w:bookmarkStart w:id="5" w:name="_Toc435460321"/>
      <w:bookmarkStart w:id="6" w:name="_Toc435460386"/>
      <w:bookmarkStart w:id="7" w:name="_Toc435460650"/>
      <w:bookmarkStart w:id="8" w:name="_Toc435460721"/>
      <w:bookmarkStart w:id="9" w:name="_Toc435462128"/>
    </w:p>
    <w:p w14:paraId="160B25E7" w14:textId="2544F593" w:rsidR="00792A94" w:rsidRPr="007B2C11" w:rsidRDefault="00792A94" w:rsidP="00792A94">
      <w:pPr>
        <w:jc w:val="center"/>
        <w:rPr>
          <w:b/>
          <w:sz w:val="36"/>
          <w:szCs w:val="36"/>
        </w:rPr>
      </w:pPr>
      <w:r>
        <w:rPr>
          <w:b/>
          <w:sz w:val="36"/>
          <w:szCs w:val="36"/>
        </w:rPr>
        <w:lastRenderedPageBreak/>
        <w:t>Glosario</w:t>
      </w:r>
    </w:p>
    <w:p w14:paraId="59A7B51A" w14:textId="7194B75E" w:rsidR="00DD70F1" w:rsidRDefault="00792A94">
      <w:pPr>
        <w:spacing w:line="276" w:lineRule="auto"/>
        <w:jc w:val="left"/>
        <w:rPr>
          <w:rFonts w:cs="Arial"/>
        </w:rPr>
      </w:pPr>
      <w:r>
        <w:rPr>
          <w:rFonts w:cs="Arial"/>
        </w:rPr>
        <w:t>TFM</w:t>
      </w:r>
      <w:r w:rsidR="00DD70F1">
        <w:rPr>
          <w:rFonts w:cs="Arial"/>
        </w:rPr>
        <w:tab/>
      </w:r>
      <w:r w:rsidR="00DD70F1">
        <w:rPr>
          <w:rFonts w:cs="Arial"/>
        </w:rPr>
        <w:tab/>
      </w:r>
      <w:r>
        <w:rPr>
          <w:rFonts w:cs="Arial"/>
        </w:rPr>
        <w:t xml:space="preserve">Trabajo de Fin de </w:t>
      </w:r>
      <w:proofErr w:type="gramStart"/>
      <w:r w:rsidR="00085D98">
        <w:rPr>
          <w:rFonts w:cs="Arial"/>
        </w:rPr>
        <w:t>Master</w:t>
      </w:r>
      <w:proofErr w:type="gramEnd"/>
    </w:p>
    <w:p w14:paraId="35709DF0" w14:textId="4CA26C6E" w:rsidR="00792A94" w:rsidRDefault="00DD70F1">
      <w:pPr>
        <w:spacing w:line="276" w:lineRule="auto"/>
        <w:jc w:val="left"/>
        <w:rPr>
          <w:rFonts w:cs="Arial"/>
        </w:rPr>
      </w:pPr>
      <w:proofErr w:type="spellStart"/>
      <w:r>
        <w:rPr>
          <w:rFonts w:cs="Arial"/>
        </w:rPr>
        <w:t>xG</w:t>
      </w:r>
      <w:proofErr w:type="spellEnd"/>
      <w:r>
        <w:rPr>
          <w:rFonts w:cs="Arial"/>
        </w:rPr>
        <w:tab/>
      </w:r>
      <w:r>
        <w:rPr>
          <w:rFonts w:cs="Arial"/>
        </w:rPr>
        <w:tab/>
      </w:r>
      <w:proofErr w:type="spellStart"/>
      <w:r w:rsidR="00792A94" w:rsidRPr="00B95AE4">
        <w:rPr>
          <w:rFonts w:cs="Arial"/>
          <w:i/>
          <w:iCs/>
        </w:rPr>
        <w:t>Expected</w:t>
      </w:r>
      <w:proofErr w:type="spellEnd"/>
      <w:r w:rsidR="00792A94" w:rsidRPr="00B95AE4">
        <w:rPr>
          <w:rFonts w:cs="Arial"/>
          <w:i/>
          <w:iCs/>
        </w:rPr>
        <w:t xml:space="preserve"> </w:t>
      </w:r>
      <w:proofErr w:type="spellStart"/>
      <w:r w:rsidR="00792A94" w:rsidRPr="00B95AE4">
        <w:rPr>
          <w:rFonts w:cs="Arial"/>
          <w:i/>
          <w:iCs/>
        </w:rPr>
        <w:t>goals</w:t>
      </w:r>
      <w:proofErr w:type="spellEnd"/>
      <w:r w:rsidR="00792A94" w:rsidRPr="00DD70F1">
        <w:rPr>
          <w:rFonts w:cs="Arial"/>
        </w:rPr>
        <w:t xml:space="preserve"> o goles esperados</w:t>
      </w:r>
    </w:p>
    <w:p w14:paraId="0E269F4A" w14:textId="6A0A8A14" w:rsidR="00085D98" w:rsidRPr="00DD70F1" w:rsidRDefault="00085D98">
      <w:pPr>
        <w:spacing w:line="276" w:lineRule="auto"/>
        <w:jc w:val="left"/>
        <w:rPr>
          <w:rFonts w:cs="Arial"/>
        </w:rPr>
      </w:pPr>
      <w:proofErr w:type="spellStart"/>
      <w:r>
        <w:rPr>
          <w:rFonts w:cs="Arial"/>
        </w:rPr>
        <w:t>df</w:t>
      </w:r>
      <w:proofErr w:type="spellEnd"/>
      <w:r>
        <w:rPr>
          <w:rFonts w:cs="Arial"/>
        </w:rPr>
        <w:tab/>
      </w:r>
      <w:r>
        <w:rPr>
          <w:rFonts w:cs="Arial"/>
        </w:rPr>
        <w:tab/>
      </w:r>
      <w:proofErr w:type="spellStart"/>
      <w:r w:rsidRPr="00B95AE4">
        <w:rPr>
          <w:rFonts w:cs="Arial"/>
          <w:i/>
          <w:iCs/>
        </w:rPr>
        <w:t>Dataframe</w:t>
      </w:r>
      <w:proofErr w:type="spellEnd"/>
    </w:p>
    <w:p w14:paraId="2E871844" w14:textId="03610589" w:rsidR="00DD70F1" w:rsidRPr="00B95AE4" w:rsidRDefault="00B95AE4">
      <w:pPr>
        <w:spacing w:line="276" w:lineRule="auto"/>
        <w:jc w:val="left"/>
        <w:rPr>
          <w:rFonts w:cs="Arial"/>
        </w:rPr>
      </w:pPr>
      <w:r w:rsidRPr="00B95AE4">
        <w:rPr>
          <w:rFonts w:cs="Arial"/>
        </w:rPr>
        <w:t>CV</w:t>
      </w:r>
      <w:r w:rsidRPr="00B95AE4">
        <w:rPr>
          <w:rFonts w:cs="Arial"/>
        </w:rPr>
        <w:tab/>
      </w:r>
      <w:r w:rsidRPr="00B95AE4">
        <w:rPr>
          <w:rFonts w:cs="Arial"/>
        </w:rPr>
        <w:tab/>
      </w:r>
      <w:r w:rsidRPr="00B95AE4">
        <w:rPr>
          <w:rFonts w:cs="Arial"/>
          <w:i/>
          <w:iCs/>
        </w:rPr>
        <w:t>Cross-</w:t>
      </w:r>
      <w:proofErr w:type="spellStart"/>
      <w:r w:rsidRPr="00B95AE4">
        <w:rPr>
          <w:rFonts w:cs="Arial"/>
          <w:i/>
          <w:iCs/>
        </w:rPr>
        <w:t>validation</w:t>
      </w:r>
      <w:proofErr w:type="spellEnd"/>
      <w:r w:rsidRPr="00B95AE4">
        <w:rPr>
          <w:rFonts w:cs="Arial"/>
        </w:rPr>
        <w:t xml:space="preserve"> o validació</w:t>
      </w:r>
      <w:r>
        <w:rPr>
          <w:rFonts w:cs="Arial"/>
        </w:rPr>
        <w:t>n cruzada</w:t>
      </w:r>
      <w:r w:rsidR="00DD70F1" w:rsidRPr="00B95AE4">
        <w:rPr>
          <w:rFonts w:cs="Arial"/>
        </w:rPr>
        <w:br w:type="page"/>
      </w:r>
    </w:p>
    <w:p w14:paraId="2B8DD05E" w14:textId="77777777" w:rsidR="00E464E0" w:rsidRPr="00B95AE4" w:rsidRDefault="00E464E0" w:rsidP="00E464E0">
      <w:pPr>
        <w:rPr>
          <w:rFonts w:cs="Arial"/>
        </w:rPr>
      </w:pPr>
    </w:p>
    <w:p w14:paraId="65FFB4DC" w14:textId="1DCA3F47" w:rsidR="004B65A1" w:rsidRDefault="00E464E0" w:rsidP="004B65A1">
      <w:pPr>
        <w:pStyle w:val="Ttulo1"/>
      </w:pPr>
      <w:bookmarkStart w:id="10" w:name="_Toc437557469"/>
      <w:bookmarkStart w:id="11" w:name="_Toc439968523"/>
      <w:bookmarkStart w:id="12" w:name="_Toc439969658"/>
      <w:bookmarkStart w:id="13" w:name="_Toc441233808"/>
      <w:bookmarkStart w:id="14" w:name="_Toc82627969"/>
      <w:r w:rsidRPr="008037ED">
        <w:t xml:space="preserve">1. </w:t>
      </w:r>
      <w:r w:rsidRPr="007B2C11">
        <w:t>Introducción</w:t>
      </w:r>
      <w:bookmarkStart w:id="15" w:name="_Toc432504660"/>
      <w:bookmarkStart w:id="16" w:name="_Toc435459267"/>
      <w:bookmarkStart w:id="17" w:name="_Toc435460041"/>
      <w:bookmarkStart w:id="18" w:name="_Toc435460722"/>
      <w:bookmarkStart w:id="19" w:name="_Toc435462129"/>
      <w:bookmarkStart w:id="20" w:name="_Toc437557470"/>
      <w:bookmarkEnd w:id="1"/>
      <w:bookmarkEnd w:id="2"/>
      <w:bookmarkEnd w:id="3"/>
      <w:bookmarkEnd w:id="4"/>
      <w:bookmarkEnd w:id="5"/>
      <w:bookmarkEnd w:id="6"/>
      <w:bookmarkEnd w:id="7"/>
      <w:bookmarkEnd w:id="8"/>
      <w:bookmarkEnd w:id="9"/>
      <w:bookmarkEnd w:id="10"/>
      <w:bookmarkEnd w:id="11"/>
      <w:bookmarkEnd w:id="12"/>
      <w:bookmarkEnd w:id="13"/>
      <w:bookmarkEnd w:id="14"/>
    </w:p>
    <w:p w14:paraId="69501FCC" w14:textId="156F3181" w:rsidR="004B65A1" w:rsidRDefault="004B65A1" w:rsidP="00E464E0">
      <w:pPr>
        <w:autoSpaceDE w:val="0"/>
        <w:autoSpaceDN w:val="0"/>
        <w:adjustRightInd w:val="0"/>
        <w:spacing w:after="0"/>
        <w:rPr>
          <w:rFonts w:cs="Arial"/>
        </w:rPr>
      </w:pPr>
      <w:r w:rsidRPr="004B65A1">
        <w:rPr>
          <w:rFonts w:cs="Arial"/>
        </w:rPr>
        <w:t>El present</w:t>
      </w:r>
      <w:r>
        <w:rPr>
          <w:rFonts w:cs="Arial"/>
        </w:rPr>
        <w:t>e</w:t>
      </w:r>
      <w:r w:rsidRPr="004B65A1">
        <w:rPr>
          <w:rFonts w:cs="Arial"/>
        </w:rPr>
        <w:t xml:space="preserve"> </w:t>
      </w:r>
      <w:r>
        <w:rPr>
          <w:rFonts w:cs="Arial"/>
        </w:rPr>
        <w:t>Trabajo</w:t>
      </w:r>
      <w:r w:rsidRPr="004B65A1">
        <w:rPr>
          <w:rFonts w:cs="Arial"/>
        </w:rPr>
        <w:t xml:space="preserve"> de Fi</w:t>
      </w:r>
      <w:r>
        <w:rPr>
          <w:rFonts w:cs="Arial"/>
        </w:rPr>
        <w:t>n</w:t>
      </w:r>
      <w:r w:rsidRPr="004B65A1">
        <w:rPr>
          <w:rFonts w:cs="Arial"/>
        </w:rPr>
        <w:t xml:space="preserve"> de </w:t>
      </w:r>
      <w:r>
        <w:rPr>
          <w:rFonts w:cs="Arial"/>
        </w:rPr>
        <w:t>Master (TFM)</w:t>
      </w:r>
      <w:r w:rsidRPr="004B65A1">
        <w:rPr>
          <w:rFonts w:cs="Arial"/>
        </w:rPr>
        <w:t xml:space="preserve"> correspon</w:t>
      </w:r>
      <w:r>
        <w:rPr>
          <w:rFonts w:cs="Arial"/>
        </w:rPr>
        <w:t>de</w:t>
      </w:r>
      <w:r w:rsidRPr="004B65A1">
        <w:rPr>
          <w:rFonts w:cs="Arial"/>
        </w:rPr>
        <w:t xml:space="preserve"> a la titulació</w:t>
      </w:r>
      <w:r>
        <w:rPr>
          <w:rFonts w:cs="Arial"/>
        </w:rPr>
        <w:t>n</w:t>
      </w:r>
      <w:r w:rsidRPr="004B65A1">
        <w:rPr>
          <w:rFonts w:cs="Arial"/>
        </w:rPr>
        <w:t xml:space="preserve"> del </w:t>
      </w:r>
      <w:r>
        <w:rPr>
          <w:rFonts w:cs="Arial"/>
        </w:rPr>
        <w:t>M</w:t>
      </w:r>
      <w:r w:rsidRPr="004B65A1">
        <w:rPr>
          <w:rFonts w:cs="Arial"/>
        </w:rPr>
        <w:t>áster Universitario en Análisis y Visualización de Datos Masivos</w:t>
      </w:r>
      <w:r>
        <w:rPr>
          <w:rFonts w:cs="Arial"/>
        </w:rPr>
        <w:t xml:space="preserve"> </w:t>
      </w:r>
      <w:r w:rsidRPr="004B65A1">
        <w:rPr>
          <w:rFonts w:cs="Arial"/>
        </w:rPr>
        <w:t xml:space="preserve">de </w:t>
      </w:r>
      <w:r w:rsidR="006B20EC">
        <w:rPr>
          <w:rFonts w:cs="Arial"/>
        </w:rPr>
        <w:t xml:space="preserve">la </w:t>
      </w:r>
      <w:r w:rsidR="006B20EC" w:rsidRPr="006B20EC">
        <w:rPr>
          <w:rFonts w:cs="Arial"/>
        </w:rPr>
        <w:t xml:space="preserve">Escuela Superior de Ingeniería y Tecnología </w:t>
      </w:r>
      <w:r w:rsidR="006B20EC">
        <w:rPr>
          <w:rFonts w:cs="Arial"/>
        </w:rPr>
        <w:t xml:space="preserve">(ESIT) </w:t>
      </w:r>
      <w:r w:rsidRPr="004B65A1">
        <w:rPr>
          <w:rFonts w:cs="Arial"/>
        </w:rPr>
        <w:t xml:space="preserve">de la </w:t>
      </w:r>
      <w:r w:rsidR="006B20EC" w:rsidRPr="006B20EC">
        <w:rPr>
          <w:rFonts w:cs="Arial"/>
        </w:rPr>
        <w:t xml:space="preserve">Universidad Internacional de La Rioja                                              </w:t>
      </w:r>
      <w:proofErr w:type="gramStart"/>
      <w:r w:rsidR="006B20EC" w:rsidRPr="006B20EC">
        <w:rPr>
          <w:rFonts w:cs="Arial"/>
        </w:rPr>
        <w:t xml:space="preserve">   (</w:t>
      </w:r>
      <w:proofErr w:type="gramEnd"/>
      <w:r w:rsidRPr="004B65A1">
        <w:rPr>
          <w:rFonts w:cs="Arial"/>
        </w:rPr>
        <w:t>U</w:t>
      </w:r>
      <w:r w:rsidR="006B20EC">
        <w:rPr>
          <w:rFonts w:cs="Arial"/>
        </w:rPr>
        <w:t>NIR</w:t>
      </w:r>
      <w:r w:rsidRPr="004B65A1">
        <w:rPr>
          <w:rFonts w:cs="Arial"/>
        </w:rPr>
        <w:t xml:space="preserve">). </w:t>
      </w:r>
      <w:r w:rsidR="006B20EC">
        <w:rPr>
          <w:rFonts w:cs="Arial"/>
        </w:rPr>
        <w:t xml:space="preserve">Este TFM, así como todo el </w:t>
      </w:r>
      <w:r w:rsidR="00AC517E">
        <w:rPr>
          <w:rFonts w:cs="Arial"/>
        </w:rPr>
        <w:t>Máster</w:t>
      </w:r>
      <w:r w:rsidR="006B20EC">
        <w:rPr>
          <w:rFonts w:cs="Arial"/>
        </w:rPr>
        <w:t xml:space="preserve"> ha sido realizado de manera online</w:t>
      </w:r>
      <w:r w:rsidRPr="004B65A1">
        <w:rPr>
          <w:rFonts w:cs="Arial"/>
        </w:rPr>
        <w:t>.</w:t>
      </w:r>
    </w:p>
    <w:p w14:paraId="1E6EAD84" w14:textId="77777777" w:rsidR="006B20EC" w:rsidRPr="00752B9E" w:rsidRDefault="006B20EC" w:rsidP="00752B9E">
      <w:pPr>
        <w:autoSpaceDE w:val="0"/>
        <w:autoSpaceDN w:val="0"/>
        <w:adjustRightInd w:val="0"/>
        <w:spacing w:after="0"/>
        <w:rPr>
          <w:rFonts w:cs="Arial"/>
        </w:rPr>
      </w:pPr>
    </w:p>
    <w:p w14:paraId="62B5A969" w14:textId="77777777" w:rsidR="00E464E0" w:rsidRPr="00C253BE" w:rsidRDefault="00E464E0" w:rsidP="007B2C11">
      <w:pPr>
        <w:pStyle w:val="Ttulo2"/>
      </w:pPr>
      <w:bookmarkStart w:id="21" w:name="_Toc441233809"/>
      <w:bookmarkStart w:id="22" w:name="_Toc82627970"/>
      <w:r w:rsidRPr="00C253BE">
        <w:t xml:space="preserve">1.1 </w:t>
      </w:r>
      <w:r w:rsidRPr="007B2C11">
        <w:t>Justificación</w:t>
      </w:r>
      <w:bookmarkEnd w:id="15"/>
      <w:bookmarkEnd w:id="16"/>
      <w:bookmarkEnd w:id="17"/>
      <w:bookmarkEnd w:id="18"/>
      <w:bookmarkEnd w:id="19"/>
      <w:bookmarkEnd w:id="20"/>
      <w:bookmarkEnd w:id="21"/>
      <w:bookmarkEnd w:id="22"/>
    </w:p>
    <w:p w14:paraId="70110D9E" w14:textId="37F4ABD2" w:rsidR="00366121" w:rsidRDefault="00A07D88" w:rsidP="007A4D92">
      <w:pPr>
        <w:autoSpaceDE w:val="0"/>
        <w:autoSpaceDN w:val="0"/>
        <w:adjustRightInd w:val="0"/>
        <w:spacing w:after="0"/>
        <w:rPr>
          <w:rFonts w:cs="Arial"/>
        </w:rPr>
      </w:pPr>
      <w:bookmarkStart w:id="23" w:name="_Toc432504661"/>
      <w:bookmarkStart w:id="24" w:name="_Toc435459268"/>
      <w:bookmarkStart w:id="25" w:name="_Toc435460042"/>
      <w:bookmarkStart w:id="26" w:name="_Toc435460723"/>
      <w:bookmarkStart w:id="27" w:name="_Toc435462130"/>
      <w:bookmarkStart w:id="28" w:name="_Toc437557471"/>
      <w:bookmarkStart w:id="29" w:name="_Toc439968524"/>
      <w:bookmarkStart w:id="30" w:name="_Toc439969659"/>
      <w:r w:rsidRPr="00A07D88">
        <w:rPr>
          <w:rFonts w:cs="Arial"/>
        </w:rPr>
        <w:t>En la actualidad</w:t>
      </w:r>
      <w:r>
        <w:rPr>
          <w:rFonts w:cs="Arial"/>
        </w:rPr>
        <w:t xml:space="preserve"> palabras como </w:t>
      </w:r>
      <w:proofErr w:type="spellStart"/>
      <w:r w:rsidRPr="00A07D88">
        <w:rPr>
          <w:rFonts w:cs="Arial"/>
          <w:i/>
          <w:iCs/>
        </w:rPr>
        <w:t>big</w:t>
      </w:r>
      <w:proofErr w:type="spellEnd"/>
      <w:r w:rsidRPr="00A07D88">
        <w:rPr>
          <w:rFonts w:cs="Arial"/>
          <w:i/>
          <w:iCs/>
        </w:rPr>
        <w:t xml:space="preserve"> data</w:t>
      </w:r>
      <w:r w:rsidR="00366121">
        <w:rPr>
          <w:rFonts w:cs="Arial"/>
        </w:rPr>
        <w:t>, inteligencia artificial</w:t>
      </w:r>
      <w:r>
        <w:rPr>
          <w:rFonts w:cs="Arial"/>
        </w:rPr>
        <w:t xml:space="preserve"> o análisis de datos</w:t>
      </w:r>
      <w:r w:rsidR="00366121">
        <w:rPr>
          <w:rFonts w:cs="Arial"/>
        </w:rPr>
        <w:t xml:space="preserve"> son cada vez más usadas en nuestro día a día. Si bien no siempre se hace un uso correcto está claro que son conceptos cada vez más conocidos y usados en todo aquello que nos rodea. Las empresas desde hace años están usando estas tecnologías para mejorar sus negocios. En el mundo del deporte no es diferente.</w:t>
      </w:r>
    </w:p>
    <w:p w14:paraId="086AEB41" w14:textId="48B0A427" w:rsidR="00A07D88" w:rsidRDefault="00366121" w:rsidP="007A4D92">
      <w:pPr>
        <w:autoSpaceDE w:val="0"/>
        <w:autoSpaceDN w:val="0"/>
        <w:adjustRightInd w:val="0"/>
        <w:spacing w:after="0"/>
        <w:rPr>
          <w:rFonts w:cs="Arial"/>
        </w:rPr>
      </w:pPr>
      <w:r>
        <w:rPr>
          <w:rFonts w:cs="Arial"/>
        </w:rPr>
        <w:t>L</w:t>
      </w:r>
      <w:r w:rsidR="00A07D88" w:rsidRPr="00A07D88">
        <w:rPr>
          <w:rFonts w:cs="Arial"/>
        </w:rPr>
        <w:t>a estadística avanzada es muy usada en el mundo del deporte profesional tanto por entrenadores como ojeadores o periodistas para entender mejor que ha ocurrido</w:t>
      </w:r>
      <w:r>
        <w:rPr>
          <w:rFonts w:cs="Arial"/>
        </w:rPr>
        <w:t xml:space="preserve"> en un partido o a lo largo de una temporada</w:t>
      </w:r>
      <w:r w:rsidR="00A07D88" w:rsidRPr="00A07D88">
        <w:rPr>
          <w:rFonts w:cs="Arial"/>
        </w:rPr>
        <w:t>.</w:t>
      </w:r>
      <w:r>
        <w:rPr>
          <w:rFonts w:cs="Arial"/>
        </w:rPr>
        <w:t xml:space="preserve"> Si bien los deportes americanos fueron los pioneros en este sentido pocos años después el mundo del futbol también </w:t>
      </w:r>
      <w:r w:rsidR="00F06AE0">
        <w:rPr>
          <w:rFonts w:cs="Arial"/>
        </w:rPr>
        <w:t xml:space="preserve">empezó a usar esta tecnología. En la faceta deportiva se usa para mejorar el rendimiento del equipo como para encontrar jugadores para </w:t>
      </w:r>
      <w:r w:rsidR="00E67AB1">
        <w:rPr>
          <w:rFonts w:cs="Arial"/>
        </w:rPr>
        <w:t>contratar</w:t>
      </w:r>
      <w:r w:rsidR="00D97405">
        <w:rPr>
          <w:rFonts w:cs="Arial"/>
        </w:rPr>
        <w:t xml:space="preserve"> </w:t>
      </w:r>
      <w:r w:rsidR="00D97405">
        <w:rPr>
          <w:rFonts w:cs="Arial"/>
        </w:rPr>
        <w:fldChar w:fldCharType="begin"/>
      </w:r>
      <w:r w:rsidR="00D97405">
        <w:rPr>
          <w:rFonts w:cs="Arial"/>
        </w:rPr>
        <w:instrText xml:space="preserve"> ADDIN ZOTERO_ITEM CSL_CITATION {"citationID":"wb1TGfRR","properties":{"formattedCitation":"(Mena Camino, 2021)","plainCitation":"(Mena Camino, 2021)","noteIndex":0},"citationItems":[{"id":7,"uris":["http://zotero.org/users/7978684/items/UY7IGHM6"],"uri":["http://zotero.org/users/7978684/items/UY7IGHM6"],"itemData":{"id":7,"type":"article","language":"Español","publisher":"Big Data International Campus","title":"Buscando el recambio perfecto para Fernando","URL":"https://www.campusbigdata.com/difusion/Futuro_Recambio_Fernando.pdf","author":[{"family":"Mena Camino","given":"Laureano"}],"accessed":{"date-parts":[["2021",4,24]]},"issued":{"date-parts":[["2021"]]}}}],"schema":"https://github.com/citation-style-language/schema/raw/master/csl-citation.json"} </w:instrText>
      </w:r>
      <w:r w:rsidR="00D97405">
        <w:rPr>
          <w:rFonts w:cs="Arial"/>
        </w:rPr>
        <w:fldChar w:fldCharType="separate"/>
      </w:r>
      <w:r w:rsidR="00D97405" w:rsidRPr="00D97405">
        <w:rPr>
          <w:rFonts w:cs="Arial"/>
        </w:rPr>
        <w:t>(Mena Camino, 2021)</w:t>
      </w:r>
      <w:r w:rsidR="00D97405">
        <w:rPr>
          <w:rFonts w:cs="Arial"/>
        </w:rPr>
        <w:fldChar w:fldCharType="end"/>
      </w:r>
      <w:r w:rsidR="00E67AB1">
        <w:rPr>
          <w:rFonts w:cs="Arial"/>
        </w:rPr>
        <w:t>,</w:t>
      </w:r>
      <w:r w:rsidR="00F06AE0">
        <w:rPr>
          <w:rFonts w:cs="Arial"/>
        </w:rPr>
        <w:t xml:space="preserve"> así como evitar </w:t>
      </w:r>
      <w:r w:rsidR="00E67AB1">
        <w:rPr>
          <w:rFonts w:cs="Arial"/>
        </w:rPr>
        <w:t>lesiones,</w:t>
      </w:r>
      <w:r w:rsidR="00F06AE0">
        <w:rPr>
          <w:rFonts w:cs="Arial"/>
        </w:rPr>
        <w:t xml:space="preserve"> aunque su uso dentro de los clubes también sirve para mejorar los ingresos provenientes de los fans o </w:t>
      </w:r>
      <w:r w:rsidR="00E67AB1">
        <w:rPr>
          <w:rFonts w:cs="Arial"/>
        </w:rPr>
        <w:t>la optimización de operaciones internas como</w:t>
      </w:r>
      <w:r w:rsidR="00F06AE0">
        <w:rPr>
          <w:rFonts w:cs="Arial"/>
        </w:rPr>
        <w:t xml:space="preserve"> los dispositivos de seguridad</w:t>
      </w:r>
      <w:r w:rsidR="00E67AB1">
        <w:rPr>
          <w:rFonts w:cs="Arial"/>
        </w:rPr>
        <w:t xml:space="preserve"> o el uso de los recursos materiales</w:t>
      </w:r>
      <w:r w:rsidR="00D97405">
        <w:rPr>
          <w:rFonts w:cs="Arial"/>
        </w:rPr>
        <w:t xml:space="preserve"> </w:t>
      </w:r>
      <w:r w:rsidR="00D97405">
        <w:rPr>
          <w:rFonts w:cs="Arial"/>
        </w:rPr>
        <w:fldChar w:fldCharType="begin"/>
      </w:r>
      <w:r w:rsidR="00D97405">
        <w:rPr>
          <w:rFonts w:cs="Arial"/>
        </w:rPr>
        <w:instrText xml:space="preserve"> ADDIN ZOTERO_ITEM CSL_CITATION {"citationID":"5hPSriL4","properties":{"formattedCitation":"(De Torres, 2021)","plainCitation":"(De Torres, 2021)","noteIndex":0},"citationItems":[{"id":3,"uris":["http://zotero.org/users/7978684/items/QVAUQ2Z7"],"uri":["http://zotero.org/users/7978684/items/QVAUQ2Z7"],"itemData":{"id":3,"type":"webpage","container-title":"ESIC","genre":"Educativa","language":"Español","title":"¿Cómo funciona el Big Data en fútbol?","URL":"https://www.esic.edu/rethink/tecnologia/big-data-en-futbol","author":[{"family":"De Torres","given":"Alberto"}],"accessed":{"date-parts":[["2021",4,24]]},"issued":{"date-parts":[["2021",1]]}}}],"schema":"https://github.com/citation-style-language/schema/raw/master/csl-citation.json"} </w:instrText>
      </w:r>
      <w:r w:rsidR="00D97405">
        <w:rPr>
          <w:rFonts w:cs="Arial"/>
        </w:rPr>
        <w:fldChar w:fldCharType="separate"/>
      </w:r>
      <w:r w:rsidR="00D97405" w:rsidRPr="00D97405">
        <w:rPr>
          <w:rFonts w:cs="Arial"/>
        </w:rPr>
        <w:t>(De Torres, 2021)</w:t>
      </w:r>
      <w:r w:rsidR="00D97405">
        <w:rPr>
          <w:rFonts w:cs="Arial"/>
        </w:rPr>
        <w:fldChar w:fldCharType="end"/>
      </w:r>
      <w:r w:rsidR="000A5B01">
        <w:rPr>
          <w:rFonts w:cs="Arial"/>
        </w:rPr>
        <w:t>.</w:t>
      </w:r>
      <w:r w:rsidR="00E67AB1">
        <w:rPr>
          <w:rFonts w:cs="Arial"/>
        </w:rPr>
        <w:t xml:space="preserve"> También lo usan agentes externos como son las casas de apuestas para decidir sus cuotas o los medios de comunicación para representar aquello que ocurre en el terreno de juego</w:t>
      </w:r>
      <w:r w:rsidR="00D97405">
        <w:rPr>
          <w:rFonts w:cs="Arial"/>
        </w:rPr>
        <w:t xml:space="preserve"> </w:t>
      </w:r>
      <w:r w:rsidR="00D97405">
        <w:rPr>
          <w:rFonts w:cs="Arial"/>
        </w:rPr>
        <w:fldChar w:fldCharType="begin"/>
      </w:r>
      <w:r w:rsidR="00D97405">
        <w:rPr>
          <w:rFonts w:cs="Arial"/>
        </w:rPr>
        <w:instrText xml:space="preserve"> ADDIN ZOTERO_ITEM CSL_CITATION {"citationID":"VQvpojZv","properties":{"formattedCitation":"(P\\uc0\\u233{}rez, 2017)","plainCitation":"(Pérez, 2017)","noteIndex":0},"citationItems":[{"id":8,"uris":["http://zotero.org/users/7978684/items/Y2ACFMBX"],"uri":["http://zotero.org/users/7978684/items/Y2ACFMBX"],"itemData":{"id":8,"type":"post-weblog","abstract":"Te guste o no, hay algunas cosas tan grandes que tienen implicaciones para todos. Big Data es una de ellas. Es uno de esos conceptos que está transformando el modo de hacer negocios a nivel empresarial, y por supuesto, tiene unos efectos e impacto también en nuestro amado fútbol. Hoy dedicamos la entrada al Big […]","container-title":"Objetivo Analista","genre":"Deportiva","language":"es","title":"Big Data en el fútbol","URL":"https://objetivoanalista.com/big-data-futbol/","author":[{"family":"Pérez","given":"Dani"}],"accessed":{"date-parts":[["2021",4,24]]},"issued":{"date-parts":[["2017",6,12]]}}}],"schema":"https://github.com/citation-style-language/schema/raw/master/csl-citation.json"} </w:instrText>
      </w:r>
      <w:r w:rsidR="00D97405">
        <w:rPr>
          <w:rFonts w:cs="Arial"/>
        </w:rPr>
        <w:fldChar w:fldCharType="separate"/>
      </w:r>
      <w:r w:rsidR="00D97405" w:rsidRPr="00D97405">
        <w:rPr>
          <w:rFonts w:cs="Arial"/>
          <w:szCs w:val="24"/>
        </w:rPr>
        <w:t>(Pérez, 2017)</w:t>
      </w:r>
      <w:r w:rsidR="00D97405">
        <w:rPr>
          <w:rFonts w:cs="Arial"/>
        </w:rPr>
        <w:fldChar w:fldCharType="end"/>
      </w:r>
      <w:r w:rsidR="00E67AB1">
        <w:rPr>
          <w:rFonts w:cs="Arial"/>
        </w:rPr>
        <w:t>.</w:t>
      </w:r>
    </w:p>
    <w:p w14:paraId="3B958E2E" w14:textId="4783F3EA" w:rsidR="001F1D42" w:rsidRDefault="00F92201" w:rsidP="007A4D92">
      <w:pPr>
        <w:autoSpaceDE w:val="0"/>
        <w:autoSpaceDN w:val="0"/>
        <w:adjustRightInd w:val="0"/>
        <w:spacing w:after="0"/>
        <w:rPr>
          <w:rFonts w:cs="Arial"/>
        </w:rPr>
      </w:pPr>
      <w:r>
        <w:rPr>
          <w:rFonts w:cs="Arial"/>
        </w:rPr>
        <w:t>Dentro de la estadística avanzada l</w:t>
      </w:r>
      <w:r w:rsidR="00A07D88" w:rsidRPr="00A07D88">
        <w:rPr>
          <w:rFonts w:cs="Arial"/>
        </w:rPr>
        <w:t>os goles esperados</w:t>
      </w:r>
      <w:r>
        <w:rPr>
          <w:rFonts w:cs="Arial"/>
        </w:rPr>
        <w:t xml:space="preserve"> (</w:t>
      </w:r>
      <w:proofErr w:type="spellStart"/>
      <w:r>
        <w:rPr>
          <w:rFonts w:cs="Arial"/>
        </w:rPr>
        <w:t>xG</w:t>
      </w:r>
      <w:proofErr w:type="spellEnd"/>
      <w:r>
        <w:rPr>
          <w:rFonts w:cs="Arial"/>
        </w:rPr>
        <w:t xml:space="preserve"> del inglés </w:t>
      </w:r>
      <w:proofErr w:type="spellStart"/>
      <w:r w:rsidRPr="00F92201">
        <w:rPr>
          <w:rFonts w:cs="Arial"/>
          <w:i/>
          <w:iCs/>
        </w:rPr>
        <w:t>expected</w:t>
      </w:r>
      <w:proofErr w:type="spellEnd"/>
      <w:r w:rsidRPr="00F92201">
        <w:rPr>
          <w:rFonts w:cs="Arial"/>
          <w:i/>
          <w:iCs/>
        </w:rPr>
        <w:t xml:space="preserve"> </w:t>
      </w:r>
      <w:proofErr w:type="spellStart"/>
      <w:r w:rsidRPr="00F92201">
        <w:rPr>
          <w:rFonts w:cs="Arial"/>
          <w:i/>
          <w:iCs/>
        </w:rPr>
        <w:t>goals</w:t>
      </w:r>
      <w:proofErr w:type="spellEnd"/>
      <w:r>
        <w:rPr>
          <w:rFonts w:cs="Arial"/>
        </w:rPr>
        <w:t>)</w:t>
      </w:r>
      <w:r w:rsidR="00A07D88" w:rsidRPr="00A07D88">
        <w:rPr>
          <w:rFonts w:cs="Arial"/>
        </w:rPr>
        <w:t xml:space="preserve"> son una </w:t>
      </w:r>
      <w:r w:rsidR="001F1D42">
        <w:rPr>
          <w:rFonts w:cs="Arial"/>
        </w:rPr>
        <w:t xml:space="preserve">de las medidas existentes más populares. Esta variable le da a cada disparo realizado </w:t>
      </w:r>
      <w:r w:rsidR="00A07D88" w:rsidRPr="00A07D88">
        <w:rPr>
          <w:rFonts w:cs="Arial"/>
        </w:rPr>
        <w:t xml:space="preserve">un </w:t>
      </w:r>
      <w:r w:rsidR="001F1D42">
        <w:rPr>
          <w:rFonts w:cs="Arial"/>
        </w:rPr>
        <w:t>porcentaje</w:t>
      </w:r>
      <w:r w:rsidR="00A07D88" w:rsidRPr="00A07D88">
        <w:rPr>
          <w:rFonts w:cs="Arial"/>
        </w:rPr>
        <w:t xml:space="preserve"> de probabilidad de ser gol</w:t>
      </w:r>
      <w:r w:rsidR="001F1D42">
        <w:rPr>
          <w:rFonts w:cs="Arial"/>
        </w:rPr>
        <w:t>. El porcentaje depende de distintas v</w:t>
      </w:r>
      <w:r w:rsidR="00A07D88" w:rsidRPr="00A07D88">
        <w:rPr>
          <w:rFonts w:cs="Arial"/>
        </w:rPr>
        <w:t xml:space="preserve">ariables como </w:t>
      </w:r>
      <w:r w:rsidR="001F1D42">
        <w:rPr>
          <w:rFonts w:cs="Arial"/>
        </w:rPr>
        <w:t xml:space="preserve">son </w:t>
      </w:r>
      <w:r w:rsidR="00A07D88" w:rsidRPr="00A07D88">
        <w:rPr>
          <w:rFonts w:cs="Arial"/>
        </w:rPr>
        <w:t>la posición, la distancia o la parte del cuerpo usada.</w:t>
      </w:r>
      <w:r w:rsidR="001F1D42">
        <w:rPr>
          <w:rFonts w:cs="Arial"/>
        </w:rPr>
        <w:t xml:space="preserve"> Si estos porcentajes de cada disparo son sumados a lo largo de un partido </w:t>
      </w:r>
      <w:r w:rsidR="00A12D94">
        <w:rPr>
          <w:rFonts w:cs="Arial"/>
        </w:rPr>
        <w:t>se obtiene</w:t>
      </w:r>
      <w:r w:rsidR="001F1D42">
        <w:rPr>
          <w:rFonts w:cs="Arial"/>
        </w:rPr>
        <w:t xml:space="preserve"> el resultado esperado en ese momento.</w:t>
      </w:r>
    </w:p>
    <w:p w14:paraId="08CFD8DC" w14:textId="28AEB420" w:rsidR="00A07D88" w:rsidRPr="00A07D88" w:rsidRDefault="00A07D88" w:rsidP="007A4D92">
      <w:pPr>
        <w:autoSpaceDE w:val="0"/>
        <w:autoSpaceDN w:val="0"/>
        <w:adjustRightInd w:val="0"/>
        <w:spacing w:after="0"/>
        <w:rPr>
          <w:rFonts w:cs="Arial"/>
        </w:rPr>
      </w:pPr>
      <w:r w:rsidRPr="00A07D88">
        <w:rPr>
          <w:rFonts w:cs="Arial"/>
        </w:rPr>
        <w:t xml:space="preserve">Este trabajo busca encontrar nuevas variables </w:t>
      </w:r>
      <w:r w:rsidR="001F1D42">
        <w:rPr>
          <w:rFonts w:cs="Arial"/>
        </w:rPr>
        <w:t xml:space="preserve">a esta medida </w:t>
      </w:r>
      <w:r w:rsidRPr="00A07D88">
        <w:rPr>
          <w:rFonts w:cs="Arial"/>
        </w:rPr>
        <w:t>para darle</w:t>
      </w:r>
      <w:r w:rsidR="001F1D42">
        <w:rPr>
          <w:rFonts w:cs="Arial"/>
        </w:rPr>
        <w:t xml:space="preserve"> una</w:t>
      </w:r>
      <w:r w:rsidRPr="00A07D88">
        <w:rPr>
          <w:rFonts w:cs="Arial"/>
        </w:rPr>
        <w:t xml:space="preserve"> mayor precisió</w:t>
      </w:r>
      <w:r w:rsidR="001F1D42">
        <w:rPr>
          <w:rFonts w:cs="Arial"/>
        </w:rPr>
        <w:t>n</w:t>
      </w:r>
      <w:r w:rsidRPr="00A07D88">
        <w:rPr>
          <w:rFonts w:cs="Arial"/>
        </w:rPr>
        <w:t xml:space="preserve">. </w:t>
      </w:r>
      <w:r w:rsidR="00DE7EB5">
        <w:rPr>
          <w:rFonts w:cs="Arial"/>
        </w:rPr>
        <w:t>En este trabajo se estudian variables que están relacionadas con el factor mental, se estudia si el minuto</w:t>
      </w:r>
      <w:r w:rsidR="00F87C28">
        <w:rPr>
          <w:rFonts w:cs="Arial"/>
        </w:rPr>
        <w:t>, una expulsión</w:t>
      </w:r>
      <w:r w:rsidR="00DE7EB5">
        <w:rPr>
          <w:rFonts w:cs="Arial"/>
        </w:rPr>
        <w:t xml:space="preserve"> y si se juega de local o visitante entre otras variables </w:t>
      </w:r>
      <w:r w:rsidR="00DE7EB5">
        <w:rPr>
          <w:rFonts w:cs="Arial"/>
        </w:rPr>
        <w:lastRenderedPageBreak/>
        <w:t>son fundamentales a la hora de conseguir marcar y si estas variables se pueden trasladar al modelo de manera numérica. También se estudia si la repetición de acciones parecidas afecta, es decir, si la segunda vez que se realiza un disparo de características parecidas se ve alterado por el anterior y de qué manera.</w:t>
      </w:r>
    </w:p>
    <w:p w14:paraId="6E2ADE2E" w14:textId="392C95FA" w:rsidR="00EA1E89" w:rsidRDefault="001F1D42" w:rsidP="007A4D92">
      <w:pPr>
        <w:autoSpaceDE w:val="0"/>
        <w:autoSpaceDN w:val="0"/>
        <w:adjustRightInd w:val="0"/>
        <w:spacing w:after="0"/>
        <w:rPr>
          <w:rFonts w:cs="Arial"/>
        </w:rPr>
      </w:pPr>
      <w:r>
        <w:rPr>
          <w:rFonts w:cs="Arial"/>
        </w:rPr>
        <w:t xml:space="preserve">La obtención de un mejor modelo de </w:t>
      </w:r>
      <w:r w:rsidR="00EA1E89">
        <w:rPr>
          <w:rFonts w:cs="Arial"/>
        </w:rPr>
        <w:t>cálculo</w:t>
      </w:r>
      <w:r>
        <w:rPr>
          <w:rFonts w:cs="Arial"/>
        </w:rPr>
        <w:t xml:space="preserve"> </w:t>
      </w:r>
      <w:r w:rsidR="00EA1E89">
        <w:rPr>
          <w:rFonts w:cs="Arial"/>
        </w:rPr>
        <w:t>puede</w:t>
      </w:r>
      <w:r w:rsidR="00A07D88" w:rsidRPr="00A07D88">
        <w:rPr>
          <w:rFonts w:cs="Arial"/>
        </w:rPr>
        <w:t xml:space="preserve"> ser de gran ayuda </w:t>
      </w:r>
      <w:r w:rsidR="00EA1E89">
        <w:rPr>
          <w:rFonts w:cs="Arial"/>
        </w:rPr>
        <w:t xml:space="preserve">para mejorar el análisis de los datos por parte de los distintos analistas en el mundo del </w:t>
      </w:r>
      <w:r w:rsidR="00DE7EB5">
        <w:rPr>
          <w:rFonts w:cs="Arial"/>
        </w:rPr>
        <w:t>futbol,</w:t>
      </w:r>
      <w:r w:rsidR="00EA1E89">
        <w:rPr>
          <w:rFonts w:cs="Arial"/>
        </w:rPr>
        <w:t xml:space="preserve"> así como para que estos puedan predecir mejor futuros encuentros y mejorar así su rendimiento</w:t>
      </w:r>
      <w:r w:rsidR="00A07D88" w:rsidRPr="00A07D88">
        <w:rPr>
          <w:rFonts w:cs="Arial"/>
        </w:rPr>
        <w:t>.</w:t>
      </w:r>
    </w:p>
    <w:p w14:paraId="7E825AA7" w14:textId="77777777" w:rsidR="00DE7EB5" w:rsidRPr="00F242C5" w:rsidRDefault="00DE7EB5" w:rsidP="00F242C5">
      <w:pPr>
        <w:autoSpaceDE w:val="0"/>
        <w:autoSpaceDN w:val="0"/>
        <w:adjustRightInd w:val="0"/>
        <w:spacing w:after="0"/>
        <w:rPr>
          <w:rFonts w:cs="Arial"/>
        </w:rPr>
      </w:pPr>
    </w:p>
    <w:p w14:paraId="18624C8D" w14:textId="77777777" w:rsidR="00E464E0" w:rsidRPr="008037ED" w:rsidRDefault="00E464E0" w:rsidP="007B2C11">
      <w:pPr>
        <w:pStyle w:val="Ttulo2"/>
      </w:pPr>
      <w:bookmarkStart w:id="31" w:name="_Toc441233810"/>
      <w:bookmarkStart w:id="32" w:name="_Toc82627971"/>
      <w:r w:rsidRPr="008037ED">
        <w:t>1.2 Planteamiento del trabajo</w:t>
      </w:r>
      <w:bookmarkEnd w:id="23"/>
      <w:bookmarkEnd w:id="24"/>
      <w:bookmarkEnd w:id="25"/>
      <w:bookmarkEnd w:id="26"/>
      <w:bookmarkEnd w:id="27"/>
      <w:bookmarkEnd w:id="28"/>
      <w:bookmarkEnd w:id="29"/>
      <w:bookmarkEnd w:id="30"/>
      <w:bookmarkEnd w:id="31"/>
      <w:bookmarkEnd w:id="32"/>
    </w:p>
    <w:p w14:paraId="75E009F4" w14:textId="55114089" w:rsidR="0089591F" w:rsidRDefault="00DE7EB5" w:rsidP="007A4D92">
      <w:pPr>
        <w:autoSpaceDE w:val="0"/>
        <w:autoSpaceDN w:val="0"/>
        <w:adjustRightInd w:val="0"/>
        <w:spacing w:after="0"/>
        <w:rPr>
          <w:rFonts w:cs="Arial"/>
        </w:rPr>
      </w:pPr>
      <w:bookmarkStart w:id="33" w:name="_Toc432504662"/>
      <w:bookmarkStart w:id="34" w:name="_Toc435459269"/>
      <w:bookmarkStart w:id="35" w:name="_Toc435460043"/>
      <w:bookmarkStart w:id="36" w:name="_Toc435460724"/>
      <w:bookmarkStart w:id="37" w:name="_Toc435462131"/>
      <w:bookmarkStart w:id="38" w:name="_Toc437557472"/>
      <w:bookmarkStart w:id="39" w:name="_Toc439968525"/>
      <w:bookmarkStart w:id="40" w:name="_Toc439969660"/>
      <w:r>
        <w:rPr>
          <w:rFonts w:cs="Arial"/>
        </w:rPr>
        <w:t xml:space="preserve">Como se ha explicado anteriormente este trabajo busca obtener nuevas variables para el cálculo de los </w:t>
      </w:r>
      <w:proofErr w:type="spellStart"/>
      <w:r>
        <w:rPr>
          <w:rFonts w:cs="Arial"/>
        </w:rPr>
        <w:t>xG</w:t>
      </w:r>
      <w:proofErr w:type="spellEnd"/>
      <w:r>
        <w:rPr>
          <w:rFonts w:cs="Arial"/>
        </w:rPr>
        <w:t xml:space="preserve">. En base a los datos que se tienen de un encuentro </w:t>
      </w:r>
      <w:r w:rsidR="0089591F">
        <w:rPr>
          <w:rFonts w:cs="Arial"/>
        </w:rPr>
        <w:t xml:space="preserve">se </w:t>
      </w:r>
      <w:r w:rsidR="00F87C28">
        <w:rPr>
          <w:rFonts w:cs="Arial"/>
        </w:rPr>
        <w:t xml:space="preserve">ha estudiado por separado distintas variables nuevas para conocer cómo afectan a los disparos. Posteriormente se ha generado un modelo con las nuevas variables y con otras ya utilizadas en otros modelos para ver la diferencia con ellos y que nivel de importancia tienen dentro del modelo estas nuevas variables. Se ha comparado también el modelo para conocer si estas nuevas variables le añaden precisión a la métrica de </w:t>
      </w:r>
      <w:proofErr w:type="spellStart"/>
      <w:r w:rsidR="00F87C28">
        <w:rPr>
          <w:rFonts w:cs="Arial"/>
        </w:rPr>
        <w:t>xG</w:t>
      </w:r>
      <w:proofErr w:type="spellEnd"/>
      <w:r w:rsidR="00F87C28">
        <w:rPr>
          <w:rFonts w:cs="Arial"/>
        </w:rPr>
        <w:t>.</w:t>
      </w:r>
    </w:p>
    <w:p w14:paraId="4F52B174" w14:textId="426592B1" w:rsidR="00DE7EB5" w:rsidRDefault="00DE7EB5" w:rsidP="007A4D92">
      <w:pPr>
        <w:autoSpaceDE w:val="0"/>
        <w:autoSpaceDN w:val="0"/>
        <w:adjustRightInd w:val="0"/>
        <w:spacing w:after="0"/>
        <w:rPr>
          <w:rFonts w:cs="Arial"/>
        </w:rPr>
      </w:pPr>
      <w:r w:rsidRPr="00A07D88">
        <w:rPr>
          <w:rFonts w:cs="Arial"/>
        </w:rPr>
        <w:t xml:space="preserve">Para extraer el cálculo de nuevas variables y comparar el nuevo modelo con </w:t>
      </w:r>
      <w:r w:rsidR="00F87C28">
        <w:rPr>
          <w:rFonts w:cs="Arial"/>
        </w:rPr>
        <w:t>otros modelos generados</w:t>
      </w:r>
      <w:r w:rsidRPr="00A07D88">
        <w:rPr>
          <w:rFonts w:cs="Arial"/>
        </w:rPr>
        <w:t xml:space="preserve"> </w:t>
      </w:r>
      <w:r w:rsidR="00347B4F">
        <w:rPr>
          <w:rFonts w:cs="Arial"/>
        </w:rPr>
        <w:t xml:space="preserve">se ha utilizado el </w:t>
      </w:r>
      <w:r w:rsidR="00347B4F" w:rsidRPr="00347B4F">
        <w:rPr>
          <w:rFonts w:cs="Arial"/>
        </w:rPr>
        <w:t>lenguaje de programación</w:t>
      </w:r>
      <w:r w:rsidRPr="00A07D88">
        <w:rPr>
          <w:rFonts w:cs="Arial"/>
        </w:rPr>
        <w:t xml:space="preserve"> </w:t>
      </w:r>
      <w:r w:rsidR="00347B4F">
        <w:rPr>
          <w:rFonts w:cs="Arial"/>
        </w:rPr>
        <w:t>Python</w:t>
      </w:r>
      <w:r w:rsidRPr="00A07D88">
        <w:rPr>
          <w:rFonts w:cs="Arial"/>
        </w:rPr>
        <w:t>.</w:t>
      </w:r>
    </w:p>
    <w:p w14:paraId="79E26E0B" w14:textId="77777777" w:rsidR="00347B4F" w:rsidRPr="00017A55" w:rsidRDefault="00347B4F" w:rsidP="00347B4F">
      <w:pPr>
        <w:autoSpaceDE w:val="0"/>
        <w:autoSpaceDN w:val="0"/>
        <w:adjustRightInd w:val="0"/>
        <w:spacing w:after="0"/>
        <w:rPr>
          <w:rFonts w:cs="Arial"/>
        </w:rPr>
      </w:pPr>
    </w:p>
    <w:p w14:paraId="76B4EE23" w14:textId="77777777" w:rsidR="00E464E0" w:rsidRPr="007B2C11" w:rsidRDefault="00E464E0" w:rsidP="007B2C11">
      <w:pPr>
        <w:pStyle w:val="Ttulo2"/>
      </w:pPr>
      <w:bookmarkStart w:id="41" w:name="_Toc441233811"/>
      <w:bookmarkStart w:id="42" w:name="_Toc82627972"/>
      <w:r w:rsidRPr="008037ED">
        <w:t>1.3 Estructura de la memoria</w:t>
      </w:r>
      <w:bookmarkEnd w:id="33"/>
      <w:bookmarkEnd w:id="34"/>
      <w:bookmarkEnd w:id="35"/>
      <w:bookmarkEnd w:id="36"/>
      <w:bookmarkEnd w:id="37"/>
      <w:bookmarkEnd w:id="38"/>
      <w:bookmarkEnd w:id="39"/>
      <w:bookmarkEnd w:id="40"/>
      <w:bookmarkEnd w:id="41"/>
      <w:bookmarkEnd w:id="42"/>
    </w:p>
    <w:p w14:paraId="1FDDE8E7" w14:textId="77777777" w:rsidR="00A8015C" w:rsidRDefault="00D11B8F" w:rsidP="007A4D92">
      <w:pPr>
        <w:autoSpaceDE w:val="0"/>
        <w:autoSpaceDN w:val="0"/>
        <w:adjustRightInd w:val="0"/>
        <w:spacing w:after="0"/>
        <w:rPr>
          <w:rFonts w:cs="Arial"/>
        </w:rPr>
      </w:pPr>
      <w:r>
        <w:rPr>
          <w:rFonts w:cs="Arial"/>
        </w:rPr>
        <w:t xml:space="preserve">Esta memoria se estructura </w:t>
      </w:r>
      <w:r w:rsidR="00A8015C">
        <w:rPr>
          <w:rFonts w:cs="Arial"/>
        </w:rPr>
        <w:t xml:space="preserve">en seis capítulos </w:t>
      </w:r>
      <w:r>
        <w:rPr>
          <w:rFonts w:cs="Arial"/>
        </w:rPr>
        <w:t xml:space="preserve">de la siguiente forma: </w:t>
      </w:r>
    </w:p>
    <w:p w14:paraId="0EED5A4B" w14:textId="48A71EB8" w:rsidR="00A8015C" w:rsidRDefault="00A8015C" w:rsidP="007A4D92">
      <w:pPr>
        <w:autoSpaceDE w:val="0"/>
        <w:autoSpaceDN w:val="0"/>
        <w:adjustRightInd w:val="0"/>
        <w:spacing w:after="0"/>
        <w:rPr>
          <w:rFonts w:cs="Arial"/>
        </w:rPr>
      </w:pPr>
      <w:r>
        <w:rPr>
          <w:rFonts w:cs="Arial"/>
        </w:rPr>
        <w:t>En el p</w:t>
      </w:r>
      <w:r w:rsidR="00D11B8F">
        <w:rPr>
          <w:rFonts w:cs="Arial"/>
        </w:rPr>
        <w:t>rimer</w:t>
      </w:r>
      <w:r>
        <w:rPr>
          <w:rFonts w:cs="Arial"/>
        </w:rPr>
        <w:t xml:space="preserve"> capítulo se realiza una introducción del trabajo explicando que motivos justifican el mismo, así como el planteamiento realizado.</w:t>
      </w:r>
    </w:p>
    <w:p w14:paraId="2C221D61" w14:textId="44A2BBE0" w:rsidR="00A8015C" w:rsidRDefault="00A8015C" w:rsidP="007A4D92">
      <w:pPr>
        <w:autoSpaceDE w:val="0"/>
        <w:autoSpaceDN w:val="0"/>
        <w:adjustRightInd w:val="0"/>
        <w:spacing w:after="0"/>
        <w:rPr>
          <w:rFonts w:cs="Arial"/>
        </w:rPr>
      </w:pPr>
      <w:r>
        <w:rPr>
          <w:rFonts w:cs="Arial"/>
        </w:rPr>
        <w:t>En el segundo capítulo</w:t>
      </w:r>
      <w:r w:rsidR="00D11B8F">
        <w:rPr>
          <w:rFonts w:cs="Arial"/>
        </w:rPr>
        <w:t xml:space="preserve"> se explica la situación actual en cuanto a la estadística avanzada en el mundo del futbol y especialmente en el caso de los goles esperados en un partido</w:t>
      </w:r>
      <w:r>
        <w:rPr>
          <w:rFonts w:cs="Arial"/>
        </w:rPr>
        <w:t xml:space="preserve"> a partir de la información recogida. Se muestran</w:t>
      </w:r>
      <w:r w:rsidR="00D11B8F">
        <w:rPr>
          <w:rFonts w:cs="Arial"/>
        </w:rPr>
        <w:t xml:space="preserve"> estudios previos realizado</w:t>
      </w:r>
      <w:r>
        <w:rPr>
          <w:rFonts w:cs="Arial"/>
        </w:rPr>
        <w:t>s</w:t>
      </w:r>
      <w:r w:rsidR="00D11B8F">
        <w:rPr>
          <w:rFonts w:cs="Arial"/>
        </w:rPr>
        <w:t xml:space="preserve"> y </w:t>
      </w:r>
      <w:r>
        <w:rPr>
          <w:rFonts w:cs="Arial"/>
        </w:rPr>
        <w:t>la historia de esta rama hasta la actualidad para comprender mejor el contexto del trabajo</w:t>
      </w:r>
      <w:r w:rsidR="00D11B8F">
        <w:rPr>
          <w:rFonts w:cs="Arial"/>
        </w:rPr>
        <w:t>.</w:t>
      </w:r>
    </w:p>
    <w:p w14:paraId="3C864610" w14:textId="77777777" w:rsidR="00F87C28" w:rsidRDefault="00D11B8F" w:rsidP="007A4D92">
      <w:pPr>
        <w:autoSpaceDE w:val="0"/>
        <w:autoSpaceDN w:val="0"/>
        <w:adjustRightInd w:val="0"/>
        <w:spacing w:after="0"/>
        <w:rPr>
          <w:rFonts w:cs="Arial"/>
        </w:rPr>
      </w:pPr>
      <w:r>
        <w:rPr>
          <w:rFonts w:cs="Arial"/>
        </w:rPr>
        <w:t xml:space="preserve">En el </w:t>
      </w:r>
      <w:r w:rsidR="00A8015C">
        <w:rPr>
          <w:rFonts w:cs="Arial"/>
        </w:rPr>
        <w:t>tercer</w:t>
      </w:r>
      <w:r>
        <w:rPr>
          <w:rFonts w:cs="Arial"/>
        </w:rPr>
        <w:t xml:space="preserve"> </w:t>
      </w:r>
      <w:r w:rsidR="00A8015C">
        <w:rPr>
          <w:rFonts w:cs="Arial"/>
        </w:rPr>
        <w:t>capítulo</w:t>
      </w:r>
      <w:r>
        <w:rPr>
          <w:rFonts w:cs="Arial"/>
        </w:rPr>
        <w:t xml:space="preserve"> se explican los distintos objetivos de este trabajo</w:t>
      </w:r>
      <w:r w:rsidR="00F87C28">
        <w:rPr>
          <w:rFonts w:cs="Arial"/>
        </w:rPr>
        <w:t>.</w:t>
      </w:r>
    </w:p>
    <w:p w14:paraId="6F835724" w14:textId="6CD7E84C" w:rsidR="00036BA5" w:rsidRDefault="00F87C28" w:rsidP="007A4D92">
      <w:pPr>
        <w:autoSpaceDE w:val="0"/>
        <w:autoSpaceDN w:val="0"/>
        <w:adjustRightInd w:val="0"/>
        <w:spacing w:after="0"/>
        <w:rPr>
          <w:rFonts w:cs="Arial"/>
        </w:rPr>
      </w:pPr>
      <w:r>
        <w:rPr>
          <w:rFonts w:cs="Arial"/>
        </w:rPr>
        <w:t>En el cuarto capítulo se detalla</w:t>
      </w:r>
      <w:r w:rsidR="00D11B8F">
        <w:rPr>
          <w:rFonts w:cs="Arial"/>
        </w:rPr>
        <w:t xml:space="preserve"> la metodología usada para lograr</w:t>
      </w:r>
      <w:r>
        <w:rPr>
          <w:rFonts w:cs="Arial"/>
        </w:rPr>
        <w:t xml:space="preserve"> los objetivos y se describen los distintos algoritmos utilizados</w:t>
      </w:r>
      <w:r w:rsidR="00D11B8F">
        <w:rPr>
          <w:rFonts w:cs="Arial"/>
        </w:rPr>
        <w:t>.</w:t>
      </w:r>
      <w:bookmarkStart w:id="43" w:name="_Toc432240274"/>
      <w:bookmarkStart w:id="44" w:name="_Toc432504663"/>
      <w:bookmarkStart w:id="45" w:name="_Toc435459270"/>
      <w:bookmarkStart w:id="46" w:name="_Toc435460044"/>
      <w:bookmarkStart w:id="47" w:name="_Toc435460322"/>
      <w:bookmarkStart w:id="48" w:name="_Toc435460387"/>
      <w:bookmarkStart w:id="49" w:name="_Toc435460651"/>
      <w:bookmarkStart w:id="50" w:name="_Toc435460725"/>
      <w:bookmarkStart w:id="51" w:name="_Toc435462132"/>
      <w:bookmarkStart w:id="52" w:name="_Toc437557473"/>
      <w:bookmarkStart w:id="53" w:name="_Toc439968526"/>
      <w:bookmarkStart w:id="54" w:name="_Toc439969661"/>
      <w:bookmarkStart w:id="55" w:name="_Toc441233812"/>
      <w:r w:rsidR="00D11B8F">
        <w:rPr>
          <w:rFonts w:cs="Arial"/>
        </w:rPr>
        <w:t xml:space="preserve"> </w:t>
      </w:r>
    </w:p>
    <w:p w14:paraId="4798B3D8" w14:textId="2D390CE8" w:rsidR="00036BA5" w:rsidRDefault="00D11B8F" w:rsidP="007A4D92">
      <w:pPr>
        <w:autoSpaceDE w:val="0"/>
        <w:autoSpaceDN w:val="0"/>
        <w:adjustRightInd w:val="0"/>
        <w:spacing w:after="0"/>
        <w:rPr>
          <w:rFonts w:cs="Arial"/>
        </w:rPr>
      </w:pPr>
      <w:r>
        <w:rPr>
          <w:rFonts w:cs="Arial"/>
        </w:rPr>
        <w:t xml:space="preserve">Posteriormente </w:t>
      </w:r>
      <w:r w:rsidR="00036BA5">
        <w:rPr>
          <w:rFonts w:cs="Arial"/>
        </w:rPr>
        <w:t xml:space="preserve">en el </w:t>
      </w:r>
      <w:r w:rsidR="00F87C28">
        <w:rPr>
          <w:rFonts w:cs="Arial"/>
        </w:rPr>
        <w:t>quinto</w:t>
      </w:r>
      <w:r w:rsidR="00036BA5">
        <w:rPr>
          <w:rFonts w:cs="Arial"/>
        </w:rPr>
        <w:t xml:space="preserve"> se presenta el desarrollo de la contribución realizada en el trabajo. </w:t>
      </w:r>
      <w:r w:rsidR="00F87C28">
        <w:rPr>
          <w:rFonts w:cs="Arial"/>
        </w:rPr>
        <w:t>En este punto se</w:t>
      </w:r>
      <w:r w:rsidR="00036BA5">
        <w:rPr>
          <w:rFonts w:cs="Arial"/>
        </w:rPr>
        <w:t xml:space="preserve"> </w:t>
      </w:r>
      <w:r w:rsidR="00F87C28">
        <w:rPr>
          <w:rFonts w:cs="Arial"/>
        </w:rPr>
        <w:t>comenta</w:t>
      </w:r>
      <w:r w:rsidR="00036BA5">
        <w:rPr>
          <w:rFonts w:cs="Arial"/>
        </w:rPr>
        <w:t xml:space="preserve"> los resultados obtenidos.</w:t>
      </w:r>
    </w:p>
    <w:p w14:paraId="3D63DB7B" w14:textId="0CE5AB86" w:rsidR="00036BA5" w:rsidRDefault="00036BA5" w:rsidP="007A4D92">
      <w:pPr>
        <w:autoSpaceDE w:val="0"/>
        <w:autoSpaceDN w:val="0"/>
        <w:adjustRightInd w:val="0"/>
        <w:spacing w:after="0"/>
        <w:rPr>
          <w:rFonts w:cs="Arial"/>
        </w:rPr>
      </w:pPr>
      <w:r>
        <w:rPr>
          <w:rFonts w:cs="Arial"/>
        </w:rPr>
        <w:lastRenderedPageBreak/>
        <w:t xml:space="preserve">En el capítulo número </w:t>
      </w:r>
      <w:r w:rsidR="00F87C28">
        <w:rPr>
          <w:rFonts w:cs="Arial"/>
        </w:rPr>
        <w:t>seis</w:t>
      </w:r>
      <w:r>
        <w:rPr>
          <w:rFonts w:cs="Arial"/>
        </w:rPr>
        <w:t xml:space="preserve"> se muestran las conclusiones del trabajo y </w:t>
      </w:r>
      <w:r w:rsidR="00F87C28">
        <w:rPr>
          <w:rFonts w:cs="Arial"/>
        </w:rPr>
        <w:t>se resume</w:t>
      </w:r>
      <w:r>
        <w:rPr>
          <w:rFonts w:cs="Arial"/>
        </w:rPr>
        <w:t xml:space="preserve"> el trabajo realizado</w:t>
      </w:r>
      <w:r w:rsidR="00392F9A">
        <w:rPr>
          <w:rFonts w:cs="Arial"/>
        </w:rPr>
        <w:t xml:space="preserve"> declarando</w:t>
      </w:r>
      <w:r>
        <w:rPr>
          <w:rFonts w:cs="Arial"/>
        </w:rPr>
        <w:t xml:space="preserve"> que objetivos han sido logrados satisfactoriamente y que posibles futuras líneas de trabajo han aparecido al finalizar este TFM.</w:t>
      </w:r>
    </w:p>
    <w:p w14:paraId="7DFD81CE" w14:textId="2011B520" w:rsidR="00F242C5" w:rsidRPr="00D11B8F" w:rsidRDefault="00036BA5" w:rsidP="007A4D92">
      <w:pPr>
        <w:autoSpaceDE w:val="0"/>
        <w:autoSpaceDN w:val="0"/>
        <w:adjustRightInd w:val="0"/>
        <w:spacing w:after="0"/>
        <w:rPr>
          <w:rFonts w:cs="Arial"/>
        </w:rPr>
      </w:pPr>
      <w:r>
        <w:rPr>
          <w:rFonts w:cs="Arial"/>
        </w:rPr>
        <w:t xml:space="preserve">Por último, en el capítulo </w:t>
      </w:r>
      <w:r w:rsidR="00392F9A">
        <w:rPr>
          <w:rFonts w:cs="Arial"/>
        </w:rPr>
        <w:t>siete</w:t>
      </w:r>
      <w:r>
        <w:rPr>
          <w:rFonts w:cs="Arial"/>
        </w:rPr>
        <w:t xml:space="preserve"> aparece la bibliografía usada durante todo el trabajo.</w:t>
      </w:r>
      <w:r w:rsidR="00F242C5">
        <w:br w:type="page"/>
      </w:r>
    </w:p>
    <w:p w14:paraId="0169C9C1" w14:textId="77777777" w:rsidR="00E464E0" w:rsidRDefault="00E464E0" w:rsidP="007B2C11">
      <w:pPr>
        <w:pStyle w:val="Ttulo1"/>
      </w:pPr>
      <w:bookmarkStart w:id="56" w:name="_Toc82627973"/>
      <w:r w:rsidRPr="008037ED">
        <w:lastRenderedPageBreak/>
        <w:t>2</w:t>
      </w:r>
      <w:r>
        <w:t xml:space="preserve">. </w:t>
      </w:r>
      <w:r w:rsidR="00E92E32">
        <w:t>Contexto y e</w:t>
      </w:r>
      <w:r>
        <w:t>stado del a</w:t>
      </w:r>
      <w:r w:rsidRPr="008037ED">
        <w:t>rte</w:t>
      </w:r>
      <w:bookmarkEnd w:id="43"/>
      <w:bookmarkEnd w:id="44"/>
      <w:bookmarkEnd w:id="45"/>
      <w:bookmarkEnd w:id="46"/>
      <w:bookmarkEnd w:id="47"/>
      <w:bookmarkEnd w:id="48"/>
      <w:bookmarkEnd w:id="49"/>
      <w:bookmarkEnd w:id="50"/>
      <w:bookmarkEnd w:id="51"/>
      <w:bookmarkEnd w:id="52"/>
      <w:bookmarkEnd w:id="53"/>
      <w:bookmarkEnd w:id="54"/>
      <w:bookmarkEnd w:id="55"/>
      <w:bookmarkEnd w:id="56"/>
    </w:p>
    <w:p w14:paraId="0253E9CC" w14:textId="33254541" w:rsidR="00D20D21" w:rsidRDefault="00510E2D" w:rsidP="00CE040A">
      <w:pPr>
        <w:rPr>
          <w:rFonts w:cs="Arial"/>
        </w:rPr>
      </w:pPr>
      <w:bookmarkStart w:id="57" w:name="_Toc432240294"/>
      <w:bookmarkStart w:id="58" w:name="_Toc432504683"/>
      <w:bookmarkStart w:id="59" w:name="_Toc435459289"/>
      <w:bookmarkStart w:id="60" w:name="_Toc435460063"/>
      <w:bookmarkStart w:id="61" w:name="_Toc435460323"/>
      <w:bookmarkStart w:id="62" w:name="_Toc435460388"/>
      <w:bookmarkStart w:id="63" w:name="_Toc435460652"/>
      <w:bookmarkStart w:id="64" w:name="_Toc435460744"/>
      <w:bookmarkStart w:id="65" w:name="_Toc435462151"/>
      <w:bookmarkStart w:id="66" w:name="_Toc437557488"/>
      <w:bookmarkStart w:id="67" w:name="_Toc439968540"/>
      <w:bookmarkStart w:id="68" w:name="_Toc439969675"/>
      <w:bookmarkStart w:id="69" w:name="_Toc441233828"/>
      <w:r w:rsidRPr="00CE040A">
        <w:rPr>
          <w:rFonts w:cs="Arial"/>
        </w:rPr>
        <w:t xml:space="preserve">En este apartado se explican tanto la historia del análisis estadístico en el mundo del </w:t>
      </w:r>
      <w:r w:rsidR="00392F9A" w:rsidRPr="00CE040A">
        <w:rPr>
          <w:rFonts w:cs="Arial"/>
        </w:rPr>
        <w:t>futbol,</w:t>
      </w:r>
      <w:r w:rsidRPr="00CE040A">
        <w:rPr>
          <w:rFonts w:cs="Arial"/>
        </w:rPr>
        <w:t xml:space="preserve"> así como los estudios sobre la probabilidad de marcar gol durante un partido para así poder poner en contexto el trabajo. También se comentan los estudios más recientes relacionados con los goles esperados para conocer el estado actual del arte.</w:t>
      </w:r>
    </w:p>
    <w:p w14:paraId="4AA86C9C" w14:textId="77777777" w:rsidR="00DF6BA7" w:rsidRPr="00CE040A" w:rsidRDefault="00DF6BA7" w:rsidP="00CE040A">
      <w:pPr>
        <w:rPr>
          <w:rFonts w:cs="Arial"/>
        </w:rPr>
      </w:pPr>
    </w:p>
    <w:p w14:paraId="2933E8A5" w14:textId="5768B606" w:rsidR="00510E2D" w:rsidRDefault="00510E2D" w:rsidP="00510E2D">
      <w:pPr>
        <w:pStyle w:val="Ttulo2"/>
      </w:pPr>
      <w:bookmarkStart w:id="70" w:name="_Toc82627974"/>
      <w:r>
        <w:t>2.1 Contexto</w:t>
      </w:r>
      <w:bookmarkEnd w:id="70"/>
    </w:p>
    <w:p w14:paraId="203975CB" w14:textId="6FFF0E88" w:rsidR="00510E2D" w:rsidRDefault="00510E2D" w:rsidP="007A4D92">
      <w:r>
        <w:t>El análisis estadístico e</w:t>
      </w:r>
      <w:r w:rsidR="00CF3D9D">
        <w:t xml:space="preserve">n el mundo del futbol comienza en la década de los años 50 con Charles </w:t>
      </w:r>
      <w:proofErr w:type="spellStart"/>
      <w:r w:rsidR="00CF3D9D">
        <w:t>Reep</w:t>
      </w:r>
      <w:proofErr w:type="spellEnd"/>
      <w:r w:rsidR="00CF3D9D">
        <w:t>, un contable de las fuerzas aéreas británicas que empezó a anotar todas las jugadas ofensivas de los partidos a los que atendía</w:t>
      </w:r>
      <w:r w:rsidR="008F77A7">
        <w:t xml:space="preserve"> </w:t>
      </w:r>
      <w:r w:rsidR="008F77A7">
        <w:fldChar w:fldCharType="begin"/>
      </w:r>
      <w:r w:rsidR="00D97405">
        <w:instrText xml:space="preserve"> ADDIN ZOTERO_ITEM CSL_CITATION {"citationID":"xhjzf62w","properties":{"formattedCitation":"(Weiss, 2020)","plainCitation":"(Weiss, 2020)","noteIndex":0},"citationItems":[{"id":2,"uris":["http://zotero.org/users/7978684/items/KXSBZMN9"],"uri":["http://zotero.org/users/7978684/items/KXSBZMN9"],"itemData":{"id":2,"type":"webpage","container-title":"La Media Inglesa","genre":"Deportiva","language":"Español","title":"Charles Reep, la modernidad del pasado","URL":"http://www.lamediainglesa.com/articulo/charles-reep-la-modernidad-del-pasado","author":[{"family":"Weiss","given":"André"}],"accessed":{"date-parts":[["2021",5,11]]},"issued":{"date-parts":[["2020",9,7]]}}}],"schema":"https://github.com/citation-style-language/schema/raw/master/csl-citation.json"} </w:instrText>
      </w:r>
      <w:r w:rsidR="008F77A7">
        <w:fldChar w:fldCharType="separate"/>
      </w:r>
      <w:r w:rsidR="00D97405" w:rsidRPr="00D97405">
        <w:rPr>
          <w:rFonts w:cs="Arial"/>
        </w:rPr>
        <w:t>(Weiss, 2020)</w:t>
      </w:r>
      <w:r w:rsidR="008F77A7">
        <w:fldChar w:fldCharType="end"/>
      </w:r>
      <w:r w:rsidR="00D97405">
        <w:t xml:space="preserve"> </w:t>
      </w:r>
      <w:r w:rsidR="009D0341">
        <w:t>. A partir de sus anotaciones, sus vivencias y el análisis realizado</w:t>
      </w:r>
      <w:r w:rsidR="002D0647">
        <w:t xml:space="preserve"> en más de 600 partidos y 4 copas del mundo durante 15 años</w:t>
      </w:r>
      <w:r w:rsidR="009D0341">
        <w:t xml:space="preserve"> terminó escribiendo el primer</w:t>
      </w:r>
      <w:r w:rsidR="00CE040A">
        <w:t xml:space="preserve"> </w:t>
      </w:r>
      <w:proofErr w:type="spellStart"/>
      <w:r w:rsidR="00A933D7" w:rsidRPr="00A933D7">
        <w:rPr>
          <w:i/>
        </w:rPr>
        <w:t>paper</w:t>
      </w:r>
      <w:proofErr w:type="spellEnd"/>
      <w:r w:rsidR="00A933D7">
        <w:t xml:space="preserve"> para una revista científica de estadística con su escrito “</w:t>
      </w:r>
      <w:proofErr w:type="spellStart"/>
      <w:r w:rsidR="00A933D7" w:rsidRPr="00A933D7">
        <w:t>Skill</w:t>
      </w:r>
      <w:proofErr w:type="spellEnd"/>
      <w:r w:rsidR="00A933D7" w:rsidRPr="00A933D7">
        <w:t xml:space="preserve"> and chance in </w:t>
      </w:r>
      <w:proofErr w:type="spellStart"/>
      <w:r w:rsidR="00A933D7" w:rsidRPr="00A933D7">
        <w:t>association</w:t>
      </w:r>
      <w:proofErr w:type="spellEnd"/>
      <w:r w:rsidR="00A933D7" w:rsidRPr="00A933D7">
        <w:t xml:space="preserve"> </w:t>
      </w:r>
      <w:proofErr w:type="spellStart"/>
      <w:r w:rsidR="00A933D7" w:rsidRPr="00A933D7">
        <w:t>football</w:t>
      </w:r>
      <w:proofErr w:type="spellEnd"/>
      <w:r w:rsidR="00A933D7">
        <w:t xml:space="preserve">” </w:t>
      </w:r>
      <w:r w:rsidR="00A933D7">
        <w:fldChar w:fldCharType="begin"/>
      </w:r>
      <w:r w:rsidR="00590B2B">
        <w:instrText xml:space="preserve"> ADDIN ZOTERO_ITEM CSL_CITATION {"citationID":"PemCuI6a","properties":{"formattedCitation":"(Reep et\\uc0\\u160{}al., 1971)","plainCitation":"(Reep et al., 1971)","noteIndex":0},"citationItems":[{"id":1,"uris":["http://zotero.org/users/7978684/items/UQH3ZUKU"],"uri":["http://zotero.org/users/7978684/items/UQH3ZUKU"],"itemData":{"id":1,"type":"article-journal","abstract":"The authors have followed up earlier work on football indicating that the negative binomial distribution would be applicable to certain movements or performances in other ball games by testing applications to cricket, ice hockey, baseball and lawn tennis. In Poissonian situations good fits were obtained. Poor fits were obtained in situations where individual skill appeared to play a stronger role. Further football data are presented.","container-title":"Journal of the Royal Statistical Society. Series A (General)","DOI":"10.2307/2343657","ISSN":"0035-9238","issue":"4","journalAbbreviation":"Journal of the Royal Statistical Society. Series A (General)","note":"publisher: [Royal Statistical Society, Wiley]","page":"623-629","source":"JSTOR","title":"Skill and Chance in Ball Games","volume":"134","author":[{"family":"Reep","given":"C."},{"family":"Pollard","given":"R."},{"family":"Benjamin","given":"B."}],"issued":{"date-parts":[["1971"]]}}}],"schema":"https://github.com/citation-style-language/schema/raw/master/csl-citation.json"} </w:instrText>
      </w:r>
      <w:r w:rsidR="00A933D7">
        <w:fldChar w:fldCharType="separate"/>
      </w:r>
      <w:r w:rsidR="00A933D7" w:rsidRPr="00A933D7">
        <w:rPr>
          <w:rFonts w:cs="Arial"/>
          <w:szCs w:val="24"/>
        </w:rPr>
        <w:t>(</w:t>
      </w:r>
      <w:proofErr w:type="spellStart"/>
      <w:r w:rsidR="00A933D7" w:rsidRPr="00A933D7">
        <w:rPr>
          <w:rFonts w:cs="Arial"/>
          <w:szCs w:val="24"/>
        </w:rPr>
        <w:t>Reep</w:t>
      </w:r>
      <w:proofErr w:type="spellEnd"/>
      <w:r w:rsidR="00A933D7" w:rsidRPr="00A933D7">
        <w:rPr>
          <w:rFonts w:cs="Arial"/>
          <w:szCs w:val="24"/>
        </w:rPr>
        <w:t xml:space="preserve"> et al., 1971)</w:t>
      </w:r>
      <w:r w:rsidR="00A933D7">
        <w:fldChar w:fldCharType="end"/>
      </w:r>
      <w:r w:rsidR="00A933D7">
        <w:t xml:space="preserve"> donde se explicaba </w:t>
      </w:r>
      <w:r w:rsidR="00885935">
        <w:t>estadísticamente como</w:t>
      </w:r>
      <w:r w:rsidR="00A933D7">
        <w:t xml:space="preserve"> las opciones de anotar eran mayores cuanto menor fuese el número de pases </w:t>
      </w:r>
      <w:r w:rsidR="00885935">
        <w:t>realizados</w:t>
      </w:r>
      <w:r w:rsidR="008812ED">
        <w:t xml:space="preserve"> </w:t>
      </w:r>
      <w:r w:rsidR="008812ED">
        <w:fldChar w:fldCharType="begin"/>
      </w:r>
      <w:r w:rsidR="008812ED">
        <w:instrText xml:space="preserve"> ADDIN ZOTERO_ITEM CSL_CITATION {"citationID":"UGZdl9t6","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8812ED">
        <w:fldChar w:fldCharType="separate"/>
      </w:r>
      <w:r w:rsidR="008812ED" w:rsidRPr="008812ED">
        <w:rPr>
          <w:rFonts w:cs="Arial"/>
        </w:rPr>
        <w:t>(Williams, 2020)</w:t>
      </w:r>
      <w:r w:rsidR="008812ED">
        <w:fldChar w:fldCharType="end"/>
      </w:r>
      <w:r w:rsidR="00FE60F3">
        <w:t xml:space="preserve"> </w:t>
      </w:r>
      <w:r w:rsidR="00FE60F3">
        <w:fldChar w:fldCharType="begin"/>
      </w:r>
      <w:r w:rsidR="00590B2B">
        <w:instrText xml:space="preserve"> ADDIN ZOTERO_ITEM CSL_CITATION {"citationID":"iAhM5pCh","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E60F3">
        <w:fldChar w:fldCharType="separate"/>
      </w:r>
      <w:r w:rsidR="00FE60F3" w:rsidRPr="00FE60F3">
        <w:rPr>
          <w:rFonts w:cs="Arial"/>
        </w:rPr>
        <w:t>(Friends of Tracking, 2020)</w:t>
      </w:r>
      <w:r w:rsidR="00FE60F3">
        <w:fldChar w:fldCharType="end"/>
      </w:r>
      <w:r w:rsidR="00885935">
        <w:t>. Esta idea era contraria a la filosofía futbolística del momento donde el espectador prefería ver gran cantidad de pases y regates en vez de un futbol directo por lo que la opinión pública británica en un primer momento estuvo en contra de sus teorías y nunca obtuvo ningún reconocimiento. Una década más tarde, entre finales de los setenta y principios de lo</w:t>
      </w:r>
      <w:r w:rsidR="00F86F4A">
        <w:t>s</w:t>
      </w:r>
      <w:r w:rsidR="00885935">
        <w:t xml:space="preserve"> ochenta, el tiempo le dio la razón y el futbol inglés pasó a ser el dominador a nivel europeo debido a su futbol directo y de pocos pases, un futbol que ha sido el característico del país hasta hace pocos años.</w:t>
      </w:r>
    </w:p>
    <w:p w14:paraId="6635D5FC" w14:textId="0D277C2F" w:rsidR="00F65A61" w:rsidRDefault="0064500C" w:rsidP="007A4D92">
      <w:r w:rsidRPr="006F2380">
        <w:t>Este</w:t>
      </w:r>
      <w:r w:rsidR="00885935" w:rsidRPr="006F2380">
        <w:t xml:space="preserve"> estudio fue el primero en crear un modelo </w:t>
      </w:r>
      <w:r w:rsidR="00BE44E4" w:rsidRPr="006F2380">
        <w:t>probabilístico,</w:t>
      </w:r>
      <w:r w:rsidR="00885935" w:rsidRPr="006F2380">
        <w:t xml:space="preserve"> pero todavía estaba lejos de</w:t>
      </w:r>
      <w:r w:rsidRPr="006F2380">
        <w:t xml:space="preserve"> lo que hoy </w:t>
      </w:r>
      <w:r w:rsidR="00A12D94">
        <w:t>se conoce</w:t>
      </w:r>
      <w:r w:rsidRPr="006F2380">
        <w:t xml:space="preserve"> como goles esperados.</w:t>
      </w:r>
      <w:r w:rsidR="00243566" w:rsidRPr="006F2380">
        <w:t xml:space="preserve"> N</w:t>
      </w:r>
      <w:r w:rsidR="007444EF" w:rsidRPr="006F2380">
        <w:t xml:space="preserve">o fue hasta 1997 cuando el propio Charles </w:t>
      </w:r>
      <w:proofErr w:type="spellStart"/>
      <w:r w:rsidR="007444EF" w:rsidRPr="006F2380">
        <w:t>Reep</w:t>
      </w:r>
      <w:proofErr w:type="spellEnd"/>
      <w:r w:rsidR="007444EF" w:rsidRPr="006F2380">
        <w:t xml:space="preserve"> junto a Richard </w:t>
      </w:r>
      <w:proofErr w:type="spellStart"/>
      <w:r w:rsidR="007444EF" w:rsidRPr="006F2380">
        <w:t>Pollard</w:t>
      </w:r>
      <w:proofErr w:type="spellEnd"/>
      <w:r w:rsidR="007D5B4B">
        <w:t>, a partir del registro de todos los disparos del Mundial de Futbol de 1986,</w:t>
      </w:r>
      <w:r w:rsidR="007444EF" w:rsidRPr="006F2380">
        <w:t xml:space="preserve"> publicaron</w:t>
      </w:r>
      <w:r w:rsidR="007D5B4B">
        <w:t xml:space="preserve"> </w:t>
      </w:r>
      <w:r w:rsidR="007444EF" w:rsidRPr="006F2380">
        <w:t>“</w:t>
      </w:r>
      <w:proofErr w:type="spellStart"/>
      <w:r w:rsidR="007444EF" w:rsidRPr="006F2380">
        <w:t>Measuring</w:t>
      </w:r>
      <w:proofErr w:type="spellEnd"/>
      <w:r w:rsidR="007444EF" w:rsidRPr="006F2380">
        <w:t xml:space="preserve"> </w:t>
      </w:r>
      <w:proofErr w:type="spellStart"/>
      <w:r w:rsidR="007444EF" w:rsidRPr="006F2380">
        <w:t>the</w:t>
      </w:r>
      <w:proofErr w:type="spellEnd"/>
      <w:r w:rsidR="007444EF" w:rsidRPr="006F2380">
        <w:t xml:space="preserve"> </w:t>
      </w:r>
      <w:proofErr w:type="spellStart"/>
      <w:r w:rsidR="007444EF" w:rsidRPr="006F2380">
        <w:t>effectiveness</w:t>
      </w:r>
      <w:proofErr w:type="spellEnd"/>
      <w:r w:rsidR="007444EF" w:rsidRPr="006F2380">
        <w:t xml:space="preserve"> </w:t>
      </w:r>
      <w:proofErr w:type="spellStart"/>
      <w:r w:rsidR="007444EF" w:rsidRPr="006F2380">
        <w:t>of</w:t>
      </w:r>
      <w:proofErr w:type="spellEnd"/>
      <w:r w:rsidR="007444EF" w:rsidRPr="006F2380">
        <w:t xml:space="preserve"> </w:t>
      </w:r>
      <w:proofErr w:type="spellStart"/>
      <w:r w:rsidR="007444EF" w:rsidRPr="006F2380">
        <w:t>playing</w:t>
      </w:r>
      <w:proofErr w:type="spellEnd"/>
      <w:r w:rsidR="007444EF" w:rsidRPr="006F2380">
        <w:t xml:space="preserve"> </w:t>
      </w:r>
      <w:proofErr w:type="spellStart"/>
      <w:r w:rsidR="007444EF" w:rsidRPr="006F2380">
        <w:t>strategies</w:t>
      </w:r>
      <w:proofErr w:type="spellEnd"/>
      <w:r w:rsidR="007444EF" w:rsidRPr="006F2380">
        <w:t xml:space="preserve"> at soccer” </w:t>
      </w:r>
      <w:r w:rsidR="007444EF">
        <w:rPr>
          <w:lang w:val="en-US"/>
        </w:rPr>
        <w:fldChar w:fldCharType="begin"/>
      </w:r>
      <w:r w:rsidR="007444EF" w:rsidRPr="006F2380">
        <w:instrText xml:space="preserve"> ADDIN ZOTERO_ITEM CSL_CITATION {"citationID":"jUvDLf4I","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7444EF">
        <w:rPr>
          <w:lang w:val="en-US"/>
        </w:rPr>
        <w:fldChar w:fldCharType="separate"/>
      </w:r>
      <w:r w:rsidR="007444EF" w:rsidRPr="006F2380">
        <w:rPr>
          <w:rFonts w:cs="Arial"/>
        </w:rPr>
        <w:t>(Pollard &amp; Reep, 1997)</w:t>
      </w:r>
      <w:r w:rsidR="007444EF">
        <w:rPr>
          <w:lang w:val="en-US"/>
        </w:rPr>
        <w:fldChar w:fldCharType="end"/>
      </w:r>
      <w:r w:rsidR="006F2380" w:rsidRPr="006F2380">
        <w:t xml:space="preserve"> cuando se </w:t>
      </w:r>
      <w:r w:rsidR="006F2380">
        <w:t xml:space="preserve">publicó el primer modelo con diversas variables usando una regresión lineal para predecir la probabilidad de anotar un gol mediante un disparo. </w:t>
      </w:r>
      <w:r w:rsidR="002D0647">
        <w:t>E</w:t>
      </w:r>
      <w:r w:rsidR="006F2380">
        <w:t>ste modelo fue el inicio de todos los estudios posteriores</w:t>
      </w:r>
      <w:r w:rsidR="002D0647">
        <w:t xml:space="preserve"> y</w:t>
      </w:r>
      <w:r w:rsidR="00735481">
        <w:t xml:space="preserve"> es considerado el precursor de los goles esperados</w:t>
      </w:r>
      <w:r w:rsidR="002D0647">
        <w:t xml:space="preserve"> pese a haber cierta discusión puesto que el termino goles esperados fue usado por primera vez en 1993 en el artículo “</w:t>
      </w:r>
      <w:proofErr w:type="spellStart"/>
      <w:r w:rsidR="002D0647" w:rsidRPr="002D0647">
        <w:t>The</w:t>
      </w:r>
      <w:proofErr w:type="spellEnd"/>
      <w:r w:rsidR="002D0647" w:rsidRPr="002D0647">
        <w:t xml:space="preserve"> </w:t>
      </w:r>
      <w:proofErr w:type="spellStart"/>
      <w:r w:rsidR="002D0647" w:rsidRPr="002D0647">
        <w:t>Effect</w:t>
      </w:r>
      <w:proofErr w:type="spellEnd"/>
      <w:r w:rsidR="002D0647" w:rsidRPr="002D0647">
        <w:t xml:space="preserve"> </w:t>
      </w:r>
      <w:proofErr w:type="spellStart"/>
      <w:r w:rsidR="002D0647" w:rsidRPr="002D0647">
        <w:t>of</w:t>
      </w:r>
      <w:proofErr w:type="spellEnd"/>
      <w:r w:rsidR="002D0647" w:rsidRPr="002D0647">
        <w:t xml:space="preserve"> </w:t>
      </w:r>
      <w:proofErr w:type="spellStart"/>
      <w:r w:rsidR="002D0647" w:rsidRPr="002D0647">
        <w:t>an</w:t>
      </w:r>
      <w:proofErr w:type="spellEnd"/>
      <w:r w:rsidR="002D0647" w:rsidRPr="002D0647">
        <w:t xml:space="preserve"> Artificial Pitch Surface </w:t>
      </w:r>
      <w:proofErr w:type="spellStart"/>
      <w:r w:rsidR="002D0647" w:rsidRPr="002D0647">
        <w:t>on</w:t>
      </w:r>
      <w:proofErr w:type="spellEnd"/>
      <w:r w:rsidR="002D0647" w:rsidRPr="002D0647">
        <w:t xml:space="preserve"> Home </w:t>
      </w:r>
      <w:proofErr w:type="spellStart"/>
      <w:r w:rsidR="002D0647" w:rsidRPr="002D0647">
        <w:t>Team</w:t>
      </w:r>
      <w:proofErr w:type="spellEnd"/>
      <w:r w:rsidR="002D0647" w:rsidRPr="002D0647">
        <w:t xml:space="preserve"> Performance in </w:t>
      </w:r>
      <w:proofErr w:type="spellStart"/>
      <w:r w:rsidR="002D0647" w:rsidRPr="002D0647">
        <w:t>Football</w:t>
      </w:r>
      <w:proofErr w:type="spellEnd"/>
      <w:r w:rsidR="002D0647" w:rsidRPr="002D0647">
        <w:t xml:space="preserve"> (Soccer)</w:t>
      </w:r>
      <w:r w:rsidR="002D0647">
        <w:t xml:space="preserve">” </w:t>
      </w:r>
      <w:r w:rsidR="002D0647">
        <w:fldChar w:fldCharType="begin"/>
      </w:r>
      <w:r w:rsidR="002D0647">
        <w:instrText xml:space="preserve"> ADDIN ZOTERO_ITEM CSL_CITATION {"citationID":"zex27FpF","properties":{"formattedCitation":"(Barnett &amp; Hilditch, 1993)","plainCitation":"(Barnett &amp; Hilditch, 1993)","noteIndex":0},"citationItems":[{"id":15,"uris":["http://zotero.org/users/7978684/items/PSPAJE9T"],"uri":["http://zotero.org/users/7978684/items/PSPAJE9T"],"itemData":{"id":15,"type":"article-journal","abstract":"Four teams in the four divisions of the English Football League have been playing their home matches on artificial pitch surfaces at certain times over the last 10 years or so. A Commission of Enquiry (Football League, 1989) recently recommended that the introduction of further artificial pitches be restricted. One of the factors leading to this recommendation was the possible advantage gained by the home team on such pitches. A statistical analysis of the end-of-season results for the four divisions over the last 10 years (carried out for the Football League) showed that there is indeed such an advantage and that it is of a sufficient scale to be a cause for concern.","container-title":"Journal of the Royal Statistical Society. Series A (Statistics in Society)","DOI":"10.2307/2982859","ISSN":"0964-1998","issue":"1","journalAbbreviation":"Journal of the Royal Statistical Society. Series A (Statistics in Society)","note":"publisher: [Wiley, Royal Statistical Society]","page":"39-50","source":"JSTOR","title":"The Effect of an Artificial Pitch Surface on Home Team Performance in Football (Soccer)","volume":"156","author":[{"family":"Barnett","given":"V."},{"family":"Hilditch","given":"S."}],"issued":{"date-parts":[["1993"]]}}}],"schema":"https://github.com/citation-style-language/schema/raw/master/csl-citation.json"} </w:instrText>
      </w:r>
      <w:r w:rsidR="002D0647">
        <w:fldChar w:fldCharType="separate"/>
      </w:r>
      <w:r w:rsidR="002D0647" w:rsidRPr="002D0647">
        <w:rPr>
          <w:rFonts w:cs="Arial"/>
        </w:rPr>
        <w:t>(Barnett &amp; Hilditch, 1993)</w:t>
      </w:r>
      <w:r w:rsidR="002D0647">
        <w:fldChar w:fldCharType="end"/>
      </w:r>
      <w:r w:rsidR="002D0647">
        <w:t xml:space="preserve"> aunque su estudio se centraba en si jugar en campos de hierba artificial daba ventaja al equipo local</w:t>
      </w:r>
      <w:r w:rsidR="006F2380">
        <w:t>.</w:t>
      </w:r>
    </w:p>
    <w:p w14:paraId="15028419" w14:textId="2630343D" w:rsidR="00885935" w:rsidRDefault="006F2380" w:rsidP="007A4D92">
      <w:r>
        <w:lastRenderedPageBreak/>
        <w:t xml:space="preserve">Según el modelo la probabilidad de anotar dependía </w:t>
      </w:r>
      <w:r w:rsidR="00FE60F3">
        <w:t xml:space="preserve">de algunas </w:t>
      </w:r>
      <w:r w:rsidR="002D0647">
        <w:t>variables</w:t>
      </w:r>
      <w:r w:rsidR="00FE60F3">
        <w:t xml:space="preserve"> que todavía se usan actualmente como son la distancia horizontal entre la posición del disparo y el punto de penalti, el ángulo entre el lugar donde se produce el disparo y el palo más cercano, la distancia del defensa más cercano o si era una jugada a balón parado (córner, falta) o una jugada abierta. Otras variantes que más adelante se dejaron de usar y que este primer modelo si tenía en cuenta era</w:t>
      </w:r>
      <w:r>
        <w:t xml:space="preserve"> la posición en que se obtenía el balón en un primer momento, </w:t>
      </w:r>
      <w:r w:rsidR="00FE60F3">
        <w:t>el número de veces que el futbolista tocaba el balón antes de disparar</w:t>
      </w:r>
      <w:r w:rsidR="00F65A61">
        <w:t>.</w:t>
      </w:r>
    </w:p>
    <w:p w14:paraId="5CAF351D" w14:textId="77777777" w:rsidR="00F65A61" w:rsidRDefault="00F65A61" w:rsidP="00F65A61">
      <w:pPr>
        <w:keepNext/>
      </w:pPr>
      <w:r>
        <w:rPr>
          <w:noProof/>
          <w:lang w:eastAsia="es-ES"/>
        </w:rPr>
        <w:drawing>
          <wp:inline distT="0" distB="0" distL="0" distR="0" wp14:anchorId="64E6DDA3" wp14:editId="6763E265">
            <wp:extent cx="5759450" cy="32099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209925"/>
                    </a:xfrm>
                    <a:prstGeom prst="rect">
                      <a:avLst/>
                    </a:prstGeom>
                  </pic:spPr>
                </pic:pic>
              </a:graphicData>
            </a:graphic>
          </wp:inline>
        </w:drawing>
      </w:r>
    </w:p>
    <w:p w14:paraId="4D03CF30" w14:textId="4CD3E260" w:rsidR="00F65A61" w:rsidRPr="00592517" w:rsidRDefault="00F65A61" w:rsidP="00592517">
      <w:pPr>
        <w:pStyle w:val="Descripcin"/>
        <w:jc w:val="center"/>
        <w:rPr>
          <w:color w:val="auto"/>
        </w:rPr>
      </w:pPr>
      <w:bookmarkStart w:id="71" w:name="_Ref72946979"/>
      <w:bookmarkStart w:id="72" w:name="_Toc82627931"/>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960845">
        <w:rPr>
          <w:noProof/>
          <w:color w:val="auto"/>
        </w:rPr>
        <w:t>1</w:t>
      </w:r>
      <w:r w:rsidRPr="00592517">
        <w:rPr>
          <w:color w:val="auto"/>
        </w:rPr>
        <w:fldChar w:fldCharType="end"/>
      </w:r>
      <w:bookmarkEnd w:id="71"/>
      <w:r w:rsidRPr="00592517">
        <w:rPr>
          <w:color w:val="auto"/>
        </w:rPr>
        <w:t>: Contornos de probabilidad de anotar en tiros lanzados en juego abierto y con el defensa más cercano a menos de una yarda.</w:t>
      </w:r>
      <w:r w:rsidR="00592517" w:rsidRPr="00592517">
        <w:rPr>
          <w:color w:val="auto"/>
        </w:rPr>
        <w:t xml:space="preserve"> </w:t>
      </w:r>
      <w:r w:rsidR="00592517" w:rsidRPr="00592517">
        <w:rPr>
          <w:color w:val="auto"/>
        </w:rPr>
        <w:fldChar w:fldCharType="begin"/>
      </w:r>
      <w:r w:rsidR="00592517" w:rsidRPr="00592517">
        <w:rPr>
          <w:color w:val="auto"/>
        </w:rPr>
        <w:instrText xml:space="preserve"> ADDIN ZOTERO_ITEM CSL_CITATION {"citationID":"MdJYWPu6","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592517" w:rsidRPr="00592517">
        <w:rPr>
          <w:color w:val="auto"/>
        </w:rPr>
        <w:fldChar w:fldCharType="separate"/>
      </w:r>
      <w:r w:rsidR="00592517" w:rsidRPr="00592517">
        <w:rPr>
          <w:rFonts w:cs="Arial"/>
          <w:color w:val="auto"/>
        </w:rPr>
        <w:t>(Pollard &amp; Reep, 1997)</w:t>
      </w:r>
      <w:bookmarkEnd w:id="72"/>
      <w:r w:rsidR="00592517" w:rsidRPr="00592517">
        <w:rPr>
          <w:color w:val="auto"/>
        </w:rPr>
        <w:fldChar w:fldCharType="end"/>
      </w:r>
    </w:p>
    <w:p w14:paraId="1C820305" w14:textId="04326232" w:rsidR="00F65A61" w:rsidRDefault="00BD6A97" w:rsidP="007A4D92">
      <w:r>
        <w:t>Con la entrada en siglo XXI</w:t>
      </w:r>
      <w:r w:rsidR="00590B2B">
        <w:t xml:space="preserve"> hubo una gran</w:t>
      </w:r>
      <w:r>
        <w:t xml:space="preserve"> mejora tecnológica </w:t>
      </w:r>
      <w:r w:rsidR="0008239D">
        <w:t xml:space="preserve">para las empresas de captación de datos deportivos gracias al </w:t>
      </w:r>
      <w:r w:rsidR="0008239D" w:rsidRPr="0008239D">
        <w:rPr>
          <w:i/>
          <w:iCs/>
        </w:rPr>
        <w:t xml:space="preserve">machine </w:t>
      </w:r>
      <w:proofErr w:type="spellStart"/>
      <w:r w:rsidR="0008239D" w:rsidRPr="0008239D">
        <w:rPr>
          <w:i/>
          <w:iCs/>
        </w:rPr>
        <w:t>learning</w:t>
      </w:r>
      <w:proofErr w:type="spellEnd"/>
      <w:r w:rsidR="0008239D">
        <w:t xml:space="preserve"> y a </w:t>
      </w:r>
      <w:r w:rsidR="0008239D" w:rsidRPr="0008239D">
        <w:t>l</w:t>
      </w:r>
      <w:r w:rsidR="0008239D">
        <w:t>a</w:t>
      </w:r>
      <w:r w:rsidR="0008239D" w:rsidRPr="0008239D">
        <w:t xml:space="preserve"> </w:t>
      </w:r>
      <w:r w:rsidR="0008239D">
        <w:t>captura</w:t>
      </w:r>
      <w:r w:rsidR="0008239D" w:rsidRPr="0008239D">
        <w:t xml:space="preserve"> óptic</w:t>
      </w:r>
      <w:r w:rsidR="0008239D">
        <w:t>a</w:t>
      </w:r>
      <w:r w:rsidR="0008239D" w:rsidRPr="0008239D">
        <w:t xml:space="preserve"> de datos espaciales</w:t>
      </w:r>
      <w:r w:rsidR="0008239D">
        <w:t xml:space="preserve"> que dejaron atrás la captación manual de los datos, estas mejoras hicieron crecer la industria de las estadísticas deportivas convirtiéndolo en un negocio multimillonario. Al factor tecnológico también se le unió el</w:t>
      </w:r>
      <w:r w:rsidR="00590B2B">
        <w:t xml:space="preserve"> aumento de la popularidad del análisis estadístico en el mundo del deporte (principalmente en Estados Unidos) </w:t>
      </w:r>
      <w:r w:rsidR="0008239D">
        <w:t>gracias a</w:t>
      </w:r>
      <w:r w:rsidR="00590B2B">
        <w:t xml:space="preserve"> la novela “</w:t>
      </w:r>
      <w:proofErr w:type="spellStart"/>
      <w:r w:rsidR="00590B2B" w:rsidRPr="00590B2B">
        <w:t>Moneyball</w:t>
      </w:r>
      <w:proofErr w:type="spellEnd"/>
      <w:r w:rsidR="00590B2B" w:rsidRPr="00590B2B">
        <w:t xml:space="preserve">: </w:t>
      </w:r>
      <w:proofErr w:type="spellStart"/>
      <w:r w:rsidR="00590B2B" w:rsidRPr="00590B2B">
        <w:t>The</w:t>
      </w:r>
      <w:proofErr w:type="spellEnd"/>
      <w:r w:rsidR="00590B2B" w:rsidRPr="00590B2B">
        <w:t xml:space="preserve"> Art </w:t>
      </w:r>
      <w:proofErr w:type="spellStart"/>
      <w:r w:rsidR="00590B2B" w:rsidRPr="00590B2B">
        <w:t>of</w:t>
      </w:r>
      <w:proofErr w:type="spellEnd"/>
      <w:r w:rsidR="00590B2B" w:rsidRPr="00590B2B">
        <w:t xml:space="preserve"> </w:t>
      </w:r>
      <w:proofErr w:type="spellStart"/>
      <w:r w:rsidR="00590B2B" w:rsidRPr="00590B2B">
        <w:t>Winning</w:t>
      </w:r>
      <w:proofErr w:type="spellEnd"/>
      <w:r w:rsidR="00590B2B" w:rsidRPr="00590B2B">
        <w:t xml:space="preserve"> </w:t>
      </w:r>
      <w:proofErr w:type="spellStart"/>
      <w:r w:rsidR="00590B2B" w:rsidRPr="00590B2B">
        <w:t>an</w:t>
      </w:r>
      <w:proofErr w:type="spellEnd"/>
      <w:r w:rsidR="00590B2B" w:rsidRPr="00590B2B">
        <w:t xml:space="preserve"> </w:t>
      </w:r>
      <w:proofErr w:type="spellStart"/>
      <w:r w:rsidR="00590B2B" w:rsidRPr="00590B2B">
        <w:t>Unfair</w:t>
      </w:r>
      <w:proofErr w:type="spellEnd"/>
      <w:r w:rsidR="00590B2B" w:rsidRPr="00590B2B">
        <w:t xml:space="preserve"> </w:t>
      </w:r>
      <w:proofErr w:type="spellStart"/>
      <w:r w:rsidR="00590B2B" w:rsidRPr="00590B2B">
        <w:t>Game</w:t>
      </w:r>
      <w:proofErr w:type="spellEnd"/>
      <w:r w:rsidR="00590B2B">
        <w:t xml:space="preserve">” </w:t>
      </w:r>
      <w:r w:rsidR="00590B2B">
        <w:fldChar w:fldCharType="begin"/>
      </w:r>
      <w:r w:rsidR="00590B2B">
        <w:instrText xml:space="preserve"> ADDIN ZOTERO_ITEM CSL_CITATION {"citationID":"jBQVCFxj","properties":{"formattedCitation":"(Lewis, 2004)","plainCitation":"(Lewis, 2004)","noteIndex":0},"citationItems":[{"id":18,"uris":["http://zotero.org/users/7978684/items/HYS7XY6T"],"uri":["http://zotero.org/users/7978684/items/HYS7XY6T"],"itemData":{"id":18,"type":"book","abstract":"Moneyball is a quest for the secret of success in baseball. In a narrative full of fabulous characters and brilliant excursions into the unexpected, Michael Lewis follows the low-budget Oakland A's, visionary general manager Billy Beane, and the strange brotherhood of amateur baseball theorists. They are all in search of new baseball knowledge―insights that will give the little guy who is willing to discard old wisdom the edge over big money.","event-place":"New York, NY","ISBN":"978-0-393-32481-5","language":"Inglés","number-of-pages":"336","publisher-place":"New York, NY","source":"Amazon","title":"Moneyball: The Art of Winning an Unfair Game","title-short":"Moneyball","author":[{"family":"Lewis","given":"Michael"}],"issued":{"date-parts":[["2004",3,17]]}}}],"schema":"https://github.com/citation-style-language/schema/raw/master/csl-citation.json"} </w:instrText>
      </w:r>
      <w:r w:rsidR="00590B2B">
        <w:fldChar w:fldCharType="separate"/>
      </w:r>
      <w:r w:rsidR="00590B2B" w:rsidRPr="00590B2B">
        <w:rPr>
          <w:rFonts w:cs="Arial"/>
        </w:rPr>
        <w:t>(Lewis, 2004)</w:t>
      </w:r>
      <w:r w:rsidR="00590B2B">
        <w:fldChar w:fldCharType="end"/>
      </w:r>
      <w:r w:rsidR="00590B2B">
        <w:t xml:space="preserve"> que posteriormente llegó a la gran pantalla con la película “</w:t>
      </w:r>
      <w:proofErr w:type="spellStart"/>
      <w:r w:rsidR="00590B2B">
        <w:t>Moneyball</w:t>
      </w:r>
      <w:proofErr w:type="spellEnd"/>
      <w:r w:rsidR="00590B2B">
        <w:t xml:space="preserve">” </w:t>
      </w:r>
      <w:r w:rsidR="00590B2B">
        <w:fldChar w:fldCharType="begin"/>
      </w:r>
      <w:r w:rsidR="00590B2B">
        <w:instrText xml:space="preserve"> ADDIN ZOTERO_ITEM CSL_CITATION {"citationID":"9OCphuUY","properties":{"formattedCitation":"(Miller, 2011)","plainCitation":"(Miller, 2011)","noteIndex":0},"citationItems":[{"id":20,"uris":["http://zotero.org/users/7978684/items/4NRHJ5CC"],"uri":["http://zotero.org/users/7978684/items/4NRHJ5CC"],"itemData":{"id":20,"type":"motion_picture","abstract":"Género: Drama | Sinopsis: En 2001, Billy Beane (Brad Pitt), director general de los Atléticos de Oakland (béisbol), se hizo famoso al conseguir grandes éxitos por medio del método \"Moneyball\", programa que consiste en ...","dimensions":"133 min","genre":"Drama","language":"Inglés","source":"www.filmaffinity.com","title":"Moneyball","title-short":"Moneyball","URL":"https://www.filmaffinity.com/es/film974637.html","author":[{"family":"Miller","given":"Bennet"}],"accessed":{"date-parts":[["2021",5,14]]},"issued":{"date-parts":[["2011"]]}}}],"schema":"https://github.com/citation-style-language/schema/raw/master/csl-citation.json"} </w:instrText>
      </w:r>
      <w:r w:rsidR="00590B2B">
        <w:fldChar w:fldCharType="separate"/>
      </w:r>
      <w:r w:rsidR="00590B2B" w:rsidRPr="00590B2B">
        <w:rPr>
          <w:rFonts w:cs="Arial"/>
        </w:rPr>
        <w:t>(Miller, 2011)</w:t>
      </w:r>
      <w:r w:rsidR="00590B2B">
        <w:fldChar w:fldCharType="end"/>
      </w:r>
      <w:r w:rsidR="001D7C9E">
        <w:t xml:space="preserve"> que explica la historia real de como un equipo de béisbol norteamericano mejoró sus resultados al empezar a basar sus contrataciones en métodos estadísticos.</w:t>
      </w:r>
      <w:r w:rsidR="0008239D">
        <w:t xml:space="preserve"> Gracias a todo ello el número de investigaciones académicas sobre métricas avanzadas creció exponencialmente.</w:t>
      </w:r>
      <w:r w:rsidR="001142C1">
        <w:t xml:space="preserve"> </w:t>
      </w:r>
      <w:r w:rsidR="001142C1">
        <w:fldChar w:fldCharType="begin"/>
      </w:r>
      <w:r w:rsidR="001142C1">
        <w:instrText xml:space="preserve"> ADDIN ZOTERO_ITEM CSL_CITATION {"citationID":"NpJzhjPu","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1142C1">
        <w:fldChar w:fldCharType="separate"/>
      </w:r>
      <w:r w:rsidR="001142C1" w:rsidRPr="001142C1">
        <w:rPr>
          <w:rFonts w:cs="Arial"/>
        </w:rPr>
        <w:t>(Williams, 2020)</w:t>
      </w:r>
      <w:r w:rsidR="001142C1">
        <w:fldChar w:fldCharType="end"/>
      </w:r>
    </w:p>
    <w:p w14:paraId="50306446" w14:textId="70ABE2E0" w:rsidR="001D7C9E" w:rsidRDefault="00D52AC2" w:rsidP="007A4D92">
      <w:r w:rsidRPr="007D5B4B">
        <w:lastRenderedPageBreak/>
        <w:t xml:space="preserve">En 2004 Richard </w:t>
      </w:r>
      <w:proofErr w:type="spellStart"/>
      <w:r w:rsidRPr="007D5B4B">
        <w:t>Pollard</w:t>
      </w:r>
      <w:proofErr w:type="spellEnd"/>
      <w:r w:rsidRPr="007D5B4B">
        <w:t xml:space="preserve"> usando como base su publicación de 1997 publicó “</w:t>
      </w:r>
      <w:proofErr w:type="spellStart"/>
      <w:r w:rsidRPr="007D5B4B">
        <w:t>Applications</w:t>
      </w:r>
      <w:proofErr w:type="spellEnd"/>
      <w:r w:rsidRPr="007D5B4B">
        <w:t xml:space="preserve"> </w:t>
      </w:r>
      <w:proofErr w:type="spellStart"/>
      <w:r w:rsidRPr="007D5B4B">
        <w:t>of</w:t>
      </w:r>
      <w:proofErr w:type="spellEnd"/>
      <w:r w:rsidRPr="007D5B4B">
        <w:t xml:space="preserve"> </w:t>
      </w:r>
      <w:proofErr w:type="spellStart"/>
      <w:r w:rsidRPr="007D5B4B">
        <w:t>logistic</w:t>
      </w:r>
      <w:proofErr w:type="spellEnd"/>
      <w:r w:rsidRPr="007D5B4B">
        <w:t xml:space="preserve"> </w:t>
      </w:r>
      <w:proofErr w:type="spellStart"/>
      <w:r w:rsidRPr="007D5B4B">
        <w:t>regression</w:t>
      </w:r>
      <w:proofErr w:type="spellEnd"/>
      <w:r w:rsidRPr="007D5B4B">
        <w:t xml:space="preserve"> </w:t>
      </w:r>
      <w:proofErr w:type="spellStart"/>
      <w:r w:rsidRPr="007D5B4B">
        <w:t>to</w:t>
      </w:r>
      <w:proofErr w:type="spellEnd"/>
      <w:r w:rsidRPr="007D5B4B">
        <w:t xml:space="preserve"> </w:t>
      </w:r>
      <w:proofErr w:type="spellStart"/>
      <w:r w:rsidRPr="007D5B4B">
        <w:t>shots</w:t>
      </w:r>
      <w:proofErr w:type="spellEnd"/>
      <w:r w:rsidRPr="007D5B4B">
        <w:t xml:space="preserve"> at </w:t>
      </w:r>
      <w:proofErr w:type="spellStart"/>
      <w:r w:rsidRPr="007D5B4B">
        <w:t>goal</w:t>
      </w:r>
      <w:proofErr w:type="spellEnd"/>
      <w:r w:rsidRPr="007D5B4B">
        <w:t xml:space="preserve"> in </w:t>
      </w:r>
      <w:proofErr w:type="spellStart"/>
      <w:r w:rsidRPr="007D5B4B">
        <w:t>association</w:t>
      </w:r>
      <w:proofErr w:type="spellEnd"/>
      <w:r w:rsidRPr="007D5B4B">
        <w:t xml:space="preserve"> </w:t>
      </w:r>
      <w:proofErr w:type="spellStart"/>
      <w:r w:rsidRPr="007D5B4B">
        <w:t>football</w:t>
      </w:r>
      <w:proofErr w:type="spellEnd"/>
      <w:r w:rsidRPr="007D5B4B">
        <w:t xml:space="preserve">: </w:t>
      </w:r>
      <w:proofErr w:type="spellStart"/>
      <w:r w:rsidRPr="007D5B4B">
        <w:t>calculation</w:t>
      </w:r>
      <w:proofErr w:type="spellEnd"/>
      <w:r w:rsidRPr="007D5B4B">
        <w:t xml:space="preserve"> </w:t>
      </w:r>
      <w:proofErr w:type="spellStart"/>
      <w:r w:rsidRPr="007D5B4B">
        <w:t>of</w:t>
      </w:r>
      <w:proofErr w:type="spellEnd"/>
      <w:r w:rsidRPr="007D5B4B">
        <w:t xml:space="preserve"> </w:t>
      </w:r>
      <w:proofErr w:type="spellStart"/>
      <w:r w:rsidRPr="007D5B4B">
        <w:t>shot</w:t>
      </w:r>
      <w:proofErr w:type="spellEnd"/>
      <w:r w:rsidRPr="007D5B4B">
        <w:t xml:space="preserve"> </w:t>
      </w:r>
      <w:proofErr w:type="spellStart"/>
      <w:r w:rsidRPr="007D5B4B">
        <w:t>probabilities</w:t>
      </w:r>
      <w:proofErr w:type="spellEnd"/>
      <w:r w:rsidRPr="007D5B4B">
        <w:t xml:space="preserve">, </w:t>
      </w:r>
      <w:proofErr w:type="spellStart"/>
      <w:r w:rsidRPr="007D5B4B">
        <w:t>quantification</w:t>
      </w:r>
      <w:proofErr w:type="spellEnd"/>
      <w:r w:rsidRPr="007D5B4B">
        <w:t xml:space="preserve"> </w:t>
      </w:r>
      <w:proofErr w:type="spellStart"/>
      <w:r w:rsidRPr="007D5B4B">
        <w:t>of</w:t>
      </w:r>
      <w:proofErr w:type="spellEnd"/>
      <w:r w:rsidRPr="007D5B4B">
        <w:t xml:space="preserve"> </w:t>
      </w:r>
      <w:proofErr w:type="spellStart"/>
      <w:r w:rsidRPr="007D5B4B">
        <w:t>factors</w:t>
      </w:r>
      <w:proofErr w:type="spellEnd"/>
      <w:r w:rsidRPr="007D5B4B">
        <w:t xml:space="preserve"> and </w:t>
      </w:r>
      <w:proofErr w:type="spellStart"/>
      <w:r w:rsidRPr="007D5B4B">
        <w:t>player</w:t>
      </w:r>
      <w:proofErr w:type="spellEnd"/>
      <w:r w:rsidRPr="007D5B4B">
        <w:t>/</w:t>
      </w:r>
      <w:proofErr w:type="spellStart"/>
      <w:r w:rsidRPr="007D5B4B">
        <w:t>team</w:t>
      </w:r>
      <w:proofErr w:type="spellEnd"/>
      <w:r w:rsidRPr="007D5B4B">
        <w:t>”</w:t>
      </w:r>
      <w:r w:rsidR="007D5B4B">
        <w:t xml:space="preserve"> donde hizo el mismo estudio para los disparos registrados en el Mundial de Futbo</w:t>
      </w:r>
      <w:r w:rsidR="001142C1">
        <w:t>l</w:t>
      </w:r>
      <w:r w:rsidR="007D5B4B">
        <w:t xml:space="preserve"> de 2002 </w:t>
      </w:r>
      <w:r w:rsidR="00AF2F95">
        <w:t xml:space="preserve">donde investigó 12 posibles variables de las cuales determinó que solo 5 factores era </w:t>
      </w:r>
      <w:r w:rsidR="006A026C">
        <w:t>significativos</w:t>
      </w:r>
      <w:r w:rsidR="00AF2F95">
        <w:t xml:space="preserve">: la </w:t>
      </w:r>
      <w:r w:rsidR="00AF2F95" w:rsidRPr="00AF2F95">
        <w:t xml:space="preserve">distancia </w:t>
      </w:r>
      <w:r w:rsidR="00AF2F95">
        <w:t>a la portería,</w:t>
      </w:r>
      <w:r w:rsidR="00AF2F95" w:rsidRPr="00AF2F95">
        <w:t xml:space="preserve"> </w:t>
      </w:r>
      <w:r w:rsidR="00AF2F95">
        <w:t>el ángulo desde la portería,</w:t>
      </w:r>
      <w:r w:rsidR="00AF2F95" w:rsidRPr="00AF2F95">
        <w:t xml:space="preserve"> si el jugador que efec</w:t>
      </w:r>
      <w:r w:rsidR="00AF2F95">
        <w:t>tuó el tiro estaba al menos a 1</w:t>
      </w:r>
      <w:r w:rsidR="00AF2F95" w:rsidRPr="00AF2F95">
        <w:t xml:space="preserve">m del defensor más </w:t>
      </w:r>
      <w:r w:rsidR="00AF2F95">
        <w:t>cercano,</w:t>
      </w:r>
      <w:r w:rsidR="00AF2F95" w:rsidRPr="00AF2F95">
        <w:t xml:space="preserve"> si el tiro fue precedido inmediatamente por una </w:t>
      </w:r>
      <w:r w:rsidR="00AF2F95">
        <w:t>centro o no</w:t>
      </w:r>
      <w:r w:rsidR="00AF2F95" w:rsidRPr="00AF2F95">
        <w:t xml:space="preserve"> y el número de jugadores de campo entre el lanzador y el arco</w:t>
      </w:r>
      <w:r w:rsidR="00AF2F95">
        <w:t xml:space="preserve">. El autor esperaba que la posición en la que se ubicaba el portero a la hora del lanzamiento fuera otra </w:t>
      </w:r>
      <w:r w:rsidR="006A026C">
        <w:t>variable,</w:t>
      </w:r>
      <w:r w:rsidR="00AF2F95">
        <w:t xml:space="preserve"> pero tuvo que descartar tal hipótesis.</w:t>
      </w:r>
    </w:p>
    <w:p w14:paraId="098E6345" w14:textId="5C1953A3" w:rsidR="00C26084" w:rsidRDefault="00C26084" w:rsidP="007A4D92">
      <w:r>
        <w:t>Si bien durante los últimos años ha habido un gran número de investigaciones en este campo la más importante sin duda ha sido la de Sam Green</w:t>
      </w:r>
      <w:r w:rsidR="001142C1">
        <w:t>. Sam Green es un</w:t>
      </w:r>
      <w:r>
        <w:t xml:space="preserve"> </w:t>
      </w:r>
      <w:r w:rsidR="001142C1">
        <w:t xml:space="preserve">analista de datos de Opta, una de las principales empresas de estadísticas deportivas, y es conocido por ser el creador de la formulación moderna de los </w:t>
      </w:r>
      <w:proofErr w:type="spellStart"/>
      <w:r w:rsidR="003E42C9">
        <w:t>xG</w:t>
      </w:r>
      <w:proofErr w:type="spellEnd"/>
      <w:r w:rsidR="003E42C9">
        <w:t xml:space="preserve"> </w:t>
      </w:r>
      <w:r w:rsidR="00296674">
        <w:fldChar w:fldCharType="begin"/>
      </w:r>
      <w:r w:rsidR="00296674">
        <w:instrText xml:space="preserve"> ADDIN ZOTERO_ITEM CSL_CITATION {"citationID":"G06Kxazz","properties":{"formattedCitation":"(Green, 2012)","plainCitation":"(Green, 2012)","noteIndex":0},"citationItems":[{"id":33,"uris":["http://zotero.org/users/7978684/items/9W86ESAV"],"uri":["http://zotero.org/users/7978684/items/9W86ESAV"],"itemData":{"id":33,"type":"webpage","abstract":"NB: all data correct up to and including April 9th, 2012 Introduction There is an obvious correlation between the number of shots a player takes and the number of goals they will score. Commentators will often espouse a player’s willingnessRead More ›","container-title":"Stats Perform","language":"en-US","title":"Assessing The Performance of Premier League Goalscorers","URL":"https://www.statsperform.com/resource/assessing-the-performance-of-premier-league-goalscorers/","author":[{"family":"Green","given":"Sam"}],"accessed":{"date-parts":[["2021",5,17]]},"issued":{"date-parts":[["2012",4,9]]}}}],"schema":"https://github.com/citation-style-language/schema/raw/master/csl-citation.json"} </w:instrText>
      </w:r>
      <w:r w:rsidR="00296674">
        <w:fldChar w:fldCharType="separate"/>
      </w:r>
      <w:r w:rsidR="00296674" w:rsidRPr="00296674">
        <w:rPr>
          <w:rFonts w:cs="Arial"/>
        </w:rPr>
        <w:t>(Green, 2012)</w:t>
      </w:r>
      <w:r w:rsidR="00296674">
        <w:fldChar w:fldCharType="end"/>
      </w:r>
      <w:r w:rsidR="003E42C9">
        <w:t xml:space="preserve">. Su modelo trata de dar un % de acierto a cada disparo a partir de una regresión logística donde las variables de entrada son las siguientes </w:t>
      </w:r>
      <w:r w:rsidR="003E42C9">
        <w:fldChar w:fldCharType="begin"/>
      </w:r>
      <w:r w:rsidR="003E42C9">
        <w:instrText xml:space="preserve"> ADDIN ZOTERO_ITEM CSL_CITATION {"citationID":"lVJpjfG2","properties":{"formattedCitation":"(Gregory, 2017)","plainCitation":"(Gregory, 2017)","noteIndex":0},"citationItems":[{"id":39,"uris":["http://zotero.org/users/7978684/items/U48PEL5C"],"uri":["http://zotero.org/users/7978684/items/U48PEL5C"],"itemData":{"id":39,"type":"webpage","abstract":"Since Sam Green’s innovative article in 2012 introducing Expected Goals, the metric has gone on to become one of the most widespread and insightful within football analytics. This blog serves as a brief recap and overview, looking to explain the metricRead More ›","container-title":"Stats Perform","language":"en-US","title":"Expected Goals in Context","URL":"https://www.statsperform.com/resource/expected-goals-in-context/","author":[{"family":"Gregory","given":"Sam"}],"accessed":{"date-parts":[["2021",5,18]]},"issued":{"date-parts":[["2017",1,30]]}}}],"schema":"https://github.com/citation-style-language/schema/raw/master/csl-citation.json"} </w:instrText>
      </w:r>
      <w:r w:rsidR="003E42C9">
        <w:fldChar w:fldCharType="separate"/>
      </w:r>
      <w:r w:rsidR="003E42C9" w:rsidRPr="003E42C9">
        <w:rPr>
          <w:rFonts w:cs="Arial"/>
        </w:rPr>
        <w:t>(Gregory, 2017)</w:t>
      </w:r>
      <w:r w:rsidR="003E42C9">
        <w:fldChar w:fldCharType="end"/>
      </w:r>
      <w:r w:rsidR="003E42C9">
        <w:t>:</w:t>
      </w:r>
    </w:p>
    <w:p w14:paraId="57563491" w14:textId="4E09371B" w:rsidR="003E42C9" w:rsidRPr="003E42C9" w:rsidRDefault="003E42C9" w:rsidP="00592517">
      <w:pPr>
        <w:pStyle w:val="Prrafodelista"/>
        <w:numPr>
          <w:ilvl w:val="0"/>
          <w:numId w:val="11"/>
        </w:numPr>
        <w:jc w:val="both"/>
      </w:pPr>
      <w:r>
        <w:t>Tipo de jugada</w:t>
      </w:r>
      <w:r w:rsidRPr="003E42C9">
        <w:t xml:space="preserve"> (juego abierto, tiro libre directo, tiro de esquina, saque de banda</w:t>
      </w:r>
      <w:r w:rsidR="00A42190">
        <w:t>, rebote, solo contra el portero</w:t>
      </w:r>
      <w:r>
        <w:t>…</w:t>
      </w:r>
      <w:r w:rsidRPr="003E42C9">
        <w:t>)</w:t>
      </w:r>
    </w:p>
    <w:p w14:paraId="212B7CCA" w14:textId="6F62EAE3" w:rsidR="003E42C9" w:rsidRPr="003E42C9" w:rsidRDefault="003E42C9" w:rsidP="00592517">
      <w:pPr>
        <w:pStyle w:val="Prrafodelista"/>
        <w:numPr>
          <w:ilvl w:val="0"/>
          <w:numId w:val="11"/>
        </w:numPr>
        <w:jc w:val="both"/>
      </w:pPr>
      <w:r w:rsidRPr="003E42C9">
        <w:t>Tipo de asistencia (balón largo, centro,</w:t>
      </w:r>
      <w:r>
        <w:t xml:space="preserve"> pase corto…</w:t>
      </w:r>
      <w:r w:rsidRPr="003E42C9">
        <w:t>)</w:t>
      </w:r>
    </w:p>
    <w:p w14:paraId="28E355DE" w14:textId="77777777" w:rsidR="00A42190" w:rsidRDefault="00A42190" w:rsidP="00592517">
      <w:pPr>
        <w:pStyle w:val="Prrafodelista"/>
        <w:numPr>
          <w:ilvl w:val="0"/>
          <w:numId w:val="11"/>
        </w:numPr>
        <w:jc w:val="both"/>
      </w:pPr>
      <w:r>
        <w:t>Parte del cuerpo usada (cabeza, pierna u otra)</w:t>
      </w:r>
    </w:p>
    <w:p w14:paraId="5E9EC27F" w14:textId="4C3BB032" w:rsidR="003E42C9" w:rsidRPr="003E42C9" w:rsidRDefault="003E42C9" w:rsidP="00592517">
      <w:pPr>
        <w:pStyle w:val="Prrafodelista"/>
        <w:numPr>
          <w:ilvl w:val="0"/>
          <w:numId w:val="11"/>
        </w:numPr>
        <w:jc w:val="both"/>
      </w:pPr>
      <w:r w:rsidRPr="003E42C9">
        <w:t xml:space="preserve">Distancia a </w:t>
      </w:r>
      <w:r w:rsidR="00A42190">
        <w:t>portería</w:t>
      </w:r>
    </w:p>
    <w:p w14:paraId="0B985CE1" w14:textId="388AD5CB" w:rsidR="003E42C9" w:rsidRPr="003E42C9" w:rsidRDefault="003E42C9" w:rsidP="00592517">
      <w:pPr>
        <w:pStyle w:val="Prrafodelista"/>
        <w:numPr>
          <w:ilvl w:val="0"/>
          <w:numId w:val="11"/>
        </w:numPr>
        <w:jc w:val="both"/>
      </w:pPr>
      <w:r w:rsidRPr="003E42C9">
        <w:t>Ángulo visible de la portería</w:t>
      </w:r>
    </w:p>
    <w:p w14:paraId="79D76121" w14:textId="537DB8FC" w:rsidR="00A42190" w:rsidRDefault="003E42C9" w:rsidP="00592517">
      <w:pPr>
        <w:pStyle w:val="Prrafodelista"/>
        <w:numPr>
          <w:ilvl w:val="0"/>
          <w:numId w:val="11"/>
        </w:numPr>
        <w:jc w:val="both"/>
      </w:pPr>
      <w:r w:rsidRPr="003E42C9">
        <w:t>Gran oportunidad</w:t>
      </w:r>
      <w:r w:rsidR="00A42190">
        <w:t xml:space="preserve"> (variable subjetiva)</w:t>
      </w:r>
    </w:p>
    <w:p w14:paraId="4FFD3DB7" w14:textId="696CB7B2" w:rsidR="00235AB9" w:rsidRDefault="0004227B" w:rsidP="007A4D92">
      <w:r>
        <w:t xml:space="preserve">El ejemplo más básico es el lanzamiento de penalti que siempre es contabilizado como 0,76xG. </w:t>
      </w:r>
      <w:r w:rsidR="00E47E6E">
        <w:t xml:space="preserve">Al sumar los % de cada disparo durante un partido, una sucesión de partidos o toda una temporada </w:t>
      </w:r>
      <w:r w:rsidR="00A12D94">
        <w:t>se puede</w:t>
      </w:r>
      <w:r w:rsidR="00E47E6E">
        <w:t xml:space="preserve"> obtener el número de </w:t>
      </w:r>
      <w:proofErr w:type="spellStart"/>
      <w:r w:rsidR="00E47E6E">
        <w:t>xG</w:t>
      </w:r>
      <w:proofErr w:type="spellEnd"/>
      <w:r w:rsidR="00E47E6E">
        <w:t xml:space="preserve"> que ha obtenido un jugador o un equipo durante el periodo elegido.</w:t>
      </w:r>
    </w:p>
    <w:p w14:paraId="77B4A9B1" w14:textId="015FB707" w:rsidR="00E47E6E" w:rsidRDefault="00E47E6E" w:rsidP="007A4D92">
      <w:r>
        <w:t xml:space="preserve">Para crear el modelo la empresa Opta usó los datos de 300.000 disparos y, si bien el modelo no es público por motivos empresariales, se conoce que es redefinido cada cierto tiempo con </w:t>
      </w:r>
      <w:r w:rsidR="00D85F50">
        <w:t>los nuevos disparos que han sido recopilados</w:t>
      </w:r>
      <w:r>
        <w:t>.</w:t>
      </w:r>
    </w:p>
    <w:p w14:paraId="64CD5663" w14:textId="7E1BFEF6" w:rsidR="00DF6BA7" w:rsidRDefault="00235AB9" w:rsidP="00DF6BA7">
      <w:pPr>
        <w:jc w:val="center"/>
      </w:pPr>
      <w:r>
        <w:rPr>
          <w:noProof/>
        </w:rPr>
        <w:lastRenderedPageBreak/>
        <w:drawing>
          <wp:inline distT="0" distB="0" distL="0" distR="0" wp14:anchorId="52FDEF01" wp14:editId="0D2059F7">
            <wp:extent cx="5759450" cy="2400300"/>
            <wp:effectExtent l="0" t="0" r="0" b="0"/>
            <wp:docPr id="3" name="Imagen 3" descr="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2400300"/>
                    </a:xfrm>
                    <a:prstGeom prst="rect">
                      <a:avLst/>
                    </a:prstGeom>
                    <a:noFill/>
                    <a:ln>
                      <a:noFill/>
                    </a:ln>
                  </pic:spPr>
                </pic:pic>
              </a:graphicData>
            </a:graphic>
          </wp:inline>
        </w:drawing>
      </w:r>
    </w:p>
    <w:p w14:paraId="65670E74" w14:textId="21FB87B8" w:rsidR="00235AB9" w:rsidRPr="00592517" w:rsidRDefault="00235AB9" w:rsidP="00235AB9">
      <w:pPr>
        <w:pStyle w:val="Descripcin"/>
        <w:jc w:val="center"/>
        <w:rPr>
          <w:color w:val="auto"/>
        </w:rPr>
      </w:pPr>
      <w:bookmarkStart w:id="73" w:name="_Toc82627932"/>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960845">
        <w:rPr>
          <w:noProof/>
          <w:color w:val="auto"/>
        </w:rPr>
        <w:t>2</w:t>
      </w:r>
      <w:r w:rsidRPr="00592517">
        <w:rPr>
          <w:color w:val="auto"/>
        </w:rPr>
        <w:fldChar w:fldCharType="end"/>
      </w:r>
      <w:r w:rsidRPr="00592517">
        <w:rPr>
          <w:color w:val="auto"/>
        </w:rPr>
        <w:t>: Gráfico de la acumulación de</w:t>
      </w:r>
      <w:r w:rsidR="00592517">
        <w:rPr>
          <w:color w:val="auto"/>
        </w:rPr>
        <w:t xml:space="preserve"> los</w:t>
      </w:r>
      <w:r w:rsidRPr="00592517">
        <w:rPr>
          <w:color w:val="auto"/>
        </w:rPr>
        <w:t xml:space="preserve"> </w:t>
      </w:r>
      <w:proofErr w:type="spellStart"/>
      <w:r w:rsidRPr="00592517">
        <w:rPr>
          <w:color w:val="auto"/>
        </w:rPr>
        <w:t>xG</w:t>
      </w:r>
      <w:proofErr w:type="spellEnd"/>
      <w:r w:rsidRPr="00592517">
        <w:rPr>
          <w:color w:val="auto"/>
        </w:rPr>
        <w:t xml:space="preserve"> durante un partido de futbol.</w:t>
      </w:r>
      <w:r w:rsidR="00592517" w:rsidRPr="00592517">
        <w:rPr>
          <w:color w:val="auto"/>
        </w:rPr>
        <w:fldChar w:fldCharType="begin"/>
      </w:r>
      <w:r w:rsidR="00592517" w:rsidRPr="00592517">
        <w:rPr>
          <w:color w:val="auto"/>
        </w:rPr>
        <w:instrText xml:space="preserve"> ADDIN ZOTERO_ITEM CSL_CITATION {"citationID":"zVv3hn6X","properties":{"formattedCitation":"(11tegen11, 2015)","plainCitation":"(11tegen11, 2015)","noteIndex":0},"citationItems":[{"id":45,"uris":["http://zotero.org/users/7978684/items/ZZYML3KG"],"uri":["http://zotero.org/users/7978684/items/ZZYML3KG"],"itemData":{"id":45,"type":"post-weblog","container-title":"@11tegen11","genre":"Tweet","language":"en","title":"Arsenal pulled away in the 2nd half. Their defensive numbers look very impressive again. But what's up with Swansea? https://t.co/LKXVcvCaRT","URL":"https://twitter.com/11tegen11/status/660510093365129216/photo/1","author":[{"literal":"11tegen11"}],"accessed":{"date-parts":[["2021",5,18]]},"issued":{"date-parts":[["2015",10,31]]}}}],"schema":"https://github.com/citation-style-language/schema/raw/master/csl-citation.json"} </w:instrText>
      </w:r>
      <w:r w:rsidR="00592517" w:rsidRPr="00592517">
        <w:rPr>
          <w:color w:val="auto"/>
        </w:rPr>
        <w:fldChar w:fldCharType="separate"/>
      </w:r>
      <w:r w:rsidR="00592517" w:rsidRPr="00592517">
        <w:rPr>
          <w:rFonts w:cs="Arial"/>
          <w:color w:val="auto"/>
        </w:rPr>
        <w:t>(11tegen11, 2015)</w:t>
      </w:r>
      <w:bookmarkEnd w:id="73"/>
      <w:r w:rsidR="00592517" w:rsidRPr="00592517">
        <w:rPr>
          <w:color w:val="auto"/>
        </w:rPr>
        <w:fldChar w:fldCharType="end"/>
      </w:r>
    </w:p>
    <w:p w14:paraId="192E8247" w14:textId="380BCA87" w:rsidR="00A42190" w:rsidRDefault="00E47E6E" w:rsidP="007A4D92">
      <w:r>
        <w:t>Durante los últimos 10 años se han generado una gran cantidad de modelos usando como base la idea de Sam Green y haciendo algunas modificaciones en las variables usadas</w:t>
      </w:r>
      <w:r w:rsidR="00D85F50">
        <w:t xml:space="preserve">. </w:t>
      </w:r>
      <w:r w:rsidR="00DF6BA7">
        <w:fldChar w:fldCharType="begin"/>
      </w:r>
      <w:r w:rsidR="00DF6BA7">
        <w:instrText xml:space="preserve"> ADDIN ZOTERO_ITEM CSL_CITATION {"citationID":"ZprftAY8","properties":{"formattedCitation":"(Brener, 2017)","plainCitation":"(Brener, 2017)","noteIndex":0},"citationItems":[{"id":43,"uris":["http://zotero.org/users/7978684/items/2KERLR8E"],"uri":["http://zotero.org/users/7978684/items/2KERLR8E"],"itemData":{"id":43,"type":"book","abstract":"Machine Learning models to predict goals in football games.","genre":"Python","source":"GitHub","title":"Expected Goals Model","URL":"https://github.com/andrebrener/expected_goals","author":[{"family":"Brener","given":"Andre"}],"accessed":{"date-parts":[["2021",5,18]]},"issued":{"date-parts":[["2017",3,14]]}}}],"schema":"https://github.com/citation-style-language/schema/raw/master/csl-citation.json"} </w:instrText>
      </w:r>
      <w:r w:rsidR="00DF6BA7">
        <w:fldChar w:fldCharType="separate"/>
      </w:r>
      <w:r w:rsidR="00DF6BA7" w:rsidRPr="00DF6BA7">
        <w:rPr>
          <w:rFonts w:cs="Arial"/>
        </w:rPr>
        <w:t>(Brener, 2017)</w:t>
      </w:r>
      <w:r w:rsidR="00DF6BA7">
        <w:fldChar w:fldCharType="end"/>
      </w:r>
      <w:r w:rsidR="00DF6BA7">
        <w:t xml:space="preserve"> </w:t>
      </w:r>
      <w:r w:rsidR="00D85F50">
        <w:t xml:space="preserve">Cada empresa de métricas deportivas tiene su modelo e incluso existen modelos </w:t>
      </w:r>
      <w:r w:rsidR="00D85F50" w:rsidRPr="00D85F50">
        <w:rPr>
          <w:i/>
          <w:iCs/>
        </w:rPr>
        <w:t>open-</w:t>
      </w:r>
      <w:proofErr w:type="spellStart"/>
      <w:r w:rsidR="00D85F50" w:rsidRPr="00D85F50">
        <w:rPr>
          <w:i/>
          <w:iCs/>
        </w:rPr>
        <w:t>source</w:t>
      </w:r>
      <w:proofErr w:type="spellEnd"/>
      <w:r w:rsidR="00D85F50">
        <w:t>, cabe destacar en la mayoría de los casos las diferencias entre ellas no son grandes.</w:t>
      </w:r>
      <w:r w:rsidR="00D85F50">
        <w:fldChar w:fldCharType="begin"/>
      </w:r>
      <w:r w:rsidR="00D85F50">
        <w:instrText xml:space="preserve"> ADDIN ZOTERO_ITEM CSL_CITATION {"citationID":"x3nsPPrQ","properties":{"formattedCitation":"(Martinez Arastrey, 2018)","plainCitation":"(Martinez Arastrey, 2018)","noteIndex":0},"citationItems":[{"id":41,"uris":["http://zotero.org/users/7978684/items/NHJENGHX"],"uri":["http://zotero.org/users/7978684/items/NHJENGHX"],"itemData":{"id":41,"type":"webpage","abstract":"What are Expected Goals (xG)?   Expected Goals, or xG, are the number of goals a player or team should have scored when considering the number and type of chances they had in a match. It is a way of using statistics to provide an objective view to common commentaries such as: ”He shouldn't miss that","container-title":"Sport Performance Analysis","language":"en-GB","title":"What are Expected Goals (xG)?","URL":"https://www.sportperformanceanalysis.com/article/what-are-expected-goals-xg","author":[{"family":"Martinez Arastrey","given":"Guillermo"}],"accessed":{"date-parts":[["2021",5,18]]},"issued":{"date-parts":[["2018",5,22]]}}}],"schema":"https://github.com/citation-style-language/schema/raw/master/csl-citation.json"} </w:instrText>
      </w:r>
      <w:r w:rsidR="00D85F50">
        <w:fldChar w:fldCharType="separate"/>
      </w:r>
      <w:r w:rsidR="00D85F50" w:rsidRPr="00D85F50">
        <w:rPr>
          <w:rFonts w:cs="Arial"/>
        </w:rPr>
        <w:t>(Martinez Arastrey, 2018)</w:t>
      </w:r>
      <w:r w:rsidR="00D85F50">
        <w:fldChar w:fldCharType="end"/>
      </w:r>
    </w:p>
    <w:p w14:paraId="06609AFA" w14:textId="2B12586F" w:rsidR="0012383A" w:rsidRDefault="0012383A" w:rsidP="007A4D92">
      <w:r>
        <w:t xml:space="preserve">En agosto de 2017 la cadena británica BBC utilizó por primera vez los </w:t>
      </w:r>
      <w:proofErr w:type="spellStart"/>
      <w:r>
        <w:t>xG</w:t>
      </w:r>
      <w:proofErr w:type="spellEnd"/>
      <w:r>
        <w:t xml:space="preserve"> para su resumen estadístico de los partido</w:t>
      </w:r>
      <w:r w:rsidR="00F86F4A">
        <w:t>s</w:t>
      </w:r>
      <w:r>
        <w:t xml:space="preserve"> de la liga de futbol inglesa en su programa “Match </w:t>
      </w:r>
      <w:proofErr w:type="spellStart"/>
      <w:r>
        <w:t>of</w:t>
      </w:r>
      <w:proofErr w:type="spellEnd"/>
      <w:r>
        <w:t xml:space="preserve"> </w:t>
      </w:r>
      <w:proofErr w:type="spellStart"/>
      <w:r>
        <w:t>the</w:t>
      </w:r>
      <w:proofErr w:type="spellEnd"/>
      <w:r>
        <w:t xml:space="preserve"> Day”</w:t>
      </w:r>
      <w:r w:rsidR="00F86F4A">
        <w:t xml:space="preserve"> haciendo crecer todavía más su popularidad y llegando a ser conocido por el público general.</w:t>
      </w:r>
      <w:r w:rsidR="00F86F4A">
        <w:fldChar w:fldCharType="begin"/>
      </w:r>
      <w:r w:rsidR="00F86F4A">
        <w:instrText xml:space="preserve"> ADDIN ZOTERO_ITEM CSL_CITATION {"citationID":"CoZI8FcW","properties":{"formattedCitation":"(Coronis, 2021)","plainCitation":"(Coronis, 2021)","noteIndex":0},"citationItems":[{"id":35,"uris":["http://zotero.org/users/7978684/items/FIC7IJ6F"],"uri":["http://zotero.org/users/7978684/items/FIC7IJ6F"],"itemData":{"id":35,"type":"post-weblog","abstract":"Los “expected goals”, la métrica de moda del análisis big data Posiblemente lo hayamos visto en algún gráfico de algún análisis de partido. Es la métrica, una más, que buscar acercar al fútbol a una ciencia exacta. Se trata de goles esperado o “expected goals” y está ubicado al lado de otras estadísticas como disparos, …","container-title":"Futbol Sapiens","language":"es","note":"section: +Sapiens","title":"Los “expected goals”, la métrica de moda del análisis big data","URL":"https://www.futbolsapiens.com/mas-sapiens/los-expected-goals-la-metrica-de-moda-del-analisis-big-data/","author":[{"family":"Coronis","given":"Alfredo"}],"accessed":{"date-parts":[["2021",5,18]]},"issued":{"date-parts":[["2021",5,3]]}}}],"schema":"https://github.com/citation-style-language/schema/raw/master/csl-citation.json"} </w:instrText>
      </w:r>
      <w:r w:rsidR="00F86F4A">
        <w:fldChar w:fldCharType="separate"/>
      </w:r>
      <w:r w:rsidR="00F86F4A" w:rsidRPr="00A42190">
        <w:rPr>
          <w:rFonts w:cs="Arial"/>
        </w:rPr>
        <w:t>(Coronis, 2021)</w:t>
      </w:r>
      <w:r w:rsidR="00F86F4A">
        <w:fldChar w:fldCharType="end"/>
      </w:r>
      <w:r w:rsidR="00F86F4A">
        <w:t xml:space="preserve"> Actualmente la mayoría de equipos de futbol profesional tienen su equipo de analistas de datos e incluso algunos de ellos han hecho grandes inversiones en el sector</w:t>
      </w:r>
      <w:r w:rsidR="00AF402B">
        <w:t>.</w:t>
      </w:r>
      <w:r w:rsidR="00AF402B">
        <w:fldChar w:fldCharType="begin"/>
      </w:r>
      <w:r w:rsidR="00AF402B">
        <w:instrText xml:space="preserve"> ADDIN ZOTERO_ITEM CSL_CITATION {"citationID":"OwY2Wl1Z","properties":{"formattedCitation":"(Andersen, 2021)","plainCitation":"(Andersen, 2021)","noteIndex":0},"citationItems":[{"id":37,"uris":["http://zotero.org/users/7978684/items/F3T3XWNX"],"uri":["http://zotero.org/users/7978684/items/F3T3XWNX"],"itemData":{"id":37,"type":"post-weblog","abstract":"There has been an explosion in popularity regarding football statistics and analytics in recent years. It is no longer just about which team had the most shots on goal, or enjoyed most of the posse…","container-title":"A Word of Arsenal","language":"en-GB","title":"Interview: The creator of OptaJoe and how xG came about","title-short":"Interview","URL":"https://awordofarsenal.com/2021/03/13/interview-the-creator-of-optajoe-and-how-xg-came-about/","author":[{"family":"Andersen","given":"Kenneth"}],"accessed":{"date-parts":[["2021",5,18]]},"issued":{"date-parts":[["2021",3,13]]}}}],"schema":"https://github.com/citation-style-language/schema/raw/master/csl-citation.json"} </w:instrText>
      </w:r>
      <w:r w:rsidR="00AF402B">
        <w:fldChar w:fldCharType="separate"/>
      </w:r>
      <w:r w:rsidR="00AF402B" w:rsidRPr="00A42190">
        <w:rPr>
          <w:rFonts w:cs="Arial"/>
        </w:rPr>
        <w:t>(Andersen, 2021)</w:t>
      </w:r>
      <w:r w:rsidR="00AF402B">
        <w:fldChar w:fldCharType="end"/>
      </w:r>
      <w:r w:rsidR="00F86F4A">
        <w:t xml:space="preserve"> </w:t>
      </w:r>
    </w:p>
    <w:p w14:paraId="27C0762F" w14:textId="77777777" w:rsidR="00F86F4A" w:rsidRDefault="00F86F4A" w:rsidP="00510E2D"/>
    <w:p w14:paraId="22FFA5E1" w14:textId="4F9D3233" w:rsidR="0012383A" w:rsidRDefault="0012383A" w:rsidP="0012383A">
      <w:pPr>
        <w:pStyle w:val="Ttulo2"/>
      </w:pPr>
      <w:bookmarkStart w:id="74" w:name="_Ref82448260"/>
      <w:bookmarkStart w:id="75" w:name="_Ref82448275"/>
      <w:bookmarkStart w:id="76" w:name="_Toc82627975"/>
      <w:r>
        <w:t>2.2 Estado del arte</w:t>
      </w:r>
      <w:bookmarkEnd w:id="74"/>
      <w:bookmarkEnd w:id="75"/>
      <w:bookmarkEnd w:id="76"/>
    </w:p>
    <w:p w14:paraId="5C9BB314" w14:textId="4E0CA479" w:rsidR="0012383A" w:rsidRDefault="00592517" w:rsidP="007A4D92">
      <w:r>
        <w:t xml:space="preserve">Como se ha comentado previamente en la actualidad existen una gran cantidad de modelos para calcular los </w:t>
      </w:r>
      <w:proofErr w:type="spellStart"/>
      <w:r>
        <w:t>xG</w:t>
      </w:r>
      <w:proofErr w:type="spellEnd"/>
      <w:r>
        <w:t>.</w:t>
      </w:r>
      <w:r w:rsidR="007F6838">
        <w:t xml:space="preserve"> Algunos de ellos han sido comparados entre sí </w:t>
      </w:r>
      <w:r w:rsidR="007F6838">
        <w:fldChar w:fldCharType="begin"/>
      </w:r>
      <w:r w:rsidR="007F6838">
        <w:instrText xml:space="preserve"> ADDIN ZOTERO_ITEM CSL_CITATION {"citationID":"sjGfe0Hv","properties":{"formattedCitation":"(Mackay, 2017)","plainCitation":"(Mackay, 2017)","noteIndex":0},"citationItems":[{"id":49,"uris":["http://zotero.org/users/7978684/items/HKKAP35K"],"uri":["http://zotero.org/users/7978684/items/HKKAP35K"],"itemData":{"id":49,"type":"post-weblog","container-title":"Mackay Analytics","language":"en","title":"How accurate are xG models II: the ‘Big Chance’ Dilemma","URL":"https://mackayanalytics.nl/2017/06/19/how-accurate-are-xg-models-ii-the-big-chance-dilemma/","author":[{"family":"Mackay","given":"Nils"}],"accessed":{"date-parts":[["2021",5,20]]},"issued":{"date-parts":[["2017",6,19]]}}}],"schema":"https://github.com/citation-style-language/schema/raw/master/csl-citation.json"} </w:instrText>
      </w:r>
      <w:r w:rsidR="007F6838">
        <w:fldChar w:fldCharType="separate"/>
      </w:r>
      <w:r w:rsidR="007F6838" w:rsidRPr="007F6838">
        <w:rPr>
          <w:rFonts w:cs="Arial"/>
        </w:rPr>
        <w:t>(Mackay, 2017)</w:t>
      </w:r>
      <w:r w:rsidR="007F6838">
        <w:fldChar w:fldCharType="end"/>
      </w:r>
      <w:r w:rsidR="001D3861">
        <w:t xml:space="preserve"> y se pueden apreciar ciertas diferencias. Una de las principales es el uso de la variable </w:t>
      </w:r>
      <w:r w:rsidR="001D3861" w:rsidRPr="001D3861">
        <w:rPr>
          <w:i/>
          <w:iCs/>
        </w:rPr>
        <w:t>Big Chance</w:t>
      </w:r>
      <w:r w:rsidR="001D3861">
        <w:t xml:space="preserve"> (o Gran Oportunidad) que utiliza la empresa Opta y que añade precisión al modelo. En este aspecto hay ciertas dudas sobre si usarla al ser una variable subjetiva basada en la opinión de la persona que recoge los datos y la decisión de contabilizar un disparo como gran oportunidad puede ser influenciada por el propio resultado del disparo. En</w:t>
      </w:r>
      <w:r w:rsidR="00DE43FB">
        <w:t xml:space="preserve"> la </w:t>
      </w:r>
      <w:r w:rsidR="00DE43FB">
        <w:fldChar w:fldCharType="begin"/>
      </w:r>
      <w:r w:rsidR="00DE43FB">
        <w:instrText xml:space="preserve"> REF _Ref72510933 \h </w:instrText>
      </w:r>
      <w:r w:rsidR="007A4D92">
        <w:instrText xml:space="preserve"> \* MERGEFORMAT </w:instrText>
      </w:r>
      <w:r w:rsidR="00DE43FB">
        <w:fldChar w:fldCharType="separate"/>
      </w:r>
      <w:r w:rsidR="00DE43FB">
        <w:t xml:space="preserve">Ilustración </w:t>
      </w:r>
      <w:r w:rsidR="00DE43FB">
        <w:rPr>
          <w:noProof/>
        </w:rPr>
        <w:t>3</w:t>
      </w:r>
      <w:r w:rsidR="00DE43FB">
        <w:fldChar w:fldCharType="end"/>
      </w:r>
      <w:r w:rsidR="00DE43FB">
        <w:t xml:space="preserve"> </w:t>
      </w:r>
      <w:r w:rsidR="00A12D94">
        <w:t>se puede</w:t>
      </w:r>
      <w:r w:rsidR="00DE43FB">
        <w:t xml:space="preserve"> comprobar como todos los disparos con más de 0,3xG fueron considerados grandes ocasiones.</w:t>
      </w:r>
    </w:p>
    <w:p w14:paraId="4B36D6E5" w14:textId="12044AD1" w:rsidR="001D3861" w:rsidRPr="001D3861" w:rsidRDefault="001D3861" w:rsidP="001D3861">
      <w:pPr>
        <w:jc w:val="center"/>
      </w:pPr>
      <w:r>
        <w:rPr>
          <w:noProof/>
        </w:rPr>
        <w:lastRenderedPageBreak/>
        <w:drawing>
          <wp:inline distT="0" distB="0" distL="0" distR="0" wp14:anchorId="209D20F1" wp14:editId="0BAC8B81">
            <wp:extent cx="5124450" cy="33051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4450" cy="3305175"/>
                    </a:xfrm>
                    <a:prstGeom prst="rect">
                      <a:avLst/>
                    </a:prstGeom>
                    <a:noFill/>
                    <a:ln>
                      <a:noFill/>
                    </a:ln>
                  </pic:spPr>
                </pic:pic>
              </a:graphicData>
            </a:graphic>
          </wp:inline>
        </w:drawing>
      </w:r>
    </w:p>
    <w:p w14:paraId="376A32CE" w14:textId="2755044E" w:rsidR="006A026C" w:rsidRPr="00A8131A" w:rsidRDefault="001D3861" w:rsidP="001D3861">
      <w:pPr>
        <w:pStyle w:val="Descripcin"/>
        <w:jc w:val="center"/>
        <w:rPr>
          <w:color w:val="auto"/>
        </w:rPr>
      </w:pPr>
      <w:bookmarkStart w:id="77" w:name="_Ref72510933"/>
      <w:bookmarkStart w:id="78" w:name="_Ref72510905"/>
      <w:bookmarkStart w:id="79" w:name="_Toc82627933"/>
      <w:r w:rsidRPr="00A8131A">
        <w:rPr>
          <w:color w:val="auto"/>
        </w:rPr>
        <w:t xml:space="preserve">Ilustración </w:t>
      </w:r>
      <w:r w:rsidRPr="00A8131A">
        <w:rPr>
          <w:color w:val="auto"/>
        </w:rPr>
        <w:fldChar w:fldCharType="begin"/>
      </w:r>
      <w:r w:rsidRPr="00A8131A">
        <w:rPr>
          <w:color w:val="auto"/>
        </w:rPr>
        <w:instrText xml:space="preserve"> SEQ Ilustración \* ARABIC </w:instrText>
      </w:r>
      <w:r w:rsidRPr="00A8131A">
        <w:rPr>
          <w:color w:val="auto"/>
        </w:rPr>
        <w:fldChar w:fldCharType="separate"/>
      </w:r>
      <w:r w:rsidR="00960845">
        <w:rPr>
          <w:noProof/>
          <w:color w:val="auto"/>
        </w:rPr>
        <w:t>3</w:t>
      </w:r>
      <w:r w:rsidRPr="00A8131A">
        <w:rPr>
          <w:color w:val="auto"/>
        </w:rPr>
        <w:fldChar w:fldCharType="end"/>
      </w:r>
      <w:bookmarkEnd w:id="77"/>
      <w:r w:rsidRPr="00A8131A">
        <w:rPr>
          <w:color w:val="auto"/>
        </w:rPr>
        <w:t xml:space="preserve">: Relación entre </w:t>
      </w:r>
      <w:proofErr w:type="spellStart"/>
      <w:r w:rsidRPr="00A8131A">
        <w:rPr>
          <w:color w:val="auto"/>
        </w:rPr>
        <w:t>xG</w:t>
      </w:r>
      <w:proofErr w:type="spellEnd"/>
      <w:r w:rsidRPr="00A8131A">
        <w:rPr>
          <w:color w:val="auto"/>
        </w:rPr>
        <w:t xml:space="preserve"> y</w:t>
      </w:r>
      <w:r w:rsidRPr="00A8131A">
        <w:rPr>
          <w:noProof/>
          <w:color w:val="auto"/>
        </w:rPr>
        <w:t xml:space="preserve"> dist</w:t>
      </w:r>
      <w:r w:rsidR="00DE43FB" w:rsidRPr="00A8131A">
        <w:rPr>
          <w:noProof/>
          <w:color w:val="auto"/>
        </w:rPr>
        <w:t>a</w:t>
      </w:r>
      <w:r w:rsidRPr="00A8131A">
        <w:rPr>
          <w:noProof/>
          <w:color w:val="auto"/>
        </w:rPr>
        <w:t>ncia a porteria diferenciando por Big Chance o no.</w:t>
      </w:r>
      <w:r w:rsidR="00DE43FB" w:rsidRPr="00A8131A">
        <w:rPr>
          <w:noProof/>
          <w:color w:val="auto"/>
        </w:rPr>
        <w:fldChar w:fldCharType="begin"/>
      </w:r>
      <w:r w:rsidR="0059066E">
        <w:rPr>
          <w:noProof/>
          <w:color w:val="auto"/>
        </w:rPr>
        <w:instrText xml:space="preserve"> ADDIN ZOTERO_ITEM CSL_CITATION {"citationID":"gcVSnzmD","properties":{"formattedCitation":"(Mullenberg, 2016)","plainCitation":"(Mullenberg, 2016)","noteIndex":0},"citationItems":[{"id":51,"uris":["http://zotero.org/users/7978684/items/7GCUEXSJ"],"uri":["http://zotero.org/users/7978684/items/7GCUEXSJ"],"itemData":{"id":51,"type":"post-weblog","abstract":"Expected Goals komt steeds vaker terug in het voetbal. Het staat voor de verwachte kans op een goal uit een schot. We leggen hier uit wat het precies is","genre":"TussenDeLinies","language":"nl_NL","note":"section: Geen categorie","title":"Expected Goals: wat is het en hoe berekenen we het? - Tussen de linies","title-short":"Expected Goals","URL":"https://www.tussendelinies.nl/expected-goals-uitgelegd/","author":[{"family":"Mullenberg","given":"Jan"}],"accessed":{"date-parts":[["2021",5,21]]},"issued":{"date-parts":[["2016",10,14]]}}}],"schema":"https://github.com/citation-style-language/schema/raw/master/csl-citation.json"} </w:instrText>
      </w:r>
      <w:r w:rsidR="00DE43FB" w:rsidRPr="00A8131A">
        <w:rPr>
          <w:noProof/>
          <w:color w:val="auto"/>
        </w:rPr>
        <w:fldChar w:fldCharType="separate"/>
      </w:r>
      <w:r w:rsidR="00DE43FB" w:rsidRPr="00A8131A">
        <w:rPr>
          <w:rFonts w:cs="Arial"/>
          <w:color w:val="auto"/>
        </w:rPr>
        <w:t>(Mullenberg, 2016)</w:t>
      </w:r>
      <w:bookmarkEnd w:id="79"/>
      <w:r w:rsidR="00DE43FB" w:rsidRPr="00A8131A">
        <w:rPr>
          <w:noProof/>
          <w:color w:val="auto"/>
        </w:rPr>
        <w:fldChar w:fldCharType="end"/>
      </w:r>
      <w:bookmarkEnd w:id="78"/>
    </w:p>
    <w:p w14:paraId="597C4B39" w14:textId="1F602E32" w:rsidR="00D1359E" w:rsidRDefault="00CF4A7D" w:rsidP="007A4D92">
      <w:r>
        <w:rPr>
          <w:noProof/>
        </w:rPr>
        <w:drawing>
          <wp:anchor distT="0" distB="0" distL="114300" distR="114300" simplePos="0" relativeHeight="251657216" behindDoc="0" locked="0" layoutInCell="1" allowOverlap="1" wp14:anchorId="55C09097" wp14:editId="6BCBBDFC">
            <wp:simplePos x="0" y="0"/>
            <wp:positionH relativeFrom="margin">
              <wp:posOffset>2416175</wp:posOffset>
            </wp:positionH>
            <wp:positionV relativeFrom="margin">
              <wp:posOffset>7812405</wp:posOffset>
            </wp:positionV>
            <wp:extent cx="3348000" cy="576000"/>
            <wp:effectExtent l="0" t="0" r="0" b="0"/>
            <wp:wrapSquare wrapText="bothSides"/>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49671" r="21775" b="40812"/>
                    <a:stretch/>
                  </pic:blipFill>
                  <pic:spPr bwMode="auto">
                    <a:xfrm>
                      <a:off x="0" y="0"/>
                      <a:ext cx="3348000" cy="57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0A51">
        <w:t xml:space="preserve">Para no depender de una variable subjetiva como es la de Big Chance y gracias a la mejora en la captura de datos que ha habido en los últimos años la empresa </w:t>
      </w:r>
      <w:proofErr w:type="spellStart"/>
      <w:r w:rsidR="00910A51">
        <w:t>SportsBomb</w:t>
      </w:r>
      <w:proofErr w:type="spellEnd"/>
      <w:r w:rsidR="00910A51">
        <w:t xml:space="preserve"> ha elaborado un modelo propio a partir de</w:t>
      </w:r>
      <w:r w:rsidR="00D1359E">
        <w:t xml:space="preserve"> capturar la posición de todos los futbolistas en el momento del </w:t>
      </w:r>
      <w:r w:rsidR="00C26A33">
        <w:t>disparo, así como si están en movimiento, parados o en el suelo</w:t>
      </w:r>
      <w:r w:rsidR="00D1359E">
        <w:t xml:space="preserve">. De esta manera se puede evaluar cuantos futbolistas hay entre el jugador que dispara y la portería otorgando un alto </w:t>
      </w:r>
      <w:proofErr w:type="spellStart"/>
      <w:r w:rsidR="00D1359E">
        <w:t>xG</w:t>
      </w:r>
      <w:proofErr w:type="spellEnd"/>
      <w:r w:rsidR="00D1359E">
        <w:t xml:space="preserve"> si no hay ningún rival en la portería pese a disparar desde lejos y un bajo </w:t>
      </w:r>
      <w:proofErr w:type="spellStart"/>
      <w:r w:rsidR="00D1359E">
        <w:t>xG</w:t>
      </w:r>
      <w:proofErr w:type="spellEnd"/>
      <w:r w:rsidR="00D1359E">
        <w:t xml:space="preserve"> si hay una gran cantidad de futbolistas para bloquear el disparo pese a que sea este más cercano.</w:t>
      </w:r>
      <w:r>
        <w:t xml:space="preserve"> En la </w:t>
      </w:r>
      <w:r>
        <w:fldChar w:fldCharType="begin"/>
      </w:r>
      <w:r>
        <w:instrText xml:space="preserve"> REF _Ref72942185 \h </w:instrText>
      </w:r>
      <w:r w:rsidR="007A4D92">
        <w:instrText xml:space="preserve"> \* MERGEFORMAT </w:instrText>
      </w:r>
      <w:r>
        <w:fldChar w:fldCharType="separate"/>
      </w:r>
      <w:r w:rsidRPr="00CF4A7D">
        <w:t xml:space="preserve">Ilustración </w:t>
      </w:r>
      <w:r w:rsidRPr="00CF4A7D">
        <w:rPr>
          <w:noProof/>
        </w:rPr>
        <w:t>4</w:t>
      </w:r>
      <w:r>
        <w:fldChar w:fldCharType="end"/>
      </w:r>
      <w:r>
        <w:t xml:space="preserve"> se puede comprobar la diferencia entre modelos.</w:t>
      </w:r>
    </w:p>
    <w:p w14:paraId="5714AC2E" w14:textId="2EBFBF47" w:rsidR="00C26A33" w:rsidRPr="007D5B4B" w:rsidRDefault="00CF4A7D" w:rsidP="00C26A33">
      <w:pPr>
        <w:jc w:val="right"/>
      </w:pPr>
      <w:r>
        <w:rPr>
          <w:noProof/>
        </w:rPr>
        <w:drawing>
          <wp:anchor distT="0" distB="0" distL="114300" distR="114300" simplePos="0" relativeHeight="251661312" behindDoc="0" locked="0" layoutInCell="1" allowOverlap="1" wp14:anchorId="189C886C" wp14:editId="024464F6">
            <wp:simplePos x="0" y="0"/>
            <wp:positionH relativeFrom="margin">
              <wp:posOffset>2416175</wp:posOffset>
            </wp:positionH>
            <wp:positionV relativeFrom="margin">
              <wp:posOffset>5833745</wp:posOffset>
            </wp:positionV>
            <wp:extent cx="3348000" cy="2016000"/>
            <wp:effectExtent l="0" t="0" r="0" b="0"/>
            <wp:wrapSquare wrapText="bothSides"/>
            <wp:docPr id="5" name="Imagen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26461" t="6615" r="15656" b="69116"/>
                    <a:stretch/>
                  </pic:blipFill>
                  <pic:spPr bwMode="auto">
                    <a:xfrm>
                      <a:off x="0" y="0"/>
                      <a:ext cx="3348000" cy="201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6A33">
        <w:rPr>
          <w:noProof/>
        </w:rPr>
        <w:drawing>
          <wp:inline distT="0" distB="0" distL="0" distR="0" wp14:anchorId="1144F81E" wp14:editId="14E1E0F3">
            <wp:extent cx="2408400" cy="2556000"/>
            <wp:effectExtent l="0" t="0" r="0" b="0"/>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0761" t="-1" r="28059" b="28266"/>
                    <a:stretch/>
                  </pic:blipFill>
                  <pic:spPr bwMode="auto">
                    <a:xfrm>
                      <a:off x="0" y="0"/>
                      <a:ext cx="2408400" cy="2556000"/>
                    </a:xfrm>
                    <a:prstGeom prst="rect">
                      <a:avLst/>
                    </a:prstGeom>
                    <a:noFill/>
                    <a:ln>
                      <a:noFill/>
                    </a:ln>
                    <a:extLst>
                      <a:ext uri="{53640926-AAD7-44D8-BBD7-CCE9431645EC}">
                        <a14:shadowObscured xmlns:a14="http://schemas.microsoft.com/office/drawing/2010/main"/>
                      </a:ext>
                    </a:extLst>
                  </pic:spPr>
                </pic:pic>
              </a:graphicData>
            </a:graphic>
          </wp:inline>
        </w:drawing>
      </w:r>
    </w:p>
    <w:p w14:paraId="42103473" w14:textId="6AFF5C10" w:rsidR="00CF4A7D" w:rsidRDefault="00CF4A7D" w:rsidP="00CF4A7D">
      <w:pPr>
        <w:pStyle w:val="Descripcin"/>
        <w:jc w:val="center"/>
        <w:rPr>
          <w:noProof/>
          <w:color w:val="auto"/>
        </w:rPr>
      </w:pPr>
      <w:bookmarkStart w:id="80" w:name="_Ref72942185"/>
      <w:bookmarkStart w:id="81" w:name="_Toc82627934"/>
      <w:r w:rsidRPr="00CF4A7D">
        <w:rPr>
          <w:color w:val="auto"/>
        </w:rPr>
        <w:t xml:space="preserve">Ilustración </w:t>
      </w:r>
      <w:r w:rsidRPr="00CF4A7D">
        <w:rPr>
          <w:color w:val="auto"/>
        </w:rPr>
        <w:fldChar w:fldCharType="begin"/>
      </w:r>
      <w:r w:rsidRPr="00CF4A7D">
        <w:rPr>
          <w:color w:val="auto"/>
        </w:rPr>
        <w:instrText xml:space="preserve"> SEQ Ilustración \* ARABIC </w:instrText>
      </w:r>
      <w:r w:rsidRPr="00CF4A7D">
        <w:rPr>
          <w:color w:val="auto"/>
        </w:rPr>
        <w:fldChar w:fldCharType="separate"/>
      </w:r>
      <w:r w:rsidR="00960845">
        <w:rPr>
          <w:noProof/>
          <w:color w:val="auto"/>
        </w:rPr>
        <w:t>4</w:t>
      </w:r>
      <w:r w:rsidRPr="00CF4A7D">
        <w:rPr>
          <w:color w:val="auto"/>
        </w:rPr>
        <w:fldChar w:fldCharType="end"/>
      </w:r>
      <w:bookmarkEnd w:id="80"/>
      <w:r w:rsidRPr="00CF4A7D">
        <w:rPr>
          <w:color w:val="auto"/>
        </w:rPr>
        <w:t xml:space="preserve">: Comparativa del mismo disparo </w:t>
      </w:r>
      <w:r>
        <w:rPr>
          <w:color w:val="auto"/>
        </w:rPr>
        <w:t>entre el</w:t>
      </w:r>
      <w:r w:rsidRPr="00CF4A7D">
        <w:rPr>
          <w:color w:val="auto"/>
        </w:rPr>
        <w:t xml:space="preserve"> modelo de</w:t>
      </w:r>
      <w:r w:rsidRPr="00CF4A7D">
        <w:rPr>
          <w:noProof/>
          <w:color w:val="auto"/>
        </w:rPr>
        <w:t xml:space="preserve"> xG de UnderStat</w:t>
      </w:r>
      <w:r>
        <w:rPr>
          <w:noProof/>
          <w:color w:val="auto"/>
        </w:rPr>
        <w:t xml:space="preserve"> (0,93xG)</w:t>
      </w:r>
      <w:r w:rsidRPr="00CF4A7D">
        <w:rPr>
          <w:noProof/>
          <w:color w:val="auto"/>
        </w:rPr>
        <w:t xml:space="preserve"> con el de SportsBomb </w:t>
      </w:r>
      <w:r>
        <w:rPr>
          <w:noProof/>
          <w:color w:val="auto"/>
        </w:rPr>
        <w:t>(</w:t>
      </w:r>
      <w:r w:rsidRPr="002D4287">
        <w:rPr>
          <w:noProof/>
          <w:color w:val="auto"/>
        </w:rPr>
        <w:t>0,29xG).</w:t>
      </w:r>
      <w:r w:rsidRPr="002D4287">
        <w:rPr>
          <w:noProof/>
          <w:color w:val="auto"/>
        </w:rPr>
        <w:fldChar w:fldCharType="begin"/>
      </w:r>
      <w:r w:rsidR="00DD14B3" w:rsidRPr="002D4287">
        <w:rPr>
          <w:noProof/>
          <w:color w:val="auto"/>
        </w:rPr>
        <w:instrText xml:space="preserve"> ADDIN ZOTERO_ITEM CSL_CITATION {"citationID":"QBeJw8D5","properties":{"formattedCitation":"(Goodman, 2018b)","plainCitation":"(Goodman, 2018b)","noteIndex":0},"citationItems":[{"id":56,"uris":["http://zotero.org/users/7978684/items/C32JRU5E"],"uri":["http://zotero.org/users/7978684/items/C32JRU5E"],"itemData":{"id":56,"type":"post-weblog","abstract":"Yesterday, in part one, we talked about how expected goals came to be. Today, we’re going to look at what...","container-title":"StatsBomb","language":"en-US","title":"The Dual Life of Expected Goals (Part 2)","URL":"https://statsbomb.com/2018/05/the-dual-life-of-expected-goals-part-2/","author":[{"family":"Goodman","given":"Mike"}],"accessed":{"date-parts":[["2021",5,26]]},"issued":{"date-parts":[["2018",5,18]]}}}],"schema":"https://github.com/citation-style-language/schema/raw/master/csl-citation.json"} </w:instrText>
      </w:r>
      <w:r w:rsidRPr="002D4287">
        <w:rPr>
          <w:noProof/>
          <w:color w:val="auto"/>
        </w:rPr>
        <w:fldChar w:fldCharType="separate"/>
      </w:r>
      <w:r w:rsidR="00DD14B3" w:rsidRPr="002D4287">
        <w:rPr>
          <w:rFonts w:cs="Arial"/>
          <w:color w:val="auto"/>
        </w:rPr>
        <w:t>(Goodman, 2018b)</w:t>
      </w:r>
      <w:bookmarkEnd w:id="81"/>
      <w:r w:rsidRPr="002D4287">
        <w:rPr>
          <w:noProof/>
          <w:color w:val="auto"/>
        </w:rPr>
        <w:fldChar w:fldCharType="end"/>
      </w:r>
    </w:p>
    <w:p w14:paraId="003587A9" w14:textId="4A6C1739" w:rsidR="00273747" w:rsidRDefault="00B87B1F" w:rsidP="00046393">
      <w:r>
        <w:lastRenderedPageBreak/>
        <w:t xml:space="preserve">Los creadores del modelo explican que no modifica excesivamente las predicciones al analizar grandes cantidades de disparos, pero es útil para corregir casos atípicos, dejar de usar variables sesgadas y mejorar la precisión en muestras pequeñas como pueden ser un único partido. Mas allá de la medida explicita de los </w:t>
      </w:r>
      <w:proofErr w:type="spellStart"/>
      <w:r>
        <w:t>xG</w:t>
      </w:r>
      <w:proofErr w:type="spellEnd"/>
      <w:r>
        <w:t xml:space="preserve"> este nuevo modelo también ayuda a analizar otras métricas del juego como son la</w:t>
      </w:r>
      <w:r w:rsidR="00046393">
        <w:t>s relacionadas con la</w:t>
      </w:r>
      <w:r>
        <w:t xml:space="preserve"> buena colocación de la defensa o del portero en los momentos del disparo.</w:t>
      </w:r>
    </w:p>
    <w:p w14:paraId="2F460E57" w14:textId="7167990A" w:rsidR="000B3DBD" w:rsidRDefault="00273747" w:rsidP="00046393">
      <w:r>
        <w:t xml:space="preserve">La propia empresa </w:t>
      </w:r>
      <w:proofErr w:type="spellStart"/>
      <w:r>
        <w:t>SportsBomb</w:t>
      </w:r>
      <w:proofErr w:type="spellEnd"/>
      <w:r>
        <w:t xml:space="preserve"> posteriormente ha añadido otra variable al cálculo de los </w:t>
      </w:r>
      <w:proofErr w:type="spellStart"/>
      <w:r>
        <w:t>xG</w:t>
      </w:r>
      <w:proofErr w:type="spellEnd"/>
      <w:r>
        <w:t xml:space="preserve">, en este caso se trata de la altura en la que se realiza el disparo o </w:t>
      </w:r>
      <w:proofErr w:type="spellStart"/>
      <w:r w:rsidRPr="00273747">
        <w:rPr>
          <w:i/>
          <w:iCs/>
        </w:rPr>
        <w:t>Shot</w:t>
      </w:r>
      <w:proofErr w:type="spellEnd"/>
      <w:r w:rsidRPr="00273747">
        <w:rPr>
          <w:i/>
          <w:iCs/>
        </w:rPr>
        <w:t xml:space="preserve"> </w:t>
      </w:r>
      <w:proofErr w:type="spellStart"/>
      <w:r w:rsidRPr="00273747">
        <w:rPr>
          <w:i/>
          <w:iCs/>
        </w:rPr>
        <w:t>Impact</w:t>
      </w:r>
      <w:proofErr w:type="spellEnd"/>
      <w:r w:rsidRPr="00273747">
        <w:rPr>
          <w:i/>
          <w:iCs/>
        </w:rPr>
        <w:t xml:space="preserve"> </w:t>
      </w:r>
      <w:proofErr w:type="spellStart"/>
      <w:r w:rsidRPr="00273747">
        <w:rPr>
          <w:i/>
          <w:iCs/>
        </w:rPr>
        <w:t>Height</w:t>
      </w:r>
      <w:proofErr w:type="spellEnd"/>
      <w:r w:rsidRPr="00273747">
        <w:t xml:space="preserve"> (SIH)</w:t>
      </w:r>
      <w:r>
        <w:t xml:space="preserve">. Hay que destacar que la empresa ya </w:t>
      </w:r>
      <w:r w:rsidR="00392F9A">
        <w:t>tenía</w:t>
      </w:r>
      <w:r>
        <w:t xml:space="preserve"> incorporado en su modelo una variable para saber si el disparo venia precedido por un pase a ras de suelo o un pase alto por lo que </w:t>
      </w:r>
      <w:r w:rsidR="000B3DBD">
        <w:t xml:space="preserve">cierta medida ya se contemplaba anteriormente, pero al tener un mayor abanico de opciones el nuevo modelo da mayor valor a disparar un balón que va a ras de suelo que antes mientras que los </w:t>
      </w:r>
      <w:proofErr w:type="spellStart"/>
      <w:r w:rsidR="000B3DBD">
        <w:t>xG</w:t>
      </w:r>
      <w:proofErr w:type="spellEnd"/>
      <w:r w:rsidR="000B3DBD">
        <w:t xml:space="preserve"> se ven reducidos en casos más atípicos donde el futbolista debe hacer un movimiento antinatural para golpear y que requieren de una mayor técnica como se muestra en la</w:t>
      </w:r>
      <w:r w:rsidR="000307D0">
        <w:t xml:space="preserve"> </w:t>
      </w:r>
      <w:r w:rsidR="000307D0">
        <w:fldChar w:fldCharType="begin"/>
      </w:r>
      <w:r w:rsidR="000307D0">
        <w:instrText xml:space="preserve"> REF _Ref72946981 \h </w:instrText>
      </w:r>
      <w:r w:rsidR="000307D0">
        <w:fldChar w:fldCharType="separate"/>
      </w:r>
      <w:r w:rsidR="000307D0" w:rsidRPr="000307D0">
        <w:t xml:space="preserve">Ilustración </w:t>
      </w:r>
      <w:r w:rsidR="000307D0" w:rsidRPr="000307D0">
        <w:rPr>
          <w:noProof/>
        </w:rPr>
        <w:t>5</w:t>
      </w:r>
      <w:r w:rsidR="000307D0">
        <w:fldChar w:fldCharType="end"/>
      </w:r>
      <w:r w:rsidR="000307D0">
        <w:t>.</w:t>
      </w:r>
      <w:r w:rsidR="000307D0">
        <w:fldChar w:fldCharType="begin"/>
      </w:r>
      <w:r w:rsidR="000307D0">
        <w:instrText xml:space="preserve"> ADDIN ZOTERO_ITEM CSL_CITATION {"citationID":"etSKP3HQ","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000307D0">
        <w:fldChar w:fldCharType="separate"/>
      </w:r>
      <w:r w:rsidR="000307D0" w:rsidRPr="000307D0">
        <w:rPr>
          <w:rFonts w:cs="Arial"/>
        </w:rPr>
        <w:t>(</w:t>
      </w:r>
      <w:proofErr w:type="spellStart"/>
      <w:r w:rsidR="000307D0" w:rsidRPr="000307D0">
        <w:rPr>
          <w:rFonts w:cs="Arial"/>
        </w:rPr>
        <w:t>Knutson</w:t>
      </w:r>
      <w:proofErr w:type="spellEnd"/>
      <w:r w:rsidR="000307D0" w:rsidRPr="000307D0">
        <w:rPr>
          <w:rFonts w:cs="Arial"/>
        </w:rPr>
        <w:t>, 2020)</w:t>
      </w:r>
      <w:r w:rsidR="000307D0">
        <w:fldChar w:fldCharType="end"/>
      </w:r>
    </w:p>
    <w:p w14:paraId="55F7152A" w14:textId="09985CE9" w:rsidR="000B3DBD" w:rsidRDefault="000B3DBD" w:rsidP="00046393">
      <w:r>
        <w:rPr>
          <w:noProof/>
        </w:rPr>
        <w:drawing>
          <wp:inline distT="0" distB="0" distL="0" distR="0" wp14:anchorId="353118CF" wp14:editId="387F8ADE">
            <wp:extent cx="5600700" cy="25527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9460"/>
                    <a:stretch/>
                  </pic:blipFill>
                  <pic:spPr bwMode="auto">
                    <a:xfrm>
                      <a:off x="0" y="0"/>
                      <a:ext cx="5600700" cy="2552700"/>
                    </a:xfrm>
                    <a:prstGeom prst="rect">
                      <a:avLst/>
                    </a:prstGeom>
                    <a:ln>
                      <a:noFill/>
                    </a:ln>
                    <a:extLst>
                      <a:ext uri="{53640926-AAD7-44D8-BBD7-CCE9431645EC}">
                        <a14:shadowObscured xmlns:a14="http://schemas.microsoft.com/office/drawing/2010/main"/>
                      </a:ext>
                    </a:extLst>
                  </pic:spPr>
                </pic:pic>
              </a:graphicData>
            </a:graphic>
          </wp:inline>
        </w:drawing>
      </w:r>
    </w:p>
    <w:p w14:paraId="683CE543" w14:textId="40060186" w:rsidR="00D20D21" w:rsidRPr="000307D0" w:rsidRDefault="000307D0" w:rsidP="000307D0">
      <w:pPr>
        <w:pStyle w:val="Descripcin"/>
        <w:jc w:val="center"/>
        <w:rPr>
          <w:i w:val="0"/>
          <w:iCs w:val="0"/>
          <w:color w:val="auto"/>
        </w:rPr>
      </w:pPr>
      <w:bookmarkStart w:id="82" w:name="_Ref72946981"/>
      <w:bookmarkStart w:id="83" w:name="_Toc82627935"/>
      <w:r w:rsidRPr="000307D0">
        <w:rPr>
          <w:color w:val="auto"/>
        </w:rPr>
        <w:t xml:space="preserve">Ilustración </w:t>
      </w:r>
      <w:r w:rsidRPr="000307D0">
        <w:rPr>
          <w:color w:val="auto"/>
        </w:rPr>
        <w:fldChar w:fldCharType="begin"/>
      </w:r>
      <w:r w:rsidRPr="000307D0">
        <w:rPr>
          <w:color w:val="auto"/>
        </w:rPr>
        <w:instrText xml:space="preserve"> SEQ Ilustración \* ARABIC </w:instrText>
      </w:r>
      <w:r w:rsidRPr="000307D0">
        <w:rPr>
          <w:color w:val="auto"/>
        </w:rPr>
        <w:fldChar w:fldCharType="separate"/>
      </w:r>
      <w:r w:rsidR="00960845">
        <w:rPr>
          <w:noProof/>
          <w:color w:val="auto"/>
        </w:rPr>
        <w:t>5</w:t>
      </w:r>
      <w:r w:rsidRPr="000307D0">
        <w:rPr>
          <w:color w:val="auto"/>
        </w:rPr>
        <w:fldChar w:fldCharType="end"/>
      </w:r>
      <w:bookmarkEnd w:id="82"/>
      <w:r w:rsidRPr="000307D0">
        <w:rPr>
          <w:color w:val="auto"/>
        </w:rPr>
        <w:t>: Ejemplo de disparo complicado por la altura del balón al golpear</w:t>
      </w:r>
      <w:r w:rsidR="004B5278">
        <w:rPr>
          <w:color w:val="auto"/>
        </w:rPr>
        <w:t>.</w:t>
      </w:r>
      <w:r w:rsidRPr="000307D0">
        <w:rPr>
          <w:color w:val="auto"/>
        </w:rPr>
        <w:t xml:space="preserve"> </w:t>
      </w:r>
      <w:r w:rsidR="004B5278">
        <w:rPr>
          <w:color w:val="auto"/>
        </w:rPr>
        <w:t>L</w:t>
      </w:r>
      <w:r w:rsidRPr="000307D0">
        <w:rPr>
          <w:color w:val="auto"/>
        </w:rPr>
        <w:t xml:space="preserve">os </w:t>
      </w:r>
      <w:proofErr w:type="spellStart"/>
      <w:r w:rsidRPr="000307D0">
        <w:rPr>
          <w:color w:val="auto"/>
        </w:rPr>
        <w:t>xG</w:t>
      </w:r>
      <w:proofErr w:type="spellEnd"/>
      <w:r w:rsidRPr="000307D0">
        <w:rPr>
          <w:color w:val="auto"/>
        </w:rPr>
        <w:t xml:space="preserve"> se reducen en el nuevo modelo de 0,65xG a 0,35xG.</w:t>
      </w:r>
      <w:r w:rsidRPr="000307D0">
        <w:rPr>
          <w:color w:val="auto"/>
        </w:rPr>
        <w:fldChar w:fldCharType="begin"/>
      </w:r>
      <w:r w:rsidRPr="000307D0">
        <w:rPr>
          <w:color w:val="auto"/>
        </w:rPr>
        <w:instrText xml:space="preserve"> ADDIN ZOTERO_ITEM CSL_CITATION {"citationID":"0elvOj3e","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Pr="000307D0">
        <w:rPr>
          <w:color w:val="auto"/>
        </w:rPr>
        <w:fldChar w:fldCharType="separate"/>
      </w:r>
      <w:r w:rsidRPr="000307D0">
        <w:rPr>
          <w:rFonts w:cs="Arial"/>
          <w:color w:val="auto"/>
        </w:rPr>
        <w:t>(Knutson, 2020)</w:t>
      </w:r>
      <w:bookmarkEnd w:id="83"/>
      <w:r w:rsidRPr="000307D0">
        <w:rPr>
          <w:color w:val="auto"/>
        </w:rPr>
        <w:fldChar w:fldCharType="end"/>
      </w:r>
    </w:p>
    <w:p w14:paraId="7934AB7D" w14:textId="7D1549C5" w:rsidR="0075281E" w:rsidRDefault="009C72A2" w:rsidP="007A4D92">
      <w:r w:rsidRPr="00AB0305">
        <w:t xml:space="preserve">Otros tipos de modelos creados han tenido en cuenta variables como la calidad </w:t>
      </w:r>
      <w:r w:rsidR="00BD7C10" w:rsidRPr="00AB0305">
        <w:t>específica</w:t>
      </w:r>
      <w:r w:rsidRPr="00AB0305">
        <w:t xml:space="preserve"> del futbolista en cuestión, su calidad ofensiva en el caso del atacante y defensiva por parte de la defensa o el portero.</w:t>
      </w:r>
      <w:r w:rsidR="00BD7C10" w:rsidRPr="00AB0305">
        <w:t xml:space="preserve"> </w:t>
      </w:r>
      <w:proofErr w:type="spellStart"/>
      <w:r w:rsidR="00BD7C10" w:rsidRPr="00392F9A">
        <w:rPr>
          <w:lang w:val="en-US"/>
        </w:rPr>
        <w:t>Ejemplos</w:t>
      </w:r>
      <w:proofErr w:type="spellEnd"/>
      <w:r w:rsidR="00BD7C10" w:rsidRPr="00392F9A">
        <w:rPr>
          <w:lang w:val="en-US"/>
        </w:rPr>
        <w:t xml:space="preserve"> de </w:t>
      </w:r>
      <w:proofErr w:type="spellStart"/>
      <w:r w:rsidR="00BD7C10" w:rsidRPr="00392F9A">
        <w:rPr>
          <w:lang w:val="en-US"/>
        </w:rPr>
        <w:t>modelos</w:t>
      </w:r>
      <w:proofErr w:type="spellEnd"/>
      <w:r w:rsidR="00BD7C10" w:rsidRPr="00392F9A">
        <w:rPr>
          <w:lang w:val="en-US"/>
        </w:rPr>
        <w:t xml:space="preserve"> que </w:t>
      </w:r>
      <w:proofErr w:type="spellStart"/>
      <w:r w:rsidR="00BD7C10" w:rsidRPr="00392F9A">
        <w:rPr>
          <w:lang w:val="en-US"/>
        </w:rPr>
        <w:t>usan</w:t>
      </w:r>
      <w:proofErr w:type="spellEnd"/>
      <w:r w:rsidR="00BD7C10" w:rsidRPr="00392F9A">
        <w:rPr>
          <w:lang w:val="en-US"/>
        </w:rPr>
        <w:t xml:space="preserve"> la </w:t>
      </w:r>
      <w:proofErr w:type="spellStart"/>
      <w:r w:rsidR="00BD7C10" w:rsidRPr="00392F9A">
        <w:rPr>
          <w:lang w:val="en-US"/>
        </w:rPr>
        <w:t>calidad</w:t>
      </w:r>
      <w:proofErr w:type="spellEnd"/>
      <w:r w:rsidR="00BD7C10" w:rsidRPr="00392F9A">
        <w:rPr>
          <w:lang w:val="en-US"/>
        </w:rPr>
        <w:t xml:space="preserve"> de los </w:t>
      </w:r>
      <w:proofErr w:type="spellStart"/>
      <w:r w:rsidR="00BD7C10" w:rsidRPr="00392F9A">
        <w:rPr>
          <w:lang w:val="en-US"/>
        </w:rPr>
        <w:t>futbolistas</w:t>
      </w:r>
      <w:proofErr w:type="spellEnd"/>
      <w:r w:rsidR="00BD7C10" w:rsidRPr="00392F9A">
        <w:rPr>
          <w:lang w:val="en-US"/>
        </w:rPr>
        <w:t xml:space="preserve"> son “Improving the estimation of outcome probabilities of football matches using in-game information” </w:t>
      </w:r>
      <w:r w:rsidR="00BD7C10">
        <w:fldChar w:fldCharType="begin"/>
      </w:r>
      <w:r w:rsidR="00BD7C10" w:rsidRPr="00392F9A">
        <w:rPr>
          <w:lang w:val="en-US"/>
        </w:rPr>
        <w:instrText xml:space="preserve"> ADDIN ZOTERO_ITEM CSL_CITATION {"citationID":"dbaDHf4k","properties":{"formattedCitation":"(Noordman, 2019)","plainCitation":"(Noordman, 2019)","noteIndex":0},"citationItems":[{"id":60,"uris":["http://zotero.org/users/7978684/items/DCGCSPM5"],"uri":["http://zotero.org/users/7978684/items/DCGCSPM5"],"itemData":{"id":60,"type":"thesis","archive":"https://www.scisports.com/wp-content/uploads/2019/10/Noordman-Rogier-12366315-MSc-ETRICS.pdf","language":"en","number-of-pages":"54","publisher":"Amsterdam School of Economics","title":"Improving the estimation of outcome probabilities of football matches using in-game information","URL":"https://www.scisports.com/wp-content/uploads/2019/10/Noordman-Rogier-12366315-MSc-ETRICS.pdf","author":[{"family":"Noordman","given":"Rogier"}],"accessed":{"date-parts":[["2021",5,27]]},"issued":{"date-parts":[["2019",7,12]]}}}],"schema":"https://github.com/citation-style-language/schema/raw/master/csl-citation.json"} </w:instrText>
      </w:r>
      <w:r w:rsidR="00BD7C10">
        <w:fldChar w:fldCharType="separate"/>
      </w:r>
      <w:r w:rsidR="00BD7C10" w:rsidRPr="00392F9A">
        <w:rPr>
          <w:lang w:val="en-US"/>
        </w:rPr>
        <w:t>(Noordman, 2019)</w:t>
      </w:r>
      <w:r w:rsidR="00BD7C10">
        <w:fldChar w:fldCharType="end"/>
      </w:r>
      <w:r w:rsidR="00BD7C10" w:rsidRPr="00392F9A">
        <w:rPr>
          <w:lang w:val="en-US"/>
        </w:rPr>
        <w:t xml:space="preserve"> y</w:t>
      </w:r>
      <w:r w:rsidR="00AB0305" w:rsidRPr="00392F9A">
        <w:rPr>
          <w:lang w:val="en-US"/>
        </w:rPr>
        <w:t xml:space="preserve"> “Expected Goals in Soccer: Explaining Match Results using Predictive Analytic”</w:t>
      </w:r>
      <w:r w:rsidR="00BD7C10" w:rsidRPr="00392F9A">
        <w:rPr>
          <w:lang w:val="en-US"/>
        </w:rPr>
        <w:t xml:space="preserve"> </w:t>
      </w:r>
      <w:r w:rsidR="00AB0305">
        <w:fldChar w:fldCharType="begin"/>
      </w:r>
      <w:r w:rsidR="0092607B" w:rsidRPr="00392F9A">
        <w:rPr>
          <w:lang w:val="en-US"/>
        </w:rPr>
        <w:instrText xml:space="preserve"> ADDIN ZOTERO_ITEM CSL_CITATION {"citationID":"eVRuL5yu","properties":{"formattedCitation":"(Eggels, 2016)","plainCitation":"(Eggels, 2016)","noteIndex":0},"citationItems":[{"id":62,"uris":["http://zotero.org/users/7978684/items/BGIPWWKR"],"uri":["http://zotero.org/users/7978684/items/BGIPWWKR"],"itemData":{"id":62,"type":"thesis","event-place":"Eindhoven","language":"en","number-of-pages":"63","publisher":"Eindhoven University of Technology","publisher-place":"Eindhoven","source":"Zotero","title":"Expected Goals in Soccer: Explaining Match Results using Predictive Analytic","title-short":"Expected Goals in Soccer","URL":"https://pure.tue.nl/ws/portalfiles/portal/46945853","author":[{"family":"Eggels","given":"H P H"}],"accessed":{"date-parts":[["2021",5,22]]},"issued":{"date-parts":[["2016",3]]}}}],"schema":"https://github.com/citation-style-language/schema/raw/master/csl-citation.json"} </w:instrText>
      </w:r>
      <w:r w:rsidR="00AB0305">
        <w:fldChar w:fldCharType="separate"/>
      </w:r>
      <w:r w:rsidR="00AB0305" w:rsidRPr="00392F9A">
        <w:rPr>
          <w:lang w:val="en-US"/>
        </w:rPr>
        <w:t>(Eggels, 2016)</w:t>
      </w:r>
      <w:r w:rsidR="00AB0305">
        <w:fldChar w:fldCharType="end"/>
      </w:r>
      <w:r w:rsidR="00AB0305" w:rsidRPr="00392F9A">
        <w:rPr>
          <w:lang w:val="en-US"/>
        </w:rPr>
        <w:t xml:space="preserve">. </w:t>
      </w:r>
      <w:r w:rsidR="00AB0305">
        <w:t xml:space="preserve">En ambos casos se usaron como valores para determinar las habilidades de los futbolistas los atributos de los jugadores en el videojuego FIFA de Electronic Arts. </w:t>
      </w:r>
    </w:p>
    <w:p w14:paraId="7376136E" w14:textId="39469CC9" w:rsidR="000307D0" w:rsidRDefault="0075281E" w:rsidP="007A4D92">
      <w:r>
        <w:lastRenderedPageBreak/>
        <w:t xml:space="preserve">Si bien en ambos trabajos se explica que esta variable mejora la precisión del modelo cabe destacar </w:t>
      </w:r>
      <w:r w:rsidR="00BE07D6">
        <w:t>tres</w:t>
      </w:r>
      <w:r>
        <w:t xml:space="preserve"> aspectos: por un lado</w:t>
      </w:r>
      <w:r w:rsidR="00F31411">
        <w:t>,</w:t>
      </w:r>
      <w:r>
        <w:t xml:space="preserve"> </w:t>
      </w:r>
      <w:r w:rsidR="00BE07D6">
        <w:t xml:space="preserve">igual que ocurría con la variable Big Chance en este caso </w:t>
      </w:r>
      <w:r>
        <w:t xml:space="preserve">se usa una variable subjetiva para medir la habilidad de los futbolistas, no todo el mundo estará de acuerdo en que X </w:t>
      </w:r>
      <w:r w:rsidR="00BE07D6">
        <w:t xml:space="preserve">jugador </w:t>
      </w:r>
      <w:r>
        <w:t xml:space="preserve">sea mejor que Y disparando o parando disparos. Por otro, al tener en cuenta la habilidad del futbolista se elimina poder analizar los futbolistas entre sí puesto </w:t>
      </w:r>
      <w:r w:rsidR="00BE07D6">
        <w:t xml:space="preserve">que para un mismo disparo para la misma ocasión dos futbolistas acumularán distinto grado de </w:t>
      </w:r>
      <w:proofErr w:type="spellStart"/>
      <w:r w:rsidR="00BE07D6">
        <w:t>xG</w:t>
      </w:r>
      <w:proofErr w:type="spellEnd"/>
      <w:r w:rsidR="00BE07D6">
        <w:t xml:space="preserve">. La propia medida de </w:t>
      </w:r>
      <w:proofErr w:type="spellStart"/>
      <w:r w:rsidR="00BE07D6">
        <w:t>xG</w:t>
      </w:r>
      <w:proofErr w:type="spellEnd"/>
      <w:r w:rsidR="00BE07D6">
        <w:t xml:space="preserve"> debería ser la que permita hacer el análisis de que futbolista es mejor o peor y para ello los disparos deben evaluarse</w:t>
      </w:r>
      <w:r w:rsidR="00E807A1">
        <w:t xml:space="preserve"> de la misma manera </w:t>
      </w:r>
      <w:r w:rsidR="00BE07D6">
        <w:t>para todos. El tercer aspecto es que para futbolistas que no aparecen en el videojuego no se tendrá conocimiento de esa variable.</w:t>
      </w:r>
    </w:p>
    <w:p w14:paraId="60AE0165" w14:textId="2E5D2719" w:rsidR="00E807A1" w:rsidRDefault="00E807A1" w:rsidP="007A4D92">
      <w:r>
        <w:t xml:space="preserve">En este último trabajo también se usó el marcador como variable, es decir, si el equipo del lanzador iba ganando, perdiendo o empatando en ese momento. Esta variable es interesante puesto que el marcador puede afectar psicológicamente a ambos equipos, el </w:t>
      </w:r>
      <w:r w:rsidR="00043510">
        <w:t>trabajo,</w:t>
      </w:r>
      <w:r>
        <w:t xml:space="preserve"> pero, no explica de </w:t>
      </w:r>
      <w:r w:rsidR="00CD2BD8">
        <w:t>qué</w:t>
      </w:r>
      <w:r>
        <w:t xml:space="preserve"> manera afecta a los </w:t>
      </w:r>
      <w:proofErr w:type="spellStart"/>
      <w:r>
        <w:t>xG</w:t>
      </w:r>
      <w:proofErr w:type="spellEnd"/>
      <w:r>
        <w:t xml:space="preserve"> esta variable y para jugadas parecidas en que escenarios se marcan más goles.</w:t>
      </w:r>
      <w:r w:rsidR="00F31411">
        <w:t xml:space="preserve"> También en “</w:t>
      </w:r>
      <w:r w:rsidR="00F31411" w:rsidRPr="00F31411">
        <w:t xml:space="preserve">Un </w:t>
      </w:r>
      <w:proofErr w:type="spellStart"/>
      <w:r w:rsidR="00F31411" w:rsidRPr="00F31411">
        <w:t>nuovo</w:t>
      </w:r>
      <w:proofErr w:type="spellEnd"/>
      <w:r w:rsidR="00F31411" w:rsidRPr="00F31411">
        <w:t xml:space="preserve"> </w:t>
      </w:r>
      <w:proofErr w:type="spellStart"/>
      <w:r w:rsidR="00F31411" w:rsidRPr="00F31411">
        <w:t>modello</w:t>
      </w:r>
      <w:proofErr w:type="spellEnd"/>
      <w:r w:rsidR="00F31411" w:rsidRPr="00F31411">
        <w:t xml:space="preserve"> di </w:t>
      </w:r>
      <w:proofErr w:type="spellStart"/>
      <w:r w:rsidR="00F31411" w:rsidRPr="00F31411">
        <w:t>Expected</w:t>
      </w:r>
      <w:proofErr w:type="spellEnd"/>
      <w:r w:rsidR="00F31411" w:rsidRPr="00F31411">
        <w:t xml:space="preserve"> </w:t>
      </w:r>
      <w:proofErr w:type="spellStart"/>
      <w:r w:rsidR="00F31411" w:rsidRPr="00F31411">
        <w:t>Goals</w:t>
      </w:r>
      <w:proofErr w:type="spellEnd"/>
      <w:r w:rsidR="00F31411">
        <w:t xml:space="preserve">” </w:t>
      </w:r>
      <w:r w:rsidR="00F31411">
        <w:fldChar w:fldCharType="begin"/>
      </w:r>
      <w:r w:rsidR="00F31411">
        <w:instrText xml:space="preserve"> ADDIN ZOTERO_ITEM CSL_CITATION {"citationID":"TppFuw7N","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F31411">
        <w:fldChar w:fldCharType="separate"/>
      </w:r>
      <w:r w:rsidR="00F31411" w:rsidRPr="00F31411">
        <w:rPr>
          <w:rFonts w:cs="Arial"/>
        </w:rPr>
        <w:t>(</w:t>
      </w:r>
      <w:proofErr w:type="spellStart"/>
      <w:r w:rsidR="00F31411" w:rsidRPr="00F31411">
        <w:rPr>
          <w:rFonts w:cs="Arial"/>
        </w:rPr>
        <w:t>Giacobbe</w:t>
      </w:r>
      <w:proofErr w:type="spellEnd"/>
      <w:r w:rsidR="00F31411" w:rsidRPr="00F31411">
        <w:rPr>
          <w:rFonts w:cs="Arial"/>
        </w:rPr>
        <w:t>, 2016)</w:t>
      </w:r>
      <w:r w:rsidR="00F31411">
        <w:fldChar w:fldCharType="end"/>
      </w:r>
      <w:r w:rsidR="00F31411">
        <w:t xml:space="preserve"> se muestra un modelo donde también se tiene en cuenta el resultado para calcular los </w:t>
      </w:r>
      <w:proofErr w:type="spellStart"/>
      <w:r w:rsidR="00F31411">
        <w:t>xG</w:t>
      </w:r>
      <w:proofErr w:type="spellEnd"/>
      <w:r w:rsidR="00F31411">
        <w:t xml:space="preserve">, el autor muestra gráficamente como para una misma distancia la probabilidad de marcar es </w:t>
      </w:r>
      <w:r w:rsidR="00CD2BD8">
        <w:t>más</w:t>
      </w:r>
      <w:r w:rsidR="00F31411">
        <w:t xml:space="preserve"> alta cuando se tiene una ventaja de más de 2 goles que cuando el resultado esta empatada y en caso de perder por 2 goles o más las probabilidades son aún más bajas. El mismo modelo analiza el factor campo y muestra como para disparos igual de lejanos la probabilidad de marcar es mayor en el caso de los equipos locales respecto de los visitantes tal y como se aprecia en la </w:t>
      </w:r>
      <w:r w:rsidR="00F31411">
        <w:fldChar w:fldCharType="begin"/>
      </w:r>
      <w:r w:rsidR="00F31411">
        <w:instrText xml:space="preserve"> REF _Ref73042269 \h </w:instrText>
      </w:r>
      <w:r w:rsidR="007A4D92">
        <w:instrText xml:space="preserve"> \* MERGEFORMAT </w:instrText>
      </w:r>
      <w:r w:rsidR="00F31411">
        <w:fldChar w:fldCharType="separate"/>
      </w:r>
      <w:r w:rsidR="00F31411" w:rsidRPr="00F31411">
        <w:t xml:space="preserve">Ilustración </w:t>
      </w:r>
      <w:r w:rsidR="00F31411" w:rsidRPr="00F31411">
        <w:rPr>
          <w:noProof/>
        </w:rPr>
        <w:t>6</w:t>
      </w:r>
      <w:r w:rsidR="00F31411">
        <w:fldChar w:fldCharType="end"/>
      </w:r>
      <w:r w:rsidR="00F31411">
        <w:t>.</w:t>
      </w:r>
    </w:p>
    <w:p w14:paraId="6A53B954" w14:textId="63F8DB3E" w:rsidR="00F31411" w:rsidRDefault="00F31411" w:rsidP="00F31411">
      <w:pPr>
        <w:spacing w:line="276" w:lineRule="auto"/>
        <w:jc w:val="center"/>
      </w:pPr>
      <w:r>
        <w:rPr>
          <w:noProof/>
        </w:rPr>
        <w:drawing>
          <wp:inline distT="0" distB="0" distL="0" distR="0" wp14:anchorId="6105A5DC" wp14:editId="378CE1B7">
            <wp:extent cx="4516964" cy="2880000"/>
            <wp:effectExtent l="0" t="0" r="0" b="0"/>
            <wp:docPr id="8" name="Imagen 8"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6964" cy="2880000"/>
                    </a:xfrm>
                    <a:prstGeom prst="rect">
                      <a:avLst/>
                    </a:prstGeom>
                    <a:noFill/>
                    <a:ln>
                      <a:noFill/>
                    </a:ln>
                  </pic:spPr>
                </pic:pic>
              </a:graphicData>
            </a:graphic>
          </wp:inline>
        </w:drawing>
      </w:r>
    </w:p>
    <w:p w14:paraId="5CFFCDF6" w14:textId="773FB16A" w:rsidR="00F31411" w:rsidRPr="00F31411" w:rsidRDefault="00F31411" w:rsidP="00F31411">
      <w:pPr>
        <w:pStyle w:val="Descripcin"/>
        <w:jc w:val="center"/>
        <w:rPr>
          <w:color w:val="auto"/>
        </w:rPr>
      </w:pPr>
      <w:bookmarkStart w:id="84" w:name="_Ref73042269"/>
      <w:bookmarkStart w:id="85" w:name="_Toc82627936"/>
      <w:r w:rsidRPr="00F31411">
        <w:rPr>
          <w:color w:val="auto"/>
        </w:rPr>
        <w:t xml:space="preserve">Ilustración </w:t>
      </w:r>
      <w:r w:rsidRPr="00F31411">
        <w:rPr>
          <w:color w:val="auto"/>
        </w:rPr>
        <w:fldChar w:fldCharType="begin"/>
      </w:r>
      <w:r w:rsidRPr="00F31411">
        <w:rPr>
          <w:color w:val="auto"/>
        </w:rPr>
        <w:instrText xml:space="preserve"> SEQ Ilustración \* ARABIC </w:instrText>
      </w:r>
      <w:r w:rsidRPr="00F31411">
        <w:rPr>
          <w:color w:val="auto"/>
        </w:rPr>
        <w:fldChar w:fldCharType="separate"/>
      </w:r>
      <w:r w:rsidR="00960845">
        <w:rPr>
          <w:noProof/>
          <w:color w:val="auto"/>
        </w:rPr>
        <w:t>6</w:t>
      </w:r>
      <w:r w:rsidRPr="00F31411">
        <w:rPr>
          <w:color w:val="auto"/>
        </w:rPr>
        <w:fldChar w:fldCharType="end"/>
      </w:r>
      <w:bookmarkEnd w:id="84"/>
      <w:r w:rsidRPr="00F31411">
        <w:rPr>
          <w:color w:val="auto"/>
        </w:rPr>
        <w:t>: Diferencia entre la probabilidad de marcar si eres local o visitante para cada distancia a puerta.</w:t>
      </w:r>
      <w:r w:rsidRPr="00F31411">
        <w:rPr>
          <w:color w:val="auto"/>
        </w:rPr>
        <w:fldChar w:fldCharType="begin"/>
      </w:r>
      <w:r w:rsidRPr="00F31411">
        <w:rPr>
          <w:color w:val="auto"/>
        </w:rPr>
        <w:instrText xml:space="preserve"> ADDIN ZOTERO_ITEM CSL_CITATION {"citationID":"ldrnoh1D","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Pr="00F31411">
        <w:rPr>
          <w:color w:val="auto"/>
        </w:rPr>
        <w:fldChar w:fldCharType="separate"/>
      </w:r>
      <w:r w:rsidRPr="00F31411">
        <w:rPr>
          <w:rFonts w:cs="Arial"/>
          <w:color w:val="auto"/>
        </w:rPr>
        <w:t>(Giacobbe, 2016)</w:t>
      </w:r>
      <w:bookmarkEnd w:id="85"/>
      <w:r w:rsidRPr="00F31411">
        <w:rPr>
          <w:color w:val="auto"/>
        </w:rPr>
        <w:fldChar w:fldCharType="end"/>
      </w:r>
    </w:p>
    <w:p w14:paraId="08C7DF1F" w14:textId="5A9B9557" w:rsidR="00043510" w:rsidRDefault="00F31411" w:rsidP="007A4D92">
      <w:r>
        <w:lastRenderedPageBreak/>
        <w:t>Es interesante destacar que</w:t>
      </w:r>
      <w:r w:rsidR="00043510">
        <w:t xml:space="preserve"> también se han realizado modelos de </w:t>
      </w:r>
      <w:proofErr w:type="spellStart"/>
      <w:r w:rsidR="00043510">
        <w:t>xG</w:t>
      </w:r>
      <w:proofErr w:type="spellEnd"/>
      <w:r w:rsidR="00043510">
        <w:t xml:space="preserve"> a partir de redes neuronales como son los descritos en la entrada de blog “</w:t>
      </w:r>
      <w:proofErr w:type="spellStart"/>
      <w:r w:rsidR="00043510" w:rsidRPr="00043510">
        <w:t>Using</w:t>
      </w:r>
      <w:proofErr w:type="spellEnd"/>
      <w:r w:rsidR="00043510" w:rsidRPr="00043510">
        <w:t xml:space="preserve"> Neural Networks </w:t>
      </w:r>
      <w:proofErr w:type="spellStart"/>
      <w:r w:rsidR="00043510" w:rsidRPr="00043510">
        <w:t>to</w:t>
      </w:r>
      <w:proofErr w:type="spellEnd"/>
      <w:r w:rsidR="00043510" w:rsidRPr="00043510">
        <w:t xml:space="preserve"> </w:t>
      </w:r>
      <w:proofErr w:type="spellStart"/>
      <w:r w:rsidR="00043510" w:rsidRPr="00043510">
        <w:t>calculate</w:t>
      </w:r>
      <w:proofErr w:type="spellEnd"/>
      <w:r w:rsidR="00043510" w:rsidRPr="00043510">
        <w:t xml:space="preserve"> </w:t>
      </w:r>
      <w:proofErr w:type="spellStart"/>
      <w:r w:rsidR="00043510" w:rsidRPr="00043510">
        <w:t>Expected</w:t>
      </w:r>
      <w:proofErr w:type="spellEnd"/>
      <w:r w:rsidR="00043510" w:rsidRPr="00043510">
        <w:t xml:space="preserve"> </w:t>
      </w:r>
      <w:proofErr w:type="spellStart"/>
      <w:r w:rsidR="00043510" w:rsidRPr="00043510">
        <w:t>Goals</w:t>
      </w:r>
      <w:proofErr w:type="spellEnd"/>
      <w:r w:rsidR="00043510">
        <w:t xml:space="preserve">” </w:t>
      </w:r>
      <w:r w:rsidR="00043510">
        <w:fldChar w:fldCharType="begin"/>
      </w:r>
      <w:r w:rsidR="0092607B">
        <w:instrText xml:space="preserve"> ADDIN ZOTERO_ITEM CSL_CITATION {"citationID":"HHR3z8Ut","properties":{"formattedCitation":"(Blum, 2017)","plainCitation":"(Blum, 2017)","noteIndex":0},"citationItems":[{"id":63,"uris":["http://zotero.org/users/7978684/items/UPJRKPQP"],"uri":["http://zotero.org/users/7978684/items/UPJRKPQP"],"itemData":{"id":63,"type":"post-weblog","abstract":"Previously I created an Expected Goals model based on logistic regression. I wanted to improve this model. Rather than add new features and work out how to include them in the regression equations,…","container-title":"Jon Blum","language":"en","title":"Using Neural Networks to calculate Expected Goals","URL":"https://jonblum.wordpress.com/2017/10/27/using-neural-networks-to-calculate-expected-goals/","author":[{"family":"Blum","given":"Jon"}],"accessed":{"date-parts":[["2021",5,27]]},"issued":{"date-parts":[["2017",10,27]]}}}],"schema":"https://github.com/citation-style-language/schema/raw/master/csl-citation.json"} </w:instrText>
      </w:r>
      <w:r w:rsidR="00043510">
        <w:fldChar w:fldCharType="separate"/>
      </w:r>
      <w:r w:rsidR="00043510" w:rsidRPr="00043510">
        <w:rPr>
          <w:rFonts w:cs="Arial"/>
        </w:rPr>
        <w:t>(Blum, 2017)</w:t>
      </w:r>
      <w:r w:rsidR="00043510">
        <w:fldChar w:fldCharType="end"/>
      </w:r>
      <w:r w:rsidR="00043510">
        <w:t xml:space="preserve"> y la</w:t>
      </w:r>
      <w:r w:rsidR="0092607B">
        <w:t>s</w:t>
      </w:r>
      <w:r w:rsidR="00043510">
        <w:t xml:space="preserve"> tesis “</w:t>
      </w:r>
      <w:proofErr w:type="spellStart"/>
      <w:r w:rsidR="00043510" w:rsidRPr="00043510">
        <w:t>Applying</w:t>
      </w:r>
      <w:proofErr w:type="spellEnd"/>
      <w:r w:rsidR="00043510" w:rsidRPr="00043510">
        <w:t xml:space="preserve"> Machine </w:t>
      </w:r>
      <w:proofErr w:type="spellStart"/>
      <w:r w:rsidR="00043510" w:rsidRPr="00043510">
        <w:t>Learning</w:t>
      </w:r>
      <w:proofErr w:type="spellEnd"/>
      <w:r w:rsidR="00043510" w:rsidRPr="00043510">
        <w:t xml:space="preserve"> </w:t>
      </w:r>
      <w:proofErr w:type="spellStart"/>
      <w:r w:rsidR="00043510" w:rsidRPr="00043510">
        <w:t>Methods</w:t>
      </w:r>
      <w:proofErr w:type="spellEnd"/>
      <w:r w:rsidR="00043510" w:rsidRPr="00043510">
        <w:t xml:space="preserve"> </w:t>
      </w:r>
      <w:proofErr w:type="spellStart"/>
      <w:r w:rsidR="00043510" w:rsidRPr="00043510">
        <w:t>to</w:t>
      </w:r>
      <w:proofErr w:type="spellEnd"/>
      <w:r w:rsidR="00043510" w:rsidRPr="00043510">
        <w:t xml:space="preserve"> </w:t>
      </w:r>
      <w:proofErr w:type="spellStart"/>
      <w:r w:rsidR="00043510" w:rsidRPr="00043510">
        <w:t>Predict</w:t>
      </w:r>
      <w:proofErr w:type="spellEnd"/>
      <w:r w:rsidR="00043510" w:rsidRPr="00043510">
        <w:t xml:space="preserve"> </w:t>
      </w:r>
      <w:proofErr w:type="spellStart"/>
      <w:r w:rsidR="00043510" w:rsidRPr="00043510">
        <w:t>the</w:t>
      </w:r>
      <w:proofErr w:type="spellEnd"/>
      <w:r w:rsidR="00043510" w:rsidRPr="00043510">
        <w:t xml:space="preserve"> </w:t>
      </w:r>
      <w:proofErr w:type="spellStart"/>
      <w:r w:rsidR="00043510" w:rsidRPr="00043510">
        <w:t>Outcome</w:t>
      </w:r>
      <w:proofErr w:type="spellEnd"/>
      <w:r w:rsidR="00043510" w:rsidRPr="00043510">
        <w:t xml:space="preserve"> </w:t>
      </w:r>
      <w:proofErr w:type="spellStart"/>
      <w:r w:rsidR="00043510" w:rsidRPr="00043510">
        <w:t>of</w:t>
      </w:r>
      <w:proofErr w:type="spellEnd"/>
      <w:r w:rsidR="00043510" w:rsidRPr="00043510">
        <w:t xml:space="preserve"> </w:t>
      </w:r>
      <w:proofErr w:type="spellStart"/>
      <w:r w:rsidR="00043510" w:rsidRPr="00043510">
        <w:t>Shots</w:t>
      </w:r>
      <w:proofErr w:type="spellEnd"/>
      <w:r w:rsidR="00043510" w:rsidRPr="00043510">
        <w:t xml:space="preserve"> in </w:t>
      </w:r>
      <w:proofErr w:type="spellStart"/>
      <w:r w:rsidR="00043510" w:rsidRPr="00043510">
        <w:t>Football</w:t>
      </w:r>
      <w:proofErr w:type="spellEnd"/>
      <w:r w:rsidR="00043510">
        <w:t xml:space="preserve">” </w:t>
      </w:r>
      <w:r w:rsidR="00043510">
        <w:fldChar w:fldCharType="begin"/>
      </w:r>
      <w:r w:rsidR="0092607B">
        <w:instrText xml:space="preserve"> ADDIN ZOTERO_ITEM CSL_CITATION {"citationID":"GChfJxcV","properties":{"formattedCitation":"(Hedar, 2020)","plainCitation":"(Hedar, 2020)","noteIndex":0},"citationItems":[{"id":66,"uris":["http://zotero.org/users/7978684/items/6IBRRBAV"],"uri":["http://zotero.org/users/7978684/items/6IBRRBAV"],"itemData":{"id":66,"type":"thesis","event-place":"Uppsala","language":"en","number-of-pages":"43","publisher":"Uppsala University","publisher-place":"Uppsala","title":"Applying Machine Learning Methods to Predict the Outcome of Shots in Football","URL":"https://www.diva-portal.org/smash/get/diva2:1448482/FULLTEXT01.pdf","author":[{"family":"Hedar","given":"Sara"}],"accessed":{"date-parts":[["2021",5,27]]},"issued":{"date-parts":[["2020",6]]}}}],"schema":"https://github.com/citation-style-language/schema/raw/master/csl-citation.json"} </w:instrText>
      </w:r>
      <w:r w:rsidR="00043510">
        <w:fldChar w:fldCharType="separate"/>
      </w:r>
      <w:r w:rsidR="00043510" w:rsidRPr="00043510">
        <w:rPr>
          <w:rFonts w:cs="Arial"/>
        </w:rPr>
        <w:t>(</w:t>
      </w:r>
      <w:proofErr w:type="spellStart"/>
      <w:r w:rsidR="00043510" w:rsidRPr="00043510">
        <w:rPr>
          <w:rFonts w:cs="Arial"/>
        </w:rPr>
        <w:t>Hedar</w:t>
      </w:r>
      <w:proofErr w:type="spellEnd"/>
      <w:r w:rsidR="00043510" w:rsidRPr="00043510">
        <w:rPr>
          <w:rFonts w:cs="Arial"/>
        </w:rPr>
        <w:t>, 2020)</w:t>
      </w:r>
      <w:r w:rsidR="00043510">
        <w:fldChar w:fldCharType="end"/>
      </w:r>
      <w:r w:rsidR="00043510">
        <w:t xml:space="preserve"> </w:t>
      </w:r>
      <w:r w:rsidR="0092607B">
        <w:t>y “</w:t>
      </w:r>
      <w:proofErr w:type="spellStart"/>
      <w:r w:rsidR="0092607B" w:rsidRPr="0092607B">
        <w:t>Creating</w:t>
      </w:r>
      <w:proofErr w:type="spellEnd"/>
      <w:r w:rsidR="0092607B" w:rsidRPr="0092607B">
        <w:t xml:space="preserve"> a </w:t>
      </w:r>
      <w:proofErr w:type="spellStart"/>
      <w:r w:rsidR="0092607B" w:rsidRPr="0092607B">
        <w:t>Model</w:t>
      </w:r>
      <w:proofErr w:type="spellEnd"/>
      <w:r w:rsidR="0092607B" w:rsidRPr="0092607B">
        <w:t xml:space="preserve"> </w:t>
      </w:r>
      <w:proofErr w:type="spellStart"/>
      <w:r w:rsidR="0092607B" w:rsidRPr="0092607B">
        <w:t>for</w:t>
      </w:r>
      <w:proofErr w:type="spellEnd"/>
      <w:r w:rsidR="0092607B" w:rsidRPr="0092607B">
        <w:t xml:space="preserve"> </w:t>
      </w:r>
      <w:proofErr w:type="spellStart"/>
      <w:r w:rsidR="0092607B" w:rsidRPr="0092607B">
        <w:t>Expected</w:t>
      </w:r>
      <w:proofErr w:type="spellEnd"/>
      <w:r w:rsidR="0092607B" w:rsidRPr="0092607B">
        <w:t xml:space="preserve"> </w:t>
      </w:r>
      <w:proofErr w:type="spellStart"/>
      <w:r w:rsidR="0092607B" w:rsidRPr="0092607B">
        <w:t>Goals</w:t>
      </w:r>
      <w:proofErr w:type="spellEnd"/>
      <w:r w:rsidR="0092607B" w:rsidRPr="0092607B">
        <w:t xml:space="preserve"> in </w:t>
      </w:r>
      <w:proofErr w:type="spellStart"/>
      <w:r w:rsidR="0092607B" w:rsidRPr="0092607B">
        <w:t>Football</w:t>
      </w:r>
      <w:proofErr w:type="spellEnd"/>
      <w:r w:rsidR="0092607B" w:rsidRPr="0092607B">
        <w:t xml:space="preserve"> </w:t>
      </w:r>
      <w:proofErr w:type="spellStart"/>
      <w:r w:rsidR="0092607B" w:rsidRPr="0092607B">
        <w:t>using</w:t>
      </w:r>
      <w:proofErr w:type="spellEnd"/>
      <w:r w:rsidR="0092607B" w:rsidRPr="0092607B">
        <w:t xml:space="preserve"> </w:t>
      </w:r>
      <w:proofErr w:type="spellStart"/>
      <w:r w:rsidR="0092607B" w:rsidRPr="0092607B">
        <w:t>Qualitative</w:t>
      </w:r>
      <w:proofErr w:type="spellEnd"/>
      <w:r w:rsidR="0092607B" w:rsidRPr="0092607B">
        <w:t xml:space="preserve"> Player </w:t>
      </w:r>
      <w:proofErr w:type="spellStart"/>
      <w:r w:rsidR="0092607B" w:rsidRPr="0092607B">
        <w:t>Information</w:t>
      </w:r>
      <w:proofErr w:type="spellEnd"/>
      <w:r w:rsidR="0092607B">
        <w:t xml:space="preserve">” </w:t>
      </w:r>
      <w:r w:rsidR="0092607B">
        <w:fldChar w:fldCharType="begin"/>
      </w:r>
      <w:r w:rsidR="0092607B">
        <w:instrText xml:space="preserve"> ADDIN ZOTERO_ITEM CSL_CITATION {"citationID":"sZediapw","properties":{"formattedCitation":"(Madrero, 2020)","plainCitation":"(Madrero, 2020)","noteIndex":0},"citationItems":[{"id":72,"uris":["http://zotero.org/users/7978684/items/M2SC8CG4"],"uri":["http://zotero.org/users/7978684/items/M2SC8CG4"],"itemData":{"id":72,"type":"thesis","event-place":"Barcelona","language":"en","number-of-pages":"66","publisher":"Universitat Politècnica de Catalunya","publisher-place":"Barcelona","source":"Zotero","title":"Creating a Model for Expected Goals in Football using Qualitative Player Information","URL":"https://upcommons.upc.edu/bitstream/handle/2117/328922/147841.pdf","author":[{"family":"Madrero","given":"Pau"}],"accessed":{"date-parts":[["2021",5,24]]},"issued":{"date-parts":[["2020",6,29]]}}}],"schema":"https://github.com/citation-style-language/schema/raw/master/csl-citation.json"} </w:instrText>
      </w:r>
      <w:r w:rsidR="0092607B">
        <w:fldChar w:fldCharType="separate"/>
      </w:r>
      <w:r w:rsidR="0092607B" w:rsidRPr="0092607B">
        <w:rPr>
          <w:rFonts w:cs="Arial"/>
        </w:rPr>
        <w:t>(Madrero, 2020)</w:t>
      </w:r>
      <w:r w:rsidR="0092607B">
        <w:fldChar w:fldCharType="end"/>
      </w:r>
      <w:r w:rsidR="0092607B">
        <w:t xml:space="preserve"> </w:t>
      </w:r>
      <w:r w:rsidR="00043510">
        <w:t>donde muestran conseguir una mayor precisión en los datos que con un modelo generado a partir de la regresión logística aunque en ambos casos la diferencia no es especialmente significativa</w:t>
      </w:r>
      <w:r w:rsidR="00F8668F">
        <w:t xml:space="preserve"> y se pierde cierta transparencia en el proceso que no ocurre con la regresión logística</w:t>
      </w:r>
      <w:r w:rsidR="00043510">
        <w:t>.</w:t>
      </w:r>
      <w:r w:rsidR="00F8668F">
        <w:t xml:space="preserve"> En cuanto a si es mejor utilizar redes neuronales u otros modelos de machine </w:t>
      </w:r>
      <w:proofErr w:type="spellStart"/>
      <w:r w:rsidR="00F8668F">
        <w:t>learning</w:t>
      </w:r>
      <w:proofErr w:type="spellEnd"/>
      <w:r w:rsidR="00F8668F">
        <w:t xml:space="preserve"> como pueden ser </w:t>
      </w:r>
      <w:proofErr w:type="spellStart"/>
      <w:r w:rsidR="00F8668F">
        <w:t>Random</w:t>
      </w:r>
      <w:proofErr w:type="spellEnd"/>
      <w:r w:rsidR="00F8668F">
        <w:t xml:space="preserve"> Forest o </w:t>
      </w:r>
      <w:proofErr w:type="spellStart"/>
      <w:r w:rsidR="00F8668F">
        <w:t>XGBoost</w:t>
      </w:r>
      <w:proofErr w:type="spellEnd"/>
      <w:r w:rsidR="00F8668F">
        <w:t xml:space="preserve"> David Sumpter, </w:t>
      </w:r>
      <w:r w:rsidR="00F8668F" w:rsidRPr="00F8668F">
        <w:rPr>
          <w:i/>
          <w:iCs/>
        </w:rPr>
        <w:t xml:space="preserve">Data </w:t>
      </w:r>
      <w:proofErr w:type="spellStart"/>
      <w:r w:rsidR="00F8668F" w:rsidRPr="00F8668F">
        <w:rPr>
          <w:i/>
          <w:iCs/>
        </w:rPr>
        <w:t>Scientist</w:t>
      </w:r>
      <w:proofErr w:type="spellEnd"/>
      <w:r w:rsidR="00F8668F">
        <w:t xml:space="preserve"> del equipo de futbol sueco </w:t>
      </w:r>
      <w:proofErr w:type="spellStart"/>
      <w:r w:rsidR="00F8668F">
        <w:t>Hammarby</w:t>
      </w:r>
      <w:proofErr w:type="spellEnd"/>
      <w:r w:rsidR="00F8668F">
        <w:t xml:space="preserve"> IF, dice lo siguiente: “Soy escéptico si alguno de ellos (los modelos que no son la regresión logística) son necesarios para este problema. Es mejor utilizar la regresión lineal con las características seleccionadas correctamente” </w:t>
      </w:r>
      <w:r w:rsidR="00F8668F">
        <w:fldChar w:fldCharType="begin"/>
      </w:r>
      <w:r w:rsidR="00F8668F">
        <w:instrText xml:space="preserve"> ADDIN ZOTERO_ITEM CSL_CITATION {"citationID":"MNBwW7WS","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8668F">
        <w:fldChar w:fldCharType="separate"/>
      </w:r>
      <w:r w:rsidR="00F8668F" w:rsidRPr="00F8668F">
        <w:rPr>
          <w:rFonts w:cs="Arial"/>
        </w:rPr>
        <w:t>(Friends of Tracking, 2020)</w:t>
      </w:r>
      <w:r w:rsidR="00F8668F">
        <w:fldChar w:fldCharType="end"/>
      </w:r>
      <w:r w:rsidR="00F8668F">
        <w:t>.</w:t>
      </w:r>
    </w:p>
    <w:p w14:paraId="44D96249" w14:textId="5CF3F245" w:rsidR="00CD2BD8" w:rsidRDefault="00A56CED" w:rsidP="007A4D92">
      <w:r>
        <w:t xml:space="preserve">La métrica de los </w:t>
      </w:r>
      <w:proofErr w:type="spellStart"/>
      <w:r>
        <w:t>xG</w:t>
      </w:r>
      <w:proofErr w:type="spellEnd"/>
      <w:r>
        <w:t xml:space="preserve"> tiene en cuenta toda la información posible en el momento previo al disparo y sirve para analizar a los atacantes. Similar a esta </w:t>
      </w:r>
      <w:r w:rsidR="00A85CA2">
        <w:t>métrica,</w:t>
      </w:r>
      <w:r>
        <w:t xml:space="preserve"> pero para analizar la habilidad de los porteros se ha creado la métrica </w:t>
      </w:r>
      <w:proofErr w:type="spellStart"/>
      <w:r>
        <w:t>xGOT</w:t>
      </w:r>
      <w:proofErr w:type="spellEnd"/>
      <w:r>
        <w:t xml:space="preserve"> (</w:t>
      </w:r>
      <w:proofErr w:type="spellStart"/>
      <w:r>
        <w:t>expected</w:t>
      </w:r>
      <w:proofErr w:type="spellEnd"/>
      <w:r>
        <w:t xml:space="preserve"> </w:t>
      </w:r>
      <w:proofErr w:type="spellStart"/>
      <w:r>
        <w:t>goals</w:t>
      </w:r>
      <w:proofErr w:type="spellEnd"/>
      <w:r>
        <w:t xml:space="preserve"> </w:t>
      </w:r>
      <w:proofErr w:type="spellStart"/>
      <w:r>
        <w:t>on</w:t>
      </w:r>
      <w:proofErr w:type="spellEnd"/>
      <w:r>
        <w:t xml:space="preserve"> </w:t>
      </w:r>
      <w:proofErr w:type="gramStart"/>
      <w:r>
        <w:t>target</w:t>
      </w:r>
      <w:proofErr w:type="gramEnd"/>
      <w:r>
        <w:t>) que solo analiza aquellos disparos que van entre los tres palos</w:t>
      </w:r>
      <w:r w:rsidR="00A85CA2">
        <w:t xml:space="preserve"> (terminan en parada del portero o son gol)</w:t>
      </w:r>
      <w:r>
        <w:t xml:space="preserve"> y que tiene en cuenta información sobre el propio disparo.</w:t>
      </w:r>
      <w:r w:rsidR="00A85CA2">
        <w:t xml:space="preserve"> Las variables que se tienen en cuenta en este caso son la trayectoria, la velocidad del disparo y las coordenadas de la portería donde fue el disparo. Un disparo pese a tener un </w:t>
      </w:r>
      <w:proofErr w:type="spellStart"/>
      <w:r w:rsidR="00A85CA2">
        <w:t>xG</w:t>
      </w:r>
      <w:proofErr w:type="spellEnd"/>
      <w:r w:rsidR="00A85CA2">
        <w:t xml:space="preserve"> </w:t>
      </w:r>
      <w:r w:rsidR="00BC0930">
        <w:t xml:space="preserve">bajo por la situación en la que se dispara </w:t>
      </w:r>
      <w:r w:rsidR="00A85CA2">
        <w:t xml:space="preserve">puede tener un alto </w:t>
      </w:r>
      <w:proofErr w:type="spellStart"/>
      <w:r w:rsidR="00A85CA2">
        <w:t>xGOT</w:t>
      </w:r>
      <w:proofErr w:type="spellEnd"/>
      <w:r w:rsidR="00A85CA2">
        <w:t xml:space="preserve"> </w:t>
      </w:r>
      <w:r w:rsidR="00BC0930">
        <w:t xml:space="preserve">si la ejecución es buena, tal </w:t>
      </w:r>
      <w:r w:rsidR="00A85CA2">
        <w:t>como muestr</w:t>
      </w:r>
      <w:r w:rsidR="006D122D">
        <w:t xml:space="preserve">a la </w:t>
      </w:r>
      <w:r w:rsidR="006D122D">
        <w:fldChar w:fldCharType="begin"/>
      </w:r>
      <w:r w:rsidR="006D122D">
        <w:instrText xml:space="preserve"> REF _Ref73640808 \h </w:instrText>
      </w:r>
      <w:r w:rsidR="007A4D92">
        <w:instrText xml:space="preserve"> \* MERGEFORMAT </w:instrText>
      </w:r>
      <w:r w:rsidR="006D122D">
        <w:fldChar w:fldCharType="separate"/>
      </w:r>
      <w:r w:rsidR="006D122D" w:rsidRPr="006D122D">
        <w:t xml:space="preserve">Ilustración </w:t>
      </w:r>
      <w:r w:rsidR="006D122D" w:rsidRPr="006D122D">
        <w:rPr>
          <w:noProof/>
        </w:rPr>
        <w:t>7</w:t>
      </w:r>
      <w:r w:rsidR="006D122D">
        <w:fldChar w:fldCharType="end"/>
      </w:r>
      <w:r w:rsidR="006D122D">
        <w:t xml:space="preserve">. </w:t>
      </w:r>
      <w:r w:rsidR="00DD14B3">
        <w:fldChar w:fldCharType="begin"/>
      </w:r>
      <w:r w:rsidR="00DD14B3">
        <w:instrText xml:space="preserve"> ADDIN ZOTERO_ITEM CSL_CITATION {"citationID":"5wZJW9Im","properties":{"formattedCitation":"(Goodman, 2018a; Whitmore, 2021)","plainCitation":"(Goodman, 2018a; Whitmore, 2021)","noteIndex":0},"citationItems":[{"id":75,"uris":["http://zotero.org/users/7978684/items/6AYP4PNL"],"uri":["http://zotero.org/users/7978684/items/6AYP4PNL"],"itemData":{"id":75,"type":"webpage","abstract":"Let’s talk about stopping shots. One of the most challenging aspects of data analysis in football is figuring out just...","container-title":"StatsBomb","language":"en-US","title":"A New Way to Measure Keepers' Shot Stopping: Post-Shot Expected Goals","title-short":"A New Way to Measure Keepers' Shot Stopping","URL":"https://statsbomb.com/2018/11/a-new-way-to-measure-keepers-shot-stopping-post-shot-expected-goals/","author":[{"family":"Goodman","given":""}],"accessed":{"date-parts":[["2021",6,3]]},"issued":{"date-parts":[["2018",11,12]]}}},{"id":73,"uris":["http://zotero.org/users/7978684/items/QPDW7PKU"],"uri":["http://zotero.org/users/7978684/items/QPDW7PKU"],"itemData":{"id":73,"type":"post-weblog","abstract":"Expected goals on target measures the likelihood of an on-target shot resulting in a goal, based on the xG and the end location of the shot.","container-title":"The Analyst","language":"en","title":"What Are Expected Goals on Target (xGOT)?","URL":"https://www.statsperform.com/resource/introducing-expected-goals-on-target-xgot/","author":[{"family":"Whitmore","given":"Jonny"}],"accessed":{"date-parts":[["2021",6,3]]},"issued":{"date-parts":[["2021",3,24]]}}}],"schema":"https://github.com/citation-style-language/schema/raw/master/csl-citation.json"} </w:instrText>
      </w:r>
      <w:r w:rsidR="00DD14B3">
        <w:fldChar w:fldCharType="separate"/>
      </w:r>
      <w:r w:rsidR="00DD14B3" w:rsidRPr="00DD14B3">
        <w:rPr>
          <w:rFonts w:cs="Arial"/>
        </w:rPr>
        <w:t>(Goodman, 2018a; Whitmore, 2021)</w:t>
      </w:r>
      <w:r w:rsidR="00DD14B3">
        <w:fldChar w:fldCharType="end"/>
      </w:r>
    </w:p>
    <w:p w14:paraId="43E60EAC" w14:textId="43D72B5A" w:rsidR="00A85CA2" w:rsidRDefault="00A85CA2" w:rsidP="00A85CA2">
      <w:pPr>
        <w:spacing w:line="276" w:lineRule="auto"/>
        <w:jc w:val="center"/>
      </w:pPr>
      <w:r>
        <w:rPr>
          <w:noProof/>
        </w:rPr>
        <w:lastRenderedPageBreak/>
        <w:drawing>
          <wp:inline distT="0" distB="0" distL="0" distR="0" wp14:anchorId="170215E9" wp14:editId="318F70C8">
            <wp:extent cx="5276850" cy="2076450"/>
            <wp:effectExtent l="0" t="0" r="0" b="0"/>
            <wp:docPr id="9" name="Imagen 9" descr="Raheem Sterling freekick 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heem Sterling freekick xG"/>
                    <pic:cNvPicPr>
                      <a:picLocks noChangeAspect="1" noChangeArrowheads="1"/>
                    </pic:cNvPicPr>
                  </pic:nvPicPr>
                  <pic:blipFill rotWithShape="1">
                    <a:blip r:embed="rId16">
                      <a:extLst>
                        <a:ext uri="{28A0092B-C50C-407E-A947-70E740481C1C}">
                          <a14:useLocalDpi xmlns:a14="http://schemas.microsoft.com/office/drawing/2010/main" val="0"/>
                        </a:ext>
                      </a:extLst>
                    </a:blip>
                    <a:srcRect l="3142" t="22344" r="5238" b="13564"/>
                    <a:stretch/>
                  </pic:blipFill>
                  <pic:spPr bwMode="auto">
                    <a:xfrm>
                      <a:off x="0" y="0"/>
                      <a:ext cx="5276850" cy="207645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7004D6" wp14:editId="66E67190">
            <wp:extent cx="5276850" cy="2058670"/>
            <wp:effectExtent l="0" t="0" r="0" b="0"/>
            <wp:docPr id="11" name="Imagen 11" descr="Raheem Sterling free kick placement xG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heem Sterling free kick placement xGOT"/>
                    <pic:cNvPicPr>
                      <a:picLocks noChangeAspect="1" noChangeArrowheads="1"/>
                    </pic:cNvPicPr>
                  </pic:nvPicPr>
                  <pic:blipFill rotWithShape="1">
                    <a:blip r:embed="rId17">
                      <a:extLst>
                        <a:ext uri="{28A0092B-C50C-407E-A947-70E740481C1C}">
                          <a14:useLocalDpi xmlns:a14="http://schemas.microsoft.com/office/drawing/2010/main" val="0"/>
                        </a:ext>
                      </a:extLst>
                    </a:blip>
                    <a:srcRect l="1654" t="10738" r="6725"/>
                    <a:stretch/>
                  </pic:blipFill>
                  <pic:spPr bwMode="auto">
                    <a:xfrm>
                      <a:off x="0" y="0"/>
                      <a:ext cx="5276850" cy="2058670"/>
                    </a:xfrm>
                    <a:prstGeom prst="rect">
                      <a:avLst/>
                    </a:prstGeom>
                    <a:noFill/>
                    <a:ln>
                      <a:noFill/>
                    </a:ln>
                    <a:extLst>
                      <a:ext uri="{53640926-AAD7-44D8-BBD7-CCE9431645EC}">
                        <a14:shadowObscured xmlns:a14="http://schemas.microsoft.com/office/drawing/2010/main"/>
                      </a:ext>
                    </a:extLst>
                  </pic:spPr>
                </pic:pic>
              </a:graphicData>
            </a:graphic>
          </wp:inline>
        </w:drawing>
      </w:r>
    </w:p>
    <w:p w14:paraId="37808023" w14:textId="2B86B3C9" w:rsidR="000307D0" w:rsidRPr="00AA79CF" w:rsidRDefault="006D122D" w:rsidP="00AA79CF">
      <w:pPr>
        <w:pStyle w:val="Descripcin"/>
        <w:jc w:val="center"/>
        <w:rPr>
          <w:color w:val="auto"/>
        </w:rPr>
      </w:pPr>
      <w:bookmarkStart w:id="86" w:name="_Ref73640808"/>
      <w:bookmarkStart w:id="87" w:name="_Toc82627937"/>
      <w:r w:rsidRPr="006D122D">
        <w:rPr>
          <w:color w:val="auto"/>
        </w:rPr>
        <w:t xml:space="preserve">Ilustración </w:t>
      </w:r>
      <w:r w:rsidRPr="006D122D">
        <w:rPr>
          <w:color w:val="auto"/>
        </w:rPr>
        <w:fldChar w:fldCharType="begin"/>
      </w:r>
      <w:r w:rsidRPr="006D122D">
        <w:rPr>
          <w:color w:val="auto"/>
        </w:rPr>
        <w:instrText xml:space="preserve"> SEQ Ilustración \* ARABIC </w:instrText>
      </w:r>
      <w:r w:rsidRPr="006D122D">
        <w:rPr>
          <w:color w:val="auto"/>
        </w:rPr>
        <w:fldChar w:fldCharType="separate"/>
      </w:r>
      <w:r w:rsidR="00960845">
        <w:rPr>
          <w:noProof/>
          <w:color w:val="auto"/>
        </w:rPr>
        <w:t>7</w:t>
      </w:r>
      <w:r w:rsidRPr="006D122D">
        <w:rPr>
          <w:color w:val="auto"/>
        </w:rPr>
        <w:fldChar w:fldCharType="end"/>
      </w:r>
      <w:bookmarkEnd w:id="86"/>
      <w:r w:rsidRPr="006D122D">
        <w:rPr>
          <w:color w:val="auto"/>
        </w:rPr>
        <w:t xml:space="preserve">: Ejemplo de disparo con bajo </w:t>
      </w:r>
      <w:proofErr w:type="spellStart"/>
      <w:r w:rsidRPr="006D122D">
        <w:rPr>
          <w:color w:val="auto"/>
        </w:rPr>
        <w:t>xG</w:t>
      </w:r>
      <w:proofErr w:type="spellEnd"/>
      <w:r w:rsidRPr="006D122D">
        <w:rPr>
          <w:color w:val="auto"/>
        </w:rPr>
        <w:t xml:space="preserve"> (0,1 </w:t>
      </w:r>
      <w:proofErr w:type="spellStart"/>
      <w:r w:rsidRPr="006D122D">
        <w:rPr>
          <w:color w:val="auto"/>
        </w:rPr>
        <w:t>xG</w:t>
      </w:r>
      <w:proofErr w:type="spellEnd"/>
      <w:r w:rsidRPr="006D122D">
        <w:rPr>
          <w:color w:val="auto"/>
        </w:rPr>
        <w:t xml:space="preserve">) y alto </w:t>
      </w:r>
      <w:proofErr w:type="spellStart"/>
      <w:r w:rsidRPr="006D122D">
        <w:rPr>
          <w:color w:val="auto"/>
        </w:rPr>
        <w:t>xGOT</w:t>
      </w:r>
      <w:proofErr w:type="spellEnd"/>
      <w:r w:rsidRPr="006D122D">
        <w:rPr>
          <w:color w:val="auto"/>
        </w:rPr>
        <w:t xml:space="preserve"> (0,81 </w:t>
      </w:r>
      <w:proofErr w:type="spellStart"/>
      <w:r w:rsidRPr="006D122D">
        <w:rPr>
          <w:color w:val="auto"/>
        </w:rPr>
        <w:t>xGOT</w:t>
      </w:r>
      <w:proofErr w:type="spellEnd"/>
      <w:r w:rsidRPr="006D122D">
        <w:rPr>
          <w:color w:val="auto"/>
        </w:rPr>
        <w:t>) al ser un gran disparo muy bien colocado pese a la dificultad.</w:t>
      </w:r>
      <w:bookmarkEnd w:id="87"/>
    </w:p>
    <w:p w14:paraId="1E85D562" w14:textId="77777777" w:rsidR="007A4D92" w:rsidRDefault="007A4D92">
      <w:pPr>
        <w:spacing w:line="276" w:lineRule="auto"/>
        <w:jc w:val="left"/>
        <w:rPr>
          <w:rFonts w:eastAsia="Times New Roman" w:cs="Arial"/>
          <w:b/>
          <w:bCs/>
          <w:iCs/>
          <w:sz w:val="36"/>
          <w:szCs w:val="32"/>
          <w:lang w:bidi="en-US"/>
        </w:rPr>
      </w:pPr>
      <w:r>
        <w:br w:type="page"/>
      </w:r>
    </w:p>
    <w:p w14:paraId="52B0FFA7" w14:textId="5254E945" w:rsidR="00792A94" w:rsidRPr="00BA5509" w:rsidRDefault="00E464E0" w:rsidP="006016DB">
      <w:pPr>
        <w:pStyle w:val="Ttulo1"/>
      </w:pPr>
      <w:bookmarkStart w:id="88" w:name="_Toc82627976"/>
      <w:r w:rsidRPr="008037ED">
        <w:lastRenderedPageBreak/>
        <w:t>3. Objetivos concretos</w:t>
      </w:r>
      <w:bookmarkEnd w:id="57"/>
      <w:bookmarkEnd w:id="58"/>
      <w:bookmarkEnd w:id="59"/>
      <w:bookmarkEnd w:id="60"/>
      <w:bookmarkEnd w:id="61"/>
      <w:bookmarkEnd w:id="62"/>
      <w:bookmarkEnd w:id="63"/>
      <w:bookmarkEnd w:id="64"/>
      <w:bookmarkEnd w:id="65"/>
      <w:bookmarkEnd w:id="66"/>
      <w:bookmarkEnd w:id="67"/>
      <w:bookmarkEnd w:id="68"/>
      <w:bookmarkEnd w:id="69"/>
      <w:bookmarkEnd w:id="88"/>
    </w:p>
    <w:p w14:paraId="718D3A6E" w14:textId="77777777" w:rsidR="00E464E0" w:rsidRDefault="00E464E0" w:rsidP="00BA5509">
      <w:pPr>
        <w:pStyle w:val="Ttulo2"/>
      </w:pPr>
      <w:bookmarkStart w:id="89" w:name="_Toc432240295"/>
      <w:bookmarkStart w:id="90" w:name="_Toc432504684"/>
      <w:bookmarkStart w:id="91" w:name="_Toc435459290"/>
      <w:bookmarkStart w:id="92" w:name="_Toc435460064"/>
      <w:bookmarkStart w:id="93" w:name="_Toc435460745"/>
      <w:bookmarkStart w:id="94" w:name="_Toc435462152"/>
      <w:bookmarkStart w:id="95" w:name="_Toc437557489"/>
      <w:bookmarkStart w:id="96" w:name="_Toc439968541"/>
      <w:bookmarkStart w:id="97" w:name="_Toc439969676"/>
      <w:bookmarkStart w:id="98" w:name="_Toc441233829"/>
      <w:bookmarkStart w:id="99" w:name="_Toc82627977"/>
      <w:r w:rsidRPr="008037ED">
        <w:t>3.1</w:t>
      </w:r>
      <w:r>
        <w:t xml:space="preserve">. </w:t>
      </w:r>
      <w:r w:rsidRPr="008037ED">
        <w:t>Objetivo</w:t>
      </w:r>
      <w:bookmarkEnd w:id="89"/>
      <w:bookmarkEnd w:id="90"/>
      <w:bookmarkEnd w:id="91"/>
      <w:bookmarkEnd w:id="92"/>
      <w:bookmarkEnd w:id="93"/>
      <w:bookmarkEnd w:id="94"/>
      <w:bookmarkEnd w:id="95"/>
      <w:bookmarkEnd w:id="96"/>
      <w:bookmarkEnd w:id="97"/>
      <w:bookmarkEnd w:id="98"/>
      <w:r w:rsidR="00A36ACC">
        <w:t xml:space="preserve"> general</w:t>
      </w:r>
      <w:bookmarkEnd w:id="99"/>
    </w:p>
    <w:p w14:paraId="52078563" w14:textId="595BA534" w:rsidR="003C47AA" w:rsidRPr="003C47AA" w:rsidRDefault="00B957D1" w:rsidP="007A4D92">
      <w:pPr>
        <w:autoSpaceDE w:val="0"/>
        <w:autoSpaceDN w:val="0"/>
        <w:adjustRightInd w:val="0"/>
        <w:spacing w:after="0"/>
        <w:rPr>
          <w:rFonts w:cs="Arial"/>
        </w:rPr>
      </w:pPr>
      <w:r>
        <w:rPr>
          <w:rFonts w:cs="Arial"/>
        </w:rPr>
        <w:t xml:space="preserve">El objetivo de este TFM consiste en </w:t>
      </w:r>
      <w:r w:rsidR="00947C6D">
        <w:rPr>
          <w:rFonts w:cs="Arial"/>
        </w:rPr>
        <w:t>generar</w:t>
      </w:r>
      <w:r>
        <w:rPr>
          <w:rFonts w:cs="Arial"/>
        </w:rPr>
        <w:t xml:space="preserve"> un modelo para el cálculo de los </w:t>
      </w:r>
      <w:proofErr w:type="spellStart"/>
      <w:r>
        <w:rPr>
          <w:rFonts w:cs="Arial"/>
        </w:rPr>
        <w:t>xG</w:t>
      </w:r>
      <w:proofErr w:type="spellEnd"/>
      <w:r>
        <w:rPr>
          <w:rFonts w:cs="Arial"/>
        </w:rPr>
        <w:t xml:space="preserve"> en el futbol que añada nuevas variables </w:t>
      </w:r>
      <w:r w:rsidR="003D0F73">
        <w:rPr>
          <w:rFonts w:cs="Arial"/>
        </w:rPr>
        <w:t xml:space="preserve">con el objetivo de </w:t>
      </w:r>
      <w:r>
        <w:rPr>
          <w:rFonts w:cs="Arial"/>
        </w:rPr>
        <w:t xml:space="preserve">obtener una mayor precisión. Este nuevo modelo debe ser </w:t>
      </w:r>
      <w:r w:rsidR="00B7212D">
        <w:rPr>
          <w:rFonts w:cs="Arial"/>
        </w:rPr>
        <w:t>válido</w:t>
      </w:r>
      <w:r>
        <w:rPr>
          <w:rFonts w:cs="Arial"/>
        </w:rPr>
        <w:t xml:space="preserve"> para poder obtener el dato tanto al finalizar el partido como en tiempo real.</w:t>
      </w:r>
    </w:p>
    <w:p w14:paraId="05950634" w14:textId="77777777" w:rsidR="003C47AA" w:rsidRDefault="003C47AA" w:rsidP="003C47AA">
      <w:pPr>
        <w:autoSpaceDE w:val="0"/>
        <w:autoSpaceDN w:val="0"/>
        <w:adjustRightInd w:val="0"/>
        <w:spacing w:after="0"/>
        <w:rPr>
          <w:rFonts w:cs="Arial"/>
        </w:rPr>
      </w:pPr>
    </w:p>
    <w:p w14:paraId="50496B72" w14:textId="77777777" w:rsidR="00E464E0" w:rsidRPr="008037ED" w:rsidRDefault="00A36ACC" w:rsidP="00A36ACC">
      <w:pPr>
        <w:pStyle w:val="Ttulo2"/>
      </w:pPr>
      <w:bookmarkStart w:id="100" w:name="_Toc432240297"/>
      <w:bookmarkStart w:id="101" w:name="_Toc432504686"/>
      <w:bookmarkStart w:id="102" w:name="_Toc435459292"/>
      <w:bookmarkStart w:id="103" w:name="_Toc435460066"/>
      <w:bookmarkStart w:id="104" w:name="_Toc435460747"/>
      <w:bookmarkStart w:id="105" w:name="_Toc435462154"/>
      <w:bookmarkStart w:id="106" w:name="_Toc437557491"/>
      <w:bookmarkStart w:id="107" w:name="_Toc439968543"/>
      <w:bookmarkStart w:id="108" w:name="_Toc439969678"/>
      <w:bookmarkStart w:id="109" w:name="_Toc441233831"/>
      <w:bookmarkStart w:id="110" w:name="_Toc82627978"/>
      <w:r>
        <w:t>3.</w:t>
      </w:r>
      <w:r w:rsidR="00E464E0" w:rsidRPr="008037ED">
        <w:t>2</w:t>
      </w:r>
      <w:r w:rsidR="00E464E0">
        <w:t xml:space="preserve">. </w:t>
      </w:r>
      <w:r w:rsidR="00E464E0" w:rsidRPr="008037ED">
        <w:t>Objetivos específicos</w:t>
      </w:r>
      <w:bookmarkEnd w:id="100"/>
      <w:bookmarkEnd w:id="101"/>
      <w:bookmarkEnd w:id="102"/>
      <w:bookmarkEnd w:id="103"/>
      <w:bookmarkEnd w:id="104"/>
      <w:bookmarkEnd w:id="105"/>
      <w:bookmarkEnd w:id="106"/>
      <w:bookmarkEnd w:id="107"/>
      <w:bookmarkEnd w:id="108"/>
      <w:bookmarkEnd w:id="109"/>
      <w:bookmarkEnd w:id="110"/>
    </w:p>
    <w:p w14:paraId="418DFCD3" w14:textId="71C7CA4A" w:rsidR="00792A94" w:rsidRP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 xml:space="preserve">Estudiar </w:t>
      </w:r>
      <w:r>
        <w:rPr>
          <w:rFonts w:cs="Arial"/>
        </w:rPr>
        <w:t xml:space="preserve">y conocer </w:t>
      </w:r>
      <w:r w:rsidRPr="00792A94">
        <w:rPr>
          <w:rFonts w:cs="Arial"/>
        </w:rPr>
        <w:t xml:space="preserve">el actual estado del arte en el campo del estudio probabilístico de un disparo. Como han evolucionado los modelos probabilísticos durante los años y </w:t>
      </w:r>
      <w:r w:rsidR="00B7212D" w:rsidRPr="00792A94">
        <w:rPr>
          <w:rFonts w:cs="Arial"/>
        </w:rPr>
        <w:t>cuáles</w:t>
      </w:r>
      <w:r w:rsidRPr="00792A94">
        <w:rPr>
          <w:rFonts w:cs="Arial"/>
        </w:rPr>
        <w:t xml:space="preserve"> son los últimos estudios en este campo.</w:t>
      </w:r>
    </w:p>
    <w:p w14:paraId="4D489ACC" w14:textId="7A5B7AEF" w:rsid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Obtener todos los datos posibles relacionados con un disparo en un partido de futbol, así como las circunstancias en las que ocurre el disparo.</w:t>
      </w:r>
    </w:p>
    <w:p w14:paraId="22882DAB" w14:textId="252C2395" w:rsidR="00792A94" w:rsidRDefault="00792A94" w:rsidP="00792A94">
      <w:pPr>
        <w:pStyle w:val="Prrafodelista"/>
        <w:numPr>
          <w:ilvl w:val="0"/>
          <w:numId w:val="7"/>
        </w:numPr>
        <w:autoSpaceDE w:val="0"/>
        <w:autoSpaceDN w:val="0"/>
        <w:adjustRightInd w:val="0"/>
        <w:spacing w:before="240" w:after="0"/>
        <w:rPr>
          <w:rFonts w:cs="Arial"/>
        </w:rPr>
      </w:pPr>
      <w:r>
        <w:rPr>
          <w:rFonts w:cs="Arial"/>
        </w:rPr>
        <w:t>Analizar y decidir qué variables son útiles para los cálculos a realizar.</w:t>
      </w:r>
    </w:p>
    <w:p w14:paraId="7C10B2B4" w14:textId="02DC9825" w:rsidR="005017E9" w:rsidRPr="005017E9" w:rsidRDefault="00792A94" w:rsidP="005017E9">
      <w:pPr>
        <w:pStyle w:val="Prrafodelista"/>
        <w:numPr>
          <w:ilvl w:val="0"/>
          <w:numId w:val="7"/>
        </w:numPr>
        <w:autoSpaceDE w:val="0"/>
        <w:autoSpaceDN w:val="0"/>
        <w:adjustRightInd w:val="0"/>
        <w:spacing w:before="240" w:after="0"/>
        <w:rPr>
          <w:rFonts w:cs="Arial"/>
        </w:rPr>
      </w:pPr>
      <w:r>
        <w:rPr>
          <w:rFonts w:cs="Arial"/>
        </w:rPr>
        <w:t xml:space="preserve">Desarrollar </w:t>
      </w:r>
      <w:r w:rsidR="005017E9">
        <w:rPr>
          <w:rFonts w:cs="Arial"/>
        </w:rPr>
        <w:t xml:space="preserve">distintos modelos a partir de distintas técnicas de </w:t>
      </w:r>
      <w:r w:rsidR="005017E9" w:rsidRPr="005017E9">
        <w:rPr>
          <w:rFonts w:cs="Arial"/>
          <w:i/>
          <w:iCs/>
        </w:rPr>
        <w:t>machine</w:t>
      </w:r>
      <w:r w:rsidR="005017E9">
        <w:rPr>
          <w:rFonts w:cs="Arial"/>
        </w:rPr>
        <w:t xml:space="preserve"> </w:t>
      </w:r>
      <w:proofErr w:type="spellStart"/>
      <w:r w:rsidR="005017E9" w:rsidRPr="005017E9">
        <w:rPr>
          <w:rFonts w:cs="Arial"/>
          <w:i/>
          <w:iCs/>
        </w:rPr>
        <w:t>learning</w:t>
      </w:r>
      <w:proofErr w:type="spellEnd"/>
      <w:r>
        <w:rPr>
          <w:rFonts w:cs="Arial"/>
        </w:rPr>
        <w:t>.</w:t>
      </w:r>
    </w:p>
    <w:p w14:paraId="3ECDA2D2" w14:textId="7FA90528" w:rsidR="00392F9A" w:rsidRDefault="00392F9A" w:rsidP="00792A94">
      <w:pPr>
        <w:pStyle w:val="Prrafodelista"/>
        <w:numPr>
          <w:ilvl w:val="0"/>
          <w:numId w:val="7"/>
        </w:numPr>
        <w:autoSpaceDE w:val="0"/>
        <w:autoSpaceDN w:val="0"/>
        <w:adjustRightInd w:val="0"/>
        <w:spacing w:before="240" w:after="0"/>
        <w:rPr>
          <w:rFonts w:cs="Arial"/>
        </w:rPr>
      </w:pPr>
      <w:r>
        <w:rPr>
          <w:rFonts w:cs="Arial"/>
        </w:rPr>
        <w:t>Examinar</w:t>
      </w:r>
      <w:r w:rsidR="007B5088">
        <w:rPr>
          <w:rFonts w:cs="Arial"/>
        </w:rPr>
        <w:t xml:space="preserve"> los distintos modelos y compararlos entre ellos.</w:t>
      </w:r>
    </w:p>
    <w:p w14:paraId="50A7A669" w14:textId="4EF5E40D" w:rsidR="00ED2F68" w:rsidRPr="00392F9A" w:rsidRDefault="00792A94" w:rsidP="00392F9A">
      <w:pPr>
        <w:pStyle w:val="Prrafodelista"/>
        <w:numPr>
          <w:ilvl w:val="0"/>
          <w:numId w:val="7"/>
        </w:numPr>
        <w:autoSpaceDE w:val="0"/>
        <w:autoSpaceDN w:val="0"/>
        <w:adjustRightInd w:val="0"/>
        <w:spacing w:before="240" w:after="0"/>
        <w:rPr>
          <w:rFonts w:cs="Arial"/>
        </w:rPr>
      </w:pPr>
      <w:r>
        <w:rPr>
          <w:rFonts w:cs="Arial"/>
        </w:rPr>
        <w:t xml:space="preserve">Evaluar el </w:t>
      </w:r>
      <w:r w:rsidR="007B5088">
        <w:rPr>
          <w:rFonts w:cs="Arial"/>
        </w:rPr>
        <w:t xml:space="preserve">mejor </w:t>
      </w:r>
      <w:r>
        <w:rPr>
          <w:rFonts w:cs="Arial"/>
        </w:rPr>
        <w:t>modelo obtenido</w:t>
      </w:r>
      <w:r w:rsidRPr="00392F9A">
        <w:rPr>
          <w:rFonts w:cs="Arial"/>
        </w:rPr>
        <w:t xml:space="preserve"> </w:t>
      </w:r>
      <w:r w:rsidR="007B5088" w:rsidRPr="00392F9A">
        <w:rPr>
          <w:rFonts w:cs="Arial"/>
        </w:rPr>
        <w:t>comparán</w:t>
      </w:r>
      <w:r w:rsidR="007B5088">
        <w:rPr>
          <w:rFonts w:cs="Arial"/>
        </w:rPr>
        <w:t>dolo con otros modelos generados previamente</w:t>
      </w:r>
      <w:r w:rsidRPr="00392F9A">
        <w:rPr>
          <w:rFonts w:cs="Arial"/>
        </w:rPr>
        <w:t>.</w:t>
      </w:r>
    </w:p>
    <w:p w14:paraId="7824C8EA" w14:textId="77777777" w:rsidR="00265CC1" w:rsidRDefault="00265CC1">
      <w:pPr>
        <w:spacing w:line="276" w:lineRule="auto"/>
        <w:jc w:val="left"/>
        <w:rPr>
          <w:rFonts w:eastAsiaTheme="majorEastAsia" w:cs="Arial"/>
          <w:b/>
          <w:bCs/>
          <w:sz w:val="32"/>
          <w:szCs w:val="32"/>
        </w:rPr>
      </w:pPr>
      <w:bookmarkStart w:id="111" w:name="_Toc432240298"/>
      <w:bookmarkStart w:id="112" w:name="_Toc432504687"/>
      <w:bookmarkStart w:id="113" w:name="_Toc435459293"/>
      <w:bookmarkStart w:id="114" w:name="_Toc435460067"/>
      <w:bookmarkStart w:id="115" w:name="_Toc435460748"/>
      <w:bookmarkStart w:id="116" w:name="_Toc435462155"/>
      <w:bookmarkStart w:id="117" w:name="_Toc437557492"/>
      <w:bookmarkStart w:id="118" w:name="_Toc439968544"/>
      <w:bookmarkStart w:id="119" w:name="_Toc439969679"/>
      <w:bookmarkStart w:id="120" w:name="_Toc441233832"/>
      <w:r>
        <w:br w:type="page"/>
      </w:r>
    </w:p>
    <w:p w14:paraId="363CB76A" w14:textId="60EF168D" w:rsidR="00E464E0" w:rsidRDefault="008950E0" w:rsidP="008950E0">
      <w:pPr>
        <w:pStyle w:val="Ttulo1"/>
      </w:pPr>
      <w:bookmarkStart w:id="121" w:name="_Toc82627979"/>
      <w:r>
        <w:lastRenderedPageBreak/>
        <w:t>4</w:t>
      </w:r>
      <w:r w:rsidR="00E464E0">
        <w:t>.</w:t>
      </w:r>
      <w:r w:rsidR="00E464E0" w:rsidRPr="008037ED">
        <w:t xml:space="preserve"> Metodología del trabajo</w:t>
      </w:r>
      <w:bookmarkEnd w:id="111"/>
      <w:bookmarkEnd w:id="112"/>
      <w:bookmarkEnd w:id="113"/>
      <w:bookmarkEnd w:id="114"/>
      <w:bookmarkEnd w:id="115"/>
      <w:bookmarkEnd w:id="116"/>
      <w:bookmarkEnd w:id="117"/>
      <w:bookmarkEnd w:id="118"/>
      <w:bookmarkEnd w:id="119"/>
      <w:bookmarkEnd w:id="120"/>
      <w:bookmarkEnd w:id="121"/>
    </w:p>
    <w:p w14:paraId="58362101" w14:textId="59FB7A20" w:rsidR="004707BE" w:rsidRDefault="00474D15" w:rsidP="004707BE">
      <w:r>
        <w:t xml:space="preserve">En </w:t>
      </w:r>
      <w:r w:rsidR="006011D5">
        <w:t xml:space="preserve">esta sección se especifica la metodología empleada para lograr </w:t>
      </w:r>
      <w:r w:rsidR="00C36D80">
        <w:t xml:space="preserve">un modelo de </w:t>
      </w:r>
      <w:proofErr w:type="spellStart"/>
      <w:r w:rsidR="00C36D80">
        <w:t>xG</w:t>
      </w:r>
      <w:proofErr w:type="spellEnd"/>
      <w:r w:rsidR="00C36D80">
        <w:t xml:space="preserve"> propio con nuevas variables, el análisis de las nuevas variables y el del propio modelo</w:t>
      </w:r>
      <w:r w:rsidR="006011D5">
        <w:t>.</w:t>
      </w:r>
      <w:r w:rsidR="00C36D80">
        <w:t xml:space="preserve"> La estructura es la siguiente:</w:t>
      </w:r>
    </w:p>
    <w:p w14:paraId="1F890780" w14:textId="025D0A22" w:rsidR="00C36D80" w:rsidRDefault="00053D53" w:rsidP="00053D53">
      <w:pPr>
        <w:pStyle w:val="Prrafodelista"/>
        <w:numPr>
          <w:ilvl w:val="0"/>
          <w:numId w:val="12"/>
        </w:numPr>
      </w:pPr>
      <w:r w:rsidRPr="00053D53">
        <w:rPr>
          <w:b/>
          <w:bCs/>
        </w:rPr>
        <w:t>Obtención</w:t>
      </w:r>
      <w:r w:rsidR="00C36D80" w:rsidRPr="00053D53">
        <w:rPr>
          <w:b/>
          <w:bCs/>
        </w:rPr>
        <w:t xml:space="preserve"> de los datos</w:t>
      </w:r>
      <w:r w:rsidRPr="00053D53">
        <w:rPr>
          <w:b/>
          <w:bCs/>
        </w:rPr>
        <w:t>:</w:t>
      </w:r>
      <w:r>
        <w:t xml:space="preserve"> Se explica el origen de los datos utilizados en el trabajo, el formato de origen de los datos y los motivos por los que han sido utilizados estos datos.</w:t>
      </w:r>
    </w:p>
    <w:p w14:paraId="0AB2B311" w14:textId="0A4F9A50" w:rsidR="00C36D80" w:rsidRPr="00053D53" w:rsidRDefault="00C36D80" w:rsidP="00053D53">
      <w:pPr>
        <w:pStyle w:val="Prrafodelista"/>
        <w:numPr>
          <w:ilvl w:val="0"/>
          <w:numId w:val="12"/>
        </w:numPr>
        <w:rPr>
          <w:b/>
          <w:bCs/>
        </w:rPr>
      </w:pPr>
      <w:r w:rsidRPr="00053D53">
        <w:rPr>
          <w:b/>
          <w:bCs/>
        </w:rPr>
        <w:t xml:space="preserve">Preparación del </w:t>
      </w:r>
      <w:proofErr w:type="spellStart"/>
      <w:r w:rsidRPr="00053D53">
        <w:rPr>
          <w:b/>
          <w:bCs/>
          <w:i/>
          <w:iCs/>
        </w:rPr>
        <w:t>dataset</w:t>
      </w:r>
      <w:proofErr w:type="spellEnd"/>
      <w:r w:rsidR="00053D53" w:rsidRPr="00053D53">
        <w:rPr>
          <w:b/>
          <w:bCs/>
        </w:rPr>
        <w:t xml:space="preserve">: </w:t>
      </w:r>
      <w:r w:rsidR="00053D53">
        <w:t xml:space="preserve">Se detalla los pasos realizados para transformar los datos de origen en el </w:t>
      </w:r>
      <w:proofErr w:type="spellStart"/>
      <w:r w:rsidR="00053D53" w:rsidRPr="00053D53">
        <w:rPr>
          <w:i/>
          <w:iCs/>
        </w:rPr>
        <w:t>dataset</w:t>
      </w:r>
      <w:proofErr w:type="spellEnd"/>
      <w:r w:rsidR="00053D53">
        <w:t xml:space="preserve"> utilizado para realizar el modelo.</w:t>
      </w:r>
    </w:p>
    <w:p w14:paraId="43BEB41C" w14:textId="5B2940ED" w:rsidR="00C36D80" w:rsidRPr="00053D53" w:rsidRDefault="00C36D80" w:rsidP="00053D53">
      <w:pPr>
        <w:pStyle w:val="Prrafodelista"/>
        <w:numPr>
          <w:ilvl w:val="0"/>
          <w:numId w:val="12"/>
        </w:numPr>
        <w:rPr>
          <w:b/>
          <w:bCs/>
        </w:rPr>
      </w:pPr>
      <w:proofErr w:type="spellStart"/>
      <w:r w:rsidRPr="00053D53">
        <w:rPr>
          <w:b/>
          <w:bCs/>
        </w:rPr>
        <w:t>Dataset</w:t>
      </w:r>
      <w:proofErr w:type="spellEnd"/>
      <w:r w:rsidRPr="00053D53">
        <w:rPr>
          <w:b/>
          <w:bCs/>
        </w:rPr>
        <w:t xml:space="preserve"> utilizado</w:t>
      </w:r>
      <w:r w:rsidR="00053D53">
        <w:rPr>
          <w:b/>
          <w:bCs/>
        </w:rPr>
        <w:t xml:space="preserve">: </w:t>
      </w:r>
      <w:r w:rsidR="00053D53">
        <w:t xml:space="preserve">Se detalla los datos utilizados finalmente y se </w:t>
      </w:r>
      <w:r w:rsidR="00D65D0F">
        <w:t>explica que datos no se han utilizado en modelos previos</w:t>
      </w:r>
      <w:r w:rsidR="00053D53">
        <w:t>.</w:t>
      </w:r>
    </w:p>
    <w:p w14:paraId="30E49408" w14:textId="273473C3" w:rsidR="00C36D80" w:rsidRPr="003C45D4" w:rsidRDefault="00C36D80" w:rsidP="00053D53">
      <w:pPr>
        <w:pStyle w:val="Prrafodelista"/>
        <w:numPr>
          <w:ilvl w:val="0"/>
          <w:numId w:val="12"/>
        </w:numPr>
        <w:rPr>
          <w:b/>
          <w:bCs/>
        </w:rPr>
      </w:pPr>
      <w:r w:rsidRPr="00143FDA">
        <w:rPr>
          <w:b/>
          <w:bCs/>
        </w:rPr>
        <w:t>Diseño del modelo</w:t>
      </w:r>
      <w:r w:rsidR="00143FDA">
        <w:rPr>
          <w:b/>
          <w:bCs/>
        </w:rPr>
        <w:t xml:space="preserve">: </w:t>
      </w:r>
      <w:r w:rsidR="00143FDA" w:rsidRPr="00143FDA">
        <w:t>Se expone</w:t>
      </w:r>
      <w:r w:rsidR="00143FDA">
        <w:t xml:space="preserve"> las técnicas utilizadas para generar </w:t>
      </w:r>
      <w:r w:rsidR="007B5088">
        <w:t>los distintos</w:t>
      </w:r>
      <w:r w:rsidR="00143FDA">
        <w:t xml:space="preserve"> </w:t>
      </w:r>
      <w:r w:rsidR="00AC4745">
        <w:t>modelo</w:t>
      </w:r>
      <w:r w:rsidR="007B5088">
        <w:t>s</w:t>
      </w:r>
      <w:r w:rsidR="00AC4745">
        <w:t>,</w:t>
      </w:r>
      <w:r w:rsidR="00143FDA">
        <w:t xml:space="preserve"> así como los parámetros utilizados.</w:t>
      </w:r>
      <w:r w:rsidR="007B5088">
        <w:t xml:space="preserve"> También se describen las métricas utilizadas para comparar los modelos.</w:t>
      </w:r>
    </w:p>
    <w:p w14:paraId="55C3F8E9" w14:textId="4F1BC644" w:rsidR="003C45D4" w:rsidRPr="00846363" w:rsidRDefault="00846363" w:rsidP="003C45D4">
      <w:r w:rsidRPr="00846363">
        <w:t xml:space="preserve">El código para implementar la metodología explicada a continuación ha sido escrito en el lenguaje de programación Python 3 mediante </w:t>
      </w:r>
      <w:proofErr w:type="spellStart"/>
      <w:r w:rsidRPr="00846363">
        <w:t>Jupyter</w:t>
      </w:r>
      <w:proofErr w:type="spellEnd"/>
      <w:r w:rsidRPr="00846363">
        <w:t xml:space="preserve"> Notebook. Los principales paquetes utilizados han sido </w:t>
      </w:r>
      <w:proofErr w:type="spellStart"/>
      <w:r w:rsidRPr="00846363">
        <w:t>Numpy</w:t>
      </w:r>
      <w:proofErr w:type="spellEnd"/>
      <w:r w:rsidR="00462602">
        <w:t xml:space="preserve"> </w:t>
      </w:r>
      <w:r w:rsidR="00462602">
        <w:fldChar w:fldCharType="begin"/>
      </w:r>
      <w:r w:rsidR="00DB6684">
        <w:instrText xml:space="preserve"> ADDIN ZOTERO_ITEM CSL_CITATION {"citationID":"jTYWHnxX","properties":{"formattedCitation":"(Harris et\\uc0\\u160{}al., 2020; Oliphant, 2006)","plainCitation":"(Harris et al., 2020; Oliphant, 2006)","noteIndex":0},"citationItems":[{"id":169,"uris":["http://zotero.org/users/7978684/items/4E2B2LFV"],"uri":["http://zotero.org/users/7978684/items/4E2B2LFV"],"itemData":{"id":169,"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1476-4687","issue":"7825","language":"en","note":"Bandiera_abtest: a\nCc_license_type: cc_by\nCg_type: Nature Research Journals\nnumber: 7825\nPrimary_atype: Reviews\npublisher: Nature Publishing Group\nSubject_term: Computational neuroscience;Computational science;Computer science;Software;Solar physics\nSubject_term_id: computational-neuroscience;computational-science;computer-science;software;solar-physics","page":"357-362","source":"www.nature.com","title":"Array programming with NumPy","volume":"585","author":[{"family":"Harris","given":"Charles R."},{"family":"Millman","given":"K. Jarrod"},{"family":"Walt","given":"Stéfan J.","non-dropping-p</w:instrText>
      </w:r>
      <w:r w:rsidR="00DB6684" w:rsidRPr="00950E7D">
        <w:instrText xml:space="preserve">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id":149,"uris":["http://zotero.org/users/7978684/items/3L4J42T2"],"uri":["http://zotero.org/users/7978684/items/3L4J42T2"],"itemData":{"id":149,"type":"book","publisher":"Trelgol Publishing USA,","source":"ResearchGate","title":"Guide to NumPy","URL":"https://web.mit.edu/dvp/Public/numpybook.pdf","author":[{"family":"Oliphant","given":"Travis"}],"issued":{"date-parts":[["2006",1,1]]}}}],"schema":"https://github.com/citation-style-language/schema/raw/master/csl-citation.json"} </w:instrText>
      </w:r>
      <w:r w:rsidR="00462602">
        <w:fldChar w:fldCharType="separate"/>
      </w:r>
      <w:r w:rsidR="00DB6684" w:rsidRPr="00950E7D">
        <w:rPr>
          <w:rFonts w:cs="Arial"/>
          <w:szCs w:val="24"/>
        </w:rPr>
        <w:t>(Harris et al., 2020; Oliphant, 2006)</w:t>
      </w:r>
      <w:r w:rsidR="00462602">
        <w:fldChar w:fldCharType="end"/>
      </w:r>
      <w:r w:rsidRPr="00950E7D">
        <w:t>, Pandas</w:t>
      </w:r>
      <w:r w:rsidR="00462602" w:rsidRPr="00950E7D">
        <w:t xml:space="preserve"> </w:t>
      </w:r>
      <w:r w:rsidR="00462602">
        <w:fldChar w:fldCharType="begin"/>
      </w:r>
      <w:r w:rsidR="00C13D6D" w:rsidRPr="00950E7D">
        <w:instrText xml:space="preserve"> ADDIN ZOTERO_ITEM CSL_CITATION {"citationID":"4GRQSLtu","properties":{"formattedCitation":"(McKinney, 2010; Reback et\\uc0\\u160{}al., 2020)","plainCitation":"(McKinney, 2010; Reback et al., 2020)","noteIndex":0},"citationItems":[{"id":173,"uris":["http://zotero.org/users/7978684/items/Y9LNEWZN"],"uri":["http://zotero.org/users/7978684/items/Y9LNEWZN"],"itemData":{"id":173,"type":"paper-conference","abstract":"In this paper we are concerned with the practical issues of working with data sets common to </w:instrText>
      </w:r>
      <w:r w:rsidR="00C13D6D">
        <w:rPr>
          <w:lang w:val="en-US"/>
        </w:rPr>
        <w:instrText>ﬁ</w:instrText>
      </w:r>
      <w:r w:rsidR="00C13D6D" w:rsidRPr="00950E7D">
        <w:instrText xml:space="preserve">nance, statistics, and other related </w:instrText>
      </w:r>
      <w:r w:rsidR="00C13D6D">
        <w:rPr>
          <w:lang w:val="en-US"/>
        </w:rPr>
        <w:instrText>ﬁ</w:instrText>
      </w:r>
      <w:r w:rsidR="00C13D6D" w:rsidRPr="00950E7D">
        <w:instrText>elds. pandas is a new library which aims to facilitate working with these data sets and to provide a set of fundamental building blocks for implementing statistical models. We will discuss speci</w:instrText>
      </w:r>
      <w:r w:rsidR="00C13D6D">
        <w:rPr>
          <w:lang w:val="en-US"/>
        </w:rPr>
        <w:instrText>ﬁ</w:instrText>
      </w:r>
      <w:r w:rsidR="00C13D6D" w:rsidRPr="00950E7D">
        <w:instrText>c design issues encountered in the course of developing pandas with relevant examples and some comparisons with the R language. We conclude by discussing possible future directions for statistical computing and data analysis using Python.","DOI":"10.25080/Majora-92bf1922-00a","event":"Python in Science Conference","event-place":"Austin, Texas","language":"en","page":"56-61","publisher-place":"Austin, Texas","source":"DOI.org (Crossref)","title":"Data Structures for Statistical Computing in Python","URL":"https://conference.scipy.org/proceedings/scipy2010/mckinney.html","author":[{"family":"McKinney","given":"Wes"}],"accessed":{"date-parts":[["2021",9,10]]},"issued":{"date-parts":[["2010"]]}}},{"id":17</w:instrText>
      </w:r>
      <w:r w:rsidR="00C13D6D">
        <w:rPr>
          <w:lang w:val="en-US"/>
        </w:rPr>
        <w:instrText xml:space="preserve">4,"uris":["http://zotero.org/users/7978684/items/FTSREN8C"],"uri":["http://zotero.org/users/7978684/items/FTSREN8C"],"itemData":{"id":174,"type":"book","abstract":"This is a minor bug-fix release in the 1.0.x series and includes some regression fixes and bug fixes. We recommend that all users upgrade to this version. See the full whatsnew for a list of all the changes. The release will be available on the defaults and conda-forge channels: conda install pandas Or via PyPI: python3 -m pip install --upgrade pandas Please report any issues with the release on the pandas issue tracker.","note":"DOI: 10.5281/zenodo.3715232","publisher":"Zenodo","source":"Zenodo","title":"pandas-dev/pandas: Pandas","title-short":"pandas-dev/pandas","URL":"https://zenodo.org/record/3715232","version":"1.0.3","author":[{"family":"Reback","given":"Jeff"},{"family":"McKinney","given":"Wes"},{"family":"jbrockmendel","given":""},{"family":"Bossche","given":"Joris Van","dropping-particle":"den"},{"family":"Augspurger","given":"Tom"},{"family":"Cloud","given":"Phillip"},{"family":"gfyoung","given":""},{"family":"Sinhrks","given":""},{"family":"Klein","given":"Adam"},{"family":"Roeschke","given":"Matthew"},{"family":"Hawkins","given":"Simon"},{"family":"Tratner","given":"Jeff"},{"family":"She","given":"Chang"},{"family":"Ayd","given":"William"},{"family":"Petersen","given":"Terji"},{"family":"Garcia","given":"Marc"},{"family":"Schendel","given":"Jeremy"},{"family":"Hayden","given":"Andy"},{"family":"MomIsBestFriend","given":""},{"family":"Jancauskas","given":"Vytautas"},{"family":"Battiston","given":"Pietro"},{"family":"Seabold","given":"Skipper"},{"family":"chris-b1","given":""},{"family":"h-vetinari","given":""},{"family":"Hoyer","given":"Stephan"},{"family":"Overmeire","given":"Wouter"},{"family":"alimcmaster1","given":""},{"family":"Dong","given":"Kaiqi"},{"family":"Whelan","given":"Christopher"},{"family":"Mehyar","given":"Mortada"}],"accessed":{"date-parts":[["2021",9,10]]},"issued":{"date-parts":[["2020",3,18]]}}}],"schema":"https://github.com/citation-style-language/schema/raw/master/csl-citation.json"} </w:instrText>
      </w:r>
      <w:r w:rsidR="00462602">
        <w:fldChar w:fldCharType="separate"/>
      </w:r>
      <w:r w:rsidR="00C13D6D" w:rsidRPr="007E513C">
        <w:rPr>
          <w:rFonts w:cs="Arial"/>
          <w:szCs w:val="24"/>
          <w:lang w:val="en-US"/>
        </w:rPr>
        <w:t>(McKinney, 2010; Reback et al., 2020)</w:t>
      </w:r>
      <w:r w:rsidR="00462602">
        <w:fldChar w:fldCharType="end"/>
      </w:r>
      <w:r w:rsidRPr="00C13D6D">
        <w:rPr>
          <w:lang w:val="en-US"/>
        </w:rPr>
        <w:t>, Mat</w:t>
      </w:r>
      <w:r w:rsidR="00462602" w:rsidRPr="00C13D6D">
        <w:rPr>
          <w:lang w:val="en-US"/>
        </w:rPr>
        <w:t>p</w:t>
      </w:r>
      <w:r w:rsidRPr="00C13D6D">
        <w:rPr>
          <w:lang w:val="en-US"/>
        </w:rPr>
        <w:t>lot</w:t>
      </w:r>
      <w:r w:rsidR="00462602" w:rsidRPr="00C13D6D">
        <w:rPr>
          <w:lang w:val="en-US"/>
        </w:rPr>
        <w:t>l</w:t>
      </w:r>
      <w:r w:rsidRPr="00C13D6D">
        <w:rPr>
          <w:lang w:val="en-US"/>
        </w:rPr>
        <w:t>ib</w:t>
      </w:r>
      <w:r w:rsidR="00462602" w:rsidRPr="00C13D6D">
        <w:rPr>
          <w:lang w:val="en-US"/>
        </w:rPr>
        <w:t xml:space="preserve"> </w:t>
      </w:r>
      <w:r w:rsidR="00D62E5E">
        <w:fldChar w:fldCharType="begin"/>
      </w:r>
      <w:r w:rsidR="007E513C">
        <w:rPr>
          <w:lang w:val="en-US"/>
        </w:rPr>
        <w:instrText xml:space="preserve"> ADDIN ZOTERO_ITEM CSL_CITATION {"citationID":"vzoKgkiM","properties":{"formattedCitation":"(Hunter, 2007)","plainCitation":"(Hunter, 2007)","noteIndex":0},"citationItems":[{"id":186,"uris":["http://zotero.org/users/7978684/items/G7HNI9TD"],"uri":["http://zotero.org/users/7978684/items/G7HNI9TD"],"itemData":{"id":186,"type":"article-journal","abstract":"Matplotlib is a 2D graphics package used for Python for application development, interactive scripting,and publication-quality image generation across user interfaces and operating systems","container-title":"Computing in Science Engineering","DOI":"10.1109/MCSE.2007.55","ISSN":"1558-366X","issue":"3","note":"event: Computing in Science Engineering","page":"90-95","source":"IEEE Xplore","title":"Matplotlib: A 2D Graphics Environment","title-short":"Matplotlib","volume":"9","author":[{"family":"Hunter","given":"John D."}],"issued":{"date-parts":[["2007",5]]}}}],"schema":"https://github.com/citation-style-language/schema/raw/master/csl-citation.json"} </w:instrText>
      </w:r>
      <w:r w:rsidR="00D62E5E">
        <w:fldChar w:fldCharType="separate"/>
      </w:r>
      <w:r w:rsidR="007E513C" w:rsidRPr="007E513C">
        <w:rPr>
          <w:rFonts w:cs="Arial"/>
          <w:lang w:val="en-US"/>
        </w:rPr>
        <w:t>(Hunter, 2007)</w:t>
      </w:r>
      <w:r w:rsidR="00D62E5E">
        <w:fldChar w:fldCharType="end"/>
      </w:r>
      <w:r w:rsidR="00D62E5E" w:rsidRPr="00C13D6D">
        <w:rPr>
          <w:lang w:val="en-US"/>
        </w:rPr>
        <w:t xml:space="preserve"> , </w:t>
      </w:r>
      <w:proofErr w:type="spellStart"/>
      <w:r w:rsidR="00D62E5E" w:rsidRPr="00C13D6D">
        <w:rPr>
          <w:lang w:val="en-US"/>
        </w:rPr>
        <w:t>SeaBorn</w:t>
      </w:r>
      <w:proofErr w:type="spellEnd"/>
      <w:r w:rsidR="00D62E5E" w:rsidRPr="00C13D6D">
        <w:rPr>
          <w:lang w:val="en-US"/>
        </w:rPr>
        <w:t xml:space="preserve"> </w:t>
      </w:r>
      <w:r w:rsidR="00D62E5E">
        <w:rPr>
          <w:lang w:val="en-US"/>
        </w:rPr>
        <w:fldChar w:fldCharType="begin"/>
      </w:r>
      <w:r w:rsidR="00D62E5E" w:rsidRPr="00C13D6D">
        <w:rPr>
          <w:lang w:val="en-US"/>
        </w:rPr>
        <w:instrText xml:space="preserve"> ADDIN ZOTERO_ITEM CSL_CITATION {"citationID":"WSUPLIdS","properties":{"formatte</w:instrText>
      </w:r>
      <w:r w:rsidR="00D62E5E">
        <w:rPr>
          <w:lang w:val="en-US"/>
        </w:rPr>
        <w:instrText xml:space="preserve">dCitation":"(Waskom, 2021)","plainCitation":"(Waskom, 2021)","noteIndex":0},"citationItems":[{"id":160,"uris":["http://zotero.org/users/7978684/items/WIF6EVYM"],"uri":["http://zotero.org/users/7978684/items/WIF6EVYM"],"itemData":{"id":160,"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D62E5E">
        <w:rPr>
          <w:lang w:val="en-US"/>
        </w:rPr>
        <w:fldChar w:fldCharType="separate"/>
      </w:r>
      <w:r w:rsidR="00D62E5E" w:rsidRPr="00D62E5E">
        <w:rPr>
          <w:rFonts w:cs="Arial"/>
          <w:lang w:val="en-US"/>
        </w:rPr>
        <w:t>(Waskom, 2021)</w:t>
      </w:r>
      <w:r w:rsidR="00D62E5E">
        <w:rPr>
          <w:lang w:val="en-US"/>
        </w:rPr>
        <w:fldChar w:fldCharType="end"/>
      </w:r>
      <w:r w:rsidRPr="00D62E5E">
        <w:rPr>
          <w:lang w:val="en-US"/>
        </w:rPr>
        <w:t xml:space="preserve">, </w:t>
      </w:r>
      <w:proofErr w:type="spellStart"/>
      <w:r w:rsidRPr="00D62E5E">
        <w:rPr>
          <w:lang w:val="en-US"/>
        </w:rPr>
        <w:t>MPLSoccer</w:t>
      </w:r>
      <w:proofErr w:type="spellEnd"/>
      <w:r w:rsidR="00D62E5E" w:rsidRPr="00D62E5E">
        <w:rPr>
          <w:lang w:val="en-US"/>
        </w:rPr>
        <w:t xml:space="preserve"> </w:t>
      </w:r>
      <w:r w:rsidR="00D62E5E">
        <w:fldChar w:fldCharType="begin"/>
      </w:r>
      <w:r w:rsidR="00D62E5E" w:rsidRPr="00D62E5E">
        <w:rPr>
          <w:lang w:val="en-US"/>
        </w:rPr>
        <w:instrText xml:space="preserve"> ADDIN ZOTERO_ITEM CSL_CITATION {"citationID":"zXGMT9pf","properties":{"formattedCitation":"(Durgapal &amp; Rowlinson, 2021)","plainCitation":"(Durgapal &amp; Rowlinson, 2021)","noteIndex":0},"citationItems":[{"id":158,"uris":["http://zotero.org/users/7978684/items/JKHSJEQJ"],"uri":["http://zotero.org/users/7978684/items/JKHSJEQJ"],"itemData":{"id":158,"type":"webpage","container-title":"mplsoccer","title":"Quick start — mplsoccer 1.0.5 documentation","URL":"https://mplsoccer.readthedocs.io/en/latest/#","author":[{"family":"Durgapal","given":"Anmol"},{"family":"Rowlinson","given":"Andrew"}],"accessed":{"date-parts":[["2021",5,10]]},"issued":{"date-parts":[["2021"]]}}}],"schema":"https://github.com/citation-style-language/schema/raw/master/csl-citation.json"} </w:instrText>
      </w:r>
      <w:r w:rsidR="00D62E5E">
        <w:fldChar w:fldCharType="separate"/>
      </w:r>
      <w:r w:rsidR="00D62E5E" w:rsidRPr="00D62E5E">
        <w:rPr>
          <w:rFonts w:cs="Arial"/>
          <w:lang w:val="en-US"/>
        </w:rPr>
        <w:t xml:space="preserve">(Durgapal &amp; </w:t>
      </w:r>
      <w:proofErr w:type="spellStart"/>
      <w:r w:rsidR="00D62E5E" w:rsidRPr="00D62E5E">
        <w:rPr>
          <w:rFonts w:cs="Arial"/>
          <w:lang w:val="en-US"/>
        </w:rPr>
        <w:t>Rowlinson</w:t>
      </w:r>
      <w:proofErr w:type="spellEnd"/>
      <w:r w:rsidR="00D62E5E" w:rsidRPr="00D62E5E">
        <w:rPr>
          <w:rFonts w:cs="Arial"/>
          <w:lang w:val="en-US"/>
        </w:rPr>
        <w:t>, 2021)</w:t>
      </w:r>
      <w:r w:rsidR="00D62E5E">
        <w:fldChar w:fldCharType="end"/>
      </w:r>
      <w:r w:rsidRPr="00D62E5E">
        <w:rPr>
          <w:lang w:val="en-US"/>
        </w:rPr>
        <w:t xml:space="preserve">, </w:t>
      </w:r>
      <w:proofErr w:type="spellStart"/>
      <w:r w:rsidRPr="00D62E5E">
        <w:rPr>
          <w:lang w:val="en-US"/>
        </w:rPr>
        <w:t>SciKit</w:t>
      </w:r>
      <w:proofErr w:type="spellEnd"/>
      <w:r w:rsidRPr="00D62E5E">
        <w:rPr>
          <w:lang w:val="en-US"/>
        </w:rPr>
        <w:t>-Learn</w:t>
      </w:r>
      <w:r w:rsidR="00D62E5E" w:rsidRPr="00D62E5E">
        <w:rPr>
          <w:lang w:val="en-US"/>
        </w:rPr>
        <w:t xml:space="preserve"> </w:t>
      </w:r>
      <w:r w:rsidR="00DB6684">
        <w:rPr>
          <w:lang w:val="en-US"/>
        </w:rPr>
        <w:fldChar w:fldCharType="begin"/>
      </w:r>
      <w:r w:rsidR="001D6454">
        <w:rPr>
          <w:lang w:val="en-US"/>
        </w:rPr>
        <w:instrText xml:space="preserve"> ADDIN ZOTERO_ITEM CSL_CITATION {"citationID":"7zPxr4j9","properties":{"formattedCitation":"(Buitinck et\\uc0\\u160{}al., 2013; Pedregosa et\\uc0\\u160{}al., 2011)","plainCitation":"(Buitinck et al., 2013; Pedregosa et al., 2011)","noteIndex":0},"citationItems":[{"id":166,"uris":["http://zotero.org/users/7978684/items/U4DP255D"],"uri":["http://zotero.org/users/7978684/items/U4DP255D"],"itemData":{"id":166,"type":"article-journal","abstract":"Scikit-learn is an increasingly popular machine learning li- brary. Written in Python, it is designed to be simple and efficient, accessible to non-experts, and reusable in various contexts. In this paper, we present and discuss our design choices for the application programming interface (API) of the project. In particular, we describe the simple and elegant interface shared by all learning and processing units in the library and then discuss its advantages in terms of composition and reusability. The paper also comments on implementation details specific to the Python ecosystem and analyzes obstacles faced by users and developers of the library.","container-title":"arXiv:1309.0238 [cs]","note":"arXiv: 1309.0238","page":"108--122","source":"arXiv.org","title":"API design for machine learning software: experiences from the scikit-learn project","title-short":"API design for machine learning software","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9,1]]}}},{"id":165,"uris":["http://zotero.org/users/7978684/items/4JTR5LQP"],"uri":["http://zotero.org/users/7978684/items/4JTR5LQP"],"itemData":{"id":16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Journal of Machine Learning Research","language":"en","page":"2825-2830","source":"Zotero","title":"Scikit-learn: Machine Learning in Python","volume":"12","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issued":{"date-parts":[["2011"]]}}}],"schema":"https://github.com/citation-style-language/schema/raw/master/csl-citation.json"} </w:instrText>
      </w:r>
      <w:r w:rsidR="00DB6684">
        <w:rPr>
          <w:lang w:val="en-US"/>
        </w:rPr>
        <w:fldChar w:fldCharType="separate"/>
      </w:r>
      <w:r w:rsidR="00DB6684" w:rsidRPr="00C13D6D">
        <w:rPr>
          <w:rFonts w:cs="Arial"/>
          <w:szCs w:val="24"/>
          <w:lang w:val="en-US"/>
        </w:rPr>
        <w:t>(</w:t>
      </w:r>
      <w:proofErr w:type="spellStart"/>
      <w:r w:rsidR="00DB6684" w:rsidRPr="00C13D6D">
        <w:rPr>
          <w:rFonts w:cs="Arial"/>
          <w:szCs w:val="24"/>
          <w:lang w:val="en-US"/>
        </w:rPr>
        <w:t>Buitinck</w:t>
      </w:r>
      <w:proofErr w:type="spellEnd"/>
      <w:r w:rsidR="00DB6684" w:rsidRPr="00C13D6D">
        <w:rPr>
          <w:rFonts w:cs="Arial"/>
          <w:szCs w:val="24"/>
          <w:lang w:val="en-US"/>
        </w:rPr>
        <w:t xml:space="preserve"> et al., 2013; Pedregosa et al., 2011)</w:t>
      </w:r>
      <w:r w:rsidR="00DB6684">
        <w:rPr>
          <w:lang w:val="en-US"/>
        </w:rPr>
        <w:fldChar w:fldCharType="end"/>
      </w:r>
      <w:r w:rsidRPr="00C13D6D">
        <w:rPr>
          <w:lang w:val="en-US"/>
        </w:rPr>
        <w:t xml:space="preserve">, </w:t>
      </w:r>
      <w:proofErr w:type="spellStart"/>
      <w:r w:rsidRPr="00C13D6D">
        <w:rPr>
          <w:lang w:val="en-US"/>
        </w:rPr>
        <w:t>S</w:t>
      </w:r>
      <w:r w:rsidR="00C13D6D" w:rsidRPr="00C13D6D">
        <w:rPr>
          <w:lang w:val="en-US"/>
        </w:rPr>
        <w:t>ici</w:t>
      </w:r>
      <w:r w:rsidRPr="00C13D6D">
        <w:rPr>
          <w:lang w:val="en-US"/>
        </w:rPr>
        <w:t>K</w:t>
      </w:r>
      <w:r w:rsidR="00C13D6D" w:rsidRPr="00C13D6D">
        <w:rPr>
          <w:lang w:val="en-US"/>
        </w:rPr>
        <w:t>it</w:t>
      </w:r>
      <w:proofErr w:type="spellEnd"/>
      <w:r w:rsidR="00C13D6D" w:rsidRPr="00C13D6D">
        <w:rPr>
          <w:lang w:val="en-US"/>
        </w:rPr>
        <w:t>-</w:t>
      </w:r>
      <w:r w:rsidRPr="00C13D6D">
        <w:rPr>
          <w:lang w:val="en-US"/>
        </w:rPr>
        <w:t>Opt</w:t>
      </w:r>
      <w:r w:rsidR="00C13D6D">
        <w:rPr>
          <w:lang w:val="en-US"/>
        </w:rPr>
        <w:t>imize</w:t>
      </w:r>
      <w:r w:rsidR="00D62E5E" w:rsidRPr="00C13D6D">
        <w:rPr>
          <w:lang w:val="en-US"/>
        </w:rPr>
        <w:t xml:space="preserve"> </w:t>
      </w:r>
      <w:r w:rsidR="00C13D6D">
        <w:rPr>
          <w:lang w:val="en-US"/>
        </w:rPr>
        <w:fldChar w:fldCharType="begin"/>
      </w:r>
      <w:r w:rsidR="00C13D6D" w:rsidRPr="00C13D6D">
        <w:rPr>
          <w:lang w:val="en-US"/>
        </w:rPr>
        <w:instrText xml:space="preserve"> ADDIN ZOTERO_ITEM CSL_CITATION {"citationID":"HML2dtAo","properties":{"formattedCitation":"(Scikit-Optimize, 2016)","plainCitation":"(Scikit-Optimize, 2016)","noteIndex":0},"citationItems":[{"id":176,"uris":["http://zotero.org/users/7978684/items/X3YPHL4C"],"uri":["http://zotero.org/users/7978684/items/X3YPHL4C"],"itemData":{"id":176,"type":"webpage","title":"scikit-optimize: sequential model-based optimization in Python — scikit-optimize 0.8.1 documentation","URL":"https://scikit-optimize.github.io/stable/","author":[{"family":"Scikit-Optimize","given":""}],"accessed":{"date-parts":[["2021",9,10]]},"issued":{"date-parts":[["2016"]]}}}],"schema":"https://github.com/citation-style-language/schema/raw/master/csl-citation.json"} </w:instrText>
      </w:r>
      <w:r w:rsidR="00C13D6D">
        <w:rPr>
          <w:lang w:val="en-US"/>
        </w:rPr>
        <w:fldChar w:fldCharType="separate"/>
      </w:r>
      <w:r w:rsidR="00C13D6D" w:rsidRPr="00C13D6D">
        <w:rPr>
          <w:rFonts w:cs="Arial"/>
          <w:lang w:val="en-US"/>
        </w:rPr>
        <w:t>(Scikit-Optimize, 2016)</w:t>
      </w:r>
      <w:r w:rsidR="00C13D6D">
        <w:rPr>
          <w:lang w:val="en-US"/>
        </w:rPr>
        <w:fldChar w:fldCharType="end"/>
      </w:r>
      <w:r w:rsidRPr="00C13D6D">
        <w:rPr>
          <w:lang w:val="en-US"/>
        </w:rPr>
        <w:t>,</w:t>
      </w:r>
      <w:r w:rsidR="007E513C">
        <w:rPr>
          <w:lang w:val="en-US"/>
        </w:rPr>
        <w:t xml:space="preserve"> </w:t>
      </w:r>
      <w:proofErr w:type="spellStart"/>
      <w:r w:rsidR="007E513C">
        <w:rPr>
          <w:lang w:val="en-US"/>
        </w:rPr>
        <w:t>LightGBM</w:t>
      </w:r>
      <w:proofErr w:type="spellEnd"/>
      <w:r w:rsidR="007E513C">
        <w:rPr>
          <w:lang w:val="en-US"/>
        </w:rPr>
        <w:t xml:space="preserve"> </w:t>
      </w:r>
      <w:r w:rsidR="007E513C">
        <w:rPr>
          <w:lang w:val="en-US"/>
        </w:rPr>
        <w:fldChar w:fldCharType="begin"/>
      </w:r>
      <w:r w:rsidR="007E513C">
        <w:rPr>
          <w:lang w:val="en-US"/>
        </w:rPr>
        <w:instrText xml:space="preserve"> ADDIN ZOTERO_ITEM CSL_CITATION {"citationID":"QATpNhaJ","properties":{"formattedCitation":"(Ke et\\uc0\\u160{}al., 2017)","plainCitation":"(Ke et al., 2017)","noteIndex":0},"citationItems":[{"id":180,"uris":["http://zotero.org/users/7978684/items/F4G7F2XY"],"uri":["http://zotero.org/users/7978684/items/F4G7F2XY"],"itemData":{"id":180,"type":"article-journal","abstract":"Gradient Boosting Decision Tree (GBDT) is a popular machine learning algorithm, and has quite a few effective implementations such as XGBoost and pGBRT. Although many engineering optimizations have been adopted in these implementations, the efﬁciency and scalability are still unsatisfactory when the feature dimension is high and data size is large. A major reason is that for each feature, they need to scan all the data instances to estimate the information gain of all possible split points, which is very time consuming. To tackle this problem, we propose two novel techniques: Gradient-based One-Side Sampling (GOSS) and Exclusive Feature Bundling (EFB). With GOSS, we exclude a signiﬁcant proportion of data instances with small gradients, and only use the rest to estimate the information gain. We prove that, since the data instances with larger gradients play a more important role in the computation of information gain, GOSS can obtain quite accurate estimation of the information gain with a much smaller data size. With EFB, we bundle mutually exclusive features (i.e., they rarely take nonzero values simultaneously), to reduce the number of features. We prove that ﬁnding the optimal bundling of exclusive features is NP-hard, but a greedy algorithm can achieve quite good approximation ratio (and thus can effectively reduce the number of features without hurting the accuracy of split point determination by much). We call our new GBDT implementation with GOSS and EFB LightGBM. Our experiments on multiple public datasets show that, LightGBM speeds up the training process of conventional GBDT by up to over 20 times while achieving almost the same accuracy.","container-title":"Advances in Neural Information Processing Systems","language":"en","page":"3149–3157","source":"Zotero","title":"LightGBM: A Highly Efficient Gradient Boosting Decision Tree","author":[{"family":"Ke","given":"Guolin"},{"family":"Meng","given":"Qi"},{"family":"Finley","given":"Thomas"},{"family":"Wang","given":"Taifeng"},{"family":"Chen","given":"Wei"},{"family":"Ma","given":"Weidong"},{"family":"Ye","given":"Qiwei"},{"family":"Liu","given":"Tie-Yan"}],"issued":{"date-parts":[["2017",12,4]]}}}],"schema":"https://github.com/citation-style-language/schema/raw/master/csl-citation.json"} </w:instrText>
      </w:r>
      <w:r w:rsidR="007E513C">
        <w:rPr>
          <w:lang w:val="en-US"/>
        </w:rPr>
        <w:fldChar w:fldCharType="separate"/>
      </w:r>
      <w:r w:rsidR="007E513C" w:rsidRPr="00593D71">
        <w:rPr>
          <w:rFonts w:cs="Arial"/>
          <w:szCs w:val="24"/>
          <w:lang w:val="en-US"/>
        </w:rPr>
        <w:t>(Ke et al., 2017)</w:t>
      </w:r>
      <w:r w:rsidR="007E513C">
        <w:rPr>
          <w:lang w:val="en-US"/>
        </w:rPr>
        <w:fldChar w:fldCharType="end"/>
      </w:r>
      <w:r w:rsidR="007E513C">
        <w:rPr>
          <w:lang w:val="en-US"/>
        </w:rPr>
        <w:t xml:space="preserve">, </w:t>
      </w:r>
      <w:proofErr w:type="spellStart"/>
      <w:r w:rsidR="007E513C">
        <w:rPr>
          <w:lang w:val="en-US"/>
        </w:rPr>
        <w:t>XGBoost</w:t>
      </w:r>
      <w:proofErr w:type="spellEnd"/>
      <w:r w:rsidR="007E513C">
        <w:rPr>
          <w:lang w:val="en-US"/>
        </w:rPr>
        <w:t xml:space="preserve"> </w:t>
      </w:r>
      <w:r w:rsidR="007E513C">
        <w:rPr>
          <w:lang w:val="en-US"/>
        </w:rPr>
        <w:fldChar w:fldCharType="begin"/>
      </w:r>
      <w:r w:rsidR="007E513C">
        <w:rPr>
          <w:lang w:val="en-US"/>
        </w:rPr>
        <w:instrText xml:space="preserve"> ADDIN ZOTERO_ITEM CSL_CITATION {"citationID":"WY83OmFR","properties":{"formattedCitation":"(Chen &amp; Guestrin, 2016)","plainCitation":"(Chen &amp; Guestrin, 2016)","noteIndex":0},"citationItems":[{"id":182,"uris":["http://zotero.org/users/7978684/items/AW6DW4NA"],"uri":["http://zotero.org/users/7978684/items/AW6DW4NA"],"itemData":{"id":182,"type":"article-journal","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 1603.02754","page":"785-794","source":"arXiv.org","title":"XGBoost: A Scalable Tree Boosting System","title-short":"XGBoost","author":[{"family":"Chen","given":"Tianqi"},{"family":"Guestrin","given":"Carlos"}],"issued":{"date-parts":[["2016",8,13]]}}}],"schema":"https://github.com/citation-style-language/schema/raw/master/csl-citation.json"} </w:instrText>
      </w:r>
      <w:r w:rsidR="007E513C">
        <w:rPr>
          <w:lang w:val="en-US"/>
        </w:rPr>
        <w:fldChar w:fldCharType="separate"/>
      </w:r>
      <w:r w:rsidR="007E513C" w:rsidRPr="00593D71">
        <w:rPr>
          <w:rFonts w:cs="Arial"/>
          <w:lang w:val="en-US"/>
        </w:rPr>
        <w:t xml:space="preserve">(Chen &amp; </w:t>
      </w:r>
      <w:proofErr w:type="spellStart"/>
      <w:r w:rsidR="007E513C" w:rsidRPr="00593D71">
        <w:rPr>
          <w:rFonts w:cs="Arial"/>
          <w:lang w:val="en-US"/>
        </w:rPr>
        <w:t>Guestrin</w:t>
      </w:r>
      <w:proofErr w:type="spellEnd"/>
      <w:r w:rsidR="007E513C" w:rsidRPr="00593D71">
        <w:rPr>
          <w:rFonts w:cs="Arial"/>
          <w:lang w:val="en-US"/>
        </w:rPr>
        <w:t>, 2016)</w:t>
      </w:r>
      <w:r w:rsidR="007E513C">
        <w:rPr>
          <w:lang w:val="en-US"/>
        </w:rPr>
        <w:fldChar w:fldCharType="end"/>
      </w:r>
      <w:r w:rsidRPr="00C13D6D">
        <w:rPr>
          <w:lang w:val="en-US"/>
        </w:rPr>
        <w:t xml:space="preserve"> y </w:t>
      </w:r>
      <w:proofErr w:type="spellStart"/>
      <w:r w:rsidRPr="00C13D6D">
        <w:rPr>
          <w:lang w:val="en-US"/>
        </w:rPr>
        <w:t>Shap</w:t>
      </w:r>
      <w:proofErr w:type="spellEnd"/>
      <w:r w:rsidR="00D62E5E" w:rsidRPr="00C13D6D">
        <w:rPr>
          <w:lang w:val="en-US"/>
        </w:rPr>
        <w:t xml:space="preserve"> </w:t>
      </w:r>
      <w:r w:rsidR="00593D71">
        <w:rPr>
          <w:lang w:val="en-US"/>
        </w:rPr>
        <w:fldChar w:fldCharType="begin"/>
      </w:r>
      <w:r w:rsidR="00593D71">
        <w:rPr>
          <w:lang w:val="en-US"/>
        </w:rPr>
        <w:instrText xml:space="preserve"> ADDIN ZOTERO_ITEM CSL_CITATION {"citationID":"XLrneiBI","properties":{"formattedCitation":"(Lundberg &amp; Lee, 2017)","plainCitation":"(Lundberg &amp; Lee, 2017)","noteIndex":0},"citationItems":[{"id":187,"uris":["http://zotero.org/users/7978684/items/CALUAF59"],"uri":["http://zotero.org/users/7978684/items/CALUAF59"],"itemData":{"id":187,"type":"paper-conference","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1",9,10]]},"issued":{"date-parts":[["2017"]]}}}],"schema":"https://github.com/citation-style-language/schema/raw/master/csl-citation.json"} </w:instrText>
      </w:r>
      <w:r w:rsidR="00593D71">
        <w:rPr>
          <w:lang w:val="en-US"/>
        </w:rPr>
        <w:fldChar w:fldCharType="separate"/>
      </w:r>
      <w:r w:rsidR="00593D71" w:rsidRPr="00593D71">
        <w:rPr>
          <w:rFonts w:cs="Arial"/>
          <w:lang w:val="en-US"/>
        </w:rPr>
        <w:t>(Lundberg &amp; Lee, 2017)</w:t>
      </w:r>
      <w:r w:rsidR="00593D71">
        <w:rPr>
          <w:lang w:val="en-US"/>
        </w:rPr>
        <w:fldChar w:fldCharType="end"/>
      </w:r>
      <w:r w:rsidRPr="00C13D6D">
        <w:rPr>
          <w:lang w:val="en-US"/>
        </w:rPr>
        <w:t xml:space="preserve">. </w:t>
      </w:r>
      <w:r>
        <w:t>El código puede encontrase en GitHub</w:t>
      </w:r>
      <w:r w:rsidR="00593D71">
        <w:rPr>
          <w:rStyle w:val="Refdenotaalpie"/>
        </w:rPr>
        <w:footnoteReference w:id="1"/>
      </w:r>
      <w:r>
        <w:t>.</w:t>
      </w:r>
    </w:p>
    <w:p w14:paraId="0A8BFB8F" w14:textId="77777777" w:rsidR="00846363" w:rsidRPr="003C45D4" w:rsidRDefault="00846363" w:rsidP="003C45D4">
      <w:pPr>
        <w:rPr>
          <w:b/>
          <w:bCs/>
        </w:rPr>
      </w:pPr>
    </w:p>
    <w:p w14:paraId="22456B3E" w14:textId="243BA6CC" w:rsidR="00AC0C49" w:rsidRDefault="008950E0" w:rsidP="00805505">
      <w:pPr>
        <w:pStyle w:val="Ttulo2"/>
      </w:pPr>
      <w:bookmarkStart w:id="122" w:name="_Toc82627980"/>
      <w:r>
        <w:t>4</w:t>
      </w:r>
      <w:r w:rsidR="00AC0C49">
        <w:t xml:space="preserve">.1. </w:t>
      </w:r>
      <w:r w:rsidR="00AD4ABA" w:rsidRPr="00AD4ABA">
        <w:t>Obtención de los datos</w:t>
      </w:r>
      <w:bookmarkEnd w:id="122"/>
    </w:p>
    <w:p w14:paraId="289FEC32" w14:textId="54216137" w:rsidR="00FD58CA" w:rsidRDefault="00FD58CA" w:rsidP="00AC0C49">
      <w:r>
        <w:t xml:space="preserve">Tras realizar una búsqueda de </w:t>
      </w:r>
      <w:proofErr w:type="spellStart"/>
      <w:r w:rsidRPr="00FD58CA">
        <w:rPr>
          <w:i/>
          <w:iCs/>
        </w:rPr>
        <w:t>datasets</w:t>
      </w:r>
      <w:proofErr w:type="spellEnd"/>
      <w:r>
        <w:t xml:space="preserve"> públicos solo se ha encontrado dos fuentes </w:t>
      </w:r>
      <w:r w:rsidRPr="00FD58CA">
        <w:rPr>
          <w:i/>
          <w:iCs/>
        </w:rPr>
        <w:t>open-data</w:t>
      </w:r>
      <w:r>
        <w:t xml:space="preserve"> que proporcionen una cantidad de información suficiente para generar un modelo de </w:t>
      </w:r>
      <w:proofErr w:type="spellStart"/>
      <w:r>
        <w:t>xG</w:t>
      </w:r>
      <w:proofErr w:type="spellEnd"/>
      <w:r>
        <w:t xml:space="preserve">: una de la empresa </w:t>
      </w:r>
      <w:proofErr w:type="spellStart"/>
      <w:r>
        <w:t>StatsBomb</w:t>
      </w:r>
      <w:proofErr w:type="spellEnd"/>
      <w:r>
        <w:t xml:space="preserve"> y otra de </w:t>
      </w:r>
      <w:proofErr w:type="spellStart"/>
      <w:r>
        <w:t>WyScout</w:t>
      </w:r>
      <w:proofErr w:type="spellEnd"/>
      <w:r>
        <w:t xml:space="preserve">. El resto de </w:t>
      </w:r>
      <w:r w:rsidR="008950E0">
        <w:t>las bases</w:t>
      </w:r>
      <w:r>
        <w:t xml:space="preserve"> de datos futbolísticas solo aportaban datos generales de los partidos como el resultado, el número de disparos, la posesión, etc.</w:t>
      </w:r>
    </w:p>
    <w:p w14:paraId="56104FDA" w14:textId="22898A18" w:rsidR="003C45D4" w:rsidRDefault="00AC5CA8" w:rsidP="00AC0C49">
      <w:r>
        <w:t>También se ha estudiado la posibilidad de</w:t>
      </w:r>
      <w:r w:rsidR="00805505">
        <w:t xml:space="preserve"> pagar a alguno de los proveedores de datos existentes para obtener una mucho mayor cantidad de </w:t>
      </w:r>
      <w:r w:rsidR="0084267C">
        <w:t xml:space="preserve">los </w:t>
      </w:r>
      <w:r w:rsidR="003C45D4">
        <w:t>datos,</w:t>
      </w:r>
      <w:r w:rsidR="00805505">
        <w:t xml:space="preserve"> pero el coste era en todos </w:t>
      </w:r>
      <w:r w:rsidR="00805505">
        <w:lastRenderedPageBreak/>
        <w:t>los casos muy elevado puesto que son productos orientados a profesionales del sector (equipos, ojeadores, jugadores…).</w:t>
      </w:r>
    </w:p>
    <w:p w14:paraId="11837E9B" w14:textId="77777777" w:rsidR="00D65D0F" w:rsidRDefault="00D65D0F" w:rsidP="00AC0C49"/>
    <w:p w14:paraId="052B79ED" w14:textId="1D58C3C1" w:rsidR="00805505" w:rsidRPr="00B93A45" w:rsidRDefault="00805505" w:rsidP="00805505">
      <w:pPr>
        <w:pStyle w:val="Ttulo3"/>
      </w:pPr>
      <w:bookmarkStart w:id="123" w:name="_Toc82627981"/>
      <w:r w:rsidRPr="00B93A45">
        <w:t xml:space="preserve">4.1.1. </w:t>
      </w:r>
      <w:proofErr w:type="spellStart"/>
      <w:r w:rsidRPr="00B93A45">
        <w:t>StatsBomb</w:t>
      </w:r>
      <w:proofErr w:type="spellEnd"/>
      <w:r w:rsidR="0084267C" w:rsidRPr="00B93A45">
        <w:t xml:space="preserve"> Open-Data</w:t>
      </w:r>
      <w:bookmarkEnd w:id="123"/>
    </w:p>
    <w:p w14:paraId="715A8B57" w14:textId="367F96FA" w:rsidR="0084267C" w:rsidRDefault="0084267C" w:rsidP="007A4D92">
      <w:r w:rsidRPr="0084267C">
        <w:t>Los d</w:t>
      </w:r>
      <w:r>
        <w:t xml:space="preserve">atos provenientes de la empresa </w:t>
      </w:r>
      <w:proofErr w:type="spellStart"/>
      <w:r>
        <w:t>StatsBomb</w:t>
      </w:r>
      <w:proofErr w:type="spellEnd"/>
      <w:r>
        <w:t xml:space="preserve"> han sido obtenidos a partir de repositorio de </w:t>
      </w:r>
      <w:proofErr w:type="spellStart"/>
      <w:r>
        <w:t>Github</w:t>
      </w:r>
      <w:proofErr w:type="spellEnd"/>
      <w:r>
        <w:t xml:space="preserve"> abierto para uso académico </w:t>
      </w:r>
      <w:r w:rsidR="00062A35">
        <w:t>y</w:t>
      </w:r>
      <w:r>
        <w:t xml:space="preserve"> personal</w:t>
      </w:r>
      <w:r w:rsidR="0059066E">
        <w:t xml:space="preserve"> </w:t>
      </w:r>
      <w:r w:rsidR="0059066E">
        <w:fldChar w:fldCharType="begin"/>
      </w:r>
      <w:r w:rsidR="00B93A45">
        <w:instrText xml:space="preserve"> ADDIN ZOTERO_ITEM CSL_CITATION {"citationID":"ZkJBD0qw","properties":{"formattedCitation":"(Lawrence et\\uc0\\u160{}al., 2018/2021)","plainCitation":"(Lawrence et al., 2018/2021)","noteIndex":0},"citationItems":[{"id":77,"uris":["http://zotero.org/users/7978684/items/JMVJJ67G"],"uri":["http://zotero.org/users/7978684/items/JMVJJ67G"],"itemData":{"id":77,"type":"book","abstract":"Free football data from StatsBomb","note":"original-date: 2018-06-05T12:28:10Z","publisher":"StatsBomb","source":"GitHub","title":"StatsBomb Open Data","URL":"https://github.com/statsbomb/open-data","author":[{"family":"Lawrence","given":"Thom"},{"family":"Yorke","given":"James"},{"family":"haghanim","given":""}],"accessed":{"date-parts":[["2021",8,9]]},"issued":{"date-parts":[["2021",8,8]]}}}],"schema":"https://github.com/citation-style-language/schema/raw/master/csl-citation.json"} </w:instrText>
      </w:r>
      <w:r w:rsidR="0059066E">
        <w:fldChar w:fldCharType="separate"/>
      </w:r>
      <w:r w:rsidR="00B93A45" w:rsidRPr="00B93A45">
        <w:rPr>
          <w:rFonts w:cs="Arial"/>
          <w:szCs w:val="24"/>
        </w:rPr>
        <w:t>(Lawrence et al., 2018/2021)</w:t>
      </w:r>
      <w:r w:rsidR="0059066E">
        <w:fldChar w:fldCharType="end"/>
      </w:r>
      <w:r>
        <w:t>.</w:t>
      </w:r>
      <w:r w:rsidR="0059066E">
        <w:t xml:space="preserve"> Este </w:t>
      </w:r>
      <w:r w:rsidR="00F03CE2">
        <w:t>repositorio</w:t>
      </w:r>
      <w:r w:rsidR="0059066E">
        <w:t xml:space="preserve"> aporta </w:t>
      </w:r>
      <w:r w:rsidR="00EA3B02">
        <w:t xml:space="preserve">datos </w:t>
      </w:r>
      <w:r w:rsidR="00F03CE2">
        <w:t xml:space="preserve">en formato JSON </w:t>
      </w:r>
      <w:r w:rsidR="00F03CE2" w:rsidRPr="00F03CE2">
        <w:t xml:space="preserve">(JavaScript </w:t>
      </w:r>
      <w:proofErr w:type="spellStart"/>
      <w:r w:rsidR="00F03CE2" w:rsidRPr="00F03CE2">
        <w:t>Object</w:t>
      </w:r>
      <w:proofErr w:type="spellEnd"/>
      <w:r w:rsidR="00F03CE2" w:rsidRPr="00F03CE2">
        <w:t xml:space="preserve"> </w:t>
      </w:r>
      <w:proofErr w:type="spellStart"/>
      <w:r w:rsidR="00F03CE2" w:rsidRPr="00F03CE2">
        <w:t>Notation</w:t>
      </w:r>
      <w:proofErr w:type="spellEnd"/>
      <w:r w:rsidR="00F03CE2" w:rsidRPr="00F03CE2">
        <w:t>)</w:t>
      </w:r>
      <w:r w:rsidR="00F03CE2">
        <w:t xml:space="preserve"> </w:t>
      </w:r>
      <w:r w:rsidR="00EA3B02">
        <w:t xml:space="preserve">de todos los eventos ocurridos en los distintos partidos que hay en el repositorio (ver </w:t>
      </w:r>
      <w:r w:rsidR="00280F3B">
        <w:fldChar w:fldCharType="begin"/>
      </w:r>
      <w:r w:rsidR="00280F3B">
        <w:instrText xml:space="preserve"> REF _Ref79443092 \h </w:instrText>
      </w:r>
      <w:r w:rsidR="007A4D92">
        <w:instrText xml:space="preserve"> \* MERGEFORMAT </w:instrText>
      </w:r>
      <w:r w:rsidR="00280F3B">
        <w:fldChar w:fldCharType="separate"/>
      </w:r>
      <w:r w:rsidR="00280F3B" w:rsidRPr="001F58DE">
        <w:t xml:space="preserve">Tabla </w:t>
      </w:r>
      <w:r w:rsidR="00280F3B" w:rsidRPr="001F58DE">
        <w:rPr>
          <w:noProof/>
        </w:rPr>
        <w:t>1</w:t>
      </w:r>
      <w:r w:rsidR="00280F3B">
        <w:fldChar w:fldCharType="end"/>
      </w:r>
      <w:r w:rsidR="00EA3B02">
        <w:t>) así como datos sobre los partidos, las competiciones y las alineaciones</w:t>
      </w:r>
      <w:r w:rsidR="00062A35">
        <w:t xml:space="preserve"> de </w:t>
      </w:r>
      <w:r w:rsidR="00280F3B">
        <w:t>estos</w:t>
      </w:r>
      <w:r w:rsidR="00EA3B02">
        <w:t>.</w:t>
      </w:r>
    </w:p>
    <w:p w14:paraId="4D5073E4" w14:textId="7E2D93F9" w:rsidR="00BE4425" w:rsidRDefault="00BE4425" w:rsidP="007A4D92">
      <w:r>
        <w:t xml:space="preserve">En los datos sobre eventos </w:t>
      </w:r>
      <w:r w:rsidR="00A12D94">
        <w:t>se tiene</w:t>
      </w:r>
      <w:r>
        <w:t xml:space="preserve"> todos los pases, disparos, paradas, faltas, recepciones de balón, córneres… con las coordenadas donde ha ocurrido, el jugador que lo ha realizado, el momento del partido en el cual ha ocurrido, así como información </w:t>
      </w:r>
      <w:r w:rsidR="005D080A">
        <w:t>específica</w:t>
      </w:r>
      <w:r>
        <w:t xml:space="preserve"> sobre cada tipo de evento, por ejemplo, en caso de pase que tipo de pase ha sido. Además, permite relacionar datos entre sí por ejemplo un pasé completado con la recepción de balón del jugador que lo recibe. </w:t>
      </w:r>
    </w:p>
    <w:p w14:paraId="4FFC0877" w14:textId="5AADD679" w:rsidR="00062A35" w:rsidRDefault="00BE4425" w:rsidP="007A4D92">
      <w:r>
        <w:t>En el caso de los disparos también</w:t>
      </w:r>
      <w:r w:rsidR="002F33A5">
        <w:t xml:space="preserve"> </w:t>
      </w:r>
      <w:r w:rsidR="00A12D94">
        <w:t>se tiene</w:t>
      </w:r>
      <w:r w:rsidR="002F33A5">
        <w:t xml:space="preserve"> información sobre el sistema </w:t>
      </w:r>
      <w:proofErr w:type="spellStart"/>
      <w:r w:rsidR="002F33A5">
        <w:t>Freeze</w:t>
      </w:r>
      <w:proofErr w:type="spellEnd"/>
      <w:r w:rsidR="002F33A5">
        <w:t xml:space="preserve"> </w:t>
      </w:r>
      <w:proofErr w:type="spellStart"/>
      <w:r w:rsidR="002F33A5">
        <w:t>Frame</w:t>
      </w:r>
      <w:proofErr w:type="spellEnd"/>
      <w:r w:rsidR="002F33A5">
        <w:t xml:space="preserve"> creado por </w:t>
      </w:r>
      <w:proofErr w:type="spellStart"/>
      <w:r w:rsidR="002F33A5">
        <w:t>StatsBomb</w:t>
      </w:r>
      <w:proofErr w:type="spellEnd"/>
      <w:r w:rsidR="002F33A5">
        <w:t xml:space="preserve"> </w:t>
      </w:r>
      <w:r w:rsidR="002F33A5">
        <w:fldChar w:fldCharType="begin"/>
      </w:r>
      <w:r w:rsidR="002F33A5">
        <w:instrText xml:space="preserve"> ADDIN ZOTERO_ITEM CSL_CITATION {"citationID":"1YiLayLW","properties":{"formattedCitation":"(StatsBomb, 2021)","plainCitation":"(StatsBomb, 2021)","noteIndex":0},"citationItems":[{"id":78,"uris":["http://zotero.org/users/7978684/items/E79FALR7"],"uri":["http://zotero.org/users/7978684/items/E79FALR7"],"itemData":{"id":78,"type":"webpage","abstract":"En 2017, empezamos a recoger nuestros propios datos. Estábamos seguros de que con más y mejor información podríamos mejorar los...","container-title":"StatsBomb","language":"es-ES","title":"El Freeze Frame de StatsBomb y la cantidad de defensores entre balón y portería","URL":"http://statsbomb.com/es/2021/03/el-freeze-frame-de-statsbomb-y-los-defensores-entre-balon-y-porteria/","author":[{"family":"StatsBomb","given":""}],"accessed":{"date-parts":[["2021",5,21]]},"issued":{"date-parts":[["2021",3,4]]}}}],"schema":"https://github.com/citation-style-language/schema/raw/master/csl-citation.json"} </w:instrText>
      </w:r>
      <w:r w:rsidR="002F33A5">
        <w:fldChar w:fldCharType="separate"/>
      </w:r>
      <w:r w:rsidR="002F33A5" w:rsidRPr="002F33A5">
        <w:rPr>
          <w:rFonts w:cs="Arial"/>
        </w:rPr>
        <w:t>(</w:t>
      </w:r>
      <w:proofErr w:type="spellStart"/>
      <w:r w:rsidR="002F33A5" w:rsidRPr="002F33A5">
        <w:rPr>
          <w:rFonts w:cs="Arial"/>
        </w:rPr>
        <w:t>StatsBomb</w:t>
      </w:r>
      <w:proofErr w:type="spellEnd"/>
      <w:r w:rsidR="002F33A5" w:rsidRPr="002F33A5">
        <w:rPr>
          <w:rFonts w:cs="Arial"/>
        </w:rPr>
        <w:t>, 2021)</w:t>
      </w:r>
      <w:r w:rsidR="002F33A5">
        <w:fldChar w:fldCharType="end"/>
      </w:r>
      <w:r w:rsidR="002F33A5">
        <w:t xml:space="preserve"> que a partir de una imagen en el momento del disparo conoce la posición de todos los futbolistas en dicho momento. De esta manera se puede tener una mayor información como el número de jugadores entre el balón y la portería o la cercanía de</w:t>
      </w:r>
      <w:r w:rsidR="00DB5214">
        <w:t xml:space="preserve"> los rivales.</w:t>
      </w:r>
    </w:p>
    <w:p w14:paraId="64CA900C" w14:textId="774066D8" w:rsidR="00593C9C" w:rsidRDefault="00593C9C" w:rsidP="0084267C">
      <w:r>
        <w:t xml:space="preserve">En total </w:t>
      </w:r>
      <w:r w:rsidR="00CD37C1">
        <w:t xml:space="preserve">a partir de </w:t>
      </w:r>
      <w:proofErr w:type="spellStart"/>
      <w:r w:rsidR="00CD37C1">
        <w:t>StatsBombs</w:t>
      </w:r>
      <w:proofErr w:type="spellEnd"/>
      <w:r w:rsidR="00CD37C1">
        <w:t xml:space="preserve"> Open-Data </w:t>
      </w:r>
      <w:r w:rsidR="00A12D94">
        <w:t>se obtiene un total de</w:t>
      </w:r>
      <w:r w:rsidR="00CD37C1">
        <w:t>:</w:t>
      </w:r>
    </w:p>
    <w:p w14:paraId="2549CD3A" w14:textId="49A5A164" w:rsidR="00CD37C1" w:rsidRDefault="00CD37C1" w:rsidP="00CD37C1">
      <w:pPr>
        <w:pStyle w:val="Prrafodelista"/>
        <w:numPr>
          <w:ilvl w:val="0"/>
          <w:numId w:val="13"/>
        </w:numPr>
      </w:pPr>
      <w:r>
        <w:t xml:space="preserve">889 </w:t>
      </w:r>
      <w:proofErr w:type="gramStart"/>
      <w:r>
        <w:t>Partidos</w:t>
      </w:r>
      <w:proofErr w:type="gramEnd"/>
      <w:r w:rsidR="003E5F87">
        <w:t>.</w:t>
      </w:r>
    </w:p>
    <w:p w14:paraId="76D5E544" w14:textId="653BFEAA" w:rsidR="00CD37C1" w:rsidRDefault="00CD37C1" w:rsidP="00CD37C1">
      <w:pPr>
        <w:pStyle w:val="Prrafodelista"/>
        <w:numPr>
          <w:ilvl w:val="0"/>
          <w:numId w:val="13"/>
        </w:numPr>
      </w:pPr>
      <w:r>
        <w:t xml:space="preserve">7 </w:t>
      </w:r>
      <w:proofErr w:type="gramStart"/>
      <w:r>
        <w:t>Competiciones</w:t>
      </w:r>
      <w:proofErr w:type="gramEnd"/>
      <w:r w:rsidR="003E5F87">
        <w:t>.</w:t>
      </w:r>
    </w:p>
    <w:p w14:paraId="60FA8359" w14:textId="73ECF9E7" w:rsidR="00CD37C1" w:rsidRDefault="00CD37C1" w:rsidP="00CD37C1">
      <w:pPr>
        <w:pStyle w:val="Prrafodelista"/>
        <w:numPr>
          <w:ilvl w:val="0"/>
          <w:numId w:val="13"/>
        </w:numPr>
      </w:pPr>
      <w:r w:rsidRPr="00CD37C1">
        <w:t>3</w:t>
      </w:r>
      <w:r>
        <w:t>.</w:t>
      </w:r>
      <w:r w:rsidRPr="00CD37C1">
        <w:t>198</w:t>
      </w:r>
      <w:r>
        <w:t>.</w:t>
      </w:r>
      <w:r w:rsidRPr="00CD37C1">
        <w:t>449</w:t>
      </w:r>
      <w:r>
        <w:t xml:space="preserve"> </w:t>
      </w:r>
      <w:proofErr w:type="gramStart"/>
      <w:r>
        <w:t>Eventos</w:t>
      </w:r>
      <w:proofErr w:type="gramEnd"/>
      <w:r w:rsidR="003E5F87">
        <w:t>.</w:t>
      </w:r>
    </w:p>
    <w:p w14:paraId="7469ECDF" w14:textId="77777777" w:rsidR="00D65D0F" w:rsidRDefault="00D65D0F" w:rsidP="00CD37C1"/>
    <w:p w14:paraId="09016B5C" w14:textId="77777777" w:rsidR="00D65D0F" w:rsidRDefault="00D65D0F" w:rsidP="00CD37C1"/>
    <w:p w14:paraId="52CB9553" w14:textId="77777777" w:rsidR="00D65D0F" w:rsidRDefault="00D65D0F" w:rsidP="00CD37C1"/>
    <w:p w14:paraId="2EFA3979" w14:textId="77777777" w:rsidR="00D65D0F" w:rsidRDefault="00D65D0F" w:rsidP="00CD37C1"/>
    <w:p w14:paraId="1F0CB594" w14:textId="77777777" w:rsidR="00D65D0F" w:rsidRDefault="00D65D0F" w:rsidP="00CD37C1"/>
    <w:p w14:paraId="6539B02E" w14:textId="0247FEF5" w:rsidR="00CD37C1" w:rsidRDefault="00CD37C1" w:rsidP="00CD37C1">
      <w:r>
        <w:lastRenderedPageBreak/>
        <w:t xml:space="preserve">Que provienen de las distintas </w:t>
      </w:r>
      <w:r w:rsidR="00A103F0">
        <w:t>competiciones</w:t>
      </w:r>
      <w:r>
        <w:t xml:space="preserve"> y temporadas:</w:t>
      </w:r>
    </w:p>
    <w:tbl>
      <w:tblPr>
        <w:tblStyle w:val="Tabladelista7concolores-nfasis1"/>
        <w:tblW w:w="5000" w:type="pct"/>
        <w:tblLook w:val="0420" w:firstRow="1" w:lastRow="0" w:firstColumn="0" w:lastColumn="0" w:noHBand="0" w:noVBand="1"/>
      </w:tblPr>
      <w:tblGrid>
        <w:gridCol w:w="2918"/>
        <w:gridCol w:w="1099"/>
        <w:gridCol w:w="899"/>
        <w:gridCol w:w="4370"/>
      </w:tblGrid>
      <w:tr w:rsidR="00A103F0" w14:paraId="0827483D" w14:textId="77777777" w:rsidTr="00F03CE2">
        <w:trPr>
          <w:cnfStyle w:val="100000000000" w:firstRow="1" w:lastRow="0" w:firstColumn="0" w:lastColumn="0" w:oddVBand="0" w:evenVBand="0" w:oddHBand="0" w:evenHBand="0" w:firstRowFirstColumn="0" w:firstRowLastColumn="0" w:lastRowFirstColumn="0" w:lastRowLastColumn="0"/>
        </w:trPr>
        <w:tc>
          <w:tcPr>
            <w:tcW w:w="1571" w:type="pct"/>
          </w:tcPr>
          <w:p w14:paraId="64A443BC" w14:textId="269DD92B" w:rsidR="00CD37C1" w:rsidRPr="00A103F0" w:rsidRDefault="00A103F0" w:rsidP="00A103F0">
            <w:pPr>
              <w:jc w:val="center"/>
              <w:rPr>
                <w:sz w:val="24"/>
                <w:szCs w:val="20"/>
              </w:rPr>
            </w:pPr>
            <w:r w:rsidRPr="00A103F0">
              <w:rPr>
                <w:sz w:val="24"/>
                <w:szCs w:val="20"/>
              </w:rPr>
              <w:t>Competición</w:t>
            </w:r>
          </w:p>
        </w:tc>
        <w:tc>
          <w:tcPr>
            <w:tcW w:w="592" w:type="pct"/>
          </w:tcPr>
          <w:p w14:paraId="0CC781B4" w14:textId="3F0CB4C7" w:rsidR="00CD37C1" w:rsidRPr="00A103F0" w:rsidRDefault="00A103F0" w:rsidP="00A103F0">
            <w:pPr>
              <w:jc w:val="center"/>
              <w:rPr>
                <w:sz w:val="24"/>
                <w:szCs w:val="20"/>
              </w:rPr>
            </w:pPr>
            <w:r w:rsidRPr="00A103F0">
              <w:rPr>
                <w:sz w:val="24"/>
                <w:szCs w:val="20"/>
              </w:rPr>
              <w:t>Partidos</w:t>
            </w:r>
          </w:p>
        </w:tc>
        <w:tc>
          <w:tcPr>
            <w:tcW w:w="484" w:type="pct"/>
          </w:tcPr>
          <w:p w14:paraId="5CC79A46" w14:textId="4CF70083" w:rsidR="00CD37C1" w:rsidRPr="00A103F0" w:rsidRDefault="00A103F0" w:rsidP="00A103F0">
            <w:pPr>
              <w:jc w:val="center"/>
              <w:rPr>
                <w:sz w:val="24"/>
                <w:szCs w:val="20"/>
              </w:rPr>
            </w:pPr>
            <w:proofErr w:type="spellStart"/>
            <w:r w:rsidRPr="00A103F0">
              <w:rPr>
                <w:sz w:val="24"/>
                <w:szCs w:val="20"/>
              </w:rPr>
              <w:t>Temp</w:t>
            </w:r>
            <w:proofErr w:type="spellEnd"/>
            <w:r w:rsidRPr="00A103F0">
              <w:rPr>
                <w:sz w:val="24"/>
                <w:szCs w:val="20"/>
              </w:rPr>
              <w:t>.</w:t>
            </w:r>
          </w:p>
        </w:tc>
        <w:tc>
          <w:tcPr>
            <w:tcW w:w="2353" w:type="pct"/>
          </w:tcPr>
          <w:p w14:paraId="70765EFF" w14:textId="2D5BC143" w:rsidR="00CD37C1" w:rsidRPr="00A103F0" w:rsidRDefault="00A103F0" w:rsidP="00A103F0">
            <w:pPr>
              <w:jc w:val="center"/>
              <w:rPr>
                <w:sz w:val="24"/>
                <w:szCs w:val="20"/>
              </w:rPr>
            </w:pPr>
            <w:r w:rsidRPr="00A103F0">
              <w:rPr>
                <w:sz w:val="24"/>
                <w:szCs w:val="20"/>
              </w:rPr>
              <w:t>Detalle</w:t>
            </w:r>
          </w:p>
        </w:tc>
      </w:tr>
      <w:tr w:rsidR="00A103F0" w14:paraId="3D42ECC7"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660AF957" w14:textId="49CCA67B" w:rsidR="00CD37C1" w:rsidRDefault="00CD37C1" w:rsidP="003976A3">
            <w:r>
              <w:t>La Liga</w:t>
            </w:r>
          </w:p>
        </w:tc>
        <w:tc>
          <w:tcPr>
            <w:tcW w:w="592" w:type="pct"/>
          </w:tcPr>
          <w:p w14:paraId="4E0C6CC0" w14:textId="3E86441A" w:rsidR="00CD37C1" w:rsidRDefault="00CD37C1" w:rsidP="00A103F0">
            <w:pPr>
              <w:jc w:val="center"/>
            </w:pPr>
            <w:r>
              <w:t>485</w:t>
            </w:r>
          </w:p>
        </w:tc>
        <w:tc>
          <w:tcPr>
            <w:tcW w:w="484" w:type="pct"/>
          </w:tcPr>
          <w:p w14:paraId="4DB4DC0A" w14:textId="4DEFF7BA" w:rsidR="00CD37C1" w:rsidRDefault="00CD37C1" w:rsidP="00A103F0">
            <w:pPr>
              <w:jc w:val="center"/>
            </w:pPr>
            <w:r>
              <w:t>16</w:t>
            </w:r>
          </w:p>
        </w:tc>
        <w:tc>
          <w:tcPr>
            <w:tcW w:w="2353" w:type="pct"/>
          </w:tcPr>
          <w:p w14:paraId="2E6A40C1" w14:textId="1773DADB" w:rsidR="00CD37C1" w:rsidRDefault="00A103F0" w:rsidP="00CD37C1">
            <w:r>
              <w:t>Primera división española masculina</w:t>
            </w:r>
          </w:p>
        </w:tc>
      </w:tr>
      <w:tr w:rsidR="00A103F0" w14:paraId="4667D755" w14:textId="77777777" w:rsidTr="00F03CE2">
        <w:tc>
          <w:tcPr>
            <w:tcW w:w="1571" w:type="pct"/>
          </w:tcPr>
          <w:p w14:paraId="4B825EC4" w14:textId="28FEC476" w:rsidR="00CD37C1" w:rsidRDefault="00CD37C1" w:rsidP="003976A3">
            <w:r>
              <w:t xml:space="preserve">FA </w:t>
            </w:r>
            <w:proofErr w:type="spellStart"/>
            <w:r>
              <w:t>Women's</w:t>
            </w:r>
            <w:proofErr w:type="spellEnd"/>
            <w:r>
              <w:t xml:space="preserve"> Super League</w:t>
            </w:r>
          </w:p>
        </w:tc>
        <w:tc>
          <w:tcPr>
            <w:tcW w:w="592" w:type="pct"/>
          </w:tcPr>
          <w:p w14:paraId="637A6230" w14:textId="2FEE9A4C" w:rsidR="00CD37C1" w:rsidRDefault="00CD37C1" w:rsidP="00A103F0">
            <w:pPr>
              <w:jc w:val="center"/>
            </w:pPr>
            <w:r>
              <w:t>195</w:t>
            </w:r>
          </w:p>
        </w:tc>
        <w:tc>
          <w:tcPr>
            <w:tcW w:w="484" w:type="pct"/>
          </w:tcPr>
          <w:p w14:paraId="6915B53C" w14:textId="09FF8AD1" w:rsidR="00CD37C1" w:rsidRDefault="00CD37C1" w:rsidP="00A103F0">
            <w:pPr>
              <w:jc w:val="center"/>
            </w:pPr>
            <w:r>
              <w:t>3</w:t>
            </w:r>
          </w:p>
        </w:tc>
        <w:tc>
          <w:tcPr>
            <w:tcW w:w="2353" w:type="pct"/>
          </w:tcPr>
          <w:p w14:paraId="00D6AAEC" w14:textId="4F2E4768" w:rsidR="00CD37C1" w:rsidRDefault="00A103F0" w:rsidP="00CD37C1">
            <w:r>
              <w:t>Primera división inglesa femenina</w:t>
            </w:r>
          </w:p>
        </w:tc>
      </w:tr>
      <w:tr w:rsidR="00A103F0" w14:paraId="15DE74E1"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8BCA92E" w14:textId="27B69856" w:rsidR="00CD37C1" w:rsidRDefault="00CD37C1" w:rsidP="003976A3">
            <w:r>
              <w:t xml:space="preserve">FIFA </w:t>
            </w:r>
            <w:proofErr w:type="spellStart"/>
            <w:r>
              <w:t>World</w:t>
            </w:r>
            <w:proofErr w:type="spellEnd"/>
            <w:r>
              <w:t xml:space="preserve"> Cup</w:t>
            </w:r>
          </w:p>
        </w:tc>
        <w:tc>
          <w:tcPr>
            <w:tcW w:w="592" w:type="pct"/>
          </w:tcPr>
          <w:p w14:paraId="18B30BBA" w14:textId="38C745B2" w:rsidR="00CD37C1" w:rsidRDefault="00CD37C1" w:rsidP="00A103F0">
            <w:pPr>
              <w:jc w:val="center"/>
            </w:pPr>
            <w:r>
              <w:t>64</w:t>
            </w:r>
          </w:p>
        </w:tc>
        <w:tc>
          <w:tcPr>
            <w:tcW w:w="484" w:type="pct"/>
          </w:tcPr>
          <w:p w14:paraId="27D59306" w14:textId="2B7D2B26" w:rsidR="00CD37C1" w:rsidRDefault="00CD37C1" w:rsidP="00A103F0">
            <w:pPr>
              <w:jc w:val="center"/>
            </w:pPr>
            <w:r>
              <w:t>1</w:t>
            </w:r>
          </w:p>
        </w:tc>
        <w:tc>
          <w:tcPr>
            <w:tcW w:w="2353" w:type="pct"/>
          </w:tcPr>
          <w:p w14:paraId="4776065A" w14:textId="145A2EC0" w:rsidR="00CD37C1" w:rsidRDefault="00F03CE2" w:rsidP="00CD37C1">
            <w:r>
              <w:t>Trofeo de naciones mundial masculino</w:t>
            </w:r>
          </w:p>
        </w:tc>
      </w:tr>
      <w:tr w:rsidR="00A103F0" w14:paraId="4852A464" w14:textId="77777777" w:rsidTr="00F03CE2">
        <w:tc>
          <w:tcPr>
            <w:tcW w:w="1571" w:type="pct"/>
          </w:tcPr>
          <w:p w14:paraId="12368879" w14:textId="5811B1D2" w:rsidR="00CD37C1" w:rsidRDefault="00CD37C1" w:rsidP="003976A3">
            <w:proofErr w:type="spellStart"/>
            <w:r>
              <w:t>Women’s</w:t>
            </w:r>
            <w:proofErr w:type="spellEnd"/>
            <w:r>
              <w:t xml:space="preserve"> </w:t>
            </w:r>
            <w:proofErr w:type="spellStart"/>
            <w:r>
              <w:t>World</w:t>
            </w:r>
            <w:proofErr w:type="spellEnd"/>
            <w:r>
              <w:t xml:space="preserve"> Cup</w:t>
            </w:r>
          </w:p>
        </w:tc>
        <w:tc>
          <w:tcPr>
            <w:tcW w:w="592" w:type="pct"/>
          </w:tcPr>
          <w:p w14:paraId="511E4E4A" w14:textId="035E8632" w:rsidR="00CD37C1" w:rsidRDefault="00CD37C1" w:rsidP="00A103F0">
            <w:pPr>
              <w:jc w:val="center"/>
            </w:pPr>
            <w:r>
              <w:t>52</w:t>
            </w:r>
          </w:p>
        </w:tc>
        <w:tc>
          <w:tcPr>
            <w:tcW w:w="484" w:type="pct"/>
          </w:tcPr>
          <w:p w14:paraId="12AE5FE7" w14:textId="7BED259F" w:rsidR="00CD37C1" w:rsidRDefault="00CD37C1" w:rsidP="00A103F0">
            <w:pPr>
              <w:jc w:val="center"/>
            </w:pPr>
            <w:r>
              <w:t>1</w:t>
            </w:r>
          </w:p>
        </w:tc>
        <w:tc>
          <w:tcPr>
            <w:tcW w:w="2353" w:type="pct"/>
          </w:tcPr>
          <w:p w14:paraId="46A1CD6D" w14:textId="3B11405D" w:rsidR="00CD37C1" w:rsidRDefault="00F03CE2" w:rsidP="00CD37C1">
            <w:r>
              <w:t xml:space="preserve">Trofeo de naciones mundial </w:t>
            </w:r>
            <w:r w:rsidR="00A103F0">
              <w:t>femenino</w:t>
            </w:r>
          </w:p>
        </w:tc>
      </w:tr>
      <w:tr w:rsidR="00A103F0" w14:paraId="2C2207BF"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25796958" w14:textId="19843D66" w:rsidR="00CD37C1" w:rsidRDefault="00CD37C1" w:rsidP="003976A3">
            <w:r>
              <w:t>NWSL</w:t>
            </w:r>
          </w:p>
        </w:tc>
        <w:tc>
          <w:tcPr>
            <w:tcW w:w="592" w:type="pct"/>
          </w:tcPr>
          <w:p w14:paraId="3DCB26B7" w14:textId="528C8ACC" w:rsidR="00CD37C1" w:rsidRDefault="00CD37C1" w:rsidP="00A103F0">
            <w:pPr>
              <w:jc w:val="center"/>
            </w:pPr>
            <w:r>
              <w:t>36</w:t>
            </w:r>
          </w:p>
        </w:tc>
        <w:tc>
          <w:tcPr>
            <w:tcW w:w="484" w:type="pct"/>
          </w:tcPr>
          <w:p w14:paraId="35991AD7" w14:textId="53C93647" w:rsidR="00CD37C1" w:rsidRDefault="00CD37C1" w:rsidP="00A103F0">
            <w:pPr>
              <w:jc w:val="center"/>
            </w:pPr>
            <w:r>
              <w:t>1</w:t>
            </w:r>
          </w:p>
        </w:tc>
        <w:tc>
          <w:tcPr>
            <w:tcW w:w="2353" w:type="pct"/>
          </w:tcPr>
          <w:p w14:paraId="4DA77436" w14:textId="276C6EC2" w:rsidR="00CD37C1" w:rsidRDefault="00A103F0" w:rsidP="00CD37C1">
            <w:r>
              <w:t>Primera división estadounidense femenina</w:t>
            </w:r>
          </w:p>
        </w:tc>
      </w:tr>
      <w:tr w:rsidR="00A103F0" w14:paraId="4A17EA71" w14:textId="77777777" w:rsidTr="00F03CE2">
        <w:tc>
          <w:tcPr>
            <w:tcW w:w="1571" w:type="pct"/>
          </w:tcPr>
          <w:p w14:paraId="308FF2D8" w14:textId="1C5744C2" w:rsidR="00CD37C1" w:rsidRDefault="00CD37C1" w:rsidP="003976A3">
            <w:r>
              <w:t>Premier League</w:t>
            </w:r>
          </w:p>
        </w:tc>
        <w:tc>
          <w:tcPr>
            <w:tcW w:w="592" w:type="pct"/>
          </w:tcPr>
          <w:p w14:paraId="1D6414C0" w14:textId="7D26C327" w:rsidR="00CD37C1" w:rsidRDefault="00CD37C1" w:rsidP="00A103F0">
            <w:pPr>
              <w:jc w:val="center"/>
            </w:pPr>
            <w:r>
              <w:t>33</w:t>
            </w:r>
          </w:p>
        </w:tc>
        <w:tc>
          <w:tcPr>
            <w:tcW w:w="484" w:type="pct"/>
          </w:tcPr>
          <w:p w14:paraId="237CB9C8" w14:textId="693422D3" w:rsidR="00CD37C1" w:rsidRDefault="00CD37C1" w:rsidP="00A103F0">
            <w:pPr>
              <w:jc w:val="center"/>
            </w:pPr>
            <w:r>
              <w:t>1</w:t>
            </w:r>
          </w:p>
        </w:tc>
        <w:tc>
          <w:tcPr>
            <w:tcW w:w="2353" w:type="pct"/>
          </w:tcPr>
          <w:p w14:paraId="02EFF1B2" w14:textId="55DDAE9D" w:rsidR="00CD37C1" w:rsidRDefault="00A103F0" w:rsidP="00CD37C1">
            <w:r>
              <w:t>Primera división inglesa masculina</w:t>
            </w:r>
          </w:p>
        </w:tc>
      </w:tr>
      <w:tr w:rsidR="00A103F0" w14:paraId="2043B4F4"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289D469" w14:textId="1FE36931" w:rsidR="00CD37C1" w:rsidRDefault="00D12794" w:rsidP="003976A3">
            <w:r>
              <w:t xml:space="preserve">UEFA </w:t>
            </w:r>
            <w:r w:rsidR="00CD37C1">
              <w:t>Champions</w:t>
            </w:r>
            <w:r w:rsidR="00A103F0">
              <w:t xml:space="preserve"> </w:t>
            </w:r>
            <w:r w:rsidR="00CD37C1">
              <w:t>League</w:t>
            </w:r>
          </w:p>
        </w:tc>
        <w:tc>
          <w:tcPr>
            <w:tcW w:w="592" w:type="pct"/>
          </w:tcPr>
          <w:p w14:paraId="4CA68514" w14:textId="1C2758BA" w:rsidR="00CD37C1" w:rsidRDefault="00CD37C1" w:rsidP="00A103F0">
            <w:pPr>
              <w:jc w:val="center"/>
            </w:pPr>
            <w:r>
              <w:t>14</w:t>
            </w:r>
          </w:p>
        </w:tc>
        <w:tc>
          <w:tcPr>
            <w:tcW w:w="484" w:type="pct"/>
          </w:tcPr>
          <w:p w14:paraId="2B4C2E4D" w14:textId="1028DB1D" w:rsidR="00CD37C1" w:rsidRDefault="00CD37C1" w:rsidP="00A103F0">
            <w:pPr>
              <w:jc w:val="center"/>
            </w:pPr>
            <w:r>
              <w:t>1</w:t>
            </w:r>
          </w:p>
        </w:tc>
        <w:tc>
          <w:tcPr>
            <w:tcW w:w="2353" w:type="pct"/>
          </w:tcPr>
          <w:p w14:paraId="2499183D" w14:textId="2873BD2E" w:rsidR="00CD37C1" w:rsidRDefault="00A103F0" w:rsidP="00CD37C1">
            <w:r>
              <w:t>Competición europea de clubes masculina</w:t>
            </w:r>
          </w:p>
        </w:tc>
      </w:tr>
    </w:tbl>
    <w:p w14:paraId="28FF984D" w14:textId="61B58AE6" w:rsidR="001F58DE" w:rsidRDefault="001F58DE" w:rsidP="00F03CE2">
      <w:pPr>
        <w:pStyle w:val="Descripcin"/>
        <w:jc w:val="center"/>
        <w:rPr>
          <w:color w:val="auto"/>
        </w:rPr>
      </w:pPr>
      <w:bookmarkStart w:id="124" w:name="_Ref79443092"/>
      <w:bookmarkStart w:id="125" w:name="_Toc82627920"/>
      <w:r w:rsidRPr="001F58DE">
        <w:rPr>
          <w:color w:val="auto"/>
        </w:rPr>
        <w:t xml:space="preserve">Tabla </w:t>
      </w:r>
      <w:r w:rsidRPr="001F58DE">
        <w:rPr>
          <w:color w:val="auto"/>
        </w:rPr>
        <w:fldChar w:fldCharType="begin"/>
      </w:r>
      <w:r w:rsidRPr="001F58DE">
        <w:rPr>
          <w:color w:val="auto"/>
        </w:rPr>
        <w:instrText xml:space="preserve"> SEQ Tabla \* ARABIC </w:instrText>
      </w:r>
      <w:r w:rsidRPr="001F58DE">
        <w:rPr>
          <w:color w:val="auto"/>
        </w:rPr>
        <w:fldChar w:fldCharType="separate"/>
      </w:r>
      <w:r w:rsidR="00FF5F85">
        <w:rPr>
          <w:noProof/>
          <w:color w:val="auto"/>
        </w:rPr>
        <w:t>1</w:t>
      </w:r>
      <w:r w:rsidRPr="001F58DE">
        <w:rPr>
          <w:color w:val="auto"/>
        </w:rPr>
        <w:fldChar w:fldCharType="end"/>
      </w:r>
      <w:bookmarkEnd w:id="124"/>
      <w:r w:rsidRPr="001F58DE">
        <w:rPr>
          <w:color w:val="auto"/>
        </w:rPr>
        <w:t xml:space="preserve">: Partidos y temporadas de cada competición en los datos de </w:t>
      </w:r>
      <w:proofErr w:type="spellStart"/>
      <w:r w:rsidRPr="001F58DE">
        <w:rPr>
          <w:color w:val="auto"/>
        </w:rPr>
        <w:t>StatsBomb</w:t>
      </w:r>
      <w:proofErr w:type="spellEnd"/>
      <w:r w:rsidRPr="001F58DE">
        <w:rPr>
          <w:color w:val="auto"/>
        </w:rPr>
        <w:t xml:space="preserve"> Open-Data.</w:t>
      </w:r>
      <w:bookmarkEnd w:id="125"/>
    </w:p>
    <w:p w14:paraId="69F1EFD5" w14:textId="77777777" w:rsidR="00F03CE2" w:rsidRPr="00F03CE2" w:rsidRDefault="00F03CE2" w:rsidP="00F03CE2"/>
    <w:p w14:paraId="753C1EFD" w14:textId="1F18E69B" w:rsidR="00A103F0" w:rsidRPr="001F58DE" w:rsidRDefault="00A103F0" w:rsidP="00A103F0">
      <w:pPr>
        <w:pStyle w:val="Ttulo3"/>
      </w:pPr>
      <w:bookmarkStart w:id="126" w:name="_Toc82627982"/>
      <w:r w:rsidRPr="002A63AF">
        <w:t xml:space="preserve">4.1.2. </w:t>
      </w:r>
      <w:proofErr w:type="spellStart"/>
      <w:r w:rsidR="00680979" w:rsidRPr="001F58DE">
        <w:t>Wy</w:t>
      </w:r>
      <w:r w:rsidR="001F58DE" w:rsidRPr="001F58DE">
        <w:t>S</w:t>
      </w:r>
      <w:r w:rsidR="00680979" w:rsidRPr="001F58DE">
        <w:t>cout</w:t>
      </w:r>
      <w:proofErr w:type="spellEnd"/>
      <w:r w:rsidR="00680979" w:rsidRPr="001F58DE">
        <w:t xml:space="preserve"> Soccer match </w:t>
      </w:r>
      <w:proofErr w:type="spellStart"/>
      <w:r w:rsidR="00680979" w:rsidRPr="001F58DE">
        <w:t>event</w:t>
      </w:r>
      <w:proofErr w:type="spellEnd"/>
      <w:r w:rsidR="00680979" w:rsidRPr="001F58DE">
        <w:t xml:space="preserve"> </w:t>
      </w:r>
      <w:proofErr w:type="spellStart"/>
      <w:r w:rsidR="00680979" w:rsidRPr="001F58DE">
        <w:t>dataset</w:t>
      </w:r>
      <w:bookmarkEnd w:id="126"/>
      <w:proofErr w:type="spellEnd"/>
    </w:p>
    <w:p w14:paraId="2589DF40" w14:textId="0EF55F8F" w:rsidR="00680979" w:rsidRDefault="001F58DE" w:rsidP="00680979">
      <w:r w:rsidRPr="001F58DE">
        <w:t>Por su parte los d</w:t>
      </w:r>
      <w:r>
        <w:t xml:space="preserve">atos de </w:t>
      </w:r>
      <w:proofErr w:type="spellStart"/>
      <w:r>
        <w:t>WyScout</w:t>
      </w:r>
      <w:proofErr w:type="spellEnd"/>
      <w:r>
        <w:t xml:space="preserve"> provienen del repositorio de </w:t>
      </w:r>
      <w:proofErr w:type="spellStart"/>
      <w:r>
        <w:t>Figshare</w:t>
      </w:r>
      <w:proofErr w:type="spellEnd"/>
      <w:r>
        <w:t xml:space="preserve"> abierto también para uso personal y académico </w:t>
      </w:r>
      <w:r w:rsidR="00280F3B">
        <w:fldChar w:fldCharType="begin"/>
      </w:r>
      <w:r w:rsidR="00280F3B">
        <w:instrText xml:space="preserve"> ADDIN ZOTERO_ITEM CSL_CITATION {"citationID":"tnFtY6Og","properties":{"formattedCitation":"(Pappalardo et\\uc0\\u160{}al., 2019; Pappalardo &amp; Massuco, 2019)","plainCitation":"(Pappalardo et al., 2019; Pappalardo &amp; Massuco, 2019)","noteIndex":0},"citationItems":[{"id":82,"uris":["http://zotero.org/users/7978684/items/N99LY3VY"],"uri":["http://zotero.org/users/7978684/items/N99LY3VY"],"itemData":{"id":82,"type":"article-journal","abstract":"Soccer analytics is attracting increasing interest in academia and industry, thanks to the availability of sensing technologies that provide high-fidelity data streams for every match. Unfortunately, these detailed data are owned by specialized companies and hence are rarely publicly available for scientific research. To fill this gap, this paper describes the largest open collection of soccer-logs ever released, containing all the spatio-temporal events (passes, shots, fouls, etc.) that occured during each match for an entire season of seven prominent soccer competitions. Each match event contains information about its position, time, outcome, player and characteristics. The nature of team sports like soccer, halfway between the abstraction of a game and the reality of complex social systems, combined with the unique size and composition of this dataset, provide an ideal ground for tackling a wide range of data science problems, including the measurement and evaluation of performance, both at individual and at collective level, and the determinants of success and failure.","container-title":"Scientific Data","DOI":"10.1038/s41597-019-0247-7","ISSN":"2052-4463","issue":"1","journalAbbreviation":"Sci Data","language":"en","note":"Bandiera_abtest: a\nCc_license_type: cc_publicdomain\nCg_type: Nature Research Journals\nnumber: 1\nPrimary_atype: Research\npublisher: Nature Publishing Group\nSubject_term: Information technology;Interdisciplinary studies;Medical research\nSubject_term_id: information-technology;interdisciplinary-studies;medical-research","page":"236","source":"www.nature.com","title":"A public data set of spatio-temporal match events in soccer competitions","volume":"6","author":[{"family":"Pappalardo","given":"Luca"},{"family":"Cintia","given":"Paolo"},{"family":"Rossi","given":"Alessio"},{"family":"Massucco","given":"Emanuele"},{"family":"Ferragina","given":"Paolo"},{"family":"Pedreschi","given":"Dino"},{"family":"Giannotti","given":"Fosca"}],"issued":{"date-parts":[["2019",10,28]]}}},{"id":80,"uris":["http://zotero.org/users/7978684/items/65ERBVSG"],"uri":["http://zotero.org/users/7978684/items/65ERBVSG"],"itemData":{"id":80,"type":"article-journal","abstract":"Soccer analytics is attracting an increasing interest of academia and industry, thanks to the availability of sensing technologies that provide high-fidelity data streams extracted from every match.  Unfortunately, these detailed data are owned by specialized companies and hence are rarely publicly available for scientific research. To fill this gap, we provide to the public the largest open collection of soccer-logs ever released, collected by Wyscout (https://wyscout.com/) containing all the spatio-temporal events (passes, shots, fouls, etc.) that occur during all matches of an entire season of seven competitions (La Liga, Serie A, Bundesliga, Premier League, Ligue 1, FIFA World Cup 2018, UEFA Euro Cup 2016). A match event contains information about its position, time, outcome, player and characteristics. This dataset has been used recently during the Soccer Data Challenge (https://sobigdata-soccerchallenge.it/) and, to the best of our knowledge, it is the largest public collectionof soccer-logs.If you use these data for your research or analyses, cite the following paper: https://www.nature.com/articles/s41597-019-0247-7","DOI":"https://doi.org/10.6084/m9.figshare.c.4415000","language":"en","note":"publisher: figshare","source":"figshare.com","title":"Soccer match event dataset","URL":"https://figshare.com/collections/Soccer_match_event_dataset/4415000/2","author":[{"family":"Pappalardo","given":"Luca"},{"family":"Massuco","given":"Emanuele"}],"accessed":{"date-parts":[["2021",8,9]]},"issued":{"date-parts":[["2019",5,6]]}}}],"schema":"https://github.com/citation-style-language/schema/raw/master/csl-citation.json"} </w:instrText>
      </w:r>
      <w:r w:rsidR="00280F3B">
        <w:fldChar w:fldCharType="separate"/>
      </w:r>
      <w:r w:rsidR="00280F3B" w:rsidRPr="00280F3B">
        <w:rPr>
          <w:rFonts w:cs="Arial"/>
          <w:szCs w:val="24"/>
        </w:rPr>
        <w:t>(Pappalardo et al., 2019; Pappalardo &amp; Massuco, 2019)</w:t>
      </w:r>
      <w:r w:rsidR="00280F3B">
        <w:fldChar w:fldCharType="end"/>
      </w:r>
      <w:r>
        <w:t>.</w:t>
      </w:r>
      <w:r w:rsidR="00280F3B">
        <w:t xml:space="preserve"> En este caso el repositorio ofrece datos de entrenadores, árbitros, jugadores, equipos, competiciones, partidos y eventos.</w:t>
      </w:r>
      <w:r w:rsidR="00F03CE2">
        <w:t xml:space="preserve"> Al igual que con los de </w:t>
      </w:r>
      <w:proofErr w:type="spellStart"/>
      <w:r w:rsidR="00F03CE2">
        <w:t>StatsBomb</w:t>
      </w:r>
      <w:proofErr w:type="spellEnd"/>
      <w:r w:rsidR="00F03CE2">
        <w:t xml:space="preserve"> los datos</w:t>
      </w:r>
      <w:r w:rsidR="003C45D4">
        <w:t xml:space="preserve"> están en ficheros JSON.</w:t>
      </w:r>
    </w:p>
    <w:p w14:paraId="0DE6F310" w14:textId="43E889CD" w:rsidR="00280F3B" w:rsidRDefault="00280F3B" w:rsidP="00680979">
      <w:r>
        <w:t>Los datos sobre eventos son muy parecidos a los</w:t>
      </w:r>
      <w:r w:rsidR="00BA68ED">
        <w:t xml:space="preserve"> de </w:t>
      </w:r>
      <w:proofErr w:type="spellStart"/>
      <w:r w:rsidR="00BA68ED">
        <w:t>StatsBomb</w:t>
      </w:r>
      <w:proofErr w:type="spellEnd"/>
      <w:r w:rsidR="00BA68ED">
        <w:t xml:space="preserve"> si bien tiene algo menos de detalles sobre estos y no tiene la posición del resto de jugadores durante ningún evento más allá de las coordenadas del futbolista que realiza la acción.</w:t>
      </w:r>
    </w:p>
    <w:p w14:paraId="4AFB4A6D" w14:textId="6A6BB584" w:rsidR="00BA68ED" w:rsidRDefault="00BA68ED" w:rsidP="00680979">
      <w:r>
        <w:t xml:space="preserve">Aunque los datos de </w:t>
      </w:r>
      <w:proofErr w:type="spellStart"/>
      <w:r>
        <w:t>Stat</w:t>
      </w:r>
      <w:r w:rsidR="00F03CE2">
        <w:t>B</w:t>
      </w:r>
      <w:r>
        <w:t>omb</w:t>
      </w:r>
      <w:proofErr w:type="spellEnd"/>
      <w:r>
        <w:t xml:space="preserve"> tiene</w:t>
      </w:r>
      <w:r w:rsidR="00F03CE2">
        <w:t>n</w:t>
      </w:r>
      <w:r>
        <w:t xml:space="preserve"> </w:t>
      </w:r>
      <w:r w:rsidR="003976A3">
        <w:t>más información</w:t>
      </w:r>
      <w:r>
        <w:t xml:space="preserve"> sobre los disparos los datos de </w:t>
      </w:r>
      <w:proofErr w:type="spellStart"/>
      <w:r>
        <w:t>WyScout</w:t>
      </w:r>
      <w:proofErr w:type="spellEnd"/>
      <w:r>
        <w:t xml:space="preserve"> también han sido usados puesto que el nivel de información es suficiente y la cantidad de datos es incluso mayor</w:t>
      </w:r>
      <w:r w:rsidR="00F03CE2">
        <w:t xml:space="preserve"> (ver </w:t>
      </w:r>
      <w:r w:rsidR="00F03CE2">
        <w:fldChar w:fldCharType="begin"/>
      </w:r>
      <w:r w:rsidR="00F03CE2">
        <w:instrText xml:space="preserve"> REF _Ref79445551 \h </w:instrText>
      </w:r>
      <w:r w:rsidR="00F03CE2">
        <w:fldChar w:fldCharType="separate"/>
      </w:r>
      <w:r w:rsidR="00F03CE2" w:rsidRPr="00F03CE2">
        <w:t xml:space="preserve">Tabla </w:t>
      </w:r>
      <w:r w:rsidR="00F03CE2" w:rsidRPr="00F03CE2">
        <w:rPr>
          <w:noProof/>
        </w:rPr>
        <w:t>2</w:t>
      </w:r>
      <w:r w:rsidR="00F03CE2">
        <w:fldChar w:fldCharType="end"/>
      </w:r>
      <w:r w:rsidR="00F03CE2">
        <w:t>)</w:t>
      </w:r>
      <w:r>
        <w:t xml:space="preserve"> por lo que</w:t>
      </w:r>
      <w:r w:rsidR="00F03CE2">
        <w:t xml:space="preserve"> se ha escogido </w:t>
      </w:r>
      <w:r>
        <w:t>combina</w:t>
      </w:r>
      <w:r w:rsidR="00F03CE2">
        <w:t>r</w:t>
      </w:r>
      <w:r>
        <w:t xml:space="preserve"> ambos </w:t>
      </w:r>
      <w:proofErr w:type="spellStart"/>
      <w:r w:rsidRPr="00F03CE2">
        <w:rPr>
          <w:i/>
          <w:iCs/>
        </w:rPr>
        <w:t>dat</w:t>
      </w:r>
      <w:r w:rsidR="00F03CE2" w:rsidRPr="00F03CE2">
        <w:rPr>
          <w:i/>
          <w:iCs/>
        </w:rPr>
        <w:t>a</w:t>
      </w:r>
      <w:r w:rsidRPr="00F03CE2">
        <w:rPr>
          <w:i/>
          <w:iCs/>
        </w:rPr>
        <w:t>s</w:t>
      </w:r>
      <w:r w:rsidR="00F03CE2" w:rsidRPr="00F03CE2">
        <w:rPr>
          <w:i/>
          <w:iCs/>
        </w:rPr>
        <w:t>ets</w:t>
      </w:r>
      <w:proofErr w:type="spellEnd"/>
      <w:r>
        <w:t xml:space="preserve"> </w:t>
      </w:r>
      <w:r w:rsidR="00F03CE2">
        <w:t>para así tener una cantidad mayor de datos pese a que no todos los disparos tendrán la misma cantidad de información.</w:t>
      </w:r>
    </w:p>
    <w:p w14:paraId="59D00DCE" w14:textId="574E37D8" w:rsidR="00BA68ED" w:rsidRDefault="00BA68ED" w:rsidP="00680979">
      <w:r>
        <w:t xml:space="preserve">En este caso </w:t>
      </w:r>
      <w:proofErr w:type="spellStart"/>
      <w:r w:rsidRPr="00BA68ED">
        <w:t>WyScout</w:t>
      </w:r>
      <w:proofErr w:type="spellEnd"/>
      <w:r w:rsidRPr="00BA68ED">
        <w:t xml:space="preserve"> Soccer match </w:t>
      </w:r>
      <w:proofErr w:type="spellStart"/>
      <w:r w:rsidRPr="00BA68ED">
        <w:t>event</w:t>
      </w:r>
      <w:proofErr w:type="spellEnd"/>
      <w:r w:rsidRPr="00BA68ED">
        <w:t xml:space="preserve"> </w:t>
      </w:r>
      <w:proofErr w:type="spellStart"/>
      <w:r w:rsidRPr="00BA68ED">
        <w:t>dataset</w:t>
      </w:r>
      <w:proofErr w:type="spellEnd"/>
      <w:r>
        <w:t xml:space="preserve"> aporta datos de:</w:t>
      </w:r>
    </w:p>
    <w:p w14:paraId="6EC12C7D" w14:textId="321731A4" w:rsidR="00BA68ED" w:rsidRDefault="00BA68ED" w:rsidP="00BA68ED">
      <w:pPr>
        <w:pStyle w:val="Prrafodelista"/>
        <w:numPr>
          <w:ilvl w:val="0"/>
          <w:numId w:val="14"/>
        </w:numPr>
      </w:pPr>
      <w:r w:rsidRPr="00BA68ED">
        <w:t>1941</w:t>
      </w:r>
      <w:r>
        <w:t xml:space="preserve"> </w:t>
      </w:r>
      <w:proofErr w:type="gramStart"/>
      <w:r>
        <w:t>Partidos</w:t>
      </w:r>
      <w:proofErr w:type="gramEnd"/>
      <w:r w:rsidR="00A9014B">
        <w:t>.</w:t>
      </w:r>
    </w:p>
    <w:p w14:paraId="2F004BD3" w14:textId="3ED829A2" w:rsidR="00BA68ED" w:rsidRDefault="003976A3" w:rsidP="00BA68ED">
      <w:pPr>
        <w:pStyle w:val="Prrafodelista"/>
        <w:numPr>
          <w:ilvl w:val="0"/>
          <w:numId w:val="14"/>
        </w:numPr>
      </w:pPr>
      <w:r>
        <w:t xml:space="preserve">7 </w:t>
      </w:r>
      <w:proofErr w:type="gramStart"/>
      <w:r>
        <w:t>Competiciones</w:t>
      </w:r>
      <w:proofErr w:type="gramEnd"/>
      <w:r w:rsidR="00A9014B">
        <w:t>.</w:t>
      </w:r>
    </w:p>
    <w:p w14:paraId="6A403230" w14:textId="05C20984" w:rsidR="003976A3" w:rsidRDefault="003976A3" w:rsidP="00BA68ED">
      <w:pPr>
        <w:pStyle w:val="Prrafodelista"/>
        <w:numPr>
          <w:ilvl w:val="0"/>
          <w:numId w:val="14"/>
        </w:numPr>
      </w:pPr>
      <w:r w:rsidRPr="003976A3">
        <w:t>3</w:t>
      </w:r>
      <w:r>
        <w:t>.</w:t>
      </w:r>
      <w:r w:rsidRPr="003976A3">
        <w:t>251</w:t>
      </w:r>
      <w:r>
        <w:t>.</w:t>
      </w:r>
      <w:r w:rsidRPr="003976A3">
        <w:t>294</w:t>
      </w:r>
      <w:r>
        <w:t xml:space="preserve"> </w:t>
      </w:r>
      <w:proofErr w:type="gramStart"/>
      <w:r>
        <w:t>Eventos</w:t>
      </w:r>
      <w:proofErr w:type="gramEnd"/>
      <w:r w:rsidR="00A9014B">
        <w:t>.</w:t>
      </w:r>
    </w:p>
    <w:p w14:paraId="728F2403" w14:textId="77777777" w:rsidR="00D65D0F" w:rsidRDefault="00D65D0F" w:rsidP="00A9014B"/>
    <w:p w14:paraId="6ABC11B7" w14:textId="77777777" w:rsidR="00D65D0F" w:rsidRDefault="00D65D0F" w:rsidP="00A9014B"/>
    <w:p w14:paraId="108C1C6B" w14:textId="78658C16" w:rsidR="003976A3" w:rsidRDefault="003976A3" w:rsidP="00A9014B">
      <w:r>
        <w:lastRenderedPageBreak/>
        <w:t>Que provienen de las distintas competiciones y temporadas:</w:t>
      </w:r>
    </w:p>
    <w:tbl>
      <w:tblPr>
        <w:tblStyle w:val="Tabladelista7concolores-nfasis1"/>
        <w:tblW w:w="5000" w:type="pct"/>
        <w:tblLook w:val="0420" w:firstRow="1" w:lastRow="0" w:firstColumn="0" w:lastColumn="0" w:noHBand="0" w:noVBand="1"/>
      </w:tblPr>
      <w:tblGrid>
        <w:gridCol w:w="2795"/>
        <w:gridCol w:w="1163"/>
        <w:gridCol w:w="951"/>
        <w:gridCol w:w="4377"/>
      </w:tblGrid>
      <w:tr w:rsidR="003976A3" w14:paraId="2EC2B368" w14:textId="77777777" w:rsidTr="00F03CE2">
        <w:trPr>
          <w:cnfStyle w:val="100000000000" w:firstRow="1" w:lastRow="0" w:firstColumn="0" w:lastColumn="0" w:oddVBand="0" w:evenVBand="0" w:oddHBand="0" w:evenHBand="0" w:firstRowFirstColumn="0" w:firstRowLastColumn="0" w:lastRowFirstColumn="0" w:lastRowLastColumn="0"/>
        </w:trPr>
        <w:tc>
          <w:tcPr>
            <w:tcW w:w="1505" w:type="pct"/>
          </w:tcPr>
          <w:p w14:paraId="2549F9FB" w14:textId="77777777" w:rsidR="003976A3" w:rsidRPr="00A103F0" w:rsidRDefault="003976A3" w:rsidP="003976A3">
            <w:pPr>
              <w:jc w:val="center"/>
              <w:rPr>
                <w:sz w:val="24"/>
                <w:szCs w:val="20"/>
              </w:rPr>
            </w:pPr>
            <w:r w:rsidRPr="00A103F0">
              <w:rPr>
                <w:sz w:val="24"/>
                <w:szCs w:val="20"/>
              </w:rPr>
              <w:t>Competición</w:t>
            </w:r>
          </w:p>
        </w:tc>
        <w:tc>
          <w:tcPr>
            <w:tcW w:w="626" w:type="pct"/>
          </w:tcPr>
          <w:p w14:paraId="2207D8B1" w14:textId="77777777" w:rsidR="003976A3" w:rsidRPr="00A103F0" w:rsidRDefault="003976A3" w:rsidP="003976A3">
            <w:pPr>
              <w:jc w:val="center"/>
              <w:rPr>
                <w:sz w:val="24"/>
                <w:szCs w:val="20"/>
              </w:rPr>
            </w:pPr>
            <w:r w:rsidRPr="00A103F0">
              <w:rPr>
                <w:sz w:val="24"/>
                <w:szCs w:val="20"/>
              </w:rPr>
              <w:t>Partidos</w:t>
            </w:r>
          </w:p>
        </w:tc>
        <w:tc>
          <w:tcPr>
            <w:tcW w:w="512" w:type="pct"/>
          </w:tcPr>
          <w:p w14:paraId="2210D538" w14:textId="77777777" w:rsidR="003976A3" w:rsidRPr="00A103F0" w:rsidRDefault="003976A3" w:rsidP="003976A3">
            <w:pPr>
              <w:jc w:val="center"/>
              <w:rPr>
                <w:sz w:val="24"/>
                <w:szCs w:val="20"/>
              </w:rPr>
            </w:pPr>
            <w:proofErr w:type="spellStart"/>
            <w:r w:rsidRPr="00A103F0">
              <w:rPr>
                <w:sz w:val="24"/>
                <w:szCs w:val="20"/>
              </w:rPr>
              <w:t>Temp</w:t>
            </w:r>
            <w:proofErr w:type="spellEnd"/>
            <w:r w:rsidRPr="00A103F0">
              <w:rPr>
                <w:sz w:val="24"/>
                <w:szCs w:val="20"/>
              </w:rPr>
              <w:t>.</w:t>
            </w:r>
          </w:p>
        </w:tc>
        <w:tc>
          <w:tcPr>
            <w:tcW w:w="2357" w:type="pct"/>
          </w:tcPr>
          <w:p w14:paraId="7AD093CA" w14:textId="77777777" w:rsidR="003976A3" w:rsidRPr="00A103F0" w:rsidRDefault="003976A3" w:rsidP="003976A3">
            <w:pPr>
              <w:jc w:val="center"/>
              <w:rPr>
                <w:sz w:val="24"/>
                <w:szCs w:val="20"/>
              </w:rPr>
            </w:pPr>
            <w:r w:rsidRPr="00A103F0">
              <w:rPr>
                <w:sz w:val="24"/>
                <w:szCs w:val="20"/>
              </w:rPr>
              <w:t>Detalle</w:t>
            </w:r>
          </w:p>
        </w:tc>
      </w:tr>
      <w:tr w:rsidR="003976A3" w14:paraId="28702EE1"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E695C8B" w14:textId="7A950FF8" w:rsidR="003976A3" w:rsidRDefault="003976A3" w:rsidP="003976A3">
            <w:r w:rsidRPr="003976A3">
              <w:t>Ligue 1</w:t>
            </w:r>
          </w:p>
        </w:tc>
        <w:tc>
          <w:tcPr>
            <w:tcW w:w="626" w:type="pct"/>
          </w:tcPr>
          <w:p w14:paraId="2B103071" w14:textId="10838C80" w:rsidR="003976A3" w:rsidRDefault="003976A3" w:rsidP="003976A3">
            <w:pPr>
              <w:jc w:val="center"/>
            </w:pPr>
            <w:r>
              <w:t>380</w:t>
            </w:r>
          </w:p>
        </w:tc>
        <w:tc>
          <w:tcPr>
            <w:tcW w:w="512" w:type="pct"/>
          </w:tcPr>
          <w:p w14:paraId="271F20EA" w14:textId="21B1C0FA" w:rsidR="003976A3" w:rsidRDefault="003976A3" w:rsidP="003976A3">
            <w:pPr>
              <w:jc w:val="center"/>
            </w:pPr>
            <w:r>
              <w:t>1</w:t>
            </w:r>
          </w:p>
        </w:tc>
        <w:tc>
          <w:tcPr>
            <w:tcW w:w="2357" w:type="pct"/>
          </w:tcPr>
          <w:p w14:paraId="703E7DE2" w14:textId="14B9F170" w:rsidR="003976A3" w:rsidRDefault="003976A3" w:rsidP="003976A3">
            <w:r>
              <w:t>Primera división francesa masculina</w:t>
            </w:r>
          </w:p>
        </w:tc>
      </w:tr>
      <w:tr w:rsidR="003976A3" w14:paraId="5B16E416" w14:textId="77777777" w:rsidTr="00F03CE2">
        <w:tc>
          <w:tcPr>
            <w:tcW w:w="1505" w:type="pct"/>
          </w:tcPr>
          <w:p w14:paraId="72C3373D" w14:textId="78CB62CE" w:rsidR="003976A3" w:rsidRDefault="00F03CE2" w:rsidP="003976A3">
            <w:r>
              <w:rPr>
                <w:lang w:val="en-US"/>
              </w:rPr>
              <w:t>Premier League</w:t>
            </w:r>
          </w:p>
        </w:tc>
        <w:tc>
          <w:tcPr>
            <w:tcW w:w="626" w:type="pct"/>
          </w:tcPr>
          <w:p w14:paraId="462B26A1" w14:textId="06A9BBD7" w:rsidR="003976A3" w:rsidRDefault="003976A3" w:rsidP="003976A3">
            <w:pPr>
              <w:jc w:val="center"/>
            </w:pPr>
            <w:r>
              <w:t>380</w:t>
            </w:r>
          </w:p>
        </w:tc>
        <w:tc>
          <w:tcPr>
            <w:tcW w:w="512" w:type="pct"/>
          </w:tcPr>
          <w:p w14:paraId="0075D7EB" w14:textId="77777777" w:rsidR="003976A3" w:rsidRDefault="003976A3" w:rsidP="003976A3">
            <w:pPr>
              <w:jc w:val="center"/>
            </w:pPr>
            <w:r>
              <w:t>3</w:t>
            </w:r>
          </w:p>
        </w:tc>
        <w:tc>
          <w:tcPr>
            <w:tcW w:w="2357" w:type="pct"/>
          </w:tcPr>
          <w:p w14:paraId="43E8F54A" w14:textId="3CD8162D" w:rsidR="003976A3" w:rsidRDefault="003976A3" w:rsidP="003976A3">
            <w:r>
              <w:t>Primera división inglesa masculina</w:t>
            </w:r>
          </w:p>
        </w:tc>
      </w:tr>
      <w:tr w:rsidR="003976A3" w14:paraId="4D48BFC3"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1838FAE2" w14:textId="0253ADC7" w:rsidR="003976A3" w:rsidRDefault="00F03CE2" w:rsidP="003976A3">
            <w:r>
              <w:t>Serie A</w:t>
            </w:r>
          </w:p>
        </w:tc>
        <w:tc>
          <w:tcPr>
            <w:tcW w:w="626" w:type="pct"/>
          </w:tcPr>
          <w:p w14:paraId="5CFD703D" w14:textId="1AB49166" w:rsidR="003976A3" w:rsidRDefault="003976A3" w:rsidP="003976A3">
            <w:pPr>
              <w:jc w:val="center"/>
            </w:pPr>
            <w:r>
              <w:t>380</w:t>
            </w:r>
          </w:p>
        </w:tc>
        <w:tc>
          <w:tcPr>
            <w:tcW w:w="512" w:type="pct"/>
          </w:tcPr>
          <w:p w14:paraId="01C7C096" w14:textId="77777777" w:rsidR="003976A3" w:rsidRDefault="003976A3" w:rsidP="003976A3">
            <w:pPr>
              <w:jc w:val="center"/>
            </w:pPr>
            <w:r>
              <w:t>1</w:t>
            </w:r>
          </w:p>
        </w:tc>
        <w:tc>
          <w:tcPr>
            <w:tcW w:w="2357" w:type="pct"/>
          </w:tcPr>
          <w:p w14:paraId="6733E799" w14:textId="55171016" w:rsidR="003976A3" w:rsidRDefault="003976A3" w:rsidP="003976A3">
            <w:r>
              <w:t>Primera división italiana masculina</w:t>
            </w:r>
          </w:p>
        </w:tc>
      </w:tr>
      <w:tr w:rsidR="003976A3" w14:paraId="24A21267" w14:textId="77777777" w:rsidTr="00F03CE2">
        <w:tc>
          <w:tcPr>
            <w:tcW w:w="1505" w:type="pct"/>
          </w:tcPr>
          <w:p w14:paraId="7AF16AE3" w14:textId="2819575E" w:rsidR="003976A3" w:rsidRDefault="00F03CE2" w:rsidP="003976A3">
            <w:r>
              <w:t>La Liga</w:t>
            </w:r>
          </w:p>
        </w:tc>
        <w:tc>
          <w:tcPr>
            <w:tcW w:w="626" w:type="pct"/>
          </w:tcPr>
          <w:p w14:paraId="1A9E7882" w14:textId="40636144" w:rsidR="003976A3" w:rsidRDefault="003976A3" w:rsidP="003976A3">
            <w:pPr>
              <w:jc w:val="center"/>
            </w:pPr>
            <w:r>
              <w:t>380</w:t>
            </w:r>
          </w:p>
        </w:tc>
        <w:tc>
          <w:tcPr>
            <w:tcW w:w="512" w:type="pct"/>
          </w:tcPr>
          <w:p w14:paraId="4C81D863" w14:textId="77777777" w:rsidR="003976A3" w:rsidRDefault="003976A3" w:rsidP="003976A3">
            <w:pPr>
              <w:jc w:val="center"/>
            </w:pPr>
            <w:r>
              <w:t>1</w:t>
            </w:r>
          </w:p>
        </w:tc>
        <w:tc>
          <w:tcPr>
            <w:tcW w:w="2357" w:type="pct"/>
          </w:tcPr>
          <w:p w14:paraId="2C571A8B" w14:textId="1DEF051A" w:rsidR="003976A3" w:rsidRDefault="003976A3" w:rsidP="003976A3">
            <w:r>
              <w:t>Primera división española masculina</w:t>
            </w:r>
          </w:p>
        </w:tc>
      </w:tr>
      <w:tr w:rsidR="003976A3" w14:paraId="7BA3B9C9"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8A8ACF7" w14:textId="6F396D3D" w:rsidR="003976A3" w:rsidRDefault="003976A3" w:rsidP="003976A3">
            <w:r w:rsidRPr="003976A3">
              <w:rPr>
                <w:lang w:val="en-US"/>
              </w:rPr>
              <w:t>Bundesliga</w:t>
            </w:r>
          </w:p>
        </w:tc>
        <w:tc>
          <w:tcPr>
            <w:tcW w:w="626" w:type="pct"/>
          </w:tcPr>
          <w:p w14:paraId="7A007EBB" w14:textId="2E9AB806" w:rsidR="003976A3" w:rsidRDefault="003976A3" w:rsidP="003976A3">
            <w:pPr>
              <w:jc w:val="center"/>
            </w:pPr>
            <w:r>
              <w:t>306</w:t>
            </w:r>
          </w:p>
        </w:tc>
        <w:tc>
          <w:tcPr>
            <w:tcW w:w="512" w:type="pct"/>
          </w:tcPr>
          <w:p w14:paraId="000AC7A5" w14:textId="77777777" w:rsidR="003976A3" w:rsidRDefault="003976A3" w:rsidP="003976A3">
            <w:pPr>
              <w:jc w:val="center"/>
            </w:pPr>
            <w:r>
              <w:t>1</w:t>
            </w:r>
          </w:p>
        </w:tc>
        <w:tc>
          <w:tcPr>
            <w:tcW w:w="2357" w:type="pct"/>
          </w:tcPr>
          <w:p w14:paraId="3899B439" w14:textId="63E89CCA" w:rsidR="003976A3" w:rsidRDefault="003976A3" w:rsidP="003976A3">
            <w:r>
              <w:t>Primera división alemana masculina</w:t>
            </w:r>
          </w:p>
        </w:tc>
      </w:tr>
      <w:tr w:rsidR="003976A3" w14:paraId="795F5F7A" w14:textId="77777777" w:rsidTr="00F03CE2">
        <w:tc>
          <w:tcPr>
            <w:tcW w:w="1505" w:type="pct"/>
          </w:tcPr>
          <w:p w14:paraId="531B3BA5" w14:textId="55648A17" w:rsidR="003976A3" w:rsidRDefault="005D080A" w:rsidP="003976A3">
            <w:r>
              <w:rPr>
                <w:lang w:val="en-US"/>
              </w:rPr>
              <w:t xml:space="preserve">FIFA </w:t>
            </w:r>
            <w:r w:rsidR="003976A3" w:rsidRPr="003976A3">
              <w:rPr>
                <w:lang w:val="en-US"/>
              </w:rPr>
              <w:t>World Cup</w:t>
            </w:r>
          </w:p>
        </w:tc>
        <w:tc>
          <w:tcPr>
            <w:tcW w:w="626" w:type="pct"/>
          </w:tcPr>
          <w:p w14:paraId="56CC0ADF" w14:textId="52ADC496" w:rsidR="003976A3" w:rsidRDefault="003976A3" w:rsidP="003976A3">
            <w:pPr>
              <w:jc w:val="center"/>
            </w:pPr>
            <w:r>
              <w:t>64</w:t>
            </w:r>
          </w:p>
        </w:tc>
        <w:tc>
          <w:tcPr>
            <w:tcW w:w="512" w:type="pct"/>
          </w:tcPr>
          <w:p w14:paraId="6CC9F65C" w14:textId="77777777" w:rsidR="003976A3" w:rsidRDefault="003976A3" w:rsidP="003976A3">
            <w:pPr>
              <w:jc w:val="center"/>
            </w:pPr>
            <w:r>
              <w:t>1</w:t>
            </w:r>
          </w:p>
        </w:tc>
        <w:tc>
          <w:tcPr>
            <w:tcW w:w="2357" w:type="pct"/>
          </w:tcPr>
          <w:p w14:paraId="1AFD1019" w14:textId="611C1050" w:rsidR="003976A3" w:rsidRDefault="00F03CE2" w:rsidP="003976A3">
            <w:r>
              <w:t>Trofeo de naciones mundial</w:t>
            </w:r>
            <w:r w:rsidR="003976A3">
              <w:t xml:space="preserve"> masculino</w:t>
            </w:r>
          </w:p>
        </w:tc>
      </w:tr>
      <w:tr w:rsidR="003976A3" w14:paraId="65D07947"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5ADEC7B3" w14:textId="222882B1" w:rsidR="003976A3" w:rsidRDefault="003976A3" w:rsidP="003976A3">
            <w:proofErr w:type="spellStart"/>
            <w:r w:rsidRPr="003976A3">
              <w:t>European</w:t>
            </w:r>
            <w:proofErr w:type="spellEnd"/>
            <w:r w:rsidRPr="003976A3">
              <w:t xml:space="preserve"> </w:t>
            </w:r>
            <w:proofErr w:type="spellStart"/>
            <w:r w:rsidRPr="003976A3">
              <w:t>Championship</w:t>
            </w:r>
            <w:proofErr w:type="spellEnd"/>
          </w:p>
        </w:tc>
        <w:tc>
          <w:tcPr>
            <w:tcW w:w="626" w:type="pct"/>
          </w:tcPr>
          <w:p w14:paraId="2FA00BF3" w14:textId="7AE96A4B" w:rsidR="003976A3" w:rsidRDefault="003976A3" w:rsidP="003976A3">
            <w:pPr>
              <w:jc w:val="center"/>
            </w:pPr>
            <w:r>
              <w:t>51</w:t>
            </w:r>
          </w:p>
        </w:tc>
        <w:tc>
          <w:tcPr>
            <w:tcW w:w="512" w:type="pct"/>
          </w:tcPr>
          <w:p w14:paraId="29F72EAA" w14:textId="77777777" w:rsidR="003976A3" w:rsidRDefault="003976A3" w:rsidP="003976A3">
            <w:pPr>
              <w:jc w:val="center"/>
            </w:pPr>
            <w:r>
              <w:t>1</w:t>
            </w:r>
          </w:p>
        </w:tc>
        <w:tc>
          <w:tcPr>
            <w:tcW w:w="2357" w:type="pct"/>
          </w:tcPr>
          <w:p w14:paraId="0AC5EAE1" w14:textId="359C6592" w:rsidR="003976A3" w:rsidRDefault="00F03CE2" w:rsidP="003976A3">
            <w:r>
              <w:t>Trofeo de naciones europeas masculino</w:t>
            </w:r>
          </w:p>
        </w:tc>
      </w:tr>
    </w:tbl>
    <w:p w14:paraId="12AE09F4" w14:textId="1D92A989" w:rsidR="003976A3" w:rsidRDefault="00F03CE2" w:rsidP="00F03CE2">
      <w:pPr>
        <w:pStyle w:val="Descripcin"/>
        <w:jc w:val="center"/>
        <w:rPr>
          <w:color w:val="auto"/>
        </w:rPr>
      </w:pPr>
      <w:bookmarkStart w:id="127" w:name="_Ref79445551"/>
      <w:bookmarkStart w:id="128" w:name="_Toc82627921"/>
      <w:r w:rsidRPr="00F03CE2">
        <w:rPr>
          <w:color w:val="auto"/>
        </w:rPr>
        <w:t xml:space="preserve">Tabla </w:t>
      </w:r>
      <w:r w:rsidRPr="00F03CE2">
        <w:rPr>
          <w:color w:val="auto"/>
        </w:rPr>
        <w:fldChar w:fldCharType="begin"/>
      </w:r>
      <w:r w:rsidRPr="00F03CE2">
        <w:rPr>
          <w:color w:val="auto"/>
        </w:rPr>
        <w:instrText xml:space="preserve"> SEQ Tabla \* ARABIC </w:instrText>
      </w:r>
      <w:r w:rsidRPr="00F03CE2">
        <w:rPr>
          <w:color w:val="auto"/>
        </w:rPr>
        <w:fldChar w:fldCharType="separate"/>
      </w:r>
      <w:r w:rsidR="00FF5F85">
        <w:rPr>
          <w:noProof/>
          <w:color w:val="auto"/>
        </w:rPr>
        <w:t>2</w:t>
      </w:r>
      <w:r w:rsidRPr="00F03CE2">
        <w:rPr>
          <w:color w:val="auto"/>
        </w:rPr>
        <w:fldChar w:fldCharType="end"/>
      </w:r>
      <w:bookmarkEnd w:id="127"/>
      <w:r w:rsidRPr="00F03CE2">
        <w:rPr>
          <w:color w:val="auto"/>
        </w:rPr>
        <w:t xml:space="preserve">: Partidos y temporadas de cada competición en los datos de </w:t>
      </w:r>
      <w:proofErr w:type="spellStart"/>
      <w:r w:rsidRPr="00F03CE2">
        <w:rPr>
          <w:color w:val="auto"/>
        </w:rPr>
        <w:t>WyScout</w:t>
      </w:r>
      <w:proofErr w:type="spellEnd"/>
      <w:r w:rsidRPr="00F03CE2">
        <w:rPr>
          <w:color w:val="auto"/>
        </w:rPr>
        <w:t xml:space="preserve"> Soccer match </w:t>
      </w:r>
      <w:proofErr w:type="spellStart"/>
      <w:r w:rsidRPr="00F03CE2">
        <w:rPr>
          <w:color w:val="auto"/>
        </w:rPr>
        <w:t>event</w:t>
      </w:r>
      <w:proofErr w:type="spellEnd"/>
      <w:r w:rsidRPr="00F03CE2">
        <w:rPr>
          <w:color w:val="auto"/>
        </w:rPr>
        <w:t xml:space="preserve"> </w:t>
      </w:r>
      <w:proofErr w:type="spellStart"/>
      <w:r w:rsidRPr="00F03CE2">
        <w:rPr>
          <w:color w:val="auto"/>
        </w:rPr>
        <w:t>dataset</w:t>
      </w:r>
      <w:proofErr w:type="spellEnd"/>
      <w:r w:rsidRPr="00F03CE2">
        <w:rPr>
          <w:color w:val="auto"/>
        </w:rPr>
        <w:t>.</w:t>
      </w:r>
      <w:bookmarkEnd w:id="128"/>
    </w:p>
    <w:p w14:paraId="57595CE0" w14:textId="77777777" w:rsidR="00F03CE2" w:rsidRPr="00F03CE2" w:rsidRDefault="00F03CE2" w:rsidP="00F03CE2"/>
    <w:p w14:paraId="2F23773B" w14:textId="5EF32179" w:rsidR="00AC0C49" w:rsidRPr="00280F3B" w:rsidRDefault="008950E0" w:rsidP="00887F86">
      <w:pPr>
        <w:pStyle w:val="Ttulo2"/>
      </w:pPr>
      <w:bookmarkStart w:id="129" w:name="_Toc82627983"/>
      <w:r w:rsidRPr="00280F3B">
        <w:t>4</w:t>
      </w:r>
      <w:r w:rsidR="00AC0C49" w:rsidRPr="00280F3B">
        <w:t xml:space="preserve">.2. Preparación del </w:t>
      </w:r>
      <w:proofErr w:type="spellStart"/>
      <w:r w:rsidR="00AC0C49" w:rsidRPr="00280F3B">
        <w:rPr>
          <w:i/>
          <w:iCs/>
        </w:rPr>
        <w:t>dataset</w:t>
      </w:r>
      <w:bookmarkEnd w:id="129"/>
      <w:proofErr w:type="spellEnd"/>
    </w:p>
    <w:p w14:paraId="7EC2AA5D" w14:textId="6CF1355F" w:rsidR="002A63AF" w:rsidRDefault="002A63AF" w:rsidP="00AC0C49">
      <w:r>
        <w:t xml:space="preserve">Para la preparación del </w:t>
      </w:r>
      <w:proofErr w:type="spellStart"/>
      <w:r w:rsidRPr="00300BA4">
        <w:rPr>
          <w:i/>
          <w:iCs/>
        </w:rPr>
        <w:t>dataset</w:t>
      </w:r>
      <w:proofErr w:type="spellEnd"/>
      <w:r>
        <w:t xml:space="preserve"> final a partir de los datos originales explicados anteriormente se ha </w:t>
      </w:r>
      <w:r w:rsidR="00300BA4">
        <w:t>aprovechado</w:t>
      </w:r>
      <w:r>
        <w:t xml:space="preserve"> el código creado por Andrew </w:t>
      </w:r>
      <w:proofErr w:type="spellStart"/>
      <w:r>
        <w:t>Rowlinson</w:t>
      </w:r>
      <w:proofErr w:type="spellEnd"/>
      <w:r>
        <w:t xml:space="preserve"> en su TFM</w:t>
      </w:r>
      <w:r w:rsidR="00B93A45">
        <w:t xml:space="preserve"> </w:t>
      </w:r>
      <w:r w:rsidR="00B93A45">
        <w:fldChar w:fldCharType="begin"/>
      </w:r>
      <w:r w:rsidR="001F6FA5">
        <w:instrText xml:space="preserve"> ADDIN ZOTERO_ITEM CSL_CITATION {"citationID":"2J47GwOx","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B93A45">
        <w:fldChar w:fldCharType="separate"/>
      </w:r>
      <w:r w:rsidR="001F6FA5" w:rsidRPr="001F6FA5">
        <w:rPr>
          <w:rFonts w:cs="Arial"/>
        </w:rPr>
        <w:t>(Rowlinson, 2020b)</w:t>
      </w:r>
      <w:r w:rsidR="00B93A45">
        <w:fldChar w:fldCharType="end"/>
      </w:r>
      <w:r>
        <w:t xml:space="preserve"> </w:t>
      </w:r>
      <w:r w:rsidR="00AD622C">
        <w:t xml:space="preserve">y al que se puede acceder a partir de su repositorio de </w:t>
      </w:r>
      <w:proofErr w:type="spellStart"/>
      <w:r w:rsidR="00AD622C">
        <w:t>Github</w:t>
      </w:r>
      <w:proofErr w:type="spellEnd"/>
      <w:r w:rsidR="00B93A45">
        <w:t xml:space="preserve"> </w:t>
      </w:r>
      <w:r w:rsidR="00B93A45">
        <w:fldChar w:fldCharType="begin"/>
      </w:r>
      <w:r w:rsidR="001F6FA5">
        <w:instrText xml:space="preserve"> ADDIN ZOTERO_ITEM CSL_CITATION {"citationID":"EowT6Tuv","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B93A45">
        <w:fldChar w:fldCharType="separate"/>
      </w:r>
      <w:r w:rsidR="001F6FA5" w:rsidRPr="001F6FA5">
        <w:rPr>
          <w:rFonts w:cs="Arial"/>
        </w:rPr>
        <w:t>(</w:t>
      </w:r>
      <w:proofErr w:type="spellStart"/>
      <w:r w:rsidR="001F6FA5" w:rsidRPr="001F6FA5">
        <w:rPr>
          <w:rFonts w:cs="Arial"/>
        </w:rPr>
        <w:t>Rowlinson</w:t>
      </w:r>
      <w:proofErr w:type="spellEnd"/>
      <w:r w:rsidR="001F6FA5" w:rsidRPr="001F6FA5">
        <w:rPr>
          <w:rFonts w:cs="Arial"/>
        </w:rPr>
        <w:t>, 2020a)</w:t>
      </w:r>
      <w:r w:rsidR="00B93A45">
        <w:fldChar w:fldCharType="end"/>
      </w:r>
      <w:r w:rsidR="00300BA4">
        <w:t xml:space="preserve"> como base puesto que los datos de origen son los mismos salvo que en su caso hay unos pocos partidos menos provenientes del repositorio de </w:t>
      </w:r>
      <w:proofErr w:type="spellStart"/>
      <w:r w:rsidR="00300BA4">
        <w:t>StatsBomb</w:t>
      </w:r>
      <w:proofErr w:type="spellEnd"/>
      <w:r w:rsidR="00B93A45">
        <w:t>.</w:t>
      </w:r>
    </w:p>
    <w:p w14:paraId="7B71494C" w14:textId="563A1192" w:rsidR="00BC4077" w:rsidRDefault="00BC4077" w:rsidP="00AC0C49">
      <w:r>
        <w:t xml:space="preserve">Si bien la mayor parte del código usado en este trabajo para la preparación del </w:t>
      </w:r>
      <w:proofErr w:type="spellStart"/>
      <w:r w:rsidRPr="00F95C87">
        <w:rPr>
          <w:i/>
          <w:iCs/>
        </w:rPr>
        <w:t>dataset</w:t>
      </w:r>
      <w:proofErr w:type="spellEnd"/>
      <w:r>
        <w:t xml:space="preserve"> ha sido el mismo al de Andrew </w:t>
      </w:r>
      <w:proofErr w:type="spellStart"/>
      <w:r>
        <w:t>Rowlinson</w:t>
      </w:r>
      <w:proofErr w:type="spellEnd"/>
      <w:r>
        <w:t xml:space="preserve"> </w:t>
      </w:r>
      <w:r w:rsidR="00C97320">
        <w:fldChar w:fldCharType="begin"/>
      </w:r>
      <w:r w:rsidR="00C97320">
        <w:instrText xml:space="preserve"> ADDIN ZOTERO_ITEM CSL_CITATION {"citationID":"F0YVlYZD","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C97320">
        <w:fldChar w:fldCharType="separate"/>
      </w:r>
      <w:r w:rsidR="00C97320" w:rsidRPr="00C97320">
        <w:rPr>
          <w:rFonts w:cs="Arial"/>
        </w:rPr>
        <w:t>(</w:t>
      </w:r>
      <w:proofErr w:type="spellStart"/>
      <w:r w:rsidR="00C97320" w:rsidRPr="00C97320">
        <w:rPr>
          <w:rFonts w:cs="Arial"/>
        </w:rPr>
        <w:t>Rowlinson</w:t>
      </w:r>
      <w:proofErr w:type="spellEnd"/>
      <w:r w:rsidR="00C97320" w:rsidRPr="00C97320">
        <w:rPr>
          <w:rFonts w:cs="Arial"/>
        </w:rPr>
        <w:t>, 2020a)</w:t>
      </w:r>
      <w:r w:rsidR="00C97320">
        <w:fldChar w:fldCharType="end"/>
      </w:r>
      <w:r w:rsidR="00C97320">
        <w:t xml:space="preserve"> </w:t>
      </w:r>
      <w:r>
        <w:t xml:space="preserve">se han hecho algunas modificaciones, ya sea por funciones que han quedado obsoletas en nuevas versiones de Python o para añadir </w:t>
      </w:r>
      <w:r w:rsidR="008925AE">
        <w:t>nuevos parámetros</w:t>
      </w:r>
      <w:r>
        <w:t xml:space="preserve"> para ser estudiados y utilizados en la creación de</w:t>
      </w:r>
      <w:r w:rsidR="008925AE">
        <w:t xml:space="preserve"> este</w:t>
      </w:r>
      <w:r>
        <w:t xml:space="preserve"> modelo de </w:t>
      </w:r>
      <w:proofErr w:type="spellStart"/>
      <w:r>
        <w:t>xG</w:t>
      </w:r>
      <w:proofErr w:type="spellEnd"/>
      <w:r>
        <w:t>.</w:t>
      </w:r>
    </w:p>
    <w:p w14:paraId="1C4CFBAE" w14:textId="54940C27" w:rsidR="008925AE" w:rsidRDefault="008925AE" w:rsidP="00AC0C49">
      <w:r>
        <w:t>Los pasos seguidos son los siguientes:</w:t>
      </w:r>
    </w:p>
    <w:p w14:paraId="0DD852BC" w14:textId="77777777" w:rsidR="00D65D0F" w:rsidRDefault="00D65D0F" w:rsidP="00AC0C49"/>
    <w:p w14:paraId="5B41C424" w14:textId="6EAD2BDD" w:rsidR="008925AE" w:rsidRDefault="008925AE" w:rsidP="008925AE">
      <w:pPr>
        <w:pStyle w:val="Ttulo3"/>
      </w:pPr>
      <w:bookmarkStart w:id="130" w:name="_Toc82627984"/>
      <w:r>
        <w:t>4.2.1</w:t>
      </w:r>
      <w:r w:rsidR="004D2683">
        <w:t>.</w:t>
      </w:r>
      <w:r>
        <w:t xml:space="preserve"> Importación</w:t>
      </w:r>
      <w:bookmarkEnd w:id="130"/>
    </w:p>
    <w:p w14:paraId="3537754B" w14:textId="4C007EB5" w:rsidR="008925AE" w:rsidRDefault="008925AE" w:rsidP="008925AE">
      <w:r>
        <w:t xml:space="preserve">Los datos del repositorio de </w:t>
      </w:r>
      <w:proofErr w:type="spellStart"/>
      <w:r>
        <w:t>StatsBomb</w:t>
      </w:r>
      <w:proofErr w:type="spellEnd"/>
      <w:r>
        <w:t xml:space="preserve"> son descargados</w:t>
      </w:r>
      <w:r w:rsidR="005F35F0">
        <w:t xml:space="preserve"> de manera manual</w:t>
      </w:r>
      <w:r>
        <w:t xml:space="preserve"> y se convierten en archivos </w:t>
      </w:r>
      <w:proofErr w:type="spellStart"/>
      <w:r>
        <w:t>Parquet</w:t>
      </w:r>
      <w:proofErr w:type="spellEnd"/>
      <w:r w:rsidR="005F35F0">
        <w:t xml:space="preserve"> mediante código para así comprimirlos y poder trabajar posteriormente con ellos de una manera más rápida y eficiente. Al importarlos </w:t>
      </w:r>
      <w:r w:rsidR="00A12D94">
        <w:t>se obtienen</w:t>
      </w:r>
      <w:r w:rsidR="005F35F0">
        <w:t xml:space="preserve"> los siguientes </w:t>
      </w:r>
      <w:proofErr w:type="spellStart"/>
      <w:r w:rsidR="005F35F0" w:rsidRPr="005F35F0">
        <w:rPr>
          <w:i/>
          <w:iCs/>
        </w:rPr>
        <w:t>dataframes</w:t>
      </w:r>
      <w:proofErr w:type="spellEnd"/>
      <w:r w:rsidR="00085D98">
        <w:rPr>
          <w:i/>
          <w:iCs/>
        </w:rPr>
        <w:t xml:space="preserve"> (</w:t>
      </w:r>
      <w:proofErr w:type="spellStart"/>
      <w:r w:rsidR="00085D98">
        <w:rPr>
          <w:i/>
          <w:iCs/>
        </w:rPr>
        <w:t>df</w:t>
      </w:r>
      <w:proofErr w:type="spellEnd"/>
      <w:r w:rsidR="00085D98">
        <w:rPr>
          <w:i/>
          <w:iCs/>
        </w:rPr>
        <w:t>)</w:t>
      </w:r>
      <w:r w:rsidR="005F35F0">
        <w:t>:</w:t>
      </w:r>
    </w:p>
    <w:p w14:paraId="4A09CECE" w14:textId="77777777" w:rsidR="00D65D0F" w:rsidRDefault="00D65D0F" w:rsidP="008925AE"/>
    <w:p w14:paraId="5EA51604" w14:textId="33AC5966" w:rsidR="005F35F0" w:rsidRPr="005F35F0" w:rsidRDefault="005F35F0" w:rsidP="005F35F0">
      <w:pPr>
        <w:pStyle w:val="Prrafodelista"/>
        <w:numPr>
          <w:ilvl w:val="0"/>
          <w:numId w:val="15"/>
        </w:numPr>
        <w:rPr>
          <w:lang w:val="en-US"/>
        </w:rPr>
      </w:pPr>
      <w:proofErr w:type="spellStart"/>
      <w:r w:rsidRPr="005F35F0">
        <w:rPr>
          <w:lang w:val="en-US"/>
        </w:rPr>
        <w:lastRenderedPageBreak/>
        <w:t>df_competition</w:t>
      </w:r>
      <w:proofErr w:type="spellEnd"/>
      <w:r w:rsidRPr="005F35F0">
        <w:rPr>
          <w:lang w:val="en-US"/>
        </w:rPr>
        <w:t>: 37 ent</w:t>
      </w:r>
      <w:r>
        <w:rPr>
          <w:lang w:val="en-US"/>
        </w:rPr>
        <w:t>radas</w:t>
      </w:r>
    </w:p>
    <w:p w14:paraId="7E4A781B" w14:textId="68246E38" w:rsidR="005F35F0" w:rsidRPr="005F35F0" w:rsidRDefault="005F35F0" w:rsidP="005F35F0">
      <w:pPr>
        <w:pStyle w:val="Prrafodelista"/>
        <w:numPr>
          <w:ilvl w:val="0"/>
          <w:numId w:val="15"/>
        </w:numPr>
        <w:rPr>
          <w:lang w:val="en-US"/>
        </w:rPr>
      </w:pPr>
      <w:proofErr w:type="spellStart"/>
      <w:r w:rsidRPr="005F35F0">
        <w:rPr>
          <w:lang w:val="en-US"/>
        </w:rPr>
        <w:t>df_match</w:t>
      </w:r>
      <w:proofErr w:type="spellEnd"/>
      <w:r w:rsidRPr="005F35F0">
        <w:rPr>
          <w:lang w:val="en-US"/>
        </w:rPr>
        <w:t>: 879 ent</w:t>
      </w:r>
      <w:r>
        <w:rPr>
          <w:lang w:val="en-US"/>
        </w:rPr>
        <w:t>radas</w:t>
      </w:r>
    </w:p>
    <w:p w14:paraId="09EEB027" w14:textId="56D80956" w:rsidR="005F35F0" w:rsidRPr="005F35F0" w:rsidRDefault="005F35F0" w:rsidP="005F35F0">
      <w:pPr>
        <w:pStyle w:val="Prrafodelista"/>
        <w:numPr>
          <w:ilvl w:val="0"/>
          <w:numId w:val="15"/>
        </w:numPr>
        <w:rPr>
          <w:lang w:val="en-US"/>
        </w:rPr>
      </w:pPr>
      <w:proofErr w:type="spellStart"/>
      <w:r w:rsidRPr="005F35F0">
        <w:rPr>
          <w:lang w:val="en-US"/>
        </w:rPr>
        <w:t>df_lineup</w:t>
      </w:r>
      <w:proofErr w:type="spellEnd"/>
      <w:r w:rsidRPr="005F35F0">
        <w:rPr>
          <w:lang w:val="en-US"/>
        </w:rPr>
        <w:t>: 26794 ent</w:t>
      </w:r>
      <w:r>
        <w:rPr>
          <w:lang w:val="en-US"/>
        </w:rPr>
        <w:t>radas</w:t>
      </w:r>
    </w:p>
    <w:p w14:paraId="24E883E3" w14:textId="2DDDAD38" w:rsidR="005F35F0" w:rsidRPr="005F35F0" w:rsidRDefault="005F35F0" w:rsidP="005F35F0">
      <w:pPr>
        <w:pStyle w:val="Prrafodelista"/>
        <w:numPr>
          <w:ilvl w:val="0"/>
          <w:numId w:val="15"/>
        </w:numPr>
        <w:rPr>
          <w:lang w:val="en-US"/>
        </w:rPr>
      </w:pPr>
      <w:proofErr w:type="spellStart"/>
      <w:r w:rsidRPr="005F35F0">
        <w:rPr>
          <w:lang w:val="en-US"/>
        </w:rPr>
        <w:t>df_event</w:t>
      </w:r>
      <w:proofErr w:type="spellEnd"/>
      <w:r w:rsidRPr="005F35F0">
        <w:rPr>
          <w:lang w:val="en-US"/>
        </w:rPr>
        <w:t>: 3198449 ent</w:t>
      </w:r>
      <w:r>
        <w:rPr>
          <w:lang w:val="en-US"/>
        </w:rPr>
        <w:t>radas</w:t>
      </w:r>
    </w:p>
    <w:p w14:paraId="07186C64" w14:textId="20FDB764" w:rsidR="005F35F0" w:rsidRPr="005F35F0" w:rsidRDefault="005F35F0" w:rsidP="005F35F0">
      <w:pPr>
        <w:pStyle w:val="Prrafodelista"/>
        <w:numPr>
          <w:ilvl w:val="0"/>
          <w:numId w:val="15"/>
        </w:numPr>
        <w:rPr>
          <w:lang w:val="en-US"/>
        </w:rPr>
      </w:pPr>
      <w:proofErr w:type="spellStart"/>
      <w:r w:rsidRPr="005F35F0">
        <w:rPr>
          <w:lang w:val="en-US"/>
        </w:rPr>
        <w:t>df_freeze</w:t>
      </w:r>
      <w:proofErr w:type="spellEnd"/>
      <w:r w:rsidRPr="005F35F0">
        <w:rPr>
          <w:lang w:val="en-US"/>
        </w:rPr>
        <w:t>: 277829 ent</w:t>
      </w:r>
      <w:r>
        <w:rPr>
          <w:lang w:val="en-US"/>
        </w:rPr>
        <w:t>radas</w:t>
      </w:r>
    </w:p>
    <w:p w14:paraId="4F02F266" w14:textId="55243D39" w:rsidR="005F35F0" w:rsidRPr="005F35F0" w:rsidRDefault="005F35F0" w:rsidP="005F35F0">
      <w:pPr>
        <w:pStyle w:val="Prrafodelista"/>
        <w:numPr>
          <w:ilvl w:val="0"/>
          <w:numId w:val="15"/>
        </w:numPr>
        <w:rPr>
          <w:lang w:val="en-US"/>
        </w:rPr>
      </w:pPr>
      <w:proofErr w:type="spellStart"/>
      <w:r w:rsidRPr="005F35F0">
        <w:rPr>
          <w:lang w:val="en-US"/>
        </w:rPr>
        <w:t>df_tactic</w:t>
      </w:r>
      <w:proofErr w:type="spellEnd"/>
      <w:r w:rsidRPr="005F35F0">
        <w:rPr>
          <w:lang w:val="en-US"/>
        </w:rPr>
        <w:t>: 36817 ent</w:t>
      </w:r>
      <w:r>
        <w:rPr>
          <w:lang w:val="en-US"/>
        </w:rPr>
        <w:t>radas</w:t>
      </w:r>
    </w:p>
    <w:p w14:paraId="5AB523AF" w14:textId="406F152A" w:rsidR="005F35F0" w:rsidRPr="008925AE" w:rsidRDefault="005F35F0" w:rsidP="005F35F0">
      <w:pPr>
        <w:pStyle w:val="Prrafodelista"/>
        <w:numPr>
          <w:ilvl w:val="0"/>
          <w:numId w:val="15"/>
        </w:numPr>
      </w:pPr>
      <w:proofErr w:type="spellStart"/>
      <w:r>
        <w:t>df_related</w:t>
      </w:r>
      <w:proofErr w:type="spellEnd"/>
      <w:r>
        <w:t xml:space="preserve">: 6219794 </w:t>
      </w:r>
      <w:r w:rsidRPr="005F35F0">
        <w:rPr>
          <w:lang w:val="en-US"/>
        </w:rPr>
        <w:t>ent</w:t>
      </w:r>
      <w:r>
        <w:rPr>
          <w:lang w:val="en-US"/>
        </w:rPr>
        <w:t>radas</w:t>
      </w:r>
    </w:p>
    <w:p w14:paraId="2FACDA79" w14:textId="6E97B25C" w:rsidR="00300BA4" w:rsidRDefault="005F35F0" w:rsidP="00AC0C49">
      <w:r>
        <w:t xml:space="preserve">En el caso del repositorio de </w:t>
      </w:r>
      <w:proofErr w:type="spellStart"/>
      <w:r>
        <w:t>WyScout</w:t>
      </w:r>
      <w:proofErr w:type="spellEnd"/>
      <w:r>
        <w:t xml:space="preserve"> los datos son descargados desde el propio código y posteriormente también se convierten en archivos </w:t>
      </w:r>
      <w:proofErr w:type="spellStart"/>
      <w:r>
        <w:t>Parquet</w:t>
      </w:r>
      <w:proofErr w:type="spellEnd"/>
      <w:r>
        <w:t xml:space="preserve">. En este caso los </w:t>
      </w:r>
      <w:proofErr w:type="spellStart"/>
      <w:r w:rsidR="00085D98">
        <w:rPr>
          <w:i/>
          <w:iCs/>
        </w:rPr>
        <w:t>dfs</w:t>
      </w:r>
      <w:proofErr w:type="spellEnd"/>
      <w:r>
        <w:t xml:space="preserve"> obtenidos son los siguientes:</w:t>
      </w:r>
    </w:p>
    <w:p w14:paraId="23933D43" w14:textId="77777777" w:rsidR="005F35F0" w:rsidRDefault="005F35F0" w:rsidP="00AC7D81">
      <w:pPr>
        <w:pStyle w:val="Prrafodelista"/>
        <w:numPr>
          <w:ilvl w:val="0"/>
          <w:numId w:val="16"/>
        </w:numPr>
        <w:rPr>
          <w:lang w:val="en-US"/>
        </w:rPr>
      </w:pPr>
      <w:proofErr w:type="spellStart"/>
      <w:r w:rsidRPr="005F35F0">
        <w:rPr>
          <w:lang w:val="en-US"/>
        </w:rPr>
        <w:t>df_coach</w:t>
      </w:r>
      <w:proofErr w:type="spellEnd"/>
      <w:r w:rsidRPr="005F35F0">
        <w:rPr>
          <w:lang w:val="en-US"/>
        </w:rPr>
        <w:t>: 208 ent</w:t>
      </w:r>
      <w:r>
        <w:rPr>
          <w:lang w:val="en-US"/>
        </w:rPr>
        <w:t>radas</w:t>
      </w:r>
      <w:r w:rsidRPr="005F35F0">
        <w:rPr>
          <w:lang w:val="en-US"/>
        </w:rPr>
        <w:t xml:space="preserve"> </w:t>
      </w:r>
    </w:p>
    <w:p w14:paraId="4AC84BEA" w14:textId="798241B0" w:rsidR="005F35F0" w:rsidRPr="005F35F0" w:rsidRDefault="005F35F0" w:rsidP="00AC7D81">
      <w:pPr>
        <w:pStyle w:val="Prrafodelista"/>
        <w:numPr>
          <w:ilvl w:val="0"/>
          <w:numId w:val="16"/>
        </w:numPr>
        <w:rPr>
          <w:lang w:val="en-US"/>
        </w:rPr>
      </w:pPr>
      <w:proofErr w:type="spellStart"/>
      <w:r w:rsidRPr="005F35F0">
        <w:rPr>
          <w:lang w:val="en-US"/>
        </w:rPr>
        <w:t>df_player</w:t>
      </w:r>
      <w:proofErr w:type="spellEnd"/>
      <w:r w:rsidRPr="005F35F0">
        <w:rPr>
          <w:lang w:val="en-US"/>
        </w:rPr>
        <w:t>: 3603 ent</w:t>
      </w:r>
      <w:r>
        <w:rPr>
          <w:lang w:val="en-US"/>
        </w:rPr>
        <w:t>radas</w:t>
      </w:r>
    </w:p>
    <w:p w14:paraId="011534F1" w14:textId="5F978E9F" w:rsidR="005F35F0" w:rsidRPr="005F35F0" w:rsidRDefault="005F35F0" w:rsidP="005F35F0">
      <w:pPr>
        <w:pStyle w:val="Prrafodelista"/>
        <w:numPr>
          <w:ilvl w:val="0"/>
          <w:numId w:val="16"/>
        </w:numPr>
        <w:rPr>
          <w:lang w:val="en-US"/>
        </w:rPr>
      </w:pPr>
      <w:proofErr w:type="spellStart"/>
      <w:r w:rsidRPr="005F35F0">
        <w:rPr>
          <w:lang w:val="en-US"/>
        </w:rPr>
        <w:t>df_team</w:t>
      </w:r>
      <w:proofErr w:type="spellEnd"/>
      <w:r w:rsidRPr="005F35F0">
        <w:rPr>
          <w:lang w:val="en-US"/>
        </w:rPr>
        <w:t>: 142 ent</w:t>
      </w:r>
      <w:r>
        <w:rPr>
          <w:lang w:val="en-US"/>
        </w:rPr>
        <w:t>radas</w:t>
      </w:r>
    </w:p>
    <w:p w14:paraId="259CA85E" w14:textId="4EF045FC" w:rsidR="005F35F0" w:rsidRPr="005F35F0" w:rsidRDefault="005F35F0" w:rsidP="005F35F0">
      <w:pPr>
        <w:pStyle w:val="Prrafodelista"/>
        <w:numPr>
          <w:ilvl w:val="0"/>
          <w:numId w:val="16"/>
        </w:numPr>
        <w:rPr>
          <w:lang w:val="en-US"/>
        </w:rPr>
      </w:pPr>
      <w:proofErr w:type="spellStart"/>
      <w:r w:rsidRPr="005F35F0">
        <w:rPr>
          <w:lang w:val="en-US"/>
        </w:rPr>
        <w:t>df_competition</w:t>
      </w:r>
      <w:proofErr w:type="spellEnd"/>
      <w:r w:rsidRPr="005F35F0">
        <w:rPr>
          <w:lang w:val="en-US"/>
        </w:rPr>
        <w:t>: 7 ent</w:t>
      </w:r>
      <w:r>
        <w:rPr>
          <w:lang w:val="en-US"/>
        </w:rPr>
        <w:t>radas</w:t>
      </w:r>
    </w:p>
    <w:p w14:paraId="05F3D513" w14:textId="597AB117" w:rsidR="005F35F0" w:rsidRPr="005F35F0" w:rsidRDefault="005F35F0" w:rsidP="005F35F0">
      <w:pPr>
        <w:pStyle w:val="Prrafodelista"/>
        <w:numPr>
          <w:ilvl w:val="0"/>
          <w:numId w:val="16"/>
        </w:numPr>
        <w:rPr>
          <w:lang w:val="en-US"/>
        </w:rPr>
      </w:pPr>
      <w:proofErr w:type="spellStart"/>
      <w:r w:rsidRPr="005F35F0">
        <w:rPr>
          <w:lang w:val="en-US"/>
        </w:rPr>
        <w:t>df_match</w:t>
      </w:r>
      <w:proofErr w:type="spellEnd"/>
      <w:r w:rsidRPr="005F35F0">
        <w:rPr>
          <w:lang w:val="en-US"/>
        </w:rPr>
        <w:t>: 1941 ent</w:t>
      </w:r>
      <w:r>
        <w:rPr>
          <w:lang w:val="en-US"/>
        </w:rPr>
        <w:t>radas</w:t>
      </w:r>
    </w:p>
    <w:p w14:paraId="7641FE59" w14:textId="43913F13" w:rsidR="005F35F0" w:rsidRPr="005F35F0" w:rsidRDefault="005F35F0" w:rsidP="005F35F0">
      <w:pPr>
        <w:pStyle w:val="Prrafodelista"/>
        <w:numPr>
          <w:ilvl w:val="0"/>
          <w:numId w:val="16"/>
        </w:numPr>
        <w:rPr>
          <w:lang w:val="en-US"/>
        </w:rPr>
      </w:pPr>
      <w:proofErr w:type="spellStart"/>
      <w:r w:rsidRPr="005F35F0">
        <w:rPr>
          <w:lang w:val="en-US"/>
        </w:rPr>
        <w:t>df_formation</w:t>
      </w:r>
      <w:proofErr w:type="spellEnd"/>
      <w:r w:rsidRPr="005F35F0">
        <w:rPr>
          <w:lang w:val="en-US"/>
        </w:rPr>
        <w:t>: 74098 ent</w:t>
      </w:r>
      <w:r>
        <w:rPr>
          <w:lang w:val="en-US"/>
        </w:rPr>
        <w:t>radas</w:t>
      </w:r>
    </w:p>
    <w:p w14:paraId="5CC7869E" w14:textId="0BA8C4CA" w:rsidR="005F35F0" w:rsidRPr="005F35F0" w:rsidRDefault="005F35F0" w:rsidP="005F35F0">
      <w:pPr>
        <w:pStyle w:val="Prrafodelista"/>
        <w:numPr>
          <w:ilvl w:val="0"/>
          <w:numId w:val="16"/>
        </w:numPr>
        <w:rPr>
          <w:lang w:val="en-US"/>
        </w:rPr>
      </w:pPr>
      <w:proofErr w:type="spellStart"/>
      <w:r w:rsidRPr="005F35F0">
        <w:rPr>
          <w:lang w:val="en-US"/>
        </w:rPr>
        <w:t>df_substitution</w:t>
      </w:r>
      <w:proofErr w:type="spellEnd"/>
      <w:r w:rsidRPr="005F35F0">
        <w:rPr>
          <w:lang w:val="en-US"/>
        </w:rPr>
        <w:t>: 11097 ent</w:t>
      </w:r>
      <w:r>
        <w:rPr>
          <w:lang w:val="en-US"/>
        </w:rPr>
        <w:t>radas</w:t>
      </w:r>
    </w:p>
    <w:p w14:paraId="76AF4A3B" w14:textId="13A7CB3C" w:rsidR="005F35F0" w:rsidRDefault="005F35F0" w:rsidP="005F35F0">
      <w:pPr>
        <w:pStyle w:val="Prrafodelista"/>
        <w:numPr>
          <w:ilvl w:val="0"/>
          <w:numId w:val="16"/>
        </w:numPr>
        <w:rPr>
          <w:lang w:val="en-US"/>
        </w:rPr>
      </w:pPr>
      <w:proofErr w:type="spellStart"/>
      <w:r w:rsidRPr="005F35F0">
        <w:rPr>
          <w:lang w:val="en-US"/>
        </w:rPr>
        <w:t>df_event</w:t>
      </w:r>
      <w:proofErr w:type="spellEnd"/>
      <w:r w:rsidRPr="005F35F0">
        <w:rPr>
          <w:lang w:val="en-US"/>
        </w:rPr>
        <w:t>: 3251294 ent</w:t>
      </w:r>
      <w:r>
        <w:rPr>
          <w:lang w:val="en-US"/>
        </w:rPr>
        <w:t>radas</w:t>
      </w:r>
    </w:p>
    <w:p w14:paraId="48020CE9" w14:textId="0B237924" w:rsidR="005F35F0" w:rsidRDefault="004D2683" w:rsidP="005F35F0">
      <w:r w:rsidRPr="005F35F0">
        <w:t>A</w:t>
      </w:r>
      <w:r>
        <w:t>demás,</w:t>
      </w:r>
      <w:r w:rsidR="005F35F0">
        <w:t xml:space="preserve"> en el caso de </w:t>
      </w:r>
      <w:proofErr w:type="spellStart"/>
      <w:r w:rsidR="005F35F0">
        <w:t>WyScout</w:t>
      </w:r>
      <w:proofErr w:type="spellEnd"/>
      <w:r w:rsidR="005F35F0">
        <w:t xml:space="preserve"> se hacen algunas modificaciones en los nombres de los equipos y las competiciones para así estar escritas de la misma forma que lo están en los datos de </w:t>
      </w:r>
      <w:proofErr w:type="spellStart"/>
      <w:r w:rsidR="005F35F0">
        <w:t>StatsBomb</w:t>
      </w:r>
      <w:proofErr w:type="spellEnd"/>
      <w:r w:rsidR="005F35F0">
        <w:t>.</w:t>
      </w:r>
      <w:r>
        <w:t xml:space="preserve"> También se comprueba que hay 100 partidos que aparecen en ambos repositorios por lo que </w:t>
      </w:r>
      <w:r w:rsidR="00BC56F7">
        <w:t xml:space="preserve">se eliminan </w:t>
      </w:r>
      <w:r>
        <w:t xml:space="preserve">todos los datos de esos partidos </w:t>
      </w:r>
      <w:r w:rsidR="00BC56F7">
        <w:t>del repositorio de</w:t>
      </w:r>
      <w:r>
        <w:t xml:space="preserve"> </w:t>
      </w:r>
      <w:proofErr w:type="spellStart"/>
      <w:r>
        <w:t>WyScout</w:t>
      </w:r>
      <w:proofErr w:type="spellEnd"/>
      <w:r>
        <w:t xml:space="preserve"> al tener una menor información de estos.</w:t>
      </w:r>
    </w:p>
    <w:p w14:paraId="17FC6D7A" w14:textId="4A0090C0" w:rsidR="005D65B6" w:rsidRDefault="005D65B6" w:rsidP="005F35F0"/>
    <w:p w14:paraId="12BDEEC5" w14:textId="0CAFC0CC" w:rsidR="005D65B6" w:rsidRPr="005F35F0" w:rsidRDefault="005D65B6" w:rsidP="005D65B6">
      <w:pPr>
        <w:pStyle w:val="Ttulo3"/>
      </w:pPr>
      <w:bookmarkStart w:id="131" w:name="_Toc82627985"/>
      <w:r>
        <w:t>4.2.2</w:t>
      </w:r>
      <w:r w:rsidR="004D2683">
        <w:t>.</w:t>
      </w:r>
      <w:r>
        <w:t xml:space="preserve"> </w:t>
      </w:r>
      <w:r w:rsidR="004D2683">
        <w:t xml:space="preserve">Creación de los </w:t>
      </w:r>
      <w:proofErr w:type="spellStart"/>
      <w:r w:rsidR="004D2683" w:rsidRPr="0002434F">
        <w:rPr>
          <w:i/>
          <w:iCs/>
        </w:rPr>
        <w:t>datasets</w:t>
      </w:r>
      <w:proofErr w:type="spellEnd"/>
      <w:r w:rsidR="004D2683">
        <w:t xml:space="preserve"> de tiros</w:t>
      </w:r>
      <w:bookmarkEnd w:id="131"/>
    </w:p>
    <w:p w14:paraId="4A6DE354" w14:textId="725B76F3" w:rsidR="003C45D4" w:rsidRDefault="0034406D" w:rsidP="00AC0C49">
      <w:r>
        <w:t>Une vez importados los datos de</w:t>
      </w:r>
      <w:r w:rsidR="00D67D65">
        <w:t xml:space="preserve"> una</w:t>
      </w:r>
      <w:r>
        <w:t xml:space="preserve"> manera </w:t>
      </w:r>
      <w:r w:rsidR="005D080A">
        <w:t xml:space="preserve">óptima para trabajarlos el siguiente paso es crear los </w:t>
      </w:r>
      <w:proofErr w:type="spellStart"/>
      <w:r w:rsidR="005D080A" w:rsidRPr="005D080A">
        <w:rPr>
          <w:i/>
          <w:iCs/>
        </w:rPr>
        <w:t>datasets</w:t>
      </w:r>
      <w:proofErr w:type="spellEnd"/>
      <w:r w:rsidR="005D080A">
        <w:t xml:space="preserve"> con únicamente los tiros y toda la información posible sobre ellos</w:t>
      </w:r>
      <w:r w:rsidR="00D67D65">
        <w:t>.</w:t>
      </w:r>
      <w:r w:rsidR="005D080A">
        <w:t xml:space="preserve"> En el código original se realiza la modificación de los </w:t>
      </w:r>
      <w:proofErr w:type="spellStart"/>
      <w:r w:rsidR="005D080A" w:rsidRPr="005D080A">
        <w:rPr>
          <w:i/>
          <w:iCs/>
        </w:rPr>
        <w:t>df</w:t>
      </w:r>
      <w:proofErr w:type="spellEnd"/>
      <w:r w:rsidR="005D080A">
        <w:t xml:space="preserve"> de eventos originales tanto de </w:t>
      </w:r>
      <w:proofErr w:type="spellStart"/>
      <w:r w:rsidR="005D080A">
        <w:t>WyScout</w:t>
      </w:r>
      <w:proofErr w:type="spellEnd"/>
      <w:r w:rsidR="005D080A">
        <w:t xml:space="preserve"> como de </w:t>
      </w:r>
      <w:proofErr w:type="spellStart"/>
      <w:r w:rsidR="005D080A">
        <w:t>StatsBomb</w:t>
      </w:r>
      <w:proofErr w:type="spellEnd"/>
      <w:r w:rsidR="005D080A">
        <w:t xml:space="preserve"> para poder conocer las acciones previas a cada disparo y relacionarlas </w:t>
      </w:r>
      <w:r w:rsidR="005D080A">
        <w:lastRenderedPageBreak/>
        <w:t>con el mismo.</w:t>
      </w:r>
      <w:r w:rsidR="00170B8A">
        <w:t xml:space="preserve"> Por ejemplo, si un disparo dice que viene precedido por un pase se busca toda la información sobre ese pase para así añadirla al disparo (altura del pase, tipo de pase…). Se tiene en cuenta la diferencia de tiempo entre eventos para, por ejemplo, poder determinar </w:t>
      </w:r>
      <w:r w:rsidR="00CE6B02">
        <w:t>si</w:t>
      </w:r>
      <w:r w:rsidR="00170B8A">
        <w:t xml:space="preserve"> un disparo viene de un contraataque o si se puede seguir considerando que la jugada es un córner o una falta si no ha pasado suficiente tiempo desde que se sacó.</w:t>
      </w:r>
    </w:p>
    <w:p w14:paraId="57389FE6" w14:textId="3782914C" w:rsidR="00F73AE7" w:rsidRDefault="001F51AF" w:rsidP="00AC0C49">
      <w:r>
        <w:t xml:space="preserve">Otra característica añadida es conocer si el disparo se realiza con su mejor pierna, en el caso de </w:t>
      </w:r>
      <w:proofErr w:type="spellStart"/>
      <w:r>
        <w:t>WyScout</w:t>
      </w:r>
      <w:proofErr w:type="spellEnd"/>
      <w:r>
        <w:t xml:space="preserve"> se consigue a partir de la </w:t>
      </w:r>
      <w:r w:rsidR="00D62DA1">
        <w:t xml:space="preserve">información sobre cada jugador que hay en </w:t>
      </w:r>
      <w:proofErr w:type="spellStart"/>
      <w:r w:rsidR="00D62DA1" w:rsidRPr="001F6FA5">
        <w:rPr>
          <w:i/>
          <w:iCs/>
        </w:rPr>
        <w:t>df_player</w:t>
      </w:r>
      <w:proofErr w:type="spellEnd"/>
      <w:r w:rsidR="00D62DA1">
        <w:t xml:space="preserve"> mientras que en el caso de </w:t>
      </w:r>
      <w:proofErr w:type="spellStart"/>
      <w:r w:rsidR="00D62DA1">
        <w:t>StatsBomb</w:t>
      </w:r>
      <w:proofErr w:type="spellEnd"/>
      <w:r w:rsidR="00D62DA1">
        <w:t xml:space="preserve">, que no tiene información específica sobre la pierna de cada jugador, se obtiene calculando que pierna es la </w:t>
      </w:r>
      <w:r w:rsidR="0004572C">
        <w:t>más</w:t>
      </w:r>
      <w:r w:rsidR="00D62DA1">
        <w:t xml:space="preserve"> usada por cada futbolista en los </w:t>
      </w:r>
      <w:r w:rsidR="00A12D94">
        <w:t xml:space="preserve">distintos eventos del </w:t>
      </w:r>
      <w:proofErr w:type="spellStart"/>
      <w:r w:rsidR="00A12D94" w:rsidRPr="00A9014B">
        <w:rPr>
          <w:i/>
          <w:iCs/>
        </w:rPr>
        <w:t>dataset</w:t>
      </w:r>
      <w:proofErr w:type="spellEnd"/>
      <w:r w:rsidR="00D62DA1">
        <w:t>.</w:t>
      </w:r>
    </w:p>
    <w:p w14:paraId="1B7A3690" w14:textId="538A977F" w:rsidR="009801D0" w:rsidRDefault="00BD29AD" w:rsidP="00AC0C49">
      <w:r>
        <w:t>A nivel posicional se estandarizan las</w:t>
      </w:r>
      <w:r w:rsidR="00DF7136">
        <w:t xml:space="preserve"> coordenadas de los eventos para que se considere que todos los estadios son iguales (en realidad cada estadio tiene unas medidas distintas dentro de unos límites reglamentarios). También se añaden variables como</w:t>
      </w:r>
      <w:r w:rsidR="009801D0">
        <w:t xml:space="preserve"> el ángulo respecto al centro de la portería (</w:t>
      </w:r>
      <w:proofErr w:type="spellStart"/>
      <w:r w:rsidR="009801D0" w:rsidRPr="001F6FA5">
        <w:rPr>
          <w:i/>
          <w:iCs/>
        </w:rPr>
        <w:t>middle_angle</w:t>
      </w:r>
      <w:proofErr w:type="spellEnd"/>
      <w:r w:rsidR="009801D0">
        <w:t>), el ángulo de portería visible, la distancia hasta la portería (</w:t>
      </w:r>
      <w:proofErr w:type="spellStart"/>
      <w:r w:rsidR="009801D0" w:rsidRPr="001F6FA5">
        <w:rPr>
          <w:i/>
          <w:iCs/>
        </w:rPr>
        <w:t>distance_to_goal</w:t>
      </w:r>
      <w:proofErr w:type="spellEnd"/>
      <w:r w:rsidR="009801D0">
        <w:t xml:space="preserve">) y variables que son creadas a partir de estas como </w:t>
      </w:r>
      <w:proofErr w:type="spellStart"/>
      <w:r w:rsidR="009801D0" w:rsidRPr="001F6FA5">
        <w:rPr>
          <w:i/>
          <w:iCs/>
        </w:rPr>
        <w:t>distance_visible_angle</w:t>
      </w:r>
      <w:proofErr w:type="spellEnd"/>
      <w:r w:rsidR="009801D0">
        <w:t xml:space="preserve"> y </w:t>
      </w:r>
      <w:proofErr w:type="spellStart"/>
      <w:r w:rsidR="009801D0" w:rsidRPr="001F6FA5">
        <w:rPr>
          <w:i/>
          <w:iCs/>
        </w:rPr>
        <w:t>log_distance_to_goal</w:t>
      </w:r>
      <w:proofErr w:type="spellEnd"/>
      <w:r w:rsidR="009801D0">
        <w:t xml:space="preserve"> (ver </w:t>
      </w:r>
      <w:r w:rsidR="001F6FA5">
        <w:fldChar w:fldCharType="begin"/>
      </w:r>
      <w:r w:rsidR="001F6FA5">
        <w:instrText xml:space="preserve"> REF _Ref72946979 \h </w:instrText>
      </w:r>
      <w:r w:rsidR="001F6FA5">
        <w:fldChar w:fldCharType="separate"/>
      </w:r>
      <w:r w:rsidR="001F6FA5" w:rsidRPr="00592517">
        <w:t xml:space="preserve">Ilustración </w:t>
      </w:r>
      <w:r w:rsidR="001F6FA5">
        <w:rPr>
          <w:noProof/>
        </w:rPr>
        <w:t>1</w:t>
      </w:r>
      <w:r w:rsidR="001F6FA5">
        <w:fldChar w:fldCharType="end"/>
      </w:r>
      <w:r w:rsidR="001F6FA5">
        <w:t>)</w:t>
      </w:r>
      <w:r w:rsidR="009801D0">
        <w:t>.</w:t>
      </w:r>
    </w:p>
    <w:p w14:paraId="180AE117" w14:textId="586D80E7" w:rsidR="00BD29AD" w:rsidRDefault="009801D0" w:rsidP="001F6FA5">
      <w:pPr>
        <w:jc w:val="center"/>
      </w:pPr>
      <w:r>
        <w:rPr>
          <w:noProof/>
        </w:rPr>
        <w:drawing>
          <wp:inline distT="0" distB="0" distL="0" distR="0" wp14:anchorId="36E8663D" wp14:editId="391A0817">
            <wp:extent cx="5759450" cy="2840990"/>
            <wp:effectExtent l="0" t="0" r="0" b="0"/>
            <wp:docPr id="12" name="Imagen 12" descr="Interfaz de usuario gráfica, Aplicación,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 Gráfico de líneas&#10;&#10;Descripción generada automáticamente"/>
                    <pic:cNvPicPr/>
                  </pic:nvPicPr>
                  <pic:blipFill rotWithShape="1">
                    <a:blip r:embed="rId18"/>
                    <a:srcRect t="996"/>
                    <a:stretch/>
                  </pic:blipFill>
                  <pic:spPr bwMode="auto">
                    <a:xfrm>
                      <a:off x="0" y="0"/>
                      <a:ext cx="5759450" cy="2840990"/>
                    </a:xfrm>
                    <a:prstGeom prst="rect">
                      <a:avLst/>
                    </a:prstGeom>
                    <a:ln>
                      <a:noFill/>
                    </a:ln>
                    <a:extLst>
                      <a:ext uri="{53640926-AAD7-44D8-BBD7-CCE9431645EC}">
                        <a14:shadowObscured xmlns:a14="http://schemas.microsoft.com/office/drawing/2010/main"/>
                      </a:ext>
                    </a:extLst>
                  </pic:spPr>
                </pic:pic>
              </a:graphicData>
            </a:graphic>
          </wp:inline>
        </w:drawing>
      </w:r>
    </w:p>
    <w:p w14:paraId="447B48DA" w14:textId="26A3B729" w:rsidR="001F6FA5" w:rsidRPr="007A4D92" w:rsidRDefault="001F6FA5" w:rsidP="007A4D92">
      <w:pPr>
        <w:pStyle w:val="Descripcin"/>
        <w:jc w:val="center"/>
        <w:rPr>
          <w:color w:val="auto"/>
        </w:rPr>
      </w:pPr>
      <w:bookmarkStart w:id="132" w:name="_Toc82627938"/>
      <w:r w:rsidRPr="001F6FA5">
        <w:rPr>
          <w:color w:val="auto"/>
        </w:rPr>
        <w:t xml:space="preserve">Ilustración </w:t>
      </w:r>
      <w:r w:rsidRPr="001F6FA5">
        <w:rPr>
          <w:color w:val="auto"/>
        </w:rPr>
        <w:fldChar w:fldCharType="begin"/>
      </w:r>
      <w:r w:rsidRPr="001F6FA5">
        <w:rPr>
          <w:color w:val="auto"/>
        </w:rPr>
        <w:instrText xml:space="preserve"> SEQ Ilustración \* ARABIC </w:instrText>
      </w:r>
      <w:r w:rsidRPr="001F6FA5">
        <w:rPr>
          <w:color w:val="auto"/>
        </w:rPr>
        <w:fldChar w:fldCharType="separate"/>
      </w:r>
      <w:r w:rsidR="00960845">
        <w:rPr>
          <w:noProof/>
          <w:color w:val="auto"/>
        </w:rPr>
        <w:t>8</w:t>
      </w:r>
      <w:r w:rsidRPr="001F6FA5">
        <w:rPr>
          <w:color w:val="auto"/>
        </w:rPr>
        <w:fldChar w:fldCharType="end"/>
      </w:r>
      <w:r w:rsidRPr="001F6FA5">
        <w:rPr>
          <w:color w:val="auto"/>
        </w:rPr>
        <w:t xml:space="preserve">: Cálculo de las distancias y ángulos. </w:t>
      </w:r>
      <w:r w:rsidRPr="001F6FA5">
        <w:rPr>
          <w:color w:val="auto"/>
        </w:rPr>
        <w:fldChar w:fldCharType="begin"/>
      </w:r>
      <w:r w:rsidRPr="001F6FA5">
        <w:rPr>
          <w:color w:val="auto"/>
        </w:rPr>
        <w:instrText xml:space="preserve"> ADDIN ZOTERO_ITEM CSL_CITATION {"citationID":"WBUra7Fk","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Pr="001F6FA5">
        <w:rPr>
          <w:color w:val="auto"/>
        </w:rPr>
        <w:fldChar w:fldCharType="separate"/>
      </w:r>
      <w:r w:rsidRPr="001F6FA5">
        <w:rPr>
          <w:rFonts w:cs="Arial"/>
          <w:color w:val="auto"/>
        </w:rPr>
        <w:t>(Rowlinson, 2020b)</w:t>
      </w:r>
      <w:bookmarkEnd w:id="132"/>
      <w:r w:rsidRPr="001F6FA5">
        <w:rPr>
          <w:color w:val="auto"/>
        </w:rPr>
        <w:fldChar w:fldCharType="end"/>
      </w:r>
    </w:p>
    <w:p w14:paraId="218924B3" w14:textId="1C1A3103" w:rsidR="004D2683" w:rsidRDefault="00A82385" w:rsidP="00AC0C49">
      <w:r>
        <w:t xml:space="preserve">Además de todas las variables creadas con el código original para este trabajo también se ha añadido nuevas. Entre ellas se ha añadido una columna para saber si el equipo que realiza el disparo es local o visitante. Anteriormente se ha mostrado como el factor campo es importante (ver </w:t>
      </w:r>
      <w:r>
        <w:fldChar w:fldCharType="begin"/>
      </w:r>
      <w:r>
        <w:instrText xml:space="preserve"> REF _Ref73042269 \h </w:instrText>
      </w:r>
      <w:r>
        <w:fldChar w:fldCharType="separate"/>
      </w:r>
      <w:r w:rsidRPr="00F31411">
        <w:t xml:space="preserve">Ilustración </w:t>
      </w:r>
      <w:r>
        <w:rPr>
          <w:noProof/>
        </w:rPr>
        <w:t>6</w:t>
      </w:r>
      <w:r>
        <w:fldChar w:fldCharType="end"/>
      </w:r>
      <w:r>
        <w:t xml:space="preserve">) y por ello se quiere añadir al modelo para tenerlo en cuenta y ver </w:t>
      </w:r>
      <w:r w:rsidR="005D080A">
        <w:t>qué</w:t>
      </w:r>
      <w:r>
        <w:t xml:space="preserve"> importancia tiene dentro del modelo.</w:t>
      </w:r>
    </w:p>
    <w:p w14:paraId="4305B4C7" w14:textId="30D4AF73" w:rsidR="00A82385" w:rsidRDefault="00A82385" w:rsidP="00AC0C49">
      <w:r>
        <w:lastRenderedPageBreak/>
        <w:t>También se ha añadido el número de jugadores que hay en el campo en el momento del disparo tanto en el equipo que ataca (</w:t>
      </w:r>
      <w:proofErr w:type="spellStart"/>
      <w:r w:rsidRPr="001F6FA5">
        <w:rPr>
          <w:i/>
          <w:iCs/>
        </w:rPr>
        <w:t>players</w:t>
      </w:r>
      <w:proofErr w:type="spellEnd"/>
      <w:r>
        <w:t>) como en el equipo rival (</w:t>
      </w:r>
      <w:proofErr w:type="spellStart"/>
      <w:r w:rsidRPr="001F6FA5">
        <w:rPr>
          <w:i/>
          <w:iCs/>
        </w:rPr>
        <w:t>players_rival</w:t>
      </w:r>
      <w:proofErr w:type="spellEnd"/>
      <w:r>
        <w:t>). Ambas variables nos pueden mostrar si los futbolistas logran una mayor confianza al estar con ventaja de futbolistas o si ocurre cuando se est</w:t>
      </w:r>
      <w:r w:rsidR="00F73AE7">
        <w:t>á</w:t>
      </w:r>
      <w:r>
        <w:t xml:space="preserve"> en una situación de desventaja. También una mayor eficiencia con más futbolistas puede ser </w:t>
      </w:r>
      <w:r w:rsidR="00085D98">
        <w:t>debido a</w:t>
      </w:r>
      <w:r>
        <w:t xml:space="preserve"> una peor defensa rival por falta de jugadores en el momento del disparo o durante la creación de la jugada.</w:t>
      </w:r>
      <w:r w:rsidR="00085D98">
        <w:t xml:space="preserve"> Para añadir estas variables las expulsiones que aparecen en el </w:t>
      </w:r>
      <w:proofErr w:type="spellStart"/>
      <w:r w:rsidR="00085D98" w:rsidRPr="00085D98">
        <w:rPr>
          <w:i/>
          <w:iCs/>
        </w:rPr>
        <w:t>df</w:t>
      </w:r>
      <w:proofErr w:type="spellEnd"/>
      <w:r w:rsidR="00085D98">
        <w:t xml:space="preserve"> de eventos teniendo en cuenta si el futbolista expulsado estaba en el campo en ese momento (puede ser expulsado un jugador que está en el banquillo).</w:t>
      </w:r>
    </w:p>
    <w:p w14:paraId="5C40E483" w14:textId="01E93E67" w:rsidR="0075459A" w:rsidRDefault="00F73AE7" w:rsidP="00AC0C49">
      <w:r>
        <w:t>Sumado</w:t>
      </w:r>
      <w:r w:rsidR="003E2A59">
        <w:t xml:space="preserve"> a las variables</w:t>
      </w:r>
      <w:r w:rsidR="004500C4">
        <w:t xml:space="preserve"> ya</w:t>
      </w:r>
      <w:r w:rsidR="003E2A59">
        <w:t xml:space="preserve"> expuestas también se ha añadido el tipo de competición (</w:t>
      </w:r>
      <w:proofErr w:type="spellStart"/>
      <w:r w:rsidR="003E2A59" w:rsidRPr="001F6FA5">
        <w:rPr>
          <w:i/>
          <w:iCs/>
        </w:rPr>
        <w:t>competition_type</w:t>
      </w:r>
      <w:proofErr w:type="spellEnd"/>
      <w:r w:rsidR="003E2A59">
        <w:t>) para diferenciar los partidos de liga de los de</w:t>
      </w:r>
      <w:r>
        <w:t xml:space="preserve"> torneos con eliminatorias (Mundial, UEFA Champions League…)</w:t>
      </w:r>
      <w:r w:rsidR="003E2A59">
        <w:t xml:space="preserve"> y ver si hay diferencias a nivel de </w:t>
      </w:r>
      <w:proofErr w:type="spellStart"/>
      <w:r w:rsidR="003E2A59">
        <w:t>xG</w:t>
      </w:r>
      <w:proofErr w:type="spellEnd"/>
      <w:r w:rsidR="003E2A59">
        <w:t xml:space="preserve"> y la jornada en la que se</w:t>
      </w:r>
      <w:r w:rsidR="00727C00">
        <w:t xml:space="preserve"> realiza el partido (</w:t>
      </w:r>
      <w:proofErr w:type="spellStart"/>
      <w:r w:rsidR="00727C00" w:rsidRPr="001F6FA5">
        <w:rPr>
          <w:i/>
          <w:iCs/>
        </w:rPr>
        <w:t>match_week</w:t>
      </w:r>
      <w:proofErr w:type="spellEnd"/>
      <w:r w:rsidR="00727C00">
        <w:t xml:space="preserve">) para </w:t>
      </w:r>
      <w:r w:rsidR="004500C4">
        <w:t>conocer</w:t>
      </w:r>
      <w:r w:rsidR="00727C00">
        <w:t xml:space="preserve"> si afecta el momento de la temporada a la hora de la efectividad de los disparos ya sea debido a un menor cansancio al inicio de la competición, un mejor momento de forma en una parte intermedia o un mayor cansancio y una presión</w:t>
      </w:r>
      <w:r w:rsidR="005D1BA9">
        <w:t xml:space="preserve"> mayor</w:t>
      </w:r>
      <w:r w:rsidR="00727C00">
        <w:t xml:space="preserve"> en los últimos partidos de la competición.</w:t>
      </w:r>
    </w:p>
    <w:p w14:paraId="3E19621D" w14:textId="77777777" w:rsidR="0075459A" w:rsidRDefault="0075459A" w:rsidP="00AC0C49"/>
    <w:p w14:paraId="1C5CB945" w14:textId="26721E97" w:rsidR="004D2683" w:rsidRDefault="004D2683" w:rsidP="004D2683">
      <w:pPr>
        <w:pStyle w:val="Ttulo3"/>
      </w:pPr>
      <w:bookmarkStart w:id="133" w:name="_Ref82456696"/>
      <w:bookmarkStart w:id="134" w:name="_Toc82627986"/>
      <w:r>
        <w:t xml:space="preserve">4.2.3. Combinación de </w:t>
      </w:r>
      <w:proofErr w:type="spellStart"/>
      <w:r w:rsidRPr="0002434F">
        <w:rPr>
          <w:i/>
          <w:iCs/>
        </w:rPr>
        <w:t>datasets</w:t>
      </w:r>
      <w:bookmarkEnd w:id="133"/>
      <w:bookmarkEnd w:id="134"/>
      <w:proofErr w:type="spellEnd"/>
    </w:p>
    <w:p w14:paraId="030C5F46" w14:textId="27D8688A" w:rsidR="004D2683" w:rsidRDefault="00806C6D" w:rsidP="004D2683">
      <w:r>
        <w:t xml:space="preserve">Una vez están preparados los </w:t>
      </w:r>
      <w:proofErr w:type="spellStart"/>
      <w:r w:rsidRPr="0002434F">
        <w:rPr>
          <w:i/>
          <w:iCs/>
        </w:rPr>
        <w:t>datasets</w:t>
      </w:r>
      <w:proofErr w:type="spellEnd"/>
      <w:r>
        <w:t xml:space="preserve"> por separado se unen y se trata de hacer coincidir los nombres de los equipos y de los jugadores a partir del paquete de Python </w:t>
      </w:r>
      <w:proofErr w:type="spellStart"/>
      <w:r>
        <w:t>fuzzymatcher</w:t>
      </w:r>
      <w:proofErr w:type="spellEnd"/>
      <w:r>
        <w:t xml:space="preserve"> </w:t>
      </w:r>
      <w:r>
        <w:fldChar w:fldCharType="begin"/>
      </w:r>
      <w:r w:rsidR="001F6FA5">
        <w:instrText xml:space="preserve"> ADDIN ZOTERO_ITEM CSL_CITATION {"citationID":"XMLYDXsE","properties":{"formattedCitation":"(Linacre, 2017/2017)","plainCitation":"(Linacre, 2017/2017)","noteIndex":0},"citationItems":[{"id":92,"uris":["http://zotero.org/users/7978684/items/JKMC4AE4"],"uri":["http://zotero.org/users/7978684/items/JKMC4AE4"],"itemData":{"id":92,"type":"book","abstract":"Record linking package that fuzzy matches two Python pandas dataframes using sqlite3 fts4","genre":"Python","note":"original-date: 2017-11-25T08:58:00Z","source":"GitHub","title":"RobinL/fuzzymatcher","URL":"https://github.com/RobinL/fuzzymatcher","author":[{"family":"Linacre","given":"Robin"}],"accessed":{"date-parts":[["2021",8,10]]},"issued":{"date-parts":[["2017",11,25]]}}}],"schema":"https://github.com/citation-style-language/schema/raw/master/csl-citation.json"} </w:instrText>
      </w:r>
      <w:r>
        <w:fldChar w:fldCharType="separate"/>
      </w:r>
      <w:r w:rsidR="001F6FA5" w:rsidRPr="001F6FA5">
        <w:rPr>
          <w:rFonts w:cs="Arial"/>
        </w:rPr>
        <w:t>(</w:t>
      </w:r>
      <w:proofErr w:type="spellStart"/>
      <w:r w:rsidR="001F6FA5" w:rsidRPr="001F6FA5">
        <w:rPr>
          <w:rFonts w:cs="Arial"/>
        </w:rPr>
        <w:t>Linacre</w:t>
      </w:r>
      <w:proofErr w:type="spellEnd"/>
      <w:r w:rsidR="001F6FA5" w:rsidRPr="001F6FA5">
        <w:rPr>
          <w:rFonts w:cs="Arial"/>
        </w:rPr>
        <w:t>, 2017/2017)</w:t>
      </w:r>
      <w:r>
        <w:fldChar w:fldCharType="end"/>
      </w:r>
      <w:r w:rsidR="00165B71">
        <w:t xml:space="preserve"> para tener así una única ID para ambos campos. También se añaden las variables obtenidas mediante el </w:t>
      </w:r>
      <w:proofErr w:type="spellStart"/>
      <w:r w:rsidR="00085D98">
        <w:rPr>
          <w:i/>
          <w:iCs/>
        </w:rPr>
        <w:t>df</w:t>
      </w:r>
      <w:proofErr w:type="spellEnd"/>
      <w:r w:rsidR="00165B71">
        <w:t xml:space="preserve"> de </w:t>
      </w:r>
      <w:proofErr w:type="spellStart"/>
      <w:r w:rsidR="00165B71">
        <w:t>Freeze</w:t>
      </w:r>
      <w:proofErr w:type="spellEnd"/>
      <w:r w:rsidR="00165B71">
        <w:t xml:space="preserve"> </w:t>
      </w:r>
      <w:proofErr w:type="spellStart"/>
      <w:r w:rsidR="00165B71">
        <w:t>Features</w:t>
      </w:r>
      <w:proofErr w:type="spellEnd"/>
      <w:r w:rsidR="00165B71">
        <w:t xml:space="preserve"> en los disparos de </w:t>
      </w:r>
      <w:proofErr w:type="spellStart"/>
      <w:r w:rsidR="00165B71">
        <w:t>StatsBomb</w:t>
      </w:r>
      <w:proofErr w:type="spellEnd"/>
      <w:r w:rsidR="00165B71">
        <w:t>.</w:t>
      </w:r>
    </w:p>
    <w:p w14:paraId="65B237C7" w14:textId="1E068F56" w:rsidR="00165B71" w:rsidRDefault="00165B71" w:rsidP="004D2683">
      <w:r>
        <w:t xml:space="preserve">Además, en nuestro caso </w:t>
      </w:r>
      <w:r w:rsidR="00A12D94">
        <w:t>se ha</w:t>
      </w:r>
      <w:r>
        <w:t xml:space="preserve"> incluido la variable Match </w:t>
      </w:r>
      <w:proofErr w:type="spellStart"/>
      <w:r>
        <w:t>Moment</w:t>
      </w:r>
      <w:proofErr w:type="spellEnd"/>
      <w:r>
        <w:t xml:space="preserve"> (Momento del partido) en la que </w:t>
      </w:r>
      <w:r w:rsidR="00A12D94">
        <w:t>se separa</w:t>
      </w:r>
      <w:r>
        <w:t xml:space="preserve"> el minuto del partido en grupos de 15 minutos (del minuto 0 al 15, del 15 al 30…). Con esta variable se quiere estudiar</w:t>
      </w:r>
      <w:r w:rsidR="0002434F">
        <w:t xml:space="preserve"> </w:t>
      </w:r>
      <w:r w:rsidR="005D1BA9">
        <w:t>cómo</w:t>
      </w:r>
      <w:r w:rsidR="0002434F">
        <w:t xml:space="preserve"> afecta el momento en el que se encuentra el partido en la efectividad de los goles. Por ejemplo, si es posible que se marquen </w:t>
      </w:r>
      <w:r w:rsidR="005D1BA9">
        <w:t>más</w:t>
      </w:r>
      <w:r w:rsidR="0002434F">
        <w:t xml:space="preserve"> goles de larga distancia en los primeros momentos por la falta de ritmo del portero o si la efectividad es mayor o menor en los últimos minutos cuando hay mayor presión para modificar el resultado antes de que acabe el partido.</w:t>
      </w:r>
    </w:p>
    <w:p w14:paraId="1516597B" w14:textId="0398DA02" w:rsidR="005D1BA9" w:rsidRDefault="00287BBB" w:rsidP="004D2683">
      <w:r>
        <w:t>Otras variables añadidas han sido el número de disparo que es cada uno de ellos durante el partido tanto para el equipo</w:t>
      </w:r>
      <w:r w:rsidR="00162179">
        <w:t xml:space="preserve"> (</w:t>
      </w:r>
      <w:proofErr w:type="spellStart"/>
      <w:r w:rsidR="005D1BA9" w:rsidRPr="005D1BA9">
        <w:rPr>
          <w:i/>
          <w:iCs/>
        </w:rPr>
        <w:t>s</w:t>
      </w:r>
      <w:r w:rsidR="00162179" w:rsidRPr="005D1BA9">
        <w:rPr>
          <w:i/>
          <w:iCs/>
        </w:rPr>
        <w:t>hot_number</w:t>
      </w:r>
      <w:proofErr w:type="spellEnd"/>
      <w:r w:rsidR="00162179">
        <w:t>)</w:t>
      </w:r>
      <w:r>
        <w:t xml:space="preserve"> como para el futbolista que lo realiza</w:t>
      </w:r>
      <w:r w:rsidR="00162179">
        <w:t xml:space="preserve"> (</w:t>
      </w:r>
      <w:proofErr w:type="spellStart"/>
      <w:r w:rsidR="005D1BA9" w:rsidRPr="005D1BA9">
        <w:rPr>
          <w:i/>
          <w:iCs/>
        </w:rPr>
        <w:t>s</w:t>
      </w:r>
      <w:r w:rsidR="00162179" w:rsidRPr="005D1BA9">
        <w:rPr>
          <w:i/>
          <w:iCs/>
        </w:rPr>
        <w:t>hot_player_number</w:t>
      </w:r>
      <w:proofErr w:type="spellEnd"/>
      <w:r w:rsidR="00162179">
        <w:t>)</w:t>
      </w:r>
      <w:r>
        <w:t xml:space="preserve">. Estas variables quieren estudiar si hay alguna </w:t>
      </w:r>
      <w:r w:rsidR="00162179">
        <w:t xml:space="preserve">mejora en los disparos a medida que el equipo o el futbolista realiza un mayor número de ellos o por el contrario </w:t>
      </w:r>
      <w:r w:rsidR="00162179">
        <w:lastRenderedPageBreak/>
        <w:t>hay menos probabilidad de marcar ya sea por cansancio o mejor conocimiento de la defensa o del portero.</w:t>
      </w:r>
    </w:p>
    <w:p w14:paraId="09003B3B" w14:textId="754F81A2" w:rsidR="00F50FD8" w:rsidRDefault="0002434F" w:rsidP="004D2683">
      <w:r>
        <w:t xml:space="preserve">También se han incluido </w:t>
      </w:r>
      <w:r w:rsidR="00F61326">
        <w:t xml:space="preserve">otras </w:t>
      </w:r>
      <w:r w:rsidR="00162179">
        <w:t>dos variables como las descritas</w:t>
      </w:r>
      <w:r w:rsidR="00F61326">
        <w:t xml:space="preserve"> </w:t>
      </w:r>
      <w:r w:rsidR="009A0F7D">
        <w:t>anteriormente,</w:t>
      </w:r>
      <w:r w:rsidR="00F61326">
        <w:t xml:space="preserve"> </w:t>
      </w:r>
      <w:r w:rsidR="009A0F7D">
        <w:t>pero separando en</w:t>
      </w:r>
      <w:r w:rsidR="00F61326">
        <w:t xml:space="preserve"> distintas zonas del campo </w:t>
      </w:r>
      <w:r w:rsidR="009A0F7D">
        <w:t>escogidas como “similares” y llamadas</w:t>
      </w:r>
      <w:r w:rsidR="00F61326">
        <w:t xml:space="preserve"> </w:t>
      </w:r>
      <w:proofErr w:type="spellStart"/>
      <w:r w:rsidR="00F61326">
        <w:t>Shot</w:t>
      </w:r>
      <w:proofErr w:type="spellEnd"/>
      <w:r w:rsidR="00F61326">
        <w:t xml:space="preserve"> </w:t>
      </w:r>
      <w:proofErr w:type="spellStart"/>
      <w:r w:rsidR="00F61326">
        <w:t>Zones</w:t>
      </w:r>
      <w:proofErr w:type="spellEnd"/>
      <w:r w:rsidR="00F61326">
        <w:t xml:space="preserve"> (zonas de disparo). Una </w:t>
      </w:r>
      <w:r w:rsidR="009A0F7D">
        <w:t xml:space="preserve">de las </w:t>
      </w:r>
      <w:r w:rsidR="00F61326">
        <w:t>variable</w:t>
      </w:r>
      <w:r w:rsidR="009A0F7D">
        <w:t>s</w:t>
      </w:r>
      <w:r w:rsidR="00F61326">
        <w:t xml:space="preserve"> cuenta</w:t>
      </w:r>
      <w:r w:rsidR="009A0F7D">
        <w:t xml:space="preserve"> cuantos</w:t>
      </w:r>
      <w:r w:rsidR="00F61326">
        <w:t xml:space="preserve"> disparos lleva un jugador en cada zona </w:t>
      </w:r>
      <w:r w:rsidR="005D1BA9">
        <w:t>específica</w:t>
      </w:r>
      <w:r w:rsidR="00F61326">
        <w:t xml:space="preserve"> (</w:t>
      </w:r>
      <w:proofErr w:type="spellStart"/>
      <w:r w:rsidR="005D1BA9" w:rsidRPr="005D1BA9">
        <w:rPr>
          <w:i/>
          <w:iCs/>
        </w:rPr>
        <w:t>s</w:t>
      </w:r>
      <w:r w:rsidR="00F61326" w:rsidRPr="005D1BA9">
        <w:rPr>
          <w:i/>
          <w:iCs/>
        </w:rPr>
        <w:t>hot_zone_player_number</w:t>
      </w:r>
      <w:proofErr w:type="spellEnd"/>
      <w:r w:rsidR="00F61326">
        <w:t xml:space="preserve">) y otra </w:t>
      </w:r>
      <w:r w:rsidR="009A0F7D">
        <w:t>cuenta</w:t>
      </w:r>
      <w:r w:rsidR="00F61326">
        <w:t xml:space="preserve"> los disparos de todo el equipo en esa zona (</w:t>
      </w:r>
      <w:proofErr w:type="spellStart"/>
      <w:r w:rsidR="005D1BA9" w:rsidRPr="005D1BA9">
        <w:rPr>
          <w:i/>
          <w:iCs/>
        </w:rPr>
        <w:t>s</w:t>
      </w:r>
      <w:r w:rsidR="00F61326" w:rsidRPr="005D1BA9">
        <w:rPr>
          <w:i/>
          <w:iCs/>
        </w:rPr>
        <w:t>hot_zone_number</w:t>
      </w:r>
      <w:proofErr w:type="spellEnd"/>
      <w:r w:rsidR="00F61326">
        <w:t xml:space="preserve">). Estas dos variables quieren profundizar más acerca de la mejora o el empeoramiento de la calidad de los disparos al realizar un mayor </w:t>
      </w:r>
      <w:r w:rsidR="009A0F7D">
        <w:t>número,</w:t>
      </w:r>
      <w:r w:rsidR="00F61326">
        <w:t xml:space="preserve"> pero con un mayor detalle al separar por zonas donde los disparos pueden ser considerados “similares”. Estas zonas son las siguientes (ver </w:t>
      </w:r>
      <w:r w:rsidR="00F61326">
        <w:fldChar w:fldCharType="begin"/>
      </w:r>
      <w:r w:rsidR="00F61326">
        <w:instrText xml:space="preserve"> REF _Ref79596371 \h </w:instrText>
      </w:r>
      <w:r w:rsidR="00F61326">
        <w:fldChar w:fldCharType="separate"/>
      </w:r>
      <w:r w:rsidR="00045464" w:rsidRPr="00F61326">
        <w:t xml:space="preserve">Ilustración </w:t>
      </w:r>
      <w:r w:rsidR="00045464">
        <w:rPr>
          <w:noProof/>
        </w:rPr>
        <w:t>9</w:t>
      </w:r>
      <w:r w:rsidR="00F61326">
        <w:fldChar w:fldCharType="end"/>
      </w:r>
      <w:r w:rsidR="00F61326">
        <w:t>):</w:t>
      </w:r>
    </w:p>
    <w:p w14:paraId="4684A87F" w14:textId="2587602F" w:rsidR="00F61326" w:rsidRDefault="00F61326" w:rsidP="00F61326">
      <w:pPr>
        <w:pStyle w:val="Prrafodelista"/>
        <w:numPr>
          <w:ilvl w:val="0"/>
          <w:numId w:val="17"/>
        </w:numPr>
      </w:pPr>
      <w:r w:rsidRPr="00F61326">
        <w:rPr>
          <w:b/>
          <w:bCs/>
        </w:rPr>
        <w:t>Zona 1:</w:t>
      </w:r>
      <w:r>
        <w:t xml:space="preserve"> Disparos cercanos pero escorados.</w:t>
      </w:r>
    </w:p>
    <w:p w14:paraId="5581AE82" w14:textId="5D4CE39D" w:rsidR="00F61326" w:rsidRDefault="00F61326" w:rsidP="00F61326">
      <w:pPr>
        <w:pStyle w:val="Prrafodelista"/>
        <w:numPr>
          <w:ilvl w:val="0"/>
          <w:numId w:val="17"/>
        </w:numPr>
      </w:pPr>
      <w:r w:rsidRPr="00F61326">
        <w:rPr>
          <w:b/>
          <w:bCs/>
        </w:rPr>
        <w:t>Zona 2:</w:t>
      </w:r>
      <w:r>
        <w:t xml:space="preserve"> Disparos centrados y desde muy poca distancia, en boca de gol.</w:t>
      </w:r>
    </w:p>
    <w:p w14:paraId="7896F760" w14:textId="60E2DB92" w:rsidR="00F61326" w:rsidRDefault="00F61326" w:rsidP="00F61326">
      <w:pPr>
        <w:pStyle w:val="Prrafodelista"/>
        <w:numPr>
          <w:ilvl w:val="0"/>
          <w:numId w:val="17"/>
        </w:numPr>
      </w:pPr>
      <w:r w:rsidRPr="00F61326">
        <w:rPr>
          <w:b/>
          <w:bCs/>
        </w:rPr>
        <w:t>Zona 3:</w:t>
      </w:r>
      <w:r>
        <w:t xml:space="preserve"> Disparos centrados y desde dentro del área.</w:t>
      </w:r>
    </w:p>
    <w:p w14:paraId="7A0E4F6B" w14:textId="26449736" w:rsidR="00F61326" w:rsidRDefault="00F61326" w:rsidP="00F61326">
      <w:pPr>
        <w:pStyle w:val="Prrafodelista"/>
        <w:numPr>
          <w:ilvl w:val="0"/>
          <w:numId w:val="17"/>
        </w:numPr>
      </w:pPr>
      <w:r w:rsidRPr="00F61326">
        <w:rPr>
          <w:b/>
          <w:bCs/>
        </w:rPr>
        <w:t>Zona 4:</w:t>
      </w:r>
      <w:r>
        <w:t xml:space="preserve"> Disparos de media distancia y laterales.</w:t>
      </w:r>
    </w:p>
    <w:p w14:paraId="3069B77A" w14:textId="2A0F16A8" w:rsidR="00F61326" w:rsidRDefault="00F61326" w:rsidP="00F61326">
      <w:pPr>
        <w:pStyle w:val="Prrafodelista"/>
        <w:numPr>
          <w:ilvl w:val="0"/>
          <w:numId w:val="17"/>
        </w:numPr>
      </w:pPr>
      <w:r w:rsidRPr="00F61326">
        <w:rPr>
          <w:b/>
          <w:bCs/>
        </w:rPr>
        <w:t>Zona 5:</w:t>
      </w:r>
      <w:r>
        <w:t xml:space="preserve"> Disparos desde la frontal del área.</w:t>
      </w:r>
    </w:p>
    <w:p w14:paraId="1FE4E3FB" w14:textId="74D1F1B1" w:rsidR="00F61326" w:rsidRDefault="00F61326" w:rsidP="00F61326">
      <w:pPr>
        <w:pStyle w:val="Prrafodelista"/>
        <w:numPr>
          <w:ilvl w:val="0"/>
          <w:numId w:val="17"/>
        </w:numPr>
      </w:pPr>
      <w:r w:rsidRPr="00F61326">
        <w:rPr>
          <w:b/>
          <w:bCs/>
        </w:rPr>
        <w:t>Zona 6:</w:t>
      </w:r>
      <w:r>
        <w:t xml:space="preserve"> Disparo centrados y de media distancia.</w:t>
      </w:r>
    </w:p>
    <w:p w14:paraId="3531F9A7" w14:textId="0868979E" w:rsidR="00F61326" w:rsidRDefault="00F61326" w:rsidP="00F61326">
      <w:pPr>
        <w:pStyle w:val="Prrafodelista"/>
        <w:numPr>
          <w:ilvl w:val="0"/>
          <w:numId w:val="17"/>
        </w:numPr>
      </w:pPr>
      <w:r w:rsidRPr="00F61326">
        <w:rPr>
          <w:b/>
          <w:bCs/>
        </w:rPr>
        <w:t>Zona 7:</w:t>
      </w:r>
      <w:r>
        <w:t xml:space="preserve"> Disparos lejanos.</w:t>
      </w:r>
    </w:p>
    <w:p w14:paraId="69291259" w14:textId="4D87737A" w:rsidR="00E803B9" w:rsidRDefault="00E42FB6" w:rsidP="00E803B9">
      <w:pPr>
        <w:jc w:val="center"/>
      </w:pPr>
      <w:r>
        <w:rPr>
          <w:noProof/>
        </w:rPr>
        <w:lastRenderedPageBreak/>
        <w:pict w14:anchorId="04DFB7B7">
          <v:shapetype id="_x0000_t202" coordsize="21600,21600" o:spt="202" path="m,l,21600r21600,l21600,xe">
            <v:stroke joinstyle="miter"/>
            <v:path gradientshapeok="t" o:connecttype="rect"/>
          </v:shapetype>
          <v:shape id="_x0000_s1028" type="#_x0000_t202" style="position:absolute;left:0;text-align:left;margin-left:366.5pt;margin-top:28.1pt;width:27pt;height:30pt;z-index:251655168">
            <v:textbox style="mso-next-textbox:#_x0000_s1028">
              <w:txbxContent>
                <w:p w14:paraId="6817FAB2" w14:textId="77777777" w:rsidR="00C15308" w:rsidRPr="00C15308" w:rsidRDefault="00C15308" w:rsidP="00287BBB">
                  <w:pPr>
                    <w:jc w:val="center"/>
                    <w:rPr>
                      <w:sz w:val="40"/>
                      <w:szCs w:val="40"/>
                    </w:rPr>
                  </w:pPr>
                  <w:r w:rsidRPr="00C15308">
                    <w:rPr>
                      <w:sz w:val="40"/>
                      <w:szCs w:val="40"/>
                    </w:rPr>
                    <w:t>1</w:t>
                  </w:r>
                </w:p>
              </w:txbxContent>
            </v:textbox>
          </v:shape>
        </w:pict>
      </w:r>
      <w:r>
        <w:rPr>
          <w:noProof/>
        </w:rPr>
        <w:pict w14:anchorId="04DFB7B7">
          <v:rect id="_x0000_s1027" style="position:absolute;left:0;text-align:left;margin-left:45.5pt;margin-top:28.1pt;width:27pt;height:30pt;z-index:251654144">
            <v:textbox style="mso-next-textbox:#_x0000_s1027">
              <w:txbxContent>
                <w:p w14:paraId="386A3FC6" w14:textId="5F1D6193" w:rsidR="00C15308" w:rsidRPr="00C15308" w:rsidRDefault="00C15308" w:rsidP="00287BBB">
                  <w:pPr>
                    <w:jc w:val="center"/>
                    <w:rPr>
                      <w:sz w:val="40"/>
                      <w:szCs w:val="40"/>
                    </w:rPr>
                  </w:pPr>
                  <w:r w:rsidRPr="00C15308">
                    <w:rPr>
                      <w:sz w:val="40"/>
                      <w:szCs w:val="40"/>
                    </w:rPr>
                    <w:t>1</w:t>
                  </w:r>
                </w:p>
              </w:txbxContent>
            </v:textbox>
          </v:rect>
        </w:pict>
      </w:r>
      <w:r>
        <w:rPr>
          <w:noProof/>
        </w:rPr>
        <w:pict w14:anchorId="04DFB7B7">
          <v:shape id="_x0000_s1032" type="#_x0000_t202" style="position:absolute;left:0;text-align:left;margin-left:366.5pt;margin-top:130.85pt;width:27pt;height:30pt;z-index:251659264">
            <v:textbox style="mso-next-textbox:#_x0000_s1032">
              <w:txbxContent>
                <w:p w14:paraId="7A049803" w14:textId="77777777" w:rsidR="00287BBB" w:rsidRPr="00C15308" w:rsidRDefault="00287BBB" w:rsidP="00287BBB">
                  <w:pPr>
                    <w:jc w:val="center"/>
                    <w:rPr>
                      <w:sz w:val="40"/>
                      <w:szCs w:val="40"/>
                    </w:rPr>
                  </w:pPr>
                  <w:r>
                    <w:rPr>
                      <w:sz w:val="40"/>
                      <w:szCs w:val="40"/>
                    </w:rPr>
                    <w:t>4</w:t>
                  </w:r>
                </w:p>
              </w:txbxContent>
            </v:textbox>
          </v:shape>
        </w:pict>
      </w:r>
      <w:r>
        <w:rPr>
          <w:noProof/>
        </w:rPr>
        <w:pict w14:anchorId="04DFB7B7">
          <v:shape id="_x0000_s1035" type="#_x0000_t202" style="position:absolute;left:0;text-align:left;margin-left:213.5pt;margin-top:220.1pt;width:27pt;height:30pt;z-index:251662336">
            <v:textbox style="mso-next-textbox:#_x0000_s1035">
              <w:txbxContent>
                <w:p w14:paraId="49FB7DA6" w14:textId="148BC65A" w:rsidR="00287BBB" w:rsidRPr="00C15308" w:rsidRDefault="00287BBB" w:rsidP="00287BBB">
                  <w:pPr>
                    <w:jc w:val="center"/>
                    <w:rPr>
                      <w:sz w:val="40"/>
                      <w:szCs w:val="40"/>
                    </w:rPr>
                  </w:pPr>
                  <w:r>
                    <w:rPr>
                      <w:sz w:val="40"/>
                      <w:szCs w:val="40"/>
                    </w:rPr>
                    <w:t>7</w:t>
                  </w:r>
                </w:p>
              </w:txbxContent>
            </v:textbox>
          </v:shape>
        </w:pict>
      </w:r>
      <w:r>
        <w:rPr>
          <w:noProof/>
        </w:rPr>
        <w:pict w14:anchorId="04DFB7B7">
          <v:shape id="_x0000_s1034" type="#_x0000_t202" style="position:absolute;left:0;text-align:left;margin-left:213.5pt;margin-top:151.85pt;width:27pt;height:30pt;z-index:251661312">
            <v:textbox style="mso-next-textbox:#_x0000_s1034">
              <w:txbxContent>
                <w:p w14:paraId="7F367165" w14:textId="04CA287E" w:rsidR="00287BBB" w:rsidRPr="00C15308" w:rsidRDefault="00287BBB" w:rsidP="00287BBB">
                  <w:pPr>
                    <w:jc w:val="center"/>
                    <w:rPr>
                      <w:sz w:val="40"/>
                      <w:szCs w:val="40"/>
                    </w:rPr>
                  </w:pPr>
                  <w:r>
                    <w:rPr>
                      <w:sz w:val="40"/>
                      <w:szCs w:val="40"/>
                    </w:rPr>
                    <w:t>6</w:t>
                  </w:r>
                </w:p>
              </w:txbxContent>
            </v:textbox>
          </v:shape>
        </w:pict>
      </w:r>
      <w:r>
        <w:rPr>
          <w:noProof/>
        </w:rPr>
        <w:pict w14:anchorId="04DFB7B7">
          <v:shape id="_x0000_s1033" type="#_x0000_t202" style="position:absolute;left:0;text-align:left;margin-left:213.5pt;margin-top:111.35pt;width:27pt;height:30pt;z-index:251660288">
            <v:textbox style="mso-next-textbox:#_x0000_s1033">
              <w:txbxContent>
                <w:p w14:paraId="07840928" w14:textId="4E6EA697" w:rsidR="00287BBB" w:rsidRPr="00C15308" w:rsidRDefault="00287BBB" w:rsidP="00287BBB">
                  <w:pPr>
                    <w:jc w:val="center"/>
                    <w:rPr>
                      <w:sz w:val="40"/>
                      <w:szCs w:val="40"/>
                    </w:rPr>
                  </w:pPr>
                  <w:r>
                    <w:rPr>
                      <w:sz w:val="40"/>
                      <w:szCs w:val="40"/>
                    </w:rPr>
                    <w:t>5</w:t>
                  </w:r>
                </w:p>
              </w:txbxContent>
            </v:textbox>
          </v:shape>
        </w:pict>
      </w:r>
      <w:r>
        <w:rPr>
          <w:noProof/>
        </w:rPr>
        <w:pict w14:anchorId="04DFB7B7">
          <v:shape id="_x0000_s1031" type="#_x0000_t202" style="position:absolute;left:0;text-align:left;margin-left:45.5pt;margin-top:130.85pt;width:27pt;height:30pt;z-index:251658240">
            <v:textbox style="mso-next-textbox:#_x0000_s1031">
              <w:txbxContent>
                <w:p w14:paraId="65BFDA52" w14:textId="4E7D2E2B" w:rsidR="00C15308" w:rsidRPr="00C15308" w:rsidRDefault="00287BBB" w:rsidP="00287BBB">
                  <w:pPr>
                    <w:jc w:val="center"/>
                    <w:rPr>
                      <w:sz w:val="40"/>
                      <w:szCs w:val="40"/>
                    </w:rPr>
                  </w:pPr>
                  <w:r>
                    <w:rPr>
                      <w:sz w:val="40"/>
                      <w:szCs w:val="40"/>
                    </w:rPr>
                    <w:t>4</w:t>
                  </w:r>
                </w:p>
              </w:txbxContent>
            </v:textbox>
          </v:shape>
        </w:pict>
      </w:r>
      <w:r>
        <w:rPr>
          <w:noProof/>
        </w:rPr>
        <w:pict w14:anchorId="04DFB7B7">
          <v:shape id="_x0000_s1030" type="#_x0000_t202" style="position:absolute;left:0;text-align:left;margin-left:213.5pt;margin-top:63.35pt;width:27pt;height:30pt;z-index:251657216">
            <v:textbox style="mso-next-textbox:#_x0000_s1030">
              <w:txbxContent>
                <w:p w14:paraId="6F613531" w14:textId="1D348F65" w:rsidR="00C15308" w:rsidRPr="00C15308" w:rsidRDefault="00C15308" w:rsidP="00287BBB">
                  <w:pPr>
                    <w:jc w:val="center"/>
                    <w:rPr>
                      <w:sz w:val="40"/>
                      <w:szCs w:val="40"/>
                    </w:rPr>
                  </w:pPr>
                  <w:r>
                    <w:rPr>
                      <w:sz w:val="40"/>
                      <w:szCs w:val="40"/>
                    </w:rPr>
                    <w:t>3</w:t>
                  </w:r>
                </w:p>
              </w:txbxContent>
            </v:textbox>
          </v:shape>
        </w:pict>
      </w:r>
      <w:r>
        <w:rPr>
          <w:noProof/>
        </w:rPr>
        <w:pict w14:anchorId="04DFB7B7">
          <v:shape id="_x0000_s1029" type="#_x0000_t202" style="position:absolute;left:0;text-align:left;margin-left:213.5pt;margin-top:14.6pt;width:27pt;height:30pt;z-index:251656192">
            <v:textbox style="mso-next-textbox:#_x0000_s1029">
              <w:txbxContent>
                <w:p w14:paraId="2B372F14" w14:textId="0765D59B" w:rsidR="00C15308" w:rsidRPr="00C15308" w:rsidRDefault="00C15308" w:rsidP="00287BBB">
                  <w:pPr>
                    <w:jc w:val="center"/>
                    <w:rPr>
                      <w:sz w:val="40"/>
                      <w:szCs w:val="40"/>
                    </w:rPr>
                  </w:pPr>
                  <w:r>
                    <w:rPr>
                      <w:sz w:val="40"/>
                      <w:szCs w:val="40"/>
                    </w:rPr>
                    <w:t>2</w:t>
                  </w:r>
                </w:p>
              </w:txbxContent>
            </v:textbox>
          </v:shape>
        </w:pict>
      </w:r>
      <w:r w:rsidR="009421E4">
        <w:rPr>
          <w:noProof/>
        </w:rPr>
        <w:drawing>
          <wp:inline distT="0" distB="0" distL="0" distR="0" wp14:anchorId="23772E7E" wp14:editId="36B51F97">
            <wp:extent cx="5219700" cy="4248150"/>
            <wp:effectExtent l="0" t="0" r="0" b="0"/>
            <wp:docPr id="16" name="Imagen 16" descr="Gráfico, Gráfico de embu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embudo&#10;&#10;Descripción generada automáticamente"/>
                    <pic:cNvPicPr>
                      <a:picLocks noChangeAspect="1" noChangeArrowheads="1"/>
                    </pic:cNvPicPr>
                  </pic:nvPicPr>
                  <pic:blipFill rotWithShape="1">
                    <a:blip r:embed="rId19">
                      <a:extLst>
                        <a:ext uri="{28A0092B-C50C-407E-A947-70E740481C1C}">
                          <a14:useLocalDpi xmlns:a14="http://schemas.microsoft.com/office/drawing/2010/main" val="0"/>
                        </a:ext>
                      </a:extLst>
                    </a:blip>
                    <a:srcRect l="4796" t="5999" r="4575" b="1752"/>
                    <a:stretch/>
                  </pic:blipFill>
                  <pic:spPr bwMode="auto">
                    <a:xfrm>
                      <a:off x="0" y="0"/>
                      <a:ext cx="5219700" cy="4248150"/>
                    </a:xfrm>
                    <a:prstGeom prst="rect">
                      <a:avLst/>
                    </a:prstGeom>
                    <a:noFill/>
                    <a:ln>
                      <a:noFill/>
                    </a:ln>
                    <a:extLst>
                      <a:ext uri="{53640926-AAD7-44D8-BBD7-CCE9431645EC}">
                        <a14:shadowObscured xmlns:a14="http://schemas.microsoft.com/office/drawing/2010/main"/>
                      </a:ext>
                    </a:extLst>
                  </pic:spPr>
                </pic:pic>
              </a:graphicData>
            </a:graphic>
          </wp:inline>
        </w:drawing>
      </w:r>
    </w:p>
    <w:p w14:paraId="2FB15BD4" w14:textId="1F3B438A" w:rsidR="00BB79FC" w:rsidRPr="007A4D92" w:rsidRDefault="00F61326" w:rsidP="007A4D92">
      <w:pPr>
        <w:pStyle w:val="Descripcin"/>
        <w:jc w:val="center"/>
        <w:rPr>
          <w:color w:val="auto"/>
        </w:rPr>
      </w:pPr>
      <w:bookmarkStart w:id="135" w:name="_Ref79596371"/>
      <w:bookmarkStart w:id="136" w:name="_Toc82627939"/>
      <w:r w:rsidRPr="00F61326">
        <w:rPr>
          <w:color w:val="auto"/>
        </w:rPr>
        <w:t xml:space="preserve">Ilustración </w:t>
      </w:r>
      <w:r w:rsidRPr="00F61326">
        <w:rPr>
          <w:color w:val="auto"/>
        </w:rPr>
        <w:fldChar w:fldCharType="begin"/>
      </w:r>
      <w:r w:rsidRPr="00F61326">
        <w:rPr>
          <w:color w:val="auto"/>
        </w:rPr>
        <w:instrText xml:space="preserve"> SEQ Ilustración \* ARABIC </w:instrText>
      </w:r>
      <w:r w:rsidRPr="00F61326">
        <w:rPr>
          <w:color w:val="auto"/>
        </w:rPr>
        <w:fldChar w:fldCharType="separate"/>
      </w:r>
      <w:r w:rsidR="00960845">
        <w:rPr>
          <w:noProof/>
          <w:color w:val="auto"/>
        </w:rPr>
        <w:t>9</w:t>
      </w:r>
      <w:r w:rsidRPr="00F61326">
        <w:rPr>
          <w:color w:val="auto"/>
        </w:rPr>
        <w:fldChar w:fldCharType="end"/>
      </w:r>
      <w:bookmarkEnd w:id="135"/>
      <w:r w:rsidRPr="00F61326">
        <w:rPr>
          <w:color w:val="auto"/>
        </w:rPr>
        <w:t>: Mapa de las distintas zonas generadas.</w:t>
      </w:r>
      <w:bookmarkEnd w:id="136"/>
    </w:p>
    <w:p w14:paraId="61B0D772" w14:textId="70CEAB52" w:rsidR="00BB79FC" w:rsidRDefault="00BB79FC" w:rsidP="004D2683">
      <w:r>
        <w:t>También se han unificado las jornadas en distintos grupos (</w:t>
      </w:r>
      <w:proofErr w:type="spellStart"/>
      <w:r w:rsidRPr="00BB79FC">
        <w:rPr>
          <w:i/>
          <w:iCs/>
        </w:rPr>
        <w:t>competition_part</w:t>
      </w:r>
      <w:proofErr w:type="spellEnd"/>
      <w:r>
        <w:t>) para hacer las diferenciaciones del momento de la temporada que se ha comentado en el punto anterior. En el caso de torneo con eliminatorias se han separado la fase de grupos de las propias eliminatorias y en el caso de las ligas nacionales se han dividido en inicio, mitad y final de la temporada.</w:t>
      </w:r>
    </w:p>
    <w:p w14:paraId="690B3879" w14:textId="39AF3161" w:rsidR="00F964D1" w:rsidRDefault="00D17FED" w:rsidP="00F964D1">
      <w:r>
        <w:t xml:space="preserve">Por </w:t>
      </w:r>
      <w:r w:rsidR="00085D98">
        <w:t>último,</w:t>
      </w:r>
      <w:r>
        <w:t xml:space="preserve"> también se ha </w:t>
      </w:r>
      <w:r w:rsidR="004F1C02">
        <w:t xml:space="preserve">creado un </w:t>
      </w:r>
      <w:proofErr w:type="spellStart"/>
      <w:r w:rsidR="004F1C02" w:rsidRPr="005D1BA9">
        <w:rPr>
          <w:i/>
          <w:iCs/>
        </w:rPr>
        <w:t>dataset</w:t>
      </w:r>
      <w:proofErr w:type="spellEnd"/>
      <w:r w:rsidR="004F1C02">
        <w:t xml:space="preserve"> con</w:t>
      </w:r>
      <w:r w:rsidR="009B75B3">
        <w:t xml:space="preserve"> 1000</w:t>
      </w:r>
      <w:r w:rsidR="004F1C02">
        <w:t xml:space="preserve"> disparos ficticios</w:t>
      </w:r>
      <w:r w:rsidR="009B75B3">
        <w:t xml:space="preserve"> realizados dentro del área en zonas donde </w:t>
      </w:r>
      <w:r w:rsidR="00A12D94">
        <w:t>se tiene</w:t>
      </w:r>
      <w:r w:rsidR="009B75B3">
        <w:t xml:space="preserve"> menos de 100 disparos</w:t>
      </w:r>
      <w:r w:rsidR="00DE7377">
        <w:t>.</w:t>
      </w:r>
      <w:r w:rsidR="00394FF1">
        <w:t xml:space="preserve"> A estos tiros se les coloca un 0% de probabilidad si están pegados a la línea de fondo y un 4,1% en el resto de tiros al ser la probabilidad existente en los tiros reales lanzados desde esas zonas </w:t>
      </w:r>
      <w:r w:rsidR="00394FF1">
        <w:fldChar w:fldCharType="begin"/>
      </w:r>
      <w:r w:rsidR="00394FF1">
        <w:instrText xml:space="preserve"> ADDIN ZOTERO_ITEM CSL_CITATION {"citationID":"kEsLLyia","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394FF1">
        <w:fldChar w:fldCharType="separate"/>
      </w:r>
      <w:r w:rsidR="00394FF1" w:rsidRPr="00394FF1">
        <w:rPr>
          <w:rFonts w:cs="Arial"/>
        </w:rPr>
        <w:t>(Rowlinson, 2020b)</w:t>
      </w:r>
      <w:r w:rsidR="00394FF1">
        <w:fldChar w:fldCharType="end"/>
      </w:r>
      <w:r w:rsidR="00394FF1">
        <w:t>.</w:t>
      </w:r>
      <w:r w:rsidR="00DE7377">
        <w:t xml:space="preserve"> Este </w:t>
      </w:r>
      <w:proofErr w:type="spellStart"/>
      <w:r w:rsidR="00DE7377" w:rsidRPr="00DE7377">
        <w:rPr>
          <w:i/>
          <w:iCs/>
        </w:rPr>
        <w:t>dataset</w:t>
      </w:r>
      <w:proofErr w:type="spellEnd"/>
      <w:r w:rsidR="00DE7377">
        <w:t xml:space="preserve"> es útil para incluir aquellos tiros que no realizan los futbolistas </w:t>
      </w:r>
      <w:r w:rsidR="00374412">
        <w:t xml:space="preserve">en la vida real </w:t>
      </w:r>
      <w:r w:rsidR="00DE7377">
        <w:t xml:space="preserve">puesto que son </w:t>
      </w:r>
      <w:r w:rsidR="009B75B3">
        <w:t>muy complicados</w:t>
      </w:r>
      <w:r w:rsidR="00374412">
        <w:t xml:space="preserve"> y así incluir tiros en zonas donde el </w:t>
      </w:r>
      <w:proofErr w:type="spellStart"/>
      <w:r w:rsidR="00374412" w:rsidRPr="00374412">
        <w:rPr>
          <w:i/>
          <w:iCs/>
        </w:rPr>
        <w:t>dataset</w:t>
      </w:r>
      <w:proofErr w:type="spellEnd"/>
      <w:r w:rsidR="00374412">
        <w:t xml:space="preserve"> original tiene muy pocos o ningún tiro </w:t>
      </w:r>
      <w:r w:rsidR="00374412">
        <w:fldChar w:fldCharType="begin"/>
      </w:r>
      <w:r w:rsidR="00374412">
        <w:instrText xml:space="preserve"> ADDIN ZOTERO_ITEM CSL_CITATION {"citationID":"vm7UJgpE","properties":{"formattedCitation":"(Sumpter, 2020)","plainCitation":"(Sumpter, 2020)","noteIndex":0},"citationItems":[{"id":93,"uris":["http://zotero.org/users/7978684/items/QBMKQUP7"],"uri":["http://zotero.org/users/7978684/items/QBMKQUP7"],"itemData":{"id":93,"type":"post-weblog","container-title":"@Soccermatics","genre":"Tweet","language":"en","title":"@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URL":"https://twitter.com/Soccermatics/status/1260598182624575490","author":[{"family":"Sumpter","given":"David"}],"accessed":{"date-parts":[["2021",8,13]]},"issued":{"date-parts":[["2020",5,13]]}}}],"schema":"https://github.com/citation-style-language/schema/raw/master/csl-citation.json"} </w:instrText>
      </w:r>
      <w:r w:rsidR="00374412">
        <w:fldChar w:fldCharType="separate"/>
      </w:r>
      <w:r w:rsidR="00374412" w:rsidRPr="00374412">
        <w:rPr>
          <w:rFonts w:cs="Arial"/>
        </w:rPr>
        <w:t>(Sumpter, 2020)</w:t>
      </w:r>
      <w:r w:rsidR="00374412">
        <w:fldChar w:fldCharType="end"/>
      </w:r>
      <w:r w:rsidR="00374412">
        <w:t>.</w:t>
      </w:r>
      <w:r w:rsidR="00F964D1">
        <w:t xml:space="preserve"> Junto a ello </w:t>
      </w:r>
      <w:r w:rsidR="00394FF1">
        <w:t>se han identificado</w:t>
      </w:r>
      <w:r w:rsidR="00F964D1">
        <w:t xml:space="preserve"> </w:t>
      </w:r>
      <w:r w:rsidR="009B75B3">
        <w:t xml:space="preserve">y </w:t>
      </w:r>
      <w:r w:rsidR="00394FF1">
        <w:t>eliminado</w:t>
      </w:r>
      <w:r w:rsidR="009B75B3">
        <w:t xml:space="preserve"> </w:t>
      </w:r>
      <w:r w:rsidR="00F964D1">
        <w:t xml:space="preserve">los </w:t>
      </w:r>
      <w:proofErr w:type="spellStart"/>
      <w:r w:rsidR="00F964D1" w:rsidRPr="00F964D1">
        <w:rPr>
          <w:i/>
          <w:iCs/>
        </w:rPr>
        <w:t>outlier</w:t>
      </w:r>
      <w:proofErr w:type="spellEnd"/>
      <w:r w:rsidR="00F964D1">
        <w:t xml:space="preserve">, es decir, zonas donde </w:t>
      </w:r>
      <w:r w:rsidR="009B75B3">
        <w:t>el número de disparos es menor de 20 y el porcentaje de acierto es mayor del 8%</w:t>
      </w:r>
      <w:r w:rsidR="00F964D1">
        <w:t xml:space="preserve"> </w:t>
      </w:r>
      <w:r w:rsidR="00202AEF">
        <w:fldChar w:fldCharType="begin"/>
      </w:r>
      <w:r w:rsidR="00202AEF">
        <w:instrText xml:space="preserve"> ADDIN ZOTERO_ITEM CSL_CITATION {"citationID":"PRXIQBw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202AEF">
        <w:fldChar w:fldCharType="separate"/>
      </w:r>
      <w:r w:rsidR="00202AEF" w:rsidRPr="00202AEF">
        <w:rPr>
          <w:rFonts w:cs="Arial"/>
        </w:rPr>
        <w:t>(Rowlinson, 2020b)</w:t>
      </w:r>
      <w:r w:rsidR="00202AEF">
        <w:fldChar w:fldCharType="end"/>
      </w:r>
      <w:r w:rsidR="00F964D1">
        <w:t xml:space="preserve">. </w:t>
      </w:r>
      <w:r w:rsidR="00011F61">
        <w:t>Las zonas</w:t>
      </w:r>
      <w:r w:rsidR="00F964D1">
        <w:t xml:space="preserve"> donde los disparos han sido eliminados se muestra en la </w:t>
      </w:r>
      <w:r w:rsidR="00202AEF">
        <w:fldChar w:fldCharType="begin"/>
      </w:r>
      <w:r w:rsidR="00202AEF">
        <w:instrText xml:space="preserve"> REF _Ref79768625 \h </w:instrText>
      </w:r>
      <w:r w:rsidR="00202AEF">
        <w:fldChar w:fldCharType="separate"/>
      </w:r>
      <w:r w:rsidR="00202AEF" w:rsidRPr="00202AEF">
        <w:t xml:space="preserve">Ilustración </w:t>
      </w:r>
      <w:r w:rsidR="00202AEF" w:rsidRPr="00202AEF">
        <w:rPr>
          <w:noProof/>
        </w:rPr>
        <w:t>10</w:t>
      </w:r>
      <w:r w:rsidR="00202AEF">
        <w:fldChar w:fldCharType="end"/>
      </w:r>
      <w:r w:rsidR="00F964D1">
        <w:t>.</w:t>
      </w:r>
      <w:r w:rsidR="00011F61">
        <w:t xml:space="preserve"> En total han sido eliminados 228 disparos.</w:t>
      </w:r>
    </w:p>
    <w:p w14:paraId="33F533B6" w14:textId="1517E675" w:rsidR="00F964D1" w:rsidRDefault="00F964D1" w:rsidP="00F964D1">
      <w:pPr>
        <w:jc w:val="center"/>
      </w:pPr>
      <w:r>
        <w:rPr>
          <w:noProof/>
        </w:rPr>
        <w:lastRenderedPageBreak/>
        <w:drawing>
          <wp:inline distT="0" distB="0" distL="0" distR="0" wp14:anchorId="02D3C540" wp14:editId="5D89B766">
            <wp:extent cx="5381625" cy="429462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89416" cy="4300837"/>
                    </a:xfrm>
                    <a:prstGeom prst="rect">
                      <a:avLst/>
                    </a:prstGeom>
                  </pic:spPr>
                </pic:pic>
              </a:graphicData>
            </a:graphic>
          </wp:inline>
        </w:drawing>
      </w:r>
    </w:p>
    <w:p w14:paraId="50F0E268" w14:textId="114828E1" w:rsidR="00F964D1" w:rsidRDefault="00202AEF" w:rsidP="00202AEF">
      <w:pPr>
        <w:pStyle w:val="Descripcin"/>
        <w:jc w:val="center"/>
        <w:rPr>
          <w:color w:val="auto"/>
        </w:rPr>
      </w:pPr>
      <w:bookmarkStart w:id="137" w:name="_Ref79768625"/>
      <w:bookmarkStart w:id="138" w:name="_Toc82627940"/>
      <w:r w:rsidRPr="00202AEF">
        <w:rPr>
          <w:color w:val="auto"/>
        </w:rPr>
        <w:t xml:space="preserve">Ilustración </w:t>
      </w:r>
      <w:r w:rsidRPr="00202AEF">
        <w:rPr>
          <w:color w:val="auto"/>
        </w:rPr>
        <w:fldChar w:fldCharType="begin"/>
      </w:r>
      <w:r w:rsidRPr="00202AEF">
        <w:rPr>
          <w:color w:val="auto"/>
        </w:rPr>
        <w:instrText xml:space="preserve"> SEQ Ilustración \* ARABIC </w:instrText>
      </w:r>
      <w:r w:rsidRPr="00202AEF">
        <w:rPr>
          <w:color w:val="auto"/>
        </w:rPr>
        <w:fldChar w:fldCharType="separate"/>
      </w:r>
      <w:r w:rsidR="00960845">
        <w:rPr>
          <w:noProof/>
          <w:color w:val="auto"/>
        </w:rPr>
        <w:t>10</w:t>
      </w:r>
      <w:r w:rsidRPr="00202AEF">
        <w:rPr>
          <w:color w:val="auto"/>
        </w:rPr>
        <w:fldChar w:fldCharType="end"/>
      </w:r>
      <w:bookmarkEnd w:id="137"/>
      <w:r w:rsidRPr="00202AEF">
        <w:rPr>
          <w:color w:val="auto"/>
        </w:rPr>
        <w:t xml:space="preserve">: Porcentaje de acierto de los disparos en cada zona del campo e identificación de </w:t>
      </w:r>
      <w:proofErr w:type="spellStart"/>
      <w:r w:rsidRPr="00202AEF">
        <w:rPr>
          <w:color w:val="auto"/>
        </w:rPr>
        <w:t>outliers</w:t>
      </w:r>
      <w:proofErr w:type="spellEnd"/>
      <w:r w:rsidRPr="00202AEF">
        <w:rPr>
          <w:color w:val="auto"/>
        </w:rPr>
        <w:t xml:space="preserve"> con los datos de </w:t>
      </w:r>
      <w:proofErr w:type="spellStart"/>
      <w:r w:rsidRPr="00202AEF">
        <w:rPr>
          <w:color w:val="auto"/>
        </w:rPr>
        <w:t>StatsBomb</w:t>
      </w:r>
      <w:proofErr w:type="spellEnd"/>
      <w:r w:rsidRPr="00202AEF">
        <w:rPr>
          <w:color w:val="auto"/>
        </w:rPr>
        <w:t xml:space="preserve"> y </w:t>
      </w:r>
      <w:proofErr w:type="spellStart"/>
      <w:r w:rsidRPr="00202AEF">
        <w:rPr>
          <w:color w:val="auto"/>
        </w:rPr>
        <w:t>WyScout</w:t>
      </w:r>
      <w:proofErr w:type="spellEnd"/>
      <w:r w:rsidRPr="00202AEF">
        <w:rPr>
          <w:color w:val="auto"/>
        </w:rPr>
        <w:t>.</w:t>
      </w:r>
      <w:bookmarkEnd w:id="138"/>
    </w:p>
    <w:p w14:paraId="200B7D86" w14:textId="5DFFBE8C" w:rsidR="00202AEF" w:rsidRDefault="00202AEF" w:rsidP="00202AEF"/>
    <w:p w14:paraId="373DE291" w14:textId="5C29A91E" w:rsidR="00C85908" w:rsidRDefault="00C85908" w:rsidP="00202AEF"/>
    <w:p w14:paraId="1110A3F2" w14:textId="7C9CC983" w:rsidR="00C85908" w:rsidRDefault="00C85908" w:rsidP="00202AEF"/>
    <w:p w14:paraId="25EB9230" w14:textId="59540EFB" w:rsidR="00D65D0F" w:rsidRDefault="00D65D0F" w:rsidP="00202AEF"/>
    <w:p w14:paraId="08CFA155" w14:textId="2A2293AB" w:rsidR="00D65D0F" w:rsidRDefault="00D65D0F" w:rsidP="00202AEF"/>
    <w:p w14:paraId="0B87D799" w14:textId="0E13A710" w:rsidR="00D65D0F" w:rsidRDefault="00D65D0F" w:rsidP="00202AEF"/>
    <w:p w14:paraId="22FCC86A" w14:textId="24EEC698" w:rsidR="00D65D0F" w:rsidRDefault="00D65D0F" w:rsidP="00202AEF"/>
    <w:p w14:paraId="774585FD" w14:textId="2FD4A462" w:rsidR="00D65D0F" w:rsidRDefault="00D65D0F" w:rsidP="00202AEF"/>
    <w:p w14:paraId="0BB30D42" w14:textId="77777777" w:rsidR="00D65D0F" w:rsidRDefault="00D65D0F" w:rsidP="00202AEF"/>
    <w:p w14:paraId="62FCC8A7" w14:textId="77777777" w:rsidR="00D65D0F" w:rsidRPr="00202AEF" w:rsidRDefault="00D65D0F" w:rsidP="00202AEF"/>
    <w:p w14:paraId="79EEE0A5" w14:textId="6D783BAD" w:rsidR="00AC0C49" w:rsidRPr="00AC0C49" w:rsidRDefault="008950E0" w:rsidP="00887F86">
      <w:pPr>
        <w:pStyle w:val="Ttulo2"/>
      </w:pPr>
      <w:bookmarkStart w:id="139" w:name="_Toc82627987"/>
      <w:r>
        <w:lastRenderedPageBreak/>
        <w:t>4</w:t>
      </w:r>
      <w:r w:rsidR="00AC0C49">
        <w:t xml:space="preserve">.3. </w:t>
      </w:r>
      <w:proofErr w:type="spellStart"/>
      <w:r w:rsidR="00AC0C49" w:rsidRPr="00AC0C49">
        <w:rPr>
          <w:i/>
          <w:iCs/>
        </w:rPr>
        <w:t>Dataset</w:t>
      </w:r>
      <w:proofErr w:type="spellEnd"/>
      <w:r w:rsidR="00AC0C49">
        <w:t xml:space="preserve"> utilizado</w:t>
      </w:r>
      <w:bookmarkEnd w:id="139"/>
    </w:p>
    <w:p w14:paraId="5C462A2B" w14:textId="279CCC3E" w:rsidR="00D042B3" w:rsidRDefault="005978BE" w:rsidP="00AC0C49">
      <w:pPr>
        <w:spacing w:after="0"/>
      </w:pPr>
      <w:bookmarkStart w:id="140" w:name="_Toc437557493"/>
      <w:bookmarkStart w:id="141" w:name="_Toc439968545"/>
      <w:bookmarkStart w:id="142" w:name="_Toc439969680"/>
      <w:bookmarkStart w:id="143" w:name="_Toc441233833"/>
      <w:r>
        <w:t xml:space="preserve">Finalmente </w:t>
      </w:r>
      <w:r w:rsidR="00A12D94">
        <w:t>se obtiene</w:t>
      </w:r>
      <w:r>
        <w:t xml:space="preserve"> un </w:t>
      </w:r>
      <w:proofErr w:type="spellStart"/>
      <w:r w:rsidRPr="00202AEF">
        <w:rPr>
          <w:i/>
          <w:iCs/>
        </w:rPr>
        <w:t>dataset</w:t>
      </w:r>
      <w:proofErr w:type="spellEnd"/>
      <w:r>
        <w:t xml:space="preserve"> único con las siguientes variables</w:t>
      </w:r>
      <w:r w:rsidR="00904ECC">
        <w:t xml:space="preserve"> (se obvia las variables relacionadas con </w:t>
      </w:r>
      <w:proofErr w:type="spellStart"/>
      <w:r w:rsidR="00904ECC">
        <w:t>ID’s</w:t>
      </w:r>
      <w:proofErr w:type="spellEnd"/>
      <w:r w:rsidR="00904ECC">
        <w:t xml:space="preserve"> y nombres de partidos, equipos y jugadores)</w:t>
      </w:r>
      <w:r>
        <w:t>:</w:t>
      </w:r>
    </w:p>
    <w:tbl>
      <w:tblPr>
        <w:tblStyle w:val="Tablaconcuadrcula"/>
        <w:tblW w:w="5059" w:type="pct"/>
        <w:tblLook w:val="04A0" w:firstRow="1" w:lastRow="0" w:firstColumn="1" w:lastColumn="0" w:noHBand="0" w:noVBand="1"/>
      </w:tblPr>
      <w:tblGrid>
        <w:gridCol w:w="2862"/>
        <w:gridCol w:w="3901"/>
        <w:gridCol w:w="1415"/>
        <w:gridCol w:w="1218"/>
      </w:tblGrid>
      <w:tr w:rsidR="00463D09" w14:paraId="71693398" w14:textId="79BF3E92" w:rsidTr="00463D09">
        <w:tc>
          <w:tcPr>
            <w:tcW w:w="1523" w:type="pct"/>
          </w:tcPr>
          <w:p w14:paraId="3C0F60D3" w14:textId="212D633B" w:rsidR="00463D09" w:rsidRPr="00E11F40" w:rsidRDefault="00463D09" w:rsidP="00904ECC">
            <w:pPr>
              <w:jc w:val="center"/>
              <w:rPr>
                <w:b/>
                <w:bCs/>
              </w:rPr>
            </w:pPr>
            <w:r w:rsidRPr="00E11F40">
              <w:rPr>
                <w:b/>
                <w:bCs/>
              </w:rPr>
              <w:t>Nombre</w:t>
            </w:r>
          </w:p>
        </w:tc>
        <w:tc>
          <w:tcPr>
            <w:tcW w:w="2076" w:type="pct"/>
          </w:tcPr>
          <w:p w14:paraId="35025CC3" w14:textId="7F284D83" w:rsidR="00463D09" w:rsidRPr="00E11F40" w:rsidRDefault="00463D09" w:rsidP="00904ECC">
            <w:pPr>
              <w:jc w:val="center"/>
              <w:rPr>
                <w:b/>
                <w:bCs/>
              </w:rPr>
            </w:pPr>
            <w:r w:rsidRPr="00E11F40">
              <w:rPr>
                <w:b/>
                <w:bCs/>
              </w:rPr>
              <w:t>Descripción</w:t>
            </w:r>
          </w:p>
        </w:tc>
        <w:tc>
          <w:tcPr>
            <w:tcW w:w="753" w:type="pct"/>
          </w:tcPr>
          <w:p w14:paraId="6CA9D353" w14:textId="58DBBCA1" w:rsidR="00463D09" w:rsidRPr="00E11F40" w:rsidRDefault="00463D09" w:rsidP="00904ECC">
            <w:pPr>
              <w:jc w:val="center"/>
              <w:rPr>
                <w:b/>
                <w:bCs/>
              </w:rPr>
            </w:pPr>
            <w:proofErr w:type="spellStart"/>
            <w:r w:rsidRPr="00E11F40">
              <w:rPr>
                <w:b/>
                <w:bCs/>
              </w:rPr>
              <w:t>StatsBomb</w:t>
            </w:r>
            <w:proofErr w:type="spellEnd"/>
          </w:p>
        </w:tc>
        <w:tc>
          <w:tcPr>
            <w:tcW w:w="648" w:type="pct"/>
          </w:tcPr>
          <w:p w14:paraId="38D06046" w14:textId="23A7E3D7" w:rsidR="00463D09" w:rsidRPr="00E11F40" w:rsidRDefault="00463D09" w:rsidP="00904ECC">
            <w:pPr>
              <w:jc w:val="center"/>
              <w:rPr>
                <w:b/>
                <w:bCs/>
              </w:rPr>
            </w:pPr>
            <w:proofErr w:type="spellStart"/>
            <w:r w:rsidRPr="00E11F40">
              <w:rPr>
                <w:b/>
                <w:bCs/>
              </w:rPr>
              <w:t>WyScout</w:t>
            </w:r>
            <w:proofErr w:type="spellEnd"/>
          </w:p>
        </w:tc>
      </w:tr>
      <w:tr w:rsidR="00463D09" w14:paraId="35C52970" w14:textId="2D0A3360" w:rsidTr="00E725F6">
        <w:tc>
          <w:tcPr>
            <w:tcW w:w="1523" w:type="pct"/>
            <w:vAlign w:val="center"/>
          </w:tcPr>
          <w:p w14:paraId="6BED4F51" w14:textId="59D30EE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ataset</w:t>
            </w:r>
            <w:proofErr w:type="spellEnd"/>
          </w:p>
        </w:tc>
        <w:tc>
          <w:tcPr>
            <w:tcW w:w="2076" w:type="pct"/>
          </w:tcPr>
          <w:p w14:paraId="0A08D56F" w14:textId="260F3F49" w:rsidR="00463D09" w:rsidRPr="00D042B3" w:rsidRDefault="00463D09" w:rsidP="00AC0C49">
            <w:pPr>
              <w:rPr>
                <w:sz w:val="20"/>
                <w:szCs w:val="20"/>
              </w:rPr>
            </w:pPr>
            <w:proofErr w:type="spellStart"/>
            <w:r w:rsidRPr="00D042B3">
              <w:rPr>
                <w:sz w:val="20"/>
                <w:szCs w:val="20"/>
              </w:rPr>
              <w:t>StatsBomb</w:t>
            </w:r>
            <w:proofErr w:type="spellEnd"/>
            <w:r w:rsidRPr="00D042B3">
              <w:rPr>
                <w:sz w:val="20"/>
                <w:szCs w:val="20"/>
              </w:rPr>
              <w:t xml:space="preserve"> o </w:t>
            </w:r>
            <w:proofErr w:type="spellStart"/>
            <w:r w:rsidRPr="00D042B3">
              <w:rPr>
                <w:sz w:val="20"/>
                <w:szCs w:val="20"/>
              </w:rPr>
              <w:t>WyScout</w:t>
            </w:r>
            <w:proofErr w:type="spellEnd"/>
          </w:p>
        </w:tc>
        <w:tc>
          <w:tcPr>
            <w:tcW w:w="753" w:type="pct"/>
            <w:vAlign w:val="center"/>
          </w:tcPr>
          <w:p w14:paraId="58DF3230" w14:textId="596C64D3" w:rsidR="00463D09" w:rsidRPr="00D042B3" w:rsidRDefault="00463D09" w:rsidP="00463D09">
            <w:pPr>
              <w:jc w:val="center"/>
              <w:rPr>
                <w:sz w:val="20"/>
                <w:szCs w:val="20"/>
              </w:rPr>
            </w:pPr>
            <w:r>
              <w:rPr>
                <w:sz w:val="20"/>
                <w:szCs w:val="20"/>
              </w:rPr>
              <w:t>X</w:t>
            </w:r>
          </w:p>
        </w:tc>
        <w:tc>
          <w:tcPr>
            <w:tcW w:w="648" w:type="pct"/>
            <w:vAlign w:val="center"/>
          </w:tcPr>
          <w:p w14:paraId="7B61AA76" w14:textId="1D6BFC30" w:rsidR="00463D09" w:rsidRPr="00D042B3" w:rsidRDefault="00463D09" w:rsidP="00463D09">
            <w:pPr>
              <w:jc w:val="center"/>
              <w:rPr>
                <w:sz w:val="20"/>
                <w:szCs w:val="20"/>
              </w:rPr>
            </w:pPr>
            <w:r>
              <w:rPr>
                <w:sz w:val="20"/>
                <w:szCs w:val="20"/>
              </w:rPr>
              <w:t>X</w:t>
            </w:r>
          </w:p>
        </w:tc>
      </w:tr>
      <w:tr w:rsidR="00463D09" w14:paraId="4D1CB60D" w14:textId="6CD560BC" w:rsidTr="00E725F6">
        <w:tc>
          <w:tcPr>
            <w:tcW w:w="1523" w:type="pct"/>
            <w:vAlign w:val="center"/>
          </w:tcPr>
          <w:p w14:paraId="44E0A0CA" w14:textId="0EE74B4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gender</w:t>
            </w:r>
            <w:proofErr w:type="spellEnd"/>
          </w:p>
        </w:tc>
        <w:tc>
          <w:tcPr>
            <w:tcW w:w="2076" w:type="pct"/>
          </w:tcPr>
          <w:p w14:paraId="78852EF6" w14:textId="00F84F72" w:rsidR="00463D09" w:rsidRPr="00D042B3" w:rsidRDefault="00463D09" w:rsidP="00AC0C49">
            <w:pPr>
              <w:rPr>
                <w:sz w:val="20"/>
                <w:szCs w:val="20"/>
              </w:rPr>
            </w:pPr>
            <w:r w:rsidRPr="00D042B3">
              <w:rPr>
                <w:sz w:val="20"/>
                <w:szCs w:val="20"/>
              </w:rPr>
              <w:t>Masculino o femenino</w:t>
            </w:r>
          </w:p>
        </w:tc>
        <w:tc>
          <w:tcPr>
            <w:tcW w:w="753" w:type="pct"/>
            <w:vAlign w:val="center"/>
          </w:tcPr>
          <w:p w14:paraId="4854D486" w14:textId="0F84130D" w:rsidR="00463D09" w:rsidRPr="00D042B3" w:rsidRDefault="00463D09" w:rsidP="00463D09">
            <w:pPr>
              <w:jc w:val="center"/>
              <w:rPr>
                <w:sz w:val="20"/>
                <w:szCs w:val="20"/>
              </w:rPr>
            </w:pPr>
            <w:r>
              <w:rPr>
                <w:sz w:val="20"/>
                <w:szCs w:val="20"/>
              </w:rPr>
              <w:t>X</w:t>
            </w:r>
          </w:p>
        </w:tc>
        <w:tc>
          <w:tcPr>
            <w:tcW w:w="648" w:type="pct"/>
            <w:vAlign w:val="center"/>
          </w:tcPr>
          <w:p w14:paraId="50ECED7A" w14:textId="3B96A606" w:rsidR="00463D09" w:rsidRPr="00D042B3" w:rsidRDefault="00463D09" w:rsidP="00463D09">
            <w:pPr>
              <w:jc w:val="center"/>
              <w:rPr>
                <w:sz w:val="20"/>
                <w:szCs w:val="20"/>
              </w:rPr>
            </w:pPr>
            <w:r>
              <w:rPr>
                <w:sz w:val="20"/>
                <w:szCs w:val="20"/>
              </w:rPr>
              <w:t>X</w:t>
            </w:r>
          </w:p>
        </w:tc>
      </w:tr>
      <w:tr w:rsidR="00463D09" w14:paraId="3A222AFC" w14:textId="2C5F51CA" w:rsidTr="00E725F6">
        <w:tc>
          <w:tcPr>
            <w:tcW w:w="1523" w:type="pct"/>
            <w:vAlign w:val="center"/>
          </w:tcPr>
          <w:p w14:paraId="49F69D8A" w14:textId="1BC1413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type</w:t>
            </w:r>
            <w:proofErr w:type="spellEnd"/>
          </w:p>
        </w:tc>
        <w:tc>
          <w:tcPr>
            <w:tcW w:w="2076" w:type="pct"/>
          </w:tcPr>
          <w:p w14:paraId="15069EFD" w14:textId="2DC85616" w:rsidR="00463D09" w:rsidRPr="00D042B3" w:rsidRDefault="00463D09" w:rsidP="00AC0C49">
            <w:pPr>
              <w:rPr>
                <w:sz w:val="20"/>
                <w:szCs w:val="20"/>
              </w:rPr>
            </w:pPr>
            <w:r w:rsidRPr="00D042B3">
              <w:rPr>
                <w:sz w:val="20"/>
                <w:szCs w:val="20"/>
              </w:rPr>
              <w:t>Liga o copa</w:t>
            </w:r>
          </w:p>
        </w:tc>
        <w:tc>
          <w:tcPr>
            <w:tcW w:w="753" w:type="pct"/>
            <w:vAlign w:val="center"/>
          </w:tcPr>
          <w:p w14:paraId="72B47107" w14:textId="58DBA014" w:rsidR="00463D09" w:rsidRPr="00D042B3" w:rsidRDefault="00463D09" w:rsidP="00463D09">
            <w:pPr>
              <w:jc w:val="center"/>
              <w:rPr>
                <w:sz w:val="20"/>
                <w:szCs w:val="20"/>
              </w:rPr>
            </w:pPr>
            <w:r>
              <w:rPr>
                <w:sz w:val="20"/>
                <w:szCs w:val="20"/>
              </w:rPr>
              <w:t>X</w:t>
            </w:r>
          </w:p>
        </w:tc>
        <w:tc>
          <w:tcPr>
            <w:tcW w:w="648" w:type="pct"/>
            <w:vAlign w:val="center"/>
          </w:tcPr>
          <w:p w14:paraId="5FD17E82" w14:textId="13519390" w:rsidR="00463D09" w:rsidRPr="00D042B3" w:rsidRDefault="00463D09" w:rsidP="00463D09">
            <w:pPr>
              <w:jc w:val="center"/>
              <w:rPr>
                <w:sz w:val="20"/>
                <w:szCs w:val="20"/>
              </w:rPr>
            </w:pPr>
            <w:r>
              <w:rPr>
                <w:sz w:val="20"/>
                <w:szCs w:val="20"/>
              </w:rPr>
              <w:t>X</w:t>
            </w:r>
          </w:p>
        </w:tc>
      </w:tr>
      <w:tr w:rsidR="00463D09" w14:paraId="34B174EA" w14:textId="02EF300D" w:rsidTr="00E725F6">
        <w:tc>
          <w:tcPr>
            <w:tcW w:w="1523" w:type="pct"/>
            <w:vAlign w:val="center"/>
          </w:tcPr>
          <w:p w14:paraId="7E17A5EC" w14:textId="03C0359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week</w:t>
            </w:r>
            <w:proofErr w:type="spellEnd"/>
          </w:p>
        </w:tc>
        <w:tc>
          <w:tcPr>
            <w:tcW w:w="2076" w:type="pct"/>
          </w:tcPr>
          <w:p w14:paraId="6C455920" w14:textId="6209058C" w:rsidR="00463D09" w:rsidRPr="00D042B3" w:rsidRDefault="00463D09" w:rsidP="00AC0C49">
            <w:pPr>
              <w:rPr>
                <w:sz w:val="20"/>
                <w:szCs w:val="20"/>
              </w:rPr>
            </w:pPr>
            <w:r w:rsidRPr="00D042B3">
              <w:rPr>
                <w:sz w:val="20"/>
                <w:szCs w:val="20"/>
              </w:rPr>
              <w:t>Jornada de la competición</w:t>
            </w:r>
          </w:p>
        </w:tc>
        <w:tc>
          <w:tcPr>
            <w:tcW w:w="753" w:type="pct"/>
            <w:vAlign w:val="center"/>
          </w:tcPr>
          <w:p w14:paraId="16E13748" w14:textId="7C990E9B" w:rsidR="00463D09" w:rsidRPr="00D042B3" w:rsidRDefault="00463D09" w:rsidP="00463D09">
            <w:pPr>
              <w:jc w:val="center"/>
              <w:rPr>
                <w:sz w:val="20"/>
                <w:szCs w:val="20"/>
              </w:rPr>
            </w:pPr>
            <w:r>
              <w:rPr>
                <w:sz w:val="20"/>
                <w:szCs w:val="20"/>
              </w:rPr>
              <w:t>X</w:t>
            </w:r>
          </w:p>
        </w:tc>
        <w:tc>
          <w:tcPr>
            <w:tcW w:w="648" w:type="pct"/>
            <w:vAlign w:val="center"/>
          </w:tcPr>
          <w:p w14:paraId="2D1308A3" w14:textId="37820DA0" w:rsidR="00463D09" w:rsidRPr="00D042B3" w:rsidRDefault="00463D09" w:rsidP="00463D09">
            <w:pPr>
              <w:jc w:val="center"/>
              <w:rPr>
                <w:sz w:val="20"/>
                <w:szCs w:val="20"/>
              </w:rPr>
            </w:pPr>
            <w:r>
              <w:rPr>
                <w:sz w:val="20"/>
                <w:szCs w:val="20"/>
              </w:rPr>
              <w:t>X</w:t>
            </w:r>
          </w:p>
        </w:tc>
      </w:tr>
      <w:tr w:rsidR="00463D09" w14:paraId="79B8184C" w14:textId="4E3F2B9C" w:rsidTr="00E725F6">
        <w:tc>
          <w:tcPr>
            <w:tcW w:w="1523" w:type="pct"/>
            <w:vAlign w:val="center"/>
          </w:tcPr>
          <w:p w14:paraId="0CFE7663" w14:textId="3910435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part</w:t>
            </w:r>
            <w:proofErr w:type="spellEnd"/>
          </w:p>
        </w:tc>
        <w:tc>
          <w:tcPr>
            <w:tcW w:w="2076" w:type="pct"/>
          </w:tcPr>
          <w:p w14:paraId="191064AC" w14:textId="4820D556" w:rsidR="00463D09" w:rsidRPr="00D042B3" w:rsidRDefault="00463D09" w:rsidP="00AC0C49">
            <w:pPr>
              <w:rPr>
                <w:sz w:val="20"/>
                <w:szCs w:val="20"/>
              </w:rPr>
            </w:pPr>
            <w:r w:rsidRPr="00D042B3">
              <w:rPr>
                <w:sz w:val="20"/>
                <w:szCs w:val="20"/>
              </w:rPr>
              <w:t>Momento de la competición (Inicio, mitad, final, grupos o eliminatorias)</w:t>
            </w:r>
          </w:p>
        </w:tc>
        <w:tc>
          <w:tcPr>
            <w:tcW w:w="753" w:type="pct"/>
            <w:vAlign w:val="center"/>
          </w:tcPr>
          <w:p w14:paraId="349C512C" w14:textId="16D24D5E" w:rsidR="00463D09" w:rsidRPr="00D042B3" w:rsidRDefault="00463D09" w:rsidP="00463D09">
            <w:pPr>
              <w:jc w:val="center"/>
              <w:rPr>
                <w:sz w:val="20"/>
                <w:szCs w:val="20"/>
              </w:rPr>
            </w:pPr>
            <w:r>
              <w:rPr>
                <w:sz w:val="20"/>
                <w:szCs w:val="20"/>
              </w:rPr>
              <w:t>X</w:t>
            </w:r>
          </w:p>
        </w:tc>
        <w:tc>
          <w:tcPr>
            <w:tcW w:w="648" w:type="pct"/>
            <w:vAlign w:val="center"/>
          </w:tcPr>
          <w:p w14:paraId="6878DAB5" w14:textId="27CE7C44" w:rsidR="00463D09" w:rsidRPr="00D042B3" w:rsidRDefault="00463D09" w:rsidP="00463D09">
            <w:pPr>
              <w:jc w:val="center"/>
              <w:rPr>
                <w:sz w:val="20"/>
                <w:szCs w:val="20"/>
              </w:rPr>
            </w:pPr>
            <w:r>
              <w:rPr>
                <w:sz w:val="20"/>
                <w:szCs w:val="20"/>
              </w:rPr>
              <w:t>X</w:t>
            </w:r>
          </w:p>
        </w:tc>
      </w:tr>
      <w:tr w:rsidR="00463D09" w14:paraId="182237AC" w14:textId="7F6B4630" w:rsidTr="00E725F6">
        <w:tc>
          <w:tcPr>
            <w:tcW w:w="1523" w:type="pct"/>
            <w:vAlign w:val="center"/>
          </w:tcPr>
          <w:p w14:paraId="21DE1A9A" w14:textId="428588F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H_A_column</w:t>
            </w:r>
            <w:proofErr w:type="spellEnd"/>
          </w:p>
        </w:tc>
        <w:tc>
          <w:tcPr>
            <w:tcW w:w="2076" w:type="pct"/>
          </w:tcPr>
          <w:p w14:paraId="60AF566B" w14:textId="0C98208D" w:rsidR="00463D09" w:rsidRPr="00D042B3" w:rsidRDefault="00463D09" w:rsidP="00AC0C49">
            <w:pPr>
              <w:rPr>
                <w:sz w:val="20"/>
                <w:szCs w:val="20"/>
              </w:rPr>
            </w:pPr>
            <w:r w:rsidRPr="00D042B3">
              <w:rPr>
                <w:sz w:val="20"/>
                <w:szCs w:val="20"/>
              </w:rPr>
              <w:t>Equipo local o visitante</w:t>
            </w:r>
          </w:p>
        </w:tc>
        <w:tc>
          <w:tcPr>
            <w:tcW w:w="753" w:type="pct"/>
            <w:vAlign w:val="center"/>
          </w:tcPr>
          <w:p w14:paraId="76D095BF" w14:textId="1CEEC8C5" w:rsidR="00463D09" w:rsidRPr="00D042B3" w:rsidRDefault="00463D09" w:rsidP="00463D09">
            <w:pPr>
              <w:jc w:val="center"/>
              <w:rPr>
                <w:sz w:val="20"/>
                <w:szCs w:val="20"/>
              </w:rPr>
            </w:pPr>
            <w:r>
              <w:rPr>
                <w:sz w:val="20"/>
                <w:szCs w:val="20"/>
              </w:rPr>
              <w:t>X</w:t>
            </w:r>
          </w:p>
        </w:tc>
        <w:tc>
          <w:tcPr>
            <w:tcW w:w="648" w:type="pct"/>
            <w:vAlign w:val="center"/>
          </w:tcPr>
          <w:p w14:paraId="5170A9FB" w14:textId="17B221FC" w:rsidR="00463D09" w:rsidRPr="00D042B3" w:rsidRDefault="00463D09" w:rsidP="00463D09">
            <w:pPr>
              <w:jc w:val="center"/>
              <w:rPr>
                <w:sz w:val="20"/>
                <w:szCs w:val="20"/>
              </w:rPr>
            </w:pPr>
            <w:r>
              <w:rPr>
                <w:sz w:val="20"/>
                <w:szCs w:val="20"/>
              </w:rPr>
              <w:t>X</w:t>
            </w:r>
          </w:p>
        </w:tc>
      </w:tr>
      <w:tr w:rsidR="00463D09" w14:paraId="5A91C43E" w14:textId="6A35D67A" w:rsidTr="00E725F6">
        <w:tc>
          <w:tcPr>
            <w:tcW w:w="1523" w:type="pct"/>
            <w:vAlign w:val="center"/>
          </w:tcPr>
          <w:p w14:paraId="44DDD532" w14:textId="531339A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inute</w:t>
            </w:r>
          </w:p>
        </w:tc>
        <w:tc>
          <w:tcPr>
            <w:tcW w:w="2076" w:type="pct"/>
          </w:tcPr>
          <w:p w14:paraId="0D48C5BF" w14:textId="648B9A10" w:rsidR="00463D09" w:rsidRPr="00D042B3" w:rsidRDefault="00463D09" w:rsidP="00AC0C49">
            <w:pPr>
              <w:rPr>
                <w:sz w:val="20"/>
                <w:szCs w:val="20"/>
              </w:rPr>
            </w:pPr>
            <w:r w:rsidRPr="00D042B3">
              <w:rPr>
                <w:sz w:val="20"/>
                <w:szCs w:val="20"/>
              </w:rPr>
              <w:t>Minuto de partido</w:t>
            </w:r>
          </w:p>
        </w:tc>
        <w:tc>
          <w:tcPr>
            <w:tcW w:w="753" w:type="pct"/>
            <w:vAlign w:val="center"/>
          </w:tcPr>
          <w:p w14:paraId="1A2C2C66" w14:textId="0F98FB32" w:rsidR="00463D09" w:rsidRPr="00D042B3" w:rsidRDefault="00463D09" w:rsidP="00463D09">
            <w:pPr>
              <w:jc w:val="center"/>
              <w:rPr>
                <w:sz w:val="20"/>
                <w:szCs w:val="20"/>
              </w:rPr>
            </w:pPr>
            <w:r>
              <w:rPr>
                <w:sz w:val="20"/>
                <w:szCs w:val="20"/>
              </w:rPr>
              <w:t>X</w:t>
            </w:r>
          </w:p>
        </w:tc>
        <w:tc>
          <w:tcPr>
            <w:tcW w:w="648" w:type="pct"/>
            <w:vAlign w:val="center"/>
          </w:tcPr>
          <w:p w14:paraId="2E71ED6C" w14:textId="7ED049F4" w:rsidR="00463D09" w:rsidRPr="00D042B3" w:rsidRDefault="00463D09" w:rsidP="00463D09">
            <w:pPr>
              <w:jc w:val="center"/>
              <w:rPr>
                <w:sz w:val="20"/>
                <w:szCs w:val="20"/>
              </w:rPr>
            </w:pPr>
            <w:r>
              <w:rPr>
                <w:sz w:val="20"/>
                <w:szCs w:val="20"/>
              </w:rPr>
              <w:t>X</w:t>
            </w:r>
          </w:p>
        </w:tc>
      </w:tr>
      <w:tr w:rsidR="00463D09" w14:paraId="79969C50" w14:textId="63AE1FAD" w:rsidTr="00E725F6">
        <w:tc>
          <w:tcPr>
            <w:tcW w:w="1523" w:type="pct"/>
            <w:vAlign w:val="center"/>
          </w:tcPr>
          <w:p w14:paraId="6EC43A4A" w14:textId="753055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moment</w:t>
            </w:r>
            <w:proofErr w:type="spellEnd"/>
          </w:p>
        </w:tc>
        <w:tc>
          <w:tcPr>
            <w:tcW w:w="2076" w:type="pct"/>
          </w:tcPr>
          <w:p w14:paraId="78FD136D" w14:textId="39C16D07" w:rsidR="00463D09" w:rsidRPr="00D042B3" w:rsidRDefault="00463D09" w:rsidP="00AC0C49">
            <w:pPr>
              <w:rPr>
                <w:sz w:val="20"/>
                <w:szCs w:val="20"/>
              </w:rPr>
            </w:pPr>
            <w:r w:rsidRPr="00D042B3">
              <w:rPr>
                <w:sz w:val="20"/>
                <w:szCs w:val="20"/>
              </w:rPr>
              <w:t>Momento de partido (0-15min, 15-30min, 30-45min…)</w:t>
            </w:r>
          </w:p>
        </w:tc>
        <w:tc>
          <w:tcPr>
            <w:tcW w:w="753" w:type="pct"/>
            <w:vAlign w:val="center"/>
          </w:tcPr>
          <w:p w14:paraId="18F26A2D" w14:textId="7AE96788" w:rsidR="00463D09" w:rsidRPr="00D042B3" w:rsidRDefault="00463D09" w:rsidP="00463D09">
            <w:pPr>
              <w:jc w:val="center"/>
              <w:rPr>
                <w:sz w:val="20"/>
                <w:szCs w:val="20"/>
              </w:rPr>
            </w:pPr>
            <w:r>
              <w:rPr>
                <w:sz w:val="20"/>
                <w:szCs w:val="20"/>
              </w:rPr>
              <w:t>X</w:t>
            </w:r>
          </w:p>
        </w:tc>
        <w:tc>
          <w:tcPr>
            <w:tcW w:w="648" w:type="pct"/>
            <w:vAlign w:val="center"/>
          </w:tcPr>
          <w:p w14:paraId="2A0208B7" w14:textId="2F983FB2" w:rsidR="00463D09" w:rsidRPr="00D042B3" w:rsidRDefault="00463D09" w:rsidP="00463D09">
            <w:pPr>
              <w:jc w:val="center"/>
              <w:rPr>
                <w:sz w:val="20"/>
                <w:szCs w:val="20"/>
              </w:rPr>
            </w:pPr>
            <w:r>
              <w:rPr>
                <w:sz w:val="20"/>
                <w:szCs w:val="20"/>
              </w:rPr>
              <w:t>X</w:t>
            </w:r>
          </w:p>
        </w:tc>
      </w:tr>
      <w:tr w:rsidR="00463D09" w14:paraId="1F769BC7" w14:textId="2B15184B" w:rsidTr="00E725F6">
        <w:tc>
          <w:tcPr>
            <w:tcW w:w="1523" w:type="pct"/>
            <w:vAlign w:val="center"/>
          </w:tcPr>
          <w:p w14:paraId="08A8EAB5" w14:textId="30E54BDC" w:rsidR="00463D09" w:rsidRPr="001677A0" w:rsidRDefault="00463D09" w:rsidP="00E725F6">
            <w:pPr>
              <w:jc w:val="left"/>
              <w:rPr>
                <w:rFonts w:cs="Arial"/>
                <w:sz w:val="20"/>
                <w:szCs w:val="20"/>
              </w:rPr>
            </w:pPr>
            <w:r w:rsidRPr="001677A0">
              <w:rPr>
                <w:rFonts w:cs="Arial"/>
                <w:sz w:val="20"/>
                <w:szCs w:val="20"/>
              </w:rPr>
              <w:t>x</w:t>
            </w:r>
          </w:p>
        </w:tc>
        <w:tc>
          <w:tcPr>
            <w:tcW w:w="2076" w:type="pct"/>
          </w:tcPr>
          <w:p w14:paraId="5340E138" w14:textId="768E9844" w:rsidR="00463D09" w:rsidRPr="00D042B3" w:rsidRDefault="00463D09" w:rsidP="00AC0C49">
            <w:pPr>
              <w:rPr>
                <w:sz w:val="20"/>
                <w:szCs w:val="20"/>
              </w:rPr>
            </w:pPr>
            <w:r w:rsidRPr="00D042B3">
              <w:rPr>
                <w:sz w:val="20"/>
                <w:szCs w:val="20"/>
              </w:rPr>
              <w:t>Coordenada X del disparo en el campo.</w:t>
            </w:r>
          </w:p>
        </w:tc>
        <w:tc>
          <w:tcPr>
            <w:tcW w:w="753" w:type="pct"/>
            <w:vAlign w:val="center"/>
          </w:tcPr>
          <w:p w14:paraId="79F587AC" w14:textId="6735B95A" w:rsidR="00463D09" w:rsidRPr="00D042B3" w:rsidRDefault="00463D09" w:rsidP="00463D09">
            <w:pPr>
              <w:jc w:val="center"/>
              <w:rPr>
                <w:sz w:val="20"/>
                <w:szCs w:val="20"/>
              </w:rPr>
            </w:pPr>
            <w:r>
              <w:rPr>
                <w:sz w:val="20"/>
                <w:szCs w:val="20"/>
              </w:rPr>
              <w:t>X</w:t>
            </w:r>
          </w:p>
        </w:tc>
        <w:tc>
          <w:tcPr>
            <w:tcW w:w="648" w:type="pct"/>
            <w:vAlign w:val="center"/>
          </w:tcPr>
          <w:p w14:paraId="6351B77B" w14:textId="2BB3E656" w:rsidR="00463D09" w:rsidRPr="00D042B3" w:rsidRDefault="00463D09" w:rsidP="00463D09">
            <w:pPr>
              <w:jc w:val="center"/>
              <w:rPr>
                <w:sz w:val="20"/>
                <w:szCs w:val="20"/>
              </w:rPr>
            </w:pPr>
            <w:r>
              <w:rPr>
                <w:sz w:val="20"/>
                <w:szCs w:val="20"/>
              </w:rPr>
              <w:t>X</w:t>
            </w:r>
          </w:p>
        </w:tc>
      </w:tr>
      <w:tr w:rsidR="00463D09" w14:paraId="6E36EF3D" w14:textId="50F8D967" w:rsidTr="00E725F6">
        <w:tc>
          <w:tcPr>
            <w:tcW w:w="1523" w:type="pct"/>
            <w:vAlign w:val="center"/>
          </w:tcPr>
          <w:p w14:paraId="1FD10EF2" w14:textId="654AE7E7" w:rsidR="00463D09" w:rsidRPr="001677A0" w:rsidRDefault="00463D09" w:rsidP="00E725F6">
            <w:pPr>
              <w:jc w:val="left"/>
              <w:rPr>
                <w:rFonts w:cs="Arial"/>
                <w:sz w:val="20"/>
                <w:szCs w:val="20"/>
              </w:rPr>
            </w:pPr>
            <w:r w:rsidRPr="001677A0">
              <w:rPr>
                <w:rFonts w:cs="Arial"/>
                <w:sz w:val="20"/>
                <w:szCs w:val="20"/>
              </w:rPr>
              <w:t>y</w:t>
            </w:r>
          </w:p>
        </w:tc>
        <w:tc>
          <w:tcPr>
            <w:tcW w:w="2076" w:type="pct"/>
          </w:tcPr>
          <w:p w14:paraId="32370E97" w14:textId="03BE3BE8" w:rsidR="00463D09" w:rsidRPr="00D042B3" w:rsidRDefault="00463D09" w:rsidP="00AC0C49">
            <w:pPr>
              <w:rPr>
                <w:sz w:val="20"/>
                <w:szCs w:val="20"/>
              </w:rPr>
            </w:pPr>
            <w:r w:rsidRPr="00D042B3">
              <w:rPr>
                <w:sz w:val="20"/>
                <w:szCs w:val="20"/>
              </w:rPr>
              <w:t>Coordenada Y del disparo en el campo.</w:t>
            </w:r>
          </w:p>
        </w:tc>
        <w:tc>
          <w:tcPr>
            <w:tcW w:w="753" w:type="pct"/>
            <w:vAlign w:val="center"/>
          </w:tcPr>
          <w:p w14:paraId="7904BF67" w14:textId="13148FBC" w:rsidR="00463D09" w:rsidRPr="00D042B3" w:rsidRDefault="00463D09" w:rsidP="00463D09">
            <w:pPr>
              <w:jc w:val="center"/>
              <w:rPr>
                <w:sz w:val="20"/>
                <w:szCs w:val="20"/>
              </w:rPr>
            </w:pPr>
            <w:r>
              <w:rPr>
                <w:sz w:val="20"/>
                <w:szCs w:val="20"/>
              </w:rPr>
              <w:t>X</w:t>
            </w:r>
          </w:p>
        </w:tc>
        <w:tc>
          <w:tcPr>
            <w:tcW w:w="648" w:type="pct"/>
            <w:vAlign w:val="center"/>
          </w:tcPr>
          <w:p w14:paraId="75B91796" w14:textId="663C2066" w:rsidR="00463D09" w:rsidRPr="00D042B3" w:rsidRDefault="00463D09" w:rsidP="00463D09">
            <w:pPr>
              <w:jc w:val="center"/>
              <w:rPr>
                <w:sz w:val="20"/>
                <w:szCs w:val="20"/>
              </w:rPr>
            </w:pPr>
            <w:r>
              <w:rPr>
                <w:sz w:val="20"/>
                <w:szCs w:val="20"/>
              </w:rPr>
              <w:t>X</w:t>
            </w:r>
          </w:p>
        </w:tc>
      </w:tr>
      <w:tr w:rsidR="00463D09" w14:paraId="0BCFE8D7" w14:textId="58CAC728" w:rsidTr="00E725F6">
        <w:tc>
          <w:tcPr>
            <w:tcW w:w="1523" w:type="pct"/>
            <w:vAlign w:val="center"/>
          </w:tcPr>
          <w:p w14:paraId="26C4F3B1" w14:textId="3868F03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visible_angle</w:t>
            </w:r>
            <w:proofErr w:type="spellEnd"/>
          </w:p>
        </w:tc>
        <w:tc>
          <w:tcPr>
            <w:tcW w:w="2076" w:type="pct"/>
          </w:tcPr>
          <w:p w14:paraId="6CC589B1" w14:textId="1561A64E" w:rsidR="00463D09" w:rsidRPr="00D042B3" w:rsidRDefault="00463D09" w:rsidP="0056360E">
            <w:pPr>
              <w:rPr>
                <w:sz w:val="20"/>
                <w:szCs w:val="20"/>
              </w:rPr>
            </w:pPr>
            <w:r w:rsidRPr="00D042B3">
              <w:rPr>
                <w:sz w:val="20"/>
                <w:szCs w:val="20"/>
              </w:rPr>
              <w:t>Ángulo formado entre el lugar del disparo y los dos</w:t>
            </w:r>
            <w:r w:rsidR="0056360E">
              <w:rPr>
                <w:sz w:val="20"/>
                <w:szCs w:val="20"/>
              </w:rPr>
              <w:t xml:space="preserve"> </w:t>
            </w:r>
            <w:r w:rsidRPr="00D042B3">
              <w:rPr>
                <w:sz w:val="20"/>
                <w:szCs w:val="20"/>
              </w:rPr>
              <w:t>postes de la portería.</w:t>
            </w:r>
          </w:p>
        </w:tc>
        <w:tc>
          <w:tcPr>
            <w:tcW w:w="753" w:type="pct"/>
            <w:vAlign w:val="center"/>
          </w:tcPr>
          <w:p w14:paraId="330C16F5" w14:textId="16DAD134" w:rsidR="00463D09" w:rsidRPr="00D042B3" w:rsidRDefault="00463D09" w:rsidP="00463D09">
            <w:pPr>
              <w:jc w:val="center"/>
              <w:rPr>
                <w:sz w:val="20"/>
                <w:szCs w:val="20"/>
              </w:rPr>
            </w:pPr>
            <w:r>
              <w:rPr>
                <w:sz w:val="20"/>
                <w:szCs w:val="20"/>
              </w:rPr>
              <w:t>X</w:t>
            </w:r>
          </w:p>
        </w:tc>
        <w:tc>
          <w:tcPr>
            <w:tcW w:w="648" w:type="pct"/>
            <w:vAlign w:val="center"/>
          </w:tcPr>
          <w:p w14:paraId="7647387F" w14:textId="1630B929" w:rsidR="00463D09" w:rsidRPr="00D042B3" w:rsidRDefault="00463D09" w:rsidP="00463D09">
            <w:pPr>
              <w:jc w:val="center"/>
              <w:rPr>
                <w:sz w:val="20"/>
                <w:szCs w:val="20"/>
              </w:rPr>
            </w:pPr>
            <w:r>
              <w:rPr>
                <w:sz w:val="20"/>
                <w:szCs w:val="20"/>
              </w:rPr>
              <w:t>X</w:t>
            </w:r>
          </w:p>
        </w:tc>
      </w:tr>
      <w:tr w:rsidR="00463D09" w14:paraId="6918A50F" w14:textId="254F60B7" w:rsidTr="00E725F6">
        <w:tc>
          <w:tcPr>
            <w:tcW w:w="1523" w:type="pct"/>
            <w:vAlign w:val="center"/>
          </w:tcPr>
          <w:p w14:paraId="349B5DCD" w14:textId="087AF16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iddle_angle</w:t>
            </w:r>
            <w:proofErr w:type="spellEnd"/>
          </w:p>
        </w:tc>
        <w:tc>
          <w:tcPr>
            <w:tcW w:w="2076" w:type="pct"/>
          </w:tcPr>
          <w:p w14:paraId="476A546B" w14:textId="200CBF2C" w:rsidR="00463D09" w:rsidRPr="00D042B3" w:rsidRDefault="00463D09" w:rsidP="00AC0C49">
            <w:pPr>
              <w:rPr>
                <w:sz w:val="20"/>
                <w:szCs w:val="20"/>
              </w:rPr>
            </w:pPr>
            <w:r w:rsidRPr="00D042B3">
              <w:rPr>
                <w:sz w:val="20"/>
                <w:szCs w:val="20"/>
              </w:rPr>
              <w:t>Ángulo formado por la recta que va del centro de la portería al lugar del disparo y de la perpendicular a la portería.</w:t>
            </w:r>
          </w:p>
        </w:tc>
        <w:tc>
          <w:tcPr>
            <w:tcW w:w="753" w:type="pct"/>
            <w:vAlign w:val="center"/>
          </w:tcPr>
          <w:p w14:paraId="3F4488EE" w14:textId="63986A51" w:rsidR="00463D09" w:rsidRPr="00D042B3" w:rsidRDefault="00463D09" w:rsidP="00463D09">
            <w:pPr>
              <w:jc w:val="center"/>
              <w:rPr>
                <w:sz w:val="20"/>
                <w:szCs w:val="20"/>
              </w:rPr>
            </w:pPr>
            <w:r>
              <w:rPr>
                <w:sz w:val="20"/>
                <w:szCs w:val="20"/>
              </w:rPr>
              <w:t>X</w:t>
            </w:r>
          </w:p>
        </w:tc>
        <w:tc>
          <w:tcPr>
            <w:tcW w:w="648" w:type="pct"/>
            <w:vAlign w:val="center"/>
          </w:tcPr>
          <w:p w14:paraId="713E1AA1" w14:textId="36C74862" w:rsidR="00463D09" w:rsidRPr="00D042B3" w:rsidRDefault="00463D09" w:rsidP="00463D09">
            <w:pPr>
              <w:jc w:val="center"/>
              <w:rPr>
                <w:sz w:val="20"/>
                <w:szCs w:val="20"/>
              </w:rPr>
            </w:pPr>
            <w:r>
              <w:rPr>
                <w:sz w:val="20"/>
                <w:szCs w:val="20"/>
              </w:rPr>
              <w:t>X</w:t>
            </w:r>
          </w:p>
        </w:tc>
      </w:tr>
      <w:tr w:rsidR="00463D09" w14:paraId="1B4C0C3D" w14:textId="76907DA2" w:rsidTr="00E725F6">
        <w:tc>
          <w:tcPr>
            <w:tcW w:w="1523" w:type="pct"/>
            <w:vAlign w:val="center"/>
          </w:tcPr>
          <w:p w14:paraId="70480249" w14:textId="34EBA2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to_goal</w:t>
            </w:r>
            <w:proofErr w:type="spellEnd"/>
          </w:p>
        </w:tc>
        <w:tc>
          <w:tcPr>
            <w:tcW w:w="2076" w:type="pct"/>
          </w:tcPr>
          <w:p w14:paraId="158C943F" w14:textId="17C6E15F" w:rsidR="00463D09" w:rsidRPr="00D042B3" w:rsidRDefault="00463D09" w:rsidP="00AC0C49">
            <w:pPr>
              <w:rPr>
                <w:sz w:val="20"/>
                <w:szCs w:val="20"/>
              </w:rPr>
            </w:pPr>
            <w:r w:rsidRPr="00D042B3">
              <w:rPr>
                <w:sz w:val="20"/>
                <w:szCs w:val="20"/>
              </w:rPr>
              <w:t>Distancia entre el lugar del disparo y el centro de la portería.</w:t>
            </w:r>
          </w:p>
        </w:tc>
        <w:tc>
          <w:tcPr>
            <w:tcW w:w="753" w:type="pct"/>
            <w:vAlign w:val="center"/>
          </w:tcPr>
          <w:p w14:paraId="6BE05F25" w14:textId="693388A1" w:rsidR="00463D09" w:rsidRPr="00D042B3" w:rsidRDefault="00463D09" w:rsidP="00463D09">
            <w:pPr>
              <w:jc w:val="center"/>
              <w:rPr>
                <w:sz w:val="20"/>
                <w:szCs w:val="20"/>
              </w:rPr>
            </w:pPr>
            <w:r>
              <w:rPr>
                <w:sz w:val="20"/>
                <w:szCs w:val="20"/>
              </w:rPr>
              <w:t>X</w:t>
            </w:r>
          </w:p>
        </w:tc>
        <w:tc>
          <w:tcPr>
            <w:tcW w:w="648" w:type="pct"/>
            <w:vAlign w:val="center"/>
          </w:tcPr>
          <w:p w14:paraId="2030A677" w14:textId="52C04FEE" w:rsidR="00463D09" w:rsidRPr="00D042B3" w:rsidRDefault="00463D09" w:rsidP="00463D09">
            <w:pPr>
              <w:jc w:val="center"/>
              <w:rPr>
                <w:sz w:val="20"/>
                <w:szCs w:val="20"/>
              </w:rPr>
            </w:pPr>
            <w:r>
              <w:rPr>
                <w:sz w:val="20"/>
                <w:szCs w:val="20"/>
              </w:rPr>
              <w:t>X</w:t>
            </w:r>
          </w:p>
        </w:tc>
      </w:tr>
      <w:tr w:rsidR="00463D09" w14:paraId="3BB6FC0B" w14:textId="056EEB64" w:rsidTr="00E725F6">
        <w:tc>
          <w:tcPr>
            <w:tcW w:w="1523" w:type="pct"/>
            <w:vAlign w:val="center"/>
          </w:tcPr>
          <w:p w14:paraId="09EA6A5A" w14:textId="7A8CD0E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visible_angle</w:t>
            </w:r>
            <w:proofErr w:type="spellEnd"/>
          </w:p>
        </w:tc>
        <w:tc>
          <w:tcPr>
            <w:tcW w:w="2076" w:type="pct"/>
          </w:tcPr>
          <w:p w14:paraId="00FEB8EB" w14:textId="38BEF5C5" w:rsidR="00463D09" w:rsidRPr="00D042B3" w:rsidRDefault="00463D09" w:rsidP="00AC0C49">
            <w:pPr>
              <w:rPr>
                <w:sz w:val="20"/>
                <w:szCs w:val="20"/>
              </w:rPr>
            </w:pPr>
            <w:r w:rsidRPr="00D042B3">
              <w:rPr>
                <w:sz w:val="20"/>
                <w:szCs w:val="20"/>
              </w:rPr>
              <w:t>Distancia entre el lugar del disparo y el poste más cercano.</w:t>
            </w:r>
          </w:p>
        </w:tc>
        <w:tc>
          <w:tcPr>
            <w:tcW w:w="753" w:type="pct"/>
            <w:vAlign w:val="center"/>
          </w:tcPr>
          <w:p w14:paraId="6753D56B" w14:textId="790D7535" w:rsidR="00463D09" w:rsidRPr="00D042B3" w:rsidRDefault="00463D09" w:rsidP="00463D09">
            <w:pPr>
              <w:jc w:val="center"/>
              <w:rPr>
                <w:sz w:val="20"/>
                <w:szCs w:val="20"/>
              </w:rPr>
            </w:pPr>
            <w:r>
              <w:rPr>
                <w:sz w:val="20"/>
                <w:szCs w:val="20"/>
              </w:rPr>
              <w:t>X</w:t>
            </w:r>
          </w:p>
        </w:tc>
        <w:tc>
          <w:tcPr>
            <w:tcW w:w="648" w:type="pct"/>
            <w:vAlign w:val="center"/>
          </w:tcPr>
          <w:p w14:paraId="0B490BBC" w14:textId="451F099B" w:rsidR="00463D09" w:rsidRPr="00D042B3" w:rsidRDefault="00463D09" w:rsidP="00463D09">
            <w:pPr>
              <w:jc w:val="center"/>
              <w:rPr>
                <w:sz w:val="20"/>
                <w:szCs w:val="20"/>
              </w:rPr>
            </w:pPr>
            <w:r>
              <w:rPr>
                <w:sz w:val="20"/>
                <w:szCs w:val="20"/>
              </w:rPr>
              <w:t>X</w:t>
            </w:r>
          </w:p>
        </w:tc>
      </w:tr>
      <w:tr w:rsidR="00463D09" w14:paraId="63A64162" w14:textId="0C53EBD0" w:rsidTr="00E725F6">
        <w:tc>
          <w:tcPr>
            <w:tcW w:w="1523" w:type="pct"/>
            <w:vAlign w:val="center"/>
          </w:tcPr>
          <w:p w14:paraId="6AC5C6AB" w14:textId="56539A7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log_distance_to_goal</w:t>
            </w:r>
            <w:proofErr w:type="spellEnd"/>
          </w:p>
        </w:tc>
        <w:tc>
          <w:tcPr>
            <w:tcW w:w="2076" w:type="pct"/>
          </w:tcPr>
          <w:p w14:paraId="40638555" w14:textId="5AF7356C" w:rsidR="00463D09" w:rsidRPr="00D042B3" w:rsidRDefault="00463D09" w:rsidP="00AC0C49">
            <w:pPr>
              <w:rPr>
                <w:sz w:val="20"/>
                <w:szCs w:val="20"/>
              </w:rPr>
            </w:pPr>
            <w:r w:rsidRPr="00D042B3">
              <w:rPr>
                <w:sz w:val="20"/>
                <w:szCs w:val="20"/>
              </w:rPr>
              <w:t>Logaritmo de la distancia entre el lugar del disparo y el centro de la portería.</w:t>
            </w:r>
          </w:p>
        </w:tc>
        <w:tc>
          <w:tcPr>
            <w:tcW w:w="753" w:type="pct"/>
            <w:vAlign w:val="center"/>
          </w:tcPr>
          <w:p w14:paraId="2F11859C" w14:textId="1456619A" w:rsidR="00463D09" w:rsidRPr="00D042B3" w:rsidRDefault="00463D09" w:rsidP="00463D09">
            <w:pPr>
              <w:jc w:val="center"/>
              <w:rPr>
                <w:sz w:val="20"/>
                <w:szCs w:val="20"/>
              </w:rPr>
            </w:pPr>
            <w:r>
              <w:rPr>
                <w:sz w:val="20"/>
                <w:szCs w:val="20"/>
              </w:rPr>
              <w:t>X</w:t>
            </w:r>
          </w:p>
        </w:tc>
        <w:tc>
          <w:tcPr>
            <w:tcW w:w="648" w:type="pct"/>
            <w:vAlign w:val="center"/>
          </w:tcPr>
          <w:p w14:paraId="0A8A4D1A" w14:textId="119CBD83" w:rsidR="00463D09" w:rsidRPr="00D042B3" w:rsidRDefault="00463D09" w:rsidP="00463D09">
            <w:pPr>
              <w:jc w:val="center"/>
              <w:rPr>
                <w:sz w:val="20"/>
                <w:szCs w:val="20"/>
              </w:rPr>
            </w:pPr>
            <w:r>
              <w:rPr>
                <w:sz w:val="20"/>
                <w:szCs w:val="20"/>
              </w:rPr>
              <w:t>X</w:t>
            </w:r>
          </w:p>
        </w:tc>
      </w:tr>
      <w:tr w:rsidR="00463D09" w14:paraId="4EDD7CF1" w14:textId="76BC9D4F" w:rsidTr="00E725F6">
        <w:tc>
          <w:tcPr>
            <w:tcW w:w="1523" w:type="pct"/>
            <w:vAlign w:val="center"/>
          </w:tcPr>
          <w:p w14:paraId="0144A736" w14:textId="54CD8FD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type_name</w:t>
            </w:r>
            <w:proofErr w:type="spellEnd"/>
          </w:p>
        </w:tc>
        <w:tc>
          <w:tcPr>
            <w:tcW w:w="2076" w:type="pct"/>
          </w:tcPr>
          <w:p w14:paraId="41CF7797" w14:textId="0A2FECB1" w:rsidR="00463D09" w:rsidRPr="00D042B3" w:rsidRDefault="00463D09" w:rsidP="00AC0C49">
            <w:pPr>
              <w:rPr>
                <w:sz w:val="20"/>
                <w:szCs w:val="20"/>
              </w:rPr>
            </w:pPr>
            <w:r w:rsidRPr="00D042B3">
              <w:rPr>
                <w:sz w:val="20"/>
                <w:szCs w:val="20"/>
              </w:rPr>
              <w:t xml:space="preserve">Juego abierto, </w:t>
            </w:r>
            <w:r>
              <w:rPr>
                <w:sz w:val="20"/>
                <w:szCs w:val="20"/>
              </w:rPr>
              <w:t xml:space="preserve">penalti, </w:t>
            </w:r>
            <w:r w:rsidRPr="00D042B3">
              <w:rPr>
                <w:sz w:val="20"/>
                <w:szCs w:val="20"/>
              </w:rPr>
              <w:t>tiro libre (si ha ocurrido menos de 10 segundos después del lanzamiento), córner (si ha ocurrido menos de 10 segundos después del lanzamiento) o saque de banda (si ha ocurrido menos de 10 segundos después del saque).</w:t>
            </w:r>
          </w:p>
        </w:tc>
        <w:tc>
          <w:tcPr>
            <w:tcW w:w="753" w:type="pct"/>
            <w:vAlign w:val="center"/>
          </w:tcPr>
          <w:p w14:paraId="732BFC8C" w14:textId="50EB016C" w:rsidR="00463D09" w:rsidRPr="00D042B3" w:rsidRDefault="00463D09" w:rsidP="00463D09">
            <w:pPr>
              <w:jc w:val="center"/>
              <w:rPr>
                <w:sz w:val="20"/>
                <w:szCs w:val="20"/>
              </w:rPr>
            </w:pPr>
            <w:r>
              <w:rPr>
                <w:sz w:val="20"/>
                <w:szCs w:val="20"/>
              </w:rPr>
              <w:t>X</w:t>
            </w:r>
          </w:p>
        </w:tc>
        <w:tc>
          <w:tcPr>
            <w:tcW w:w="648" w:type="pct"/>
            <w:vAlign w:val="center"/>
          </w:tcPr>
          <w:p w14:paraId="3CEBC8C0" w14:textId="4075D5B1" w:rsidR="00463D09" w:rsidRPr="00D042B3" w:rsidRDefault="00E725F6" w:rsidP="00463D09">
            <w:pPr>
              <w:jc w:val="center"/>
              <w:rPr>
                <w:sz w:val="20"/>
                <w:szCs w:val="20"/>
              </w:rPr>
            </w:pPr>
            <w:r>
              <w:rPr>
                <w:sz w:val="20"/>
                <w:szCs w:val="20"/>
              </w:rPr>
              <w:t>X</w:t>
            </w:r>
          </w:p>
        </w:tc>
      </w:tr>
      <w:tr w:rsidR="00463D09" w14:paraId="34812415" w14:textId="3C813AB4" w:rsidTr="00E725F6">
        <w:tc>
          <w:tcPr>
            <w:tcW w:w="1523" w:type="pct"/>
            <w:vAlign w:val="center"/>
          </w:tcPr>
          <w:p w14:paraId="2D9BCDDF" w14:textId="129B6AD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ne_on_one</w:t>
            </w:r>
            <w:proofErr w:type="spellEnd"/>
          </w:p>
        </w:tc>
        <w:tc>
          <w:tcPr>
            <w:tcW w:w="2076" w:type="pct"/>
          </w:tcPr>
          <w:p w14:paraId="4D35BBE7" w14:textId="366261E7" w:rsidR="00463D09" w:rsidRPr="00D042B3" w:rsidRDefault="00463D09" w:rsidP="00AC0C49">
            <w:pPr>
              <w:rPr>
                <w:sz w:val="20"/>
                <w:szCs w:val="20"/>
              </w:rPr>
            </w:pPr>
            <w:r w:rsidRPr="00D042B3">
              <w:rPr>
                <w:sz w:val="20"/>
                <w:szCs w:val="20"/>
              </w:rPr>
              <w:t xml:space="preserve">Si el disparo se realiza en una situación de 1 contra 1. </w:t>
            </w:r>
          </w:p>
        </w:tc>
        <w:tc>
          <w:tcPr>
            <w:tcW w:w="753" w:type="pct"/>
            <w:vAlign w:val="center"/>
          </w:tcPr>
          <w:p w14:paraId="6CE7DB00" w14:textId="62A27A14" w:rsidR="00463D09" w:rsidRPr="00D042B3" w:rsidRDefault="00463D09" w:rsidP="00463D09">
            <w:pPr>
              <w:jc w:val="center"/>
              <w:rPr>
                <w:sz w:val="20"/>
                <w:szCs w:val="20"/>
              </w:rPr>
            </w:pPr>
            <w:r>
              <w:rPr>
                <w:sz w:val="20"/>
                <w:szCs w:val="20"/>
              </w:rPr>
              <w:t>X</w:t>
            </w:r>
          </w:p>
        </w:tc>
        <w:tc>
          <w:tcPr>
            <w:tcW w:w="648" w:type="pct"/>
            <w:vAlign w:val="center"/>
          </w:tcPr>
          <w:p w14:paraId="44B5D3C5" w14:textId="77777777" w:rsidR="00463D09" w:rsidRPr="00D042B3" w:rsidRDefault="00463D09" w:rsidP="00463D09">
            <w:pPr>
              <w:jc w:val="center"/>
              <w:rPr>
                <w:sz w:val="20"/>
                <w:szCs w:val="20"/>
              </w:rPr>
            </w:pPr>
          </w:p>
        </w:tc>
      </w:tr>
      <w:tr w:rsidR="00463D09" w14:paraId="24683AD6" w14:textId="0E8A183E" w:rsidTr="00E725F6">
        <w:tc>
          <w:tcPr>
            <w:tcW w:w="1523" w:type="pct"/>
            <w:vAlign w:val="center"/>
          </w:tcPr>
          <w:p w14:paraId="1F1FECF7" w14:textId="25DDF828"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pen_goal</w:t>
            </w:r>
            <w:proofErr w:type="spellEnd"/>
          </w:p>
        </w:tc>
        <w:tc>
          <w:tcPr>
            <w:tcW w:w="2076" w:type="pct"/>
          </w:tcPr>
          <w:p w14:paraId="26D27981" w14:textId="400024CD" w:rsidR="00463D09" w:rsidRPr="00D042B3" w:rsidRDefault="00463D09" w:rsidP="00AC0C49">
            <w:pPr>
              <w:rPr>
                <w:sz w:val="20"/>
                <w:szCs w:val="20"/>
              </w:rPr>
            </w:pPr>
            <w:r w:rsidRPr="00D042B3">
              <w:rPr>
                <w:sz w:val="20"/>
                <w:szCs w:val="20"/>
              </w:rPr>
              <w:t>Si el disparo se realiza sin ningún rival en el camino.</w:t>
            </w:r>
          </w:p>
        </w:tc>
        <w:tc>
          <w:tcPr>
            <w:tcW w:w="753" w:type="pct"/>
            <w:vAlign w:val="center"/>
          </w:tcPr>
          <w:p w14:paraId="709E8E9A" w14:textId="0E32360C" w:rsidR="00463D09" w:rsidRPr="00D042B3" w:rsidRDefault="00463D09" w:rsidP="00463D09">
            <w:pPr>
              <w:jc w:val="center"/>
              <w:rPr>
                <w:sz w:val="20"/>
                <w:szCs w:val="20"/>
              </w:rPr>
            </w:pPr>
            <w:r>
              <w:rPr>
                <w:sz w:val="20"/>
                <w:szCs w:val="20"/>
              </w:rPr>
              <w:t>X</w:t>
            </w:r>
          </w:p>
        </w:tc>
        <w:tc>
          <w:tcPr>
            <w:tcW w:w="648" w:type="pct"/>
            <w:vAlign w:val="center"/>
          </w:tcPr>
          <w:p w14:paraId="62D0B6AC" w14:textId="77777777" w:rsidR="00463D09" w:rsidRPr="00D042B3" w:rsidRDefault="00463D09" w:rsidP="00463D09">
            <w:pPr>
              <w:jc w:val="center"/>
              <w:rPr>
                <w:sz w:val="20"/>
                <w:szCs w:val="20"/>
              </w:rPr>
            </w:pPr>
          </w:p>
        </w:tc>
      </w:tr>
      <w:tr w:rsidR="00463D09" w14:paraId="3DB5429A" w14:textId="7BFCCE81" w:rsidTr="00E725F6">
        <w:tc>
          <w:tcPr>
            <w:tcW w:w="1523" w:type="pct"/>
            <w:vAlign w:val="center"/>
          </w:tcPr>
          <w:p w14:paraId="6CF725E7" w14:textId="6057BEB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under_pressure</w:t>
            </w:r>
            <w:proofErr w:type="spellEnd"/>
          </w:p>
        </w:tc>
        <w:tc>
          <w:tcPr>
            <w:tcW w:w="2076" w:type="pct"/>
          </w:tcPr>
          <w:p w14:paraId="6075FDBC" w14:textId="5B57765C" w:rsidR="00463D09" w:rsidRPr="00D042B3" w:rsidRDefault="00463D09" w:rsidP="00AC0C49">
            <w:pPr>
              <w:rPr>
                <w:sz w:val="20"/>
                <w:szCs w:val="20"/>
              </w:rPr>
            </w:pPr>
            <w:r w:rsidRPr="00D042B3">
              <w:rPr>
                <w:sz w:val="20"/>
                <w:szCs w:val="20"/>
              </w:rPr>
              <w:t xml:space="preserve">Cuando el disparo empieza o termina simultáneamente a un evento de presión por parte del rival. </w:t>
            </w:r>
            <w:r w:rsidRPr="00D042B3">
              <w:rPr>
                <w:sz w:val="20"/>
                <w:szCs w:val="20"/>
              </w:rPr>
              <w:fldChar w:fldCharType="begin"/>
            </w:r>
            <w:r w:rsidRPr="00D042B3">
              <w:rPr>
                <w:sz w:val="20"/>
                <w:szCs w:val="20"/>
              </w:rPr>
              <w:instrText xml:space="preserve"> ADDIN ZOTERO_ITEM CSL_CITATION {"citationID":"p2r8BpGz","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Pr="00D042B3">
              <w:rPr>
                <w:sz w:val="20"/>
                <w:szCs w:val="20"/>
              </w:rPr>
              <w:fldChar w:fldCharType="separate"/>
            </w:r>
            <w:r w:rsidRPr="00D042B3">
              <w:rPr>
                <w:rFonts w:cs="Arial"/>
                <w:sz w:val="20"/>
                <w:szCs w:val="20"/>
              </w:rPr>
              <w:t>(StatsBomb, 2019)</w:t>
            </w:r>
            <w:r w:rsidRPr="00D042B3">
              <w:rPr>
                <w:sz w:val="20"/>
                <w:szCs w:val="20"/>
              </w:rPr>
              <w:fldChar w:fldCharType="end"/>
            </w:r>
          </w:p>
        </w:tc>
        <w:tc>
          <w:tcPr>
            <w:tcW w:w="753" w:type="pct"/>
            <w:vAlign w:val="center"/>
          </w:tcPr>
          <w:p w14:paraId="3B829347" w14:textId="5C12AA84" w:rsidR="00463D09" w:rsidRPr="00D042B3" w:rsidRDefault="00463D09" w:rsidP="00463D09">
            <w:pPr>
              <w:jc w:val="center"/>
              <w:rPr>
                <w:sz w:val="20"/>
                <w:szCs w:val="20"/>
              </w:rPr>
            </w:pPr>
            <w:r>
              <w:rPr>
                <w:sz w:val="20"/>
                <w:szCs w:val="20"/>
              </w:rPr>
              <w:t>X</w:t>
            </w:r>
          </w:p>
        </w:tc>
        <w:tc>
          <w:tcPr>
            <w:tcW w:w="648" w:type="pct"/>
            <w:vAlign w:val="center"/>
          </w:tcPr>
          <w:p w14:paraId="2C8B2BE4" w14:textId="77777777" w:rsidR="00463D09" w:rsidRPr="00D042B3" w:rsidRDefault="00463D09" w:rsidP="00463D09">
            <w:pPr>
              <w:jc w:val="center"/>
              <w:rPr>
                <w:sz w:val="20"/>
                <w:szCs w:val="20"/>
              </w:rPr>
            </w:pPr>
          </w:p>
        </w:tc>
      </w:tr>
      <w:tr w:rsidR="00463D09" w14:paraId="1F920659" w14:textId="721F9B92" w:rsidTr="00E725F6">
        <w:tc>
          <w:tcPr>
            <w:tcW w:w="1523" w:type="pct"/>
            <w:vAlign w:val="center"/>
          </w:tcPr>
          <w:p w14:paraId="44BDAF15" w14:textId="0CB0E4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unter_attack</w:t>
            </w:r>
            <w:proofErr w:type="spellEnd"/>
          </w:p>
        </w:tc>
        <w:tc>
          <w:tcPr>
            <w:tcW w:w="2076" w:type="pct"/>
          </w:tcPr>
          <w:p w14:paraId="3BF295D7" w14:textId="3D6D9250" w:rsidR="00463D09" w:rsidRPr="00D042B3" w:rsidRDefault="00463D09" w:rsidP="00AC0C49">
            <w:pPr>
              <w:rPr>
                <w:sz w:val="20"/>
                <w:szCs w:val="20"/>
              </w:rPr>
            </w:pPr>
            <w:r w:rsidRPr="00D042B3">
              <w:rPr>
                <w:sz w:val="20"/>
                <w:szCs w:val="20"/>
              </w:rPr>
              <w:t xml:space="preserve">Si el disparo se realiza durante un contraataque (robar el balón y atacar rápidamente). </w:t>
            </w:r>
            <w:r w:rsidRPr="00D042B3">
              <w:rPr>
                <w:sz w:val="20"/>
                <w:szCs w:val="20"/>
              </w:rPr>
              <w:fldChar w:fldCharType="begin"/>
            </w:r>
            <w:r w:rsidRPr="00D042B3">
              <w:rPr>
                <w:sz w:val="20"/>
                <w:szCs w:val="20"/>
              </w:rPr>
              <w:instrText xml:space="preserve"> ADDIN ZOTERO_ITEM CSL_CITATION {"citationID":"M1AEuvmG","properties":{"formattedCitation":"(StatsBomb, 2019; WyScout, 2018)","plainCitation":"(StatsBomb, 2019; WyScout, 2018)","noteIndex":0},"citationItems":[{"id":96,"uris":["http://zotero.org/users/7978684/items/KQDCJ5KE"],"uri":["http://zotero.org/users/7978684/items/KQDCJ5KE"],"itemData":{"id":96,"type":"article","language":"en","title":"StatsBomb Open Events Structure and Data Specification v4.0.0","author":[{"family":"StatsBomb","given":""}],"accessed":{"date-parts":[["2021",5,15]]},"issued":{"date-parts":[["2019",5,8]]}}},{"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Pr="00D042B3">
              <w:rPr>
                <w:sz w:val="20"/>
                <w:szCs w:val="20"/>
              </w:rPr>
              <w:fldChar w:fldCharType="separate"/>
            </w:r>
            <w:r w:rsidRPr="00D042B3">
              <w:rPr>
                <w:rFonts w:cs="Arial"/>
                <w:sz w:val="20"/>
                <w:szCs w:val="20"/>
              </w:rPr>
              <w:t>(StatsBomb, 2019; WyScout, 2018)</w:t>
            </w:r>
            <w:r w:rsidRPr="00D042B3">
              <w:rPr>
                <w:sz w:val="20"/>
                <w:szCs w:val="20"/>
              </w:rPr>
              <w:fldChar w:fldCharType="end"/>
            </w:r>
          </w:p>
        </w:tc>
        <w:tc>
          <w:tcPr>
            <w:tcW w:w="753" w:type="pct"/>
            <w:vAlign w:val="center"/>
          </w:tcPr>
          <w:p w14:paraId="3DD77A8C" w14:textId="0E653799" w:rsidR="00463D09" w:rsidRPr="00D042B3" w:rsidRDefault="00463D09" w:rsidP="00463D09">
            <w:pPr>
              <w:jc w:val="center"/>
              <w:rPr>
                <w:sz w:val="20"/>
                <w:szCs w:val="20"/>
              </w:rPr>
            </w:pPr>
            <w:r>
              <w:rPr>
                <w:sz w:val="20"/>
                <w:szCs w:val="20"/>
              </w:rPr>
              <w:t>X</w:t>
            </w:r>
          </w:p>
        </w:tc>
        <w:tc>
          <w:tcPr>
            <w:tcW w:w="648" w:type="pct"/>
            <w:vAlign w:val="center"/>
          </w:tcPr>
          <w:p w14:paraId="41A036C3" w14:textId="53248429" w:rsidR="00463D09" w:rsidRPr="00D042B3" w:rsidRDefault="00463D09" w:rsidP="00463D09">
            <w:pPr>
              <w:jc w:val="center"/>
              <w:rPr>
                <w:sz w:val="20"/>
                <w:szCs w:val="20"/>
              </w:rPr>
            </w:pPr>
            <w:r>
              <w:rPr>
                <w:sz w:val="20"/>
                <w:szCs w:val="20"/>
              </w:rPr>
              <w:t>X</w:t>
            </w:r>
          </w:p>
        </w:tc>
      </w:tr>
      <w:tr w:rsidR="00463D09" w14:paraId="14B3CBCB" w14:textId="3A61A118" w:rsidTr="00E725F6">
        <w:tc>
          <w:tcPr>
            <w:tcW w:w="1523" w:type="pct"/>
            <w:vAlign w:val="center"/>
          </w:tcPr>
          <w:p w14:paraId="1AEAEE65" w14:textId="36DA355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fast_break</w:t>
            </w:r>
            <w:proofErr w:type="spellEnd"/>
          </w:p>
        </w:tc>
        <w:tc>
          <w:tcPr>
            <w:tcW w:w="2076" w:type="pct"/>
          </w:tcPr>
          <w:p w14:paraId="41C85F0D" w14:textId="312759D7" w:rsidR="00463D09" w:rsidRPr="00D042B3" w:rsidRDefault="00463D09" w:rsidP="00AC0C49">
            <w:pPr>
              <w:rPr>
                <w:sz w:val="20"/>
                <w:szCs w:val="20"/>
              </w:rPr>
            </w:pPr>
            <w:r w:rsidRPr="00D042B3">
              <w:rPr>
                <w:sz w:val="20"/>
                <w:szCs w:val="20"/>
              </w:rPr>
              <w:t>Si el disparo se realiza en un ataque rápido (robar el balón en tercio de campo propio y disparar en el último cuarto en menos de 25 segundos.</w:t>
            </w:r>
            <w:r>
              <w:rPr>
                <w:sz w:val="20"/>
                <w:szCs w:val="20"/>
              </w:rPr>
              <w:t xml:space="preserve"> </w:t>
            </w:r>
            <w:r>
              <w:rPr>
                <w:sz w:val="20"/>
                <w:szCs w:val="20"/>
              </w:rPr>
              <w:fldChar w:fldCharType="begin"/>
            </w:r>
            <w:r>
              <w:rPr>
                <w:sz w:val="20"/>
                <w:szCs w:val="20"/>
              </w:rPr>
              <w:instrText xml:space="preserve"> ADDIN ZOTERO_ITEM CSL_CITATION {"citationID":"qJL7waz9","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42B3">
              <w:rPr>
                <w:rFonts w:cs="Arial"/>
                <w:sz w:val="20"/>
              </w:rPr>
              <w:t>(Rowlinson, 2020b)</w:t>
            </w:r>
            <w:r>
              <w:rPr>
                <w:sz w:val="20"/>
                <w:szCs w:val="20"/>
              </w:rPr>
              <w:fldChar w:fldCharType="end"/>
            </w:r>
          </w:p>
        </w:tc>
        <w:tc>
          <w:tcPr>
            <w:tcW w:w="753" w:type="pct"/>
            <w:vAlign w:val="center"/>
          </w:tcPr>
          <w:p w14:paraId="257DCEF3" w14:textId="219C90A1" w:rsidR="00463D09" w:rsidRPr="00D042B3" w:rsidRDefault="00463D09" w:rsidP="00463D09">
            <w:pPr>
              <w:jc w:val="center"/>
              <w:rPr>
                <w:sz w:val="20"/>
                <w:szCs w:val="20"/>
              </w:rPr>
            </w:pPr>
            <w:r>
              <w:rPr>
                <w:sz w:val="20"/>
                <w:szCs w:val="20"/>
              </w:rPr>
              <w:t>X</w:t>
            </w:r>
          </w:p>
        </w:tc>
        <w:tc>
          <w:tcPr>
            <w:tcW w:w="648" w:type="pct"/>
            <w:vAlign w:val="center"/>
          </w:tcPr>
          <w:p w14:paraId="4E6DEFC8" w14:textId="0393C15E" w:rsidR="00463D09" w:rsidRPr="00D042B3" w:rsidRDefault="00E725F6" w:rsidP="00463D09">
            <w:pPr>
              <w:jc w:val="center"/>
              <w:rPr>
                <w:sz w:val="20"/>
                <w:szCs w:val="20"/>
              </w:rPr>
            </w:pPr>
            <w:r>
              <w:rPr>
                <w:sz w:val="20"/>
                <w:szCs w:val="20"/>
              </w:rPr>
              <w:t>X</w:t>
            </w:r>
          </w:p>
        </w:tc>
      </w:tr>
      <w:tr w:rsidR="00463D09" w14:paraId="44C6617E" w14:textId="6A94B23B" w:rsidTr="00E725F6">
        <w:tc>
          <w:tcPr>
            <w:tcW w:w="1523" w:type="pct"/>
            <w:vAlign w:val="center"/>
          </w:tcPr>
          <w:p w14:paraId="052DD6F8" w14:textId="6F61423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trong_foot</w:t>
            </w:r>
            <w:proofErr w:type="spellEnd"/>
          </w:p>
        </w:tc>
        <w:tc>
          <w:tcPr>
            <w:tcW w:w="2076" w:type="pct"/>
          </w:tcPr>
          <w:p w14:paraId="4A9CAC5A" w14:textId="694614A3" w:rsidR="00463D09" w:rsidRPr="00D042B3" w:rsidRDefault="00463D09" w:rsidP="00AC0C49">
            <w:pPr>
              <w:rPr>
                <w:sz w:val="20"/>
                <w:szCs w:val="20"/>
              </w:rPr>
            </w:pPr>
            <w:r>
              <w:rPr>
                <w:sz w:val="20"/>
                <w:szCs w:val="20"/>
              </w:rPr>
              <w:t>Si el disparo se ha realizado con la pierna buena/más utilizada.</w:t>
            </w:r>
          </w:p>
        </w:tc>
        <w:tc>
          <w:tcPr>
            <w:tcW w:w="753" w:type="pct"/>
            <w:vAlign w:val="center"/>
          </w:tcPr>
          <w:p w14:paraId="4E30EAFA" w14:textId="1FC69DB3" w:rsidR="00463D09" w:rsidRDefault="00463D09" w:rsidP="00463D09">
            <w:pPr>
              <w:jc w:val="center"/>
              <w:rPr>
                <w:sz w:val="20"/>
                <w:szCs w:val="20"/>
              </w:rPr>
            </w:pPr>
            <w:r>
              <w:rPr>
                <w:sz w:val="20"/>
                <w:szCs w:val="20"/>
              </w:rPr>
              <w:t>X</w:t>
            </w:r>
          </w:p>
        </w:tc>
        <w:tc>
          <w:tcPr>
            <w:tcW w:w="648" w:type="pct"/>
            <w:vAlign w:val="center"/>
          </w:tcPr>
          <w:p w14:paraId="658674D2" w14:textId="3AEEFC8D" w:rsidR="00463D09" w:rsidRDefault="00463D09" w:rsidP="00463D09">
            <w:pPr>
              <w:jc w:val="center"/>
              <w:rPr>
                <w:sz w:val="20"/>
                <w:szCs w:val="20"/>
              </w:rPr>
            </w:pPr>
            <w:r>
              <w:rPr>
                <w:sz w:val="20"/>
                <w:szCs w:val="20"/>
              </w:rPr>
              <w:t>X</w:t>
            </w:r>
          </w:p>
        </w:tc>
      </w:tr>
      <w:tr w:rsidR="00463D09" w14:paraId="7311501C" w14:textId="723C9200" w:rsidTr="00E725F6">
        <w:tc>
          <w:tcPr>
            <w:tcW w:w="1523" w:type="pct"/>
            <w:vAlign w:val="center"/>
          </w:tcPr>
          <w:p w14:paraId="71BF7678" w14:textId="42C14962"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body_part_name</w:t>
            </w:r>
            <w:proofErr w:type="spellEnd"/>
          </w:p>
        </w:tc>
        <w:tc>
          <w:tcPr>
            <w:tcW w:w="2076" w:type="pct"/>
          </w:tcPr>
          <w:p w14:paraId="5930BBAC" w14:textId="7420818C" w:rsidR="00463D09" w:rsidRPr="00D042B3" w:rsidRDefault="00463D09" w:rsidP="00AC0C49">
            <w:pPr>
              <w:rPr>
                <w:sz w:val="20"/>
                <w:szCs w:val="20"/>
              </w:rPr>
            </w:pPr>
            <w:r>
              <w:rPr>
                <w:sz w:val="20"/>
                <w:szCs w:val="20"/>
              </w:rPr>
              <w:t>Parte del cuerpo del disparo (pierna derecha, pierna izquierda u otro).</w:t>
            </w:r>
          </w:p>
        </w:tc>
        <w:tc>
          <w:tcPr>
            <w:tcW w:w="753" w:type="pct"/>
            <w:vAlign w:val="center"/>
          </w:tcPr>
          <w:p w14:paraId="0B4BD103" w14:textId="10A83359" w:rsidR="00463D09" w:rsidRDefault="00463D09" w:rsidP="00463D09">
            <w:pPr>
              <w:jc w:val="center"/>
              <w:rPr>
                <w:sz w:val="20"/>
                <w:szCs w:val="20"/>
              </w:rPr>
            </w:pPr>
            <w:r>
              <w:rPr>
                <w:sz w:val="20"/>
                <w:szCs w:val="20"/>
              </w:rPr>
              <w:t>X</w:t>
            </w:r>
          </w:p>
        </w:tc>
        <w:tc>
          <w:tcPr>
            <w:tcW w:w="648" w:type="pct"/>
            <w:vAlign w:val="center"/>
          </w:tcPr>
          <w:p w14:paraId="18B9F18E" w14:textId="7D5B7706" w:rsidR="00463D09" w:rsidRDefault="00463D09" w:rsidP="00463D09">
            <w:pPr>
              <w:jc w:val="center"/>
              <w:rPr>
                <w:sz w:val="20"/>
                <w:szCs w:val="20"/>
              </w:rPr>
            </w:pPr>
            <w:r>
              <w:rPr>
                <w:sz w:val="20"/>
                <w:szCs w:val="20"/>
              </w:rPr>
              <w:t>X</w:t>
            </w:r>
          </w:p>
        </w:tc>
      </w:tr>
      <w:tr w:rsidR="00463D09" w14:paraId="0F3612CE" w14:textId="30748943" w:rsidTr="00E725F6">
        <w:tc>
          <w:tcPr>
            <w:tcW w:w="1523" w:type="pct"/>
            <w:vAlign w:val="center"/>
          </w:tcPr>
          <w:p w14:paraId="14B07317" w14:textId="1DEB046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w:t>
            </w:r>
            <w:proofErr w:type="spellEnd"/>
          </w:p>
        </w:tc>
        <w:tc>
          <w:tcPr>
            <w:tcW w:w="2076" w:type="pct"/>
          </w:tcPr>
          <w:p w14:paraId="503BF393" w14:textId="39207474" w:rsidR="00463D09" w:rsidRPr="00FB5227" w:rsidRDefault="00463D09" w:rsidP="00AC0C49">
            <w:pPr>
              <w:rPr>
                <w:sz w:val="20"/>
                <w:szCs w:val="20"/>
              </w:rPr>
            </w:pPr>
            <w:r w:rsidRPr="00FB5227">
              <w:rPr>
                <w:sz w:val="20"/>
                <w:szCs w:val="20"/>
              </w:rPr>
              <w:t xml:space="preserve">Zona de disparo. Ver </w:t>
            </w:r>
            <w:r w:rsidRPr="00FB5227">
              <w:rPr>
                <w:sz w:val="20"/>
                <w:szCs w:val="20"/>
              </w:rPr>
              <w:fldChar w:fldCharType="begin"/>
            </w:r>
            <w:r w:rsidRPr="00FB5227">
              <w:rPr>
                <w:sz w:val="20"/>
                <w:szCs w:val="20"/>
              </w:rPr>
              <w:instrText xml:space="preserve"> REF _Ref79596371 \h </w:instrText>
            </w:r>
            <w:r>
              <w:rPr>
                <w:sz w:val="20"/>
                <w:szCs w:val="20"/>
              </w:rPr>
              <w:instrText xml:space="preserve"> \* MERGEFORMAT </w:instrText>
            </w:r>
            <w:r w:rsidRPr="00FB5227">
              <w:rPr>
                <w:sz w:val="20"/>
                <w:szCs w:val="20"/>
              </w:rPr>
            </w:r>
            <w:r w:rsidRPr="00FB5227">
              <w:rPr>
                <w:sz w:val="20"/>
                <w:szCs w:val="20"/>
              </w:rPr>
              <w:fldChar w:fldCharType="separate"/>
            </w:r>
            <w:r w:rsidRPr="00FB5227">
              <w:rPr>
                <w:sz w:val="20"/>
                <w:szCs w:val="20"/>
              </w:rPr>
              <w:t xml:space="preserve">Ilustración </w:t>
            </w:r>
            <w:r w:rsidRPr="00FB5227">
              <w:rPr>
                <w:noProof/>
                <w:sz w:val="20"/>
                <w:szCs w:val="20"/>
              </w:rPr>
              <w:t>9</w:t>
            </w:r>
            <w:r w:rsidRPr="00FB5227">
              <w:rPr>
                <w:sz w:val="20"/>
                <w:szCs w:val="20"/>
              </w:rPr>
              <w:fldChar w:fldCharType="end"/>
            </w:r>
            <w:r w:rsidRPr="00FB5227">
              <w:rPr>
                <w:sz w:val="20"/>
                <w:szCs w:val="20"/>
              </w:rPr>
              <w:t>.</w:t>
            </w:r>
          </w:p>
        </w:tc>
        <w:tc>
          <w:tcPr>
            <w:tcW w:w="753" w:type="pct"/>
            <w:vAlign w:val="center"/>
          </w:tcPr>
          <w:p w14:paraId="27142DDC" w14:textId="7A0799E7" w:rsidR="00463D09" w:rsidRPr="00FB5227" w:rsidRDefault="00463D09" w:rsidP="00463D09">
            <w:pPr>
              <w:jc w:val="center"/>
              <w:rPr>
                <w:sz w:val="20"/>
                <w:szCs w:val="20"/>
              </w:rPr>
            </w:pPr>
            <w:r>
              <w:rPr>
                <w:sz w:val="20"/>
                <w:szCs w:val="20"/>
              </w:rPr>
              <w:t>X</w:t>
            </w:r>
          </w:p>
        </w:tc>
        <w:tc>
          <w:tcPr>
            <w:tcW w:w="648" w:type="pct"/>
            <w:vAlign w:val="center"/>
          </w:tcPr>
          <w:p w14:paraId="01C29D6B" w14:textId="38F21E29" w:rsidR="00463D09" w:rsidRPr="00FB5227" w:rsidRDefault="00463D09" w:rsidP="00463D09">
            <w:pPr>
              <w:jc w:val="center"/>
              <w:rPr>
                <w:sz w:val="20"/>
                <w:szCs w:val="20"/>
              </w:rPr>
            </w:pPr>
            <w:r>
              <w:rPr>
                <w:sz w:val="20"/>
                <w:szCs w:val="20"/>
              </w:rPr>
              <w:t>X</w:t>
            </w:r>
          </w:p>
        </w:tc>
      </w:tr>
      <w:tr w:rsidR="00463D09" w14:paraId="21E1737B" w14:textId="221DCFB0" w:rsidTr="00E725F6">
        <w:tc>
          <w:tcPr>
            <w:tcW w:w="1523" w:type="pct"/>
            <w:vAlign w:val="center"/>
          </w:tcPr>
          <w:p w14:paraId="508AE7C0" w14:textId="0969C1A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number</w:t>
            </w:r>
            <w:proofErr w:type="spellEnd"/>
          </w:p>
        </w:tc>
        <w:tc>
          <w:tcPr>
            <w:tcW w:w="2076" w:type="pct"/>
          </w:tcPr>
          <w:p w14:paraId="7BE9A3B0" w14:textId="2F266754" w:rsidR="00463D09" w:rsidRPr="00D042B3" w:rsidRDefault="00463D09" w:rsidP="00AC0C49">
            <w:pPr>
              <w:rPr>
                <w:sz w:val="20"/>
                <w:szCs w:val="20"/>
              </w:rPr>
            </w:pPr>
            <w:r>
              <w:rPr>
                <w:sz w:val="20"/>
                <w:szCs w:val="20"/>
              </w:rPr>
              <w:t>Número de disparo del equipo en el partido.</w:t>
            </w:r>
          </w:p>
        </w:tc>
        <w:tc>
          <w:tcPr>
            <w:tcW w:w="753" w:type="pct"/>
            <w:vAlign w:val="center"/>
          </w:tcPr>
          <w:p w14:paraId="6EF68BBC" w14:textId="1212E5D3" w:rsidR="00463D09" w:rsidRDefault="00463D09" w:rsidP="00463D09">
            <w:pPr>
              <w:jc w:val="center"/>
              <w:rPr>
                <w:sz w:val="20"/>
                <w:szCs w:val="20"/>
              </w:rPr>
            </w:pPr>
            <w:r>
              <w:rPr>
                <w:sz w:val="20"/>
                <w:szCs w:val="20"/>
              </w:rPr>
              <w:t>X</w:t>
            </w:r>
          </w:p>
        </w:tc>
        <w:tc>
          <w:tcPr>
            <w:tcW w:w="648" w:type="pct"/>
            <w:vAlign w:val="center"/>
          </w:tcPr>
          <w:p w14:paraId="6CB56728" w14:textId="3B7BE3D6" w:rsidR="00463D09" w:rsidRDefault="00463D09" w:rsidP="00463D09">
            <w:pPr>
              <w:jc w:val="center"/>
              <w:rPr>
                <w:sz w:val="20"/>
                <w:szCs w:val="20"/>
              </w:rPr>
            </w:pPr>
            <w:r>
              <w:rPr>
                <w:sz w:val="20"/>
                <w:szCs w:val="20"/>
              </w:rPr>
              <w:t>X</w:t>
            </w:r>
          </w:p>
        </w:tc>
      </w:tr>
      <w:tr w:rsidR="00463D09" w14:paraId="53BE30A6" w14:textId="064360AC" w:rsidTr="00E725F6">
        <w:tc>
          <w:tcPr>
            <w:tcW w:w="1523" w:type="pct"/>
            <w:vAlign w:val="center"/>
          </w:tcPr>
          <w:p w14:paraId="7D30D69F" w14:textId="6F1D95A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number</w:t>
            </w:r>
            <w:proofErr w:type="spellEnd"/>
          </w:p>
        </w:tc>
        <w:tc>
          <w:tcPr>
            <w:tcW w:w="2076" w:type="pct"/>
          </w:tcPr>
          <w:p w14:paraId="55A695EF" w14:textId="75312B5E" w:rsidR="00463D09" w:rsidRPr="00D042B3" w:rsidRDefault="00463D09" w:rsidP="00AC0C49">
            <w:pPr>
              <w:rPr>
                <w:sz w:val="20"/>
                <w:szCs w:val="20"/>
              </w:rPr>
            </w:pPr>
            <w:r>
              <w:rPr>
                <w:sz w:val="20"/>
                <w:szCs w:val="20"/>
              </w:rPr>
              <w:t>Número de disparo del equipo en el partido y en una zona concreta.</w:t>
            </w:r>
          </w:p>
        </w:tc>
        <w:tc>
          <w:tcPr>
            <w:tcW w:w="753" w:type="pct"/>
            <w:vAlign w:val="center"/>
          </w:tcPr>
          <w:p w14:paraId="6B094AB3" w14:textId="4465D7C1" w:rsidR="00463D09" w:rsidRDefault="00463D09" w:rsidP="00463D09">
            <w:pPr>
              <w:jc w:val="center"/>
              <w:rPr>
                <w:sz w:val="20"/>
                <w:szCs w:val="20"/>
              </w:rPr>
            </w:pPr>
            <w:r>
              <w:rPr>
                <w:sz w:val="20"/>
                <w:szCs w:val="20"/>
              </w:rPr>
              <w:t>X</w:t>
            </w:r>
          </w:p>
        </w:tc>
        <w:tc>
          <w:tcPr>
            <w:tcW w:w="648" w:type="pct"/>
            <w:vAlign w:val="center"/>
          </w:tcPr>
          <w:p w14:paraId="61E052C4" w14:textId="1AE05386" w:rsidR="00463D09" w:rsidRDefault="00463D09" w:rsidP="00463D09">
            <w:pPr>
              <w:jc w:val="center"/>
              <w:rPr>
                <w:sz w:val="20"/>
                <w:szCs w:val="20"/>
              </w:rPr>
            </w:pPr>
            <w:r>
              <w:rPr>
                <w:sz w:val="20"/>
                <w:szCs w:val="20"/>
              </w:rPr>
              <w:t>X</w:t>
            </w:r>
          </w:p>
        </w:tc>
      </w:tr>
      <w:tr w:rsidR="00463D09" w14:paraId="1E690CE1" w14:textId="75D41074" w:rsidTr="00E725F6">
        <w:tc>
          <w:tcPr>
            <w:tcW w:w="1523" w:type="pct"/>
            <w:vAlign w:val="center"/>
          </w:tcPr>
          <w:p w14:paraId="09EB6552" w14:textId="699F97B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player_number</w:t>
            </w:r>
            <w:proofErr w:type="spellEnd"/>
          </w:p>
        </w:tc>
        <w:tc>
          <w:tcPr>
            <w:tcW w:w="2076" w:type="pct"/>
          </w:tcPr>
          <w:p w14:paraId="269AB276" w14:textId="1D078BC8" w:rsidR="00463D09" w:rsidRPr="00D042B3" w:rsidRDefault="00463D09" w:rsidP="00AC0C49">
            <w:pPr>
              <w:rPr>
                <w:sz w:val="20"/>
                <w:szCs w:val="20"/>
              </w:rPr>
            </w:pPr>
            <w:r>
              <w:rPr>
                <w:sz w:val="20"/>
                <w:szCs w:val="20"/>
              </w:rPr>
              <w:t>Número de disparo del futbolista en el partido.</w:t>
            </w:r>
          </w:p>
        </w:tc>
        <w:tc>
          <w:tcPr>
            <w:tcW w:w="753" w:type="pct"/>
            <w:vAlign w:val="center"/>
          </w:tcPr>
          <w:p w14:paraId="7990BB02" w14:textId="5489C560" w:rsidR="00463D09" w:rsidRDefault="00463D09" w:rsidP="00463D09">
            <w:pPr>
              <w:jc w:val="center"/>
              <w:rPr>
                <w:sz w:val="20"/>
                <w:szCs w:val="20"/>
              </w:rPr>
            </w:pPr>
            <w:r>
              <w:rPr>
                <w:sz w:val="20"/>
                <w:szCs w:val="20"/>
              </w:rPr>
              <w:t>X</w:t>
            </w:r>
          </w:p>
        </w:tc>
        <w:tc>
          <w:tcPr>
            <w:tcW w:w="648" w:type="pct"/>
            <w:vAlign w:val="center"/>
          </w:tcPr>
          <w:p w14:paraId="63881784" w14:textId="2AF0F9CC" w:rsidR="00463D09" w:rsidRDefault="00463D09" w:rsidP="00463D09">
            <w:pPr>
              <w:jc w:val="center"/>
              <w:rPr>
                <w:sz w:val="20"/>
                <w:szCs w:val="20"/>
              </w:rPr>
            </w:pPr>
            <w:r>
              <w:rPr>
                <w:sz w:val="20"/>
                <w:szCs w:val="20"/>
              </w:rPr>
              <w:t>X</w:t>
            </w:r>
          </w:p>
        </w:tc>
      </w:tr>
      <w:tr w:rsidR="00463D09" w14:paraId="0FC41143" w14:textId="76FB1A03" w:rsidTr="00E725F6">
        <w:tc>
          <w:tcPr>
            <w:tcW w:w="1523" w:type="pct"/>
            <w:vAlign w:val="center"/>
          </w:tcPr>
          <w:p w14:paraId="75810BF9" w14:textId="378BA6B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player_number</w:t>
            </w:r>
            <w:proofErr w:type="spellEnd"/>
          </w:p>
        </w:tc>
        <w:tc>
          <w:tcPr>
            <w:tcW w:w="2076" w:type="pct"/>
          </w:tcPr>
          <w:p w14:paraId="72B55919" w14:textId="3DBC6C42" w:rsidR="00463D09" w:rsidRPr="00D042B3" w:rsidRDefault="00463D09" w:rsidP="00AC0C49">
            <w:pPr>
              <w:rPr>
                <w:sz w:val="20"/>
                <w:szCs w:val="20"/>
              </w:rPr>
            </w:pPr>
            <w:r>
              <w:rPr>
                <w:sz w:val="20"/>
                <w:szCs w:val="20"/>
              </w:rPr>
              <w:t>Número de disparo del futbolista en el partido y en una zona concreta.</w:t>
            </w:r>
          </w:p>
        </w:tc>
        <w:tc>
          <w:tcPr>
            <w:tcW w:w="753" w:type="pct"/>
            <w:vAlign w:val="center"/>
          </w:tcPr>
          <w:p w14:paraId="3921953E" w14:textId="2B1B61F5" w:rsidR="00463D09" w:rsidRDefault="00463D09" w:rsidP="00463D09">
            <w:pPr>
              <w:jc w:val="center"/>
              <w:rPr>
                <w:sz w:val="20"/>
                <w:szCs w:val="20"/>
              </w:rPr>
            </w:pPr>
            <w:r>
              <w:rPr>
                <w:sz w:val="20"/>
                <w:szCs w:val="20"/>
              </w:rPr>
              <w:t>X</w:t>
            </w:r>
          </w:p>
        </w:tc>
        <w:tc>
          <w:tcPr>
            <w:tcW w:w="648" w:type="pct"/>
            <w:vAlign w:val="center"/>
          </w:tcPr>
          <w:p w14:paraId="1A21D6FC" w14:textId="79ABD0D6" w:rsidR="00463D09" w:rsidRDefault="00463D09" w:rsidP="00463D09">
            <w:pPr>
              <w:jc w:val="center"/>
              <w:rPr>
                <w:sz w:val="20"/>
                <w:szCs w:val="20"/>
              </w:rPr>
            </w:pPr>
            <w:r>
              <w:rPr>
                <w:sz w:val="20"/>
                <w:szCs w:val="20"/>
              </w:rPr>
              <w:t>X</w:t>
            </w:r>
          </w:p>
        </w:tc>
      </w:tr>
      <w:tr w:rsidR="00463D09" w14:paraId="07935AC9" w14:textId="1F41389F" w:rsidTr="00E725F6">
        <w:tc>
          <w:tcPr>
            <w:tcW w:w="1523" w:type="pct"/>
            <w:vAlign w:val="center"/>
          </w:tcPr>
          <w:p w14:paraId="29C1337B" w14:textId="16C19F9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ssist_type</w:t>
            </w:r>
            <w:proofErr w:type="spellEnd"/>
          </w:p>
        </w:tc>
        <w:tc>
          <w:tcPr>
            <w:tcW w:w="2076" w:type="pct"/>
          </w:tcPr>
          <w:p w14:paraId="73E0B478" w14:textId="378231CD" w:rsidR="00463D09" w:rsidRPr="00D042B3" w:rsidRDefault="00463D09" w:rsidP="00AC0C49">
            <w:pPr>
              <w:rPr>
                <w:sz w:val="20"/>
                <w:szCs w:val="20"/>
              </w:rPr>
            </w:pPr>
            <w:r>
              <w:rPr>
                <w:sz w:val="20"/>
                <w:szCs w:val="20"/>
              </w:rPr>
              <w:t xml:space="preserve">Tipo de </w:t>
            </w:r>
            <w:r w:rsidR="006E108B">
              <w:rPr>
                <w:sz w:val="20"/>
                <w:szCs w:val="20"/>
              </w:rPr>
              <w:t>asistencia (</w:t>
            </w:r>
            <w:r w:rsidR="001A7C63">
              <w:rPr>
                <w:sz w:val="20"/>
                <w:szCs w:val="20"/>
              </w:rPr>
              <w:t>pase, recuperación, despeje, jugada directa o rebote)</w:t>
            </w:r>
            <w:r>
              <w:rPr>
                <w:sz w:val="20"/>
                <w:szCs w:val="20"/>
              </w:rPr>
              <w:t>.</w:t>
            </w:r>
          </w:p>
        </w:tc>
        <w:tc>
          <w:tcPr>
            <w:tcW w:w="753" w:type="pct"/>
            <w:vAlign w:val="center"/>
          </w:tcPr>
          <w:p w14:paraId="0AB20B6C" w14:textId="392066FA" w:rsidR="00463D09" w:rsidRDefault="00463D09" w:rsidP="00463D09">
            <w:pPr>
              <w:jc w:val="center"/>
              <w:rPr>
                <w:sz w:val="20"/>
                <w:szCs w:val="20"/>
              </w:rPr>
            </w:pPr>
            <w:r>
              <w:rPr>
                <w:sz w:val="20"/>
                <w:szCs w:val="20"/>
              </w:rPr>
              <w:t>X</w:t>
            </w:r>
          </w:p>
        </w:tc>
        <w:tc>
          <w:tcPr>
            <w:tcW w:w="648" w:type="pct"/>
            <w:vAlign w:val="center"/>
          </w:tcPr>
          <w:p w14:paraId="2425F2A5" w14:textId="566DF35C" w:rsidR="00463D09" w:rsidRDefault="00E725F6" w:rsidP="00463D09">
            <w:pPr>
              <w:jc w:val="center"/>
              <w:rPr>
                <w:sz w:val="20"/>
                <w:szCs w:val="20"/>
              </w:rPr>
            </w:pPr>
            <w:r>
              <w:rPr>
                <w:sz w:val="20"/>
                <w:szCs w:val="20"/>
              </w:rPr>
              <w:t>X</w:t>
            </w:r>
          </w:p>
        </w:tc>
      </w:tr>
      <w:tr w:rsidR="00463D09" w14:paraId="34D4B34F" w14:textId="5EDA7756" w:rsidTr="00E725F6">
        <w:tc>
          <w:tcPr>
            <w:tcW w:w="1523" w:type="pct"/>
            <w:vAlign w:val="center"/>
          </w:tcPr>
          <w:p w14:paraId="1B58FD88" w14:textId="384B803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x</w:t>
            </w:r>
            <w:proofErr w:type="spellEnd"/>
          </w:p>
        </w:tc>
        <w:tc>
          <w:tcPr>
            <w:tcW w:w="2076" w:type="pct"/>
          </w:tcPr>
          <w:p w14:paraId="40030467" w14:textId="22AD101E" w:rsidR="00463D09" w:rsidRPr="00D042B3" w:rsidRDefault="001A7C63" w:rsidP="00AC0C49">
            <w:pPr>
              <w:rPr>
                <w:sz w:val="20"/>
                <w:szCs w:val="20"/>
              </w:rPr>
            </w:pPr>
            <w:r>
              <w:rPr>
                <w:sz w:val="20"/>
                <w:szCs w:val="20"/>
              </w:rPr>
              <w:t>La coordenada x de la asistencia de pase.</w:t>
            </w:r>
          </w:p>
        </w:tc>
        <w:tc>
          <w:tcPr>
            <w:tcW w:w="753" w:type="pct"/>
            <w:vAlign w:val="center"/>
          </w:tcPr>
          <w:p w14:paraId="4980C748" w14:textId="6F375763" w:rsidR="00463D09" w:rsidRPr="00D042B3" w:rsidRDefault="00463D09" w:rsidP="00463D09">
            <w:pPr>
              <w:jc w:val="center"/>
              <w:rPr>
                <w:sz w:val="20"/>
                <w:szCs w:val="20"/>
              </w:rPr>
            </w:pPr>
            <w:r>
              <w:rPr>
                <w:sz w:val="20"/>
                <w:szCs w:val="20"/>
              </w:rPr>
              <w:t>X</w:t>
            </w:r>
          </w:p>
        </w:tc>
        <w:tc>
          <w:tcPr>
            <w:tcW w:w="648" w:type="pct"/>
            <w:vAlign w:val="center"/>
          </w:tcPr>
          <w:p w14:paraId="7E20FE72" w14:textId="77777777" w:rsidR="00463D09" w:rsidRPr="00D042B3" w:rsidRDefault="00463D09" w:rsidP="00463D09">
            <w:pPr>
              <w:jc w:val="center"/>
              <w:rPr>
                <w:sz w:val="20"/>
                <w:szCs w:val="20"/>
              </w:rPr>
            </w:pPr>
          </w:p>
        </w:tc>
      </w:tr>
      <w:tr w:rsidR="00463D09" w14:paraId="497345CF" w14:textId="52CE644F" w:rsidTr="00E725F6">
        <w:tc>
          <w:tcPr>
            <w:tcW w:w="1523" w:type="pct"/>
            <w:vAlign w:val="center"/>
          </w:tcPr>
          <w:p w14:paraId="137E3212" w14:textId="5FFEE3F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y</w:t>
            </w:r>
            <w:proofErr w:type="spellEnd"/>
          </w:p>
        </w:tc>
        <w:tc>
          <w:tcPr>
            <w:tcW w:w="2076" w:type="pct"/>
          </w:tcPr>
          <w:p w14:paraId="6B538D9D" w14:textId="5C1C22E8" w:rsidR="00463D09" w:rsidRPr="00D042B3" w:rsidRDefault="001A7C63" w:rsidP="00AC0C49">
            <w:pPr>
              <w:rPr>
                <w:sz w:val="20"/>
                <w:szCs w:val="20"/>
              </w:rPr>
            </w:pPr>
            <w:r>
              <w:rPr>
                <w:sz w:val="20"/>
                <w:szCs w:val="20"/>
              </w:rPr>
              <w:t>La coordenada y de la asistencia de pase.</w:t>
            </w:r>
          </w:p>
        </w:tc>
        <w:tc>
          <w:tcPr>
            <w:tcW w:w="753" w:type="pct"/>
            <w:vAlign w:val="center"/>
          </w:tcPr>
          <w:p w14:paraId="3907E708" w14:textId="726386CD" w:rsidR="00463D09" w:rsidRPr="00D042B3" w:rsidRDefault="00463D09" w:rsidP="00463D09">
            <w:pPr>
              <w:jc w:val="center"/>
              <w:rPr>
                <w:sz w:val="20"/>
                <w:szCs w:val="20"/>
              </w:rPr>
            </w:pPr>
            <w:r>
              <w:rPr>
                <w:sz w:val="20"/>
                <w:szCs w:val="20"/>
              </w:rPr>
              <w:t>X</w:t>
            </w:r>
          </w:p>
        </w:tc>
        <w:tc>
          <w:tcPr>
            <w:tcW w:w="648" w:type="pct"/>
            <w:vAlign w:val="center"/>
          </w:tcPr>
          <w:p w14:paraId="52EAFF24" w14:textId="77777777" w:rsidR="00463D09" w:rsidRPr="00D042B3" w:rsidRDefault="00463D09" w:rsidP="00463D09">
            <w:pPr>
              <w:jc w:val="center"/>
              <w:rPr>
                <w:sz w:val="20"/>
                <w:szCs w:val="20"/>
              </w:rPr>
            </w:pPr>
          </w:p>
        </w:tc>
      </w:tr>
      <w:tr w:rsidR="00463D09" w14:paraId="036C79E7" w14:textId="1C4AFD1E" w:rsidTr="00E725F6">
        <w:tc>
          <w:tcPr>
            <w:tcW w:w="1523" w:type="pct"/>
            <w:vAlign w:val="center"/>
          </w:tcPr>
          <w:p w14:paraId="275B80CD" w14:textId="50D2E80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arry_length</w:t>
            </w:r>
            <w:proofErr w:type="spellEnd"/>
          </w:p>
        </w:tc>
        <w:tc>
          <w:tcPr>
            <w:tcW w:w="2076" w:type="pct"/>
          </w:tcPr>
          <w:p w14:paraId="7C690486" w14:textId="47A5088C" w:rsidR="00463D09" w:rsidRPr="00D042B3" w:rsidRDefault="001A7C63" w:rsidP="00AC0C49">
            <w:pPr>
              <w:rPr>
                <w:sz w:val="20"/>
                <w:szCs w:val="20"/>
              </w:rPr>
            </w:pPr>
            <w:r>
              <w:rPr>
                <w:sz w:val="20"/>
                <w:szCs w:val="20"/>
              </w:rPr>
              <w:t>La distancia entre el lugar que se recibe el pase y el lugar donde se ha disparado.</w:t>
            </w:r>
          </w:p>
        </w:tc>
        <w:tc>
          <w:tcPr>
            <w:tcW w:w="753" w:type="pct"/>
            <w:vAlign w:val="center"/>
          </w:tcPr>
          <w:p w14:paraId="78D142D1" w14:textId="76CB5AB3" w:rsidR="00463D09" w:rsidRPr="00D042B3" w:rsidRDefault="00463D09" w:rsidP="00463D09">
            <w:pPr>
              <w:jc w:val="center"/>
              <w:rPr>
                <w:sz w:val="20"/>
                <w:szCs w:val="20"/>
              </w:rPr>
            </w:pPr>
            <w:r>
              <w:rPr>
                <w:sz w:val="20"/>
                <w:szCs w:val="20"/>
              </w:rPr>
              <w:t>X</w:t>
            </w:r>
          </w:p>
        </w:tc>
        <w:tc>
          <w:tcPr>
            <w:tcW w:w="648" w:type="pct"/>
            <w:vAlign w:val="center"/>
          </w:tcPr>
          <w:p w14:paraId="03DD371A" w14:textId="77777777" w:rsidR="00463D09" w:rsidRPr="00D042B3" w:rsidRDefault="00463D09" w:rsidP="00463D09">
            <w:pPr>
              <w:jc w:val="center"/>
              <w:rPr>
                <w:sz w:val="20"/>
                <w:szCs w:val="20"/>
              </w:rPr>
            </w:pPr>
          </w:p>
        </w:tc>
      </w:tr>
      <w:tr w:rsidR="00463D09" w14:paraId="2CFE5E64" w14:textId="589793B2" w:rsidTr="00E725F6">
        <w:tc>
          <w:tcPr>
            <w:tcW w:w="1523" w:type="pct"/>
            <w:vAlign w:val="center"/>
          </w:tcPr>
          <w:p w14:paraId="36BBE051" w14:textId="3DA00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switch</w:t>
            </w:r>
            <w:proofErr w:type="spellEnd"/>
          </w:p>
        </w:tc>
        <w:tc>
          <w:tcPr>
            <w:tcW w:w="2076" w:type="pct"/>
          </w:tcPr>
          <w:p w14:paraId="609966DB" w14:textId="6AC005F3" w:rsidR="00463D09" w:rsidRPr="00D042B3" w:rsidRDefault="0056360E" w:rsidP="00AC0C49">
            <w:pPr>
              <w:rPr>
                <w:sz w:val="20"/>
                <w:szCs w:val="20"/>
              </w:rPr>
            </w:pPr>
            <w:r>
              <w:rPr>
                <w:sz w:val="20"/>
                <w:szCs w:val="20"/>
              </w:rPr>
              <w:t xml:space="preserve">Si el pase previo fue un cambio de costado (el pase recorrió un 50% del campo horizontalmente). </w:t>
            </w:r>
            <w:r w:rsidR="001A7C63">
              <w:rPr>
                <w:sz w:val="20"/>
                <w:szCs w:val="20"/>
              </w:rPr>
              <w:fldChar w:fldCharType="begin"/>
            </w:r>
            <w:r w:rsidR="007462BA">
              <w:rPr>
                <w:sz w:val="20"/>
                <w:szCs w:val="20"/>
              </w:rPr>
              <w:instrText xml:space="preserve"> ADDIN ZOTERO_ITEM CSL_CITATION {"citationID":"oknmYcWB","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1A7C63">
              <w:rPr>
                <w:sz w:val="20"/>
                <w:szCs w:val="20"/>
              </w:rPr>
              <w:fldChar w:fldCharType="separate"/>
            </w:r>
            <w:r w:rsidR="007462BA" w:rsidRPr="007462BA">
              <w:rPr>
                <w:rFonts w:cs="Arial"/>
                <w:sz w:val="20"/>
              </w:rPr>
              <w:t>(StatsBomb, 2019)</w:t>
            </w:r>
            <w:r w:rsidR="001A7C63">
              <w:rPr>
                <w:sz w:val="20"/>
                <w:szCs w:val="20"/>
              </w:rPr>
              <w:fldChar w:fldCharType="end"/>
            </w:r>
          </w:p>
        </w:tc>
        <w:tc>
          <w:tcPr>
            <w:tcW w:w="753" w:type="pct"/>
            <w:vAlign w:val="center"/>
          </w:tcPr>
          <w:p w14:paraId="25C8E676" w14:textId="071975DD" w:rsidR="00463D09" w:rsidRPr="00D042B3" w:rsidRDefault="00463D09" w:rsidP="00463D09">
            <w:pPr>
              <w:jc w:val="center"/>
              <w:rPr>
                <w:sz w:val="20"/>
                <w:szCs w:val="20"/>
              </w:rPr>
            </w:pPr>
            <w:r>
              <w:rPr>
                <w:sz w:val="20"/>
                <w:szCs w:val="20"/>
              </w:rPr>
              <w:t>X</w:t>
            </w:r>
          </w:p>
        </w:tc>
        <w:tc>
          <w:tcPr>
            <w:tcW w:w="648" w:type="pct"/>
            <w:vAlign w:val="center"/>
          </w:tcPr>
          <w:p w14:paraId="4A09F6CB" w14:textId="531E03D0" w:rsidR="00463D09" w:rsidRPr="00D042B3" w:rsidRDefault="00E725F6" w:rsidP="00463D09">
            <w:pPr>
              <w:jc w:val="center"/>
              <w:rPr>
                <w:sz w:val="20"/>
                <w:szCs w:val="20"/>
              </w:rPr>
            </w:pPr>
            <w:r>
              <w:rPr>
                <w:sz w:val="20"/>
                <w:szCs w:val="20"/>
              </w:rPr>
              <w:t>X</w:t>
            </w:r>
          </w:p>
        </w:tc>
      </w:tr>
      <w:tr w:rsidR="00463D09" w14:paraId="43878EC3" w14:textId="7B4DAF7F" w:rsidTr="00E725F6">
        <w:tc>
          <w:tcPr>
            <w:tcW w:w="1523" w:type="pct"/>
            <w:vAlign w:val="center"/>
          </w:tcPr>
          <w:p w14:paraId="6B430597" w14:textId="5401D1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cross</w:t>
            </w:r>
            <w:proofErr w:type="spellEnd"/>
          </w:p>
        </w:tc>
        <w:tc>
          <w:tcPr>
            <w:tcW w:w="2076" w:type="pct"/>
          </w:tcPr>
          <w:p w14:paraId="053A5584" w14:textId="473AABCB" w:rsidR="00463D09" w:rsidRPr="00D042B3" w:rsidRDefault="0056360E" w:rsidP="00AC0C49">
            <w:pPr>
              <w:rPr>
                <w:sz w:val="20"/>
                <w:szCs w:val="20"/>
              </w:rPr>
            </w:pPr>
            <w:r>
              <w:rPr>
                <w:sz w:val="20"/>
                <w:szCs w:val="20"/>
              </w:rPr>
              <w:t xml:space="preserve">Si el pase previo fue un centro (un pase desde un costado y desde la parte final del campo). </w:t>
            </w:r>
            <w:r w:rsidR="007462BA">
              <w:rPr>
                <w:sz w:val="20"/>
                <w:szCs w:val="20"/>
              </w:rPr>
              <w:fldChar w:fldCharType="begin"/>
            </w:r>
            <w:r w:rsidR="007462BA">
              <w:rPr>
                <w:sz w:val="20"/>
                <w:szCs w:val="20"/>
              </w:rPr>
              <w:instrText xml:space="preserve"> ADDIN ZOTERO_ITEM CSL_CITATION {"citationID":"eW4vX0Vj","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12929F98" w14:textId="6F36098E" w:rsidR="00463D09" w:rsidRPr="00D042B3" w:rsidRDefault="00463D09" w:rsidP="00463D09">
            <w:pPr>
              <w:jc w:val="center"/>
              <w:rPr>
                <w:sz w:val="20"/>
                <w:szCs w:val="20"/>
              </w:rPr>
            </w:pPr>
            <w:r>
              <w:rPr>
                <w:sz w:val="20"/>
                <w:szCs w:val="20"/>
              </w:rPr>
              <w:t>X</w:t>
            </w:r>
          </w:p>
        </w:tc>
        <w:tc>
          <w:tcPr>
            <w:tcW w:w="648" w:type="pct"/>
            <w:vAlign w:val="center"/>
          </w:tcPr>
          <w:p w14:paraId="6E528E99" w14:textId="418511E9" w:rsidR="00463D09" w:rsidRPr="00D042B3" w:rsidRDefault="00E725F6" w:rsidP="00463D09">
            <w:pPr>
              <w:jc w:val="center"/>
              <w:rPr>
                <w:sz w:val="20"/>
                <w:szCs w:val="20"/>
              </w:rPr>
            </w:pPr>
            <w:r>
              <w:rPr>
                <w:sz w:val="20"/>
                <w:szCs w:val="20"/>
              </w:rPr>
              <w:t>X</w:t>
            </w:r>
          </w:p>
        </w:tc>
      </w:tr>
      <w:tr w:rsidR="00463D09" w14:paraId="58D2547F" w14:textId="70358056" w:rsidTr="00E725F6">
        <w:tc>
          <w:tcPr>
            <w:tcW w:w="1523" w:type="pct"/>
            <w:vAlign w:val="center"/>
          </w:tcPr>
          <w:p w14:paraId="5E147199" w14:textId="5657049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pass_cut_back</w:t>
            </w:r>
            <w:proofErr w:type="spellEnd"/>
          </w:p>
        </w:tc>
        <w:tc>
          <w:tcPr>
            <w:tcW w:w="2076" w:type="pct"/>
          </w:tcPr>
          <w:p w14:paraId="5156E8A7" w14:textId="1DDF966A" w:rsidR="00463D09" w:rsidRPr="00D042B3" w:rsidRDefault="0056360E" w:rsidP="00AC0C49">
            <w:pPr>
              <w:rPr>
                <w:sz w:val="20"/>
                <w:szCs w:val="20"/>
              </w:rPr>
            </w:pPr>
            <w:r>
              <w:rPr>
                <w:sz w:val="20"/>
                <w:szCs w:val="20"/>
              </w:rPr>
              <w:t xml:space="preserve">Si el pase previo fue un pase atrás desde la parte final del campo y hacia el interior del área. </w:t>
            </w:r>
            <w:r w:rsidR="007462BA">
              <w:rPr>
                <w:sz w:val="20"/>
                <w:szCs w:val="20"/>
              </w:rPr>
              <w:fldChar w:fldCharType="begin"/>
            </w:r>
            <w:r w:rsidR="007462BA">
              <w:rPr>
                <w:sz w:val="20"/>
                <w:szCs w:val="20"/>
              </w:rPr>
              <w:instrText xml:space="preserve"> ADDIN ZOTERO_ITEM CSL_CITATION {"citationID":"xnHxjJeW","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330CEBCA" w14:textId="230E1B32" w:rsidR="00463D09" w:rsidRPr="00D042B3" w:rsidRDefault="00463D09" w:rsidP="00463D09">
            <w:pPr>
              <w:jc w:val="center"/>
              <w:rPr>
                <w:sz w:val="20"/>
                <w:szCs w:val="20"/>
              </w:rPr>
            </w:pPr>
            <w:r>
              <w:rPr>
                <w:sz w:val="20"/>
                <w:szCs w:val="20"/>
              </w:rPr>
              <w:t>X</w:t>
            </w:r>
          </w:p>
        </w:tc>
        <w:tc>
          <w:tcPr>
            <w:tcW w:w="648" w:type="pct"/>
            <w:vAlign w:val="center"/>
          </w:tcPr>
          <w:p w14:paraId="4F894DB7" w14:textId="5BA3793F" w:rsidR="00463D09" w:rsidRPr="00D042B3" w:rsidRDefault="00E725F6" w:rsidP="00463D09">
            <w:pPr>
              <w:jc w:val="center"/>
              <w:rPr>
                <w:sz w:val="20"/>
                <w:szCs w:val="20"/>
              </w:rPr>
            </w:pPr>
            <w:r>
              <w:rPr>
                <w:sz w:val="20"/>
                <w:szCs w:val="20"/>
              </w:rPr>
              <w:t>X</w:t>
            </w:r>
          </w:p>
        </w:tc>
      </w:tr>
      <w:tr w:rsidR="00463D09" w14:paraId="2619A663" w14:textId="617743AA" w:rsidTr="00E725F6">
        <w:tc>
          <w:tcPr>
            <w:tcW w:w="1523" w:type="pct"/>
            <w:vAlign w:val="center"/>
          </w:tcPr>
          <w:p w14:paraId="512DAEBD" w14:textId="6FC3A79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height_name</w:t>
            </w:r>
            <w:proofErr w:type="spellEnd"/>
          </w:p>
        </w:tc>
        <w:tc>
          <w:tcPr>
            <w:tcW w:w="2076" w:type="pct"/>
          </w:tcPr>
          <w:p w14:paraId="60955862" w14:textId="6E2B3B45" w:rsidR="00463D09" w:rsidRPr="00D042B3" w:rsidRDefault="007462BA" w:rsidP="00AC0C49">
            <w:pPr>
              <w:rPr>
                <w:sz w:val="20"/>
                <w:szCs w:val="20"/>
              </w:rPr>
            </w:pPr>
            <w:r>
              <w:rPr>
                <w:sz w:val="20"/>
                <w:szCs w:val="20"/>
              </w:rPr>
              <w:fldChar w:fldCharType="begin"/>
            </w:r>
            <w:r w:rsidR="00693BAF">
              <w:rPr>
                <w:sz w:val="20"/>
                <w:szCs w:val="20"/>
              </w:rPr>
              <w:instrText xml:space="preserve"> ADDIN ZOTERO_ITEM CSL_CITATION {"citationID":"2PK90kkT","properties":{"formattedCitation":"(StatsBomb, 2019)","plainCitation":"(StatsBomb, 2019)","dontUpdate":true,"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E42FB6">
              <w:rPr>
                <w:sz w:val="20"/>
                <w:szCs w:val="20"/>
              </w:rPr>
              <w:fldChar w:fldCharType="separate"/>
            </w:r>
            <w:r>
              <w:rPr>
                <w:sz w:val="20"/>
                <w:szCs w:val="20"/>
              </w:rPr>
              <w:fldChar w:fldCharType="end"/>
            </w:r>
            <w:r w:rsidRPr="00D042B3">
              <w:rPr>
                <w:sz w:val="20"/>
                <w:szCs w:val="20"/>
              </w:rPr>
              <w:t xml:space="preserve"> </w:t>
            </w:r>
            <w:r w:rsidR="0056360E">
              <w:rPr>
                <w:sz w:val="20"/>
                <w:szCs w:val="20"/>
              </w:rPr>
              <w:t>Altura del pase previo. Alto si se recibe encima de los hombros (</w:t>
            </w:r>
            <w:proofErr w:type="spellStart"/>
            <w:r w:rsidR="0056360E">
              <w:rPr>
                <w:sz w:val="20"/>
                <w:szCs w:val="20"/>
              </w:rPr>
              <w:t>StatsBomb</w:t>
            </w:r>
            <w:proofErr w:type="spellEnd"/>
            <w:r w:rsidR="0056360E">
              <w:rPr>
                <w:sz w:val="20"/>
                <w:szCs w:val="20"/>
              </w:rPr>
              <w:t>) o 1 metro encima o más alto (</w:t>
            </w:r>
            <w:proofErr w:type="spellStart"/>
            <w:r w:rsidR="0056360E">
              <w:rPr>
                <w:sz w:val="20"/>
                <w:szCs w:val="20"/>
              </w:rPr>
              <w:t>WyScout</w:t>
            </w:r>
            <w:proofErr w:type="spellEnd"/>
            <w:r w:rsidR="0056360E">
              <w:rPr>
                <w:sz w:val="20"/>
                <w:szCs w:val="20"/>
              </w:rPr>
              <w:t>). En el resto de los casos se considera Bajo/A ras de suelo.</w:t>
            </w:r>
          </w:p>
        </w:tc>
        <w:tc>
          <w:tcPr>
            <w:tcW w:w="753" w:type="pct"/>
            <w:vAlign w:val="center"/>
          </w:tcPr>
          <w:p w14:paraId="549B3B44" w14:textId="2E12D1F9" w:rsidR="00463D09" w:rsidRPr="00D042B3" w:rsidRDefault="00463D09" w:rsidP="00463D09">
            <w:pPr>
              <w:jc w:val="center"/>
              <w:rPr>
                <w:sz w:val="20"/>
                <w:szCs w:val="20"/>
              </w:rPr>
            </w:pPr>
            <w:r>
              <w:rPr>
                <w:sz w:val="20"/>
                <w:szCs w:val="20"/>
              </w:rPr>
              <w:t>X</w:t>
            </w:r>
          </w:p>
        </w:tc>
        <w:tc>
          <w:tcPr>
            <w:tcW w:w="648" w:type="pct"/>
            <w:vAlign w:val="center"/>
          </w:tcPr>
          <w:p w14:paraId="376BB6F6" w14:textId="3E2C4AFA" w:rsidR="00463D09" w:rsidRPr="00D042B3" w:rsidRDefault="00D050C0" w:rsidP="00463D09">
            <w:pPr>
              <w:jc w:val="center"/>
              <w:rPr>
                <w:sz w:val="20"/>
                <w:szCs w:val="20"/>
              </w:rPr>
            </w:pPr>
            <w:r>
              <w:rPr>
                <w:sz w:val="20"/>
                <w:szCs w:val="20"/>
              </w:rPr>
              <w:t>X</w:t>
            </w:r>
          </w:p>
        </w:tc>
      </w:tr>
      <w:tr w:rsidR="00463D09" w14:paraId="5E653785" w14:textId="3A56CBEA" w:rsidTr="00E725F6">
        <w:tc>
          <w:tcPr>
            <w:tcW w:w="1523" w:type="pct"/>
            <w:vAlign w:val="center"/>
          </w:tcPr>
          <w:p w14:paraId="16544183" w14:textId="0466AE2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technique_name</w:t>
            </w:r>
            <w:proofErr w:type="spellEnd"/>
          </w:p>
        </w:tc>
        <w:tc>
          <w:tcPr>
            <w:tcW w:w="2076" w:type="pct"/>
          </w:tcPr>
          <w:p w14:paraId="3961EE05" w14:textId="59D7A22F" w:rsidR="00463D09" w:rsidRPr="00D042B3" w:rsidRDefault="0056360E" w:rsidP="00AC0C49">
            <w:pPr>
              <w:rPr>
                <w:sz w:val="20"/>
                <w:szCs w:val="20"/>
              </w:rPr>
            </w:pPr>
            <w:r>
              <w:rPr>
                <w:sz w:val="20"/>
                <w:szCs w:val="20"/>
              </w:rPr>
              <w:t>Técnica del pase previo (Pase en profundidad, córner lanzado recto, córner lanzado con efecto hacia la portería</w:t>
            </w:r>
            <w:r w:rsidR="00E725F6">
              <w:rPr>
                <w:sz w:val="20"/>
                <w:szCs w:val="20"/>
              </w:rPr>
              <w:t>,</w:t>
            </w:r>
            <w:r>
              <w:rPr>
                <w:sz w:val="20"/>
                <w:szCs w:val="20"/>
              </w:rPr>
              <w:t xml:space="preserve"> córner lanzado con efecto hacia fuera de la portería</w:t>
            </w:r>
            <w:r w:rsidR="00E725F6">
              <w:rPr>
                <w:sz w:val="20"/>
                <w:szCs w:val="20"/>
              </w:rPr>
              <w:t xml:space="preserve"> u otro</w:t>
            </w:r>
            <w:r>
              <w:rPr>
                <w:sz w:val="20"/>
                <w:szCs w:val="20"/>
              </w:rPr>
              <w:t>)</w:t>
            </w:r>
          </w:p>
        </w:tc>
        <w:tc>
          <w:tcPr>
            <w:tcW w:w="753" w:type="pct"/>
            <w:vAlign w:val="center"/>
          </w:tcPr>
          <w:p w14:paraId="6BE275DD" w14:textId="720467E6" w:rsidR="00463D09" w:rsidRPr="00D042B3" w:rsidRDefault="00463D09" w:rsidP="00463D09">
            <w:pPr>
              <w:jc w:val="center"/>
              <w:rPr>
                <w:sz w:val="20"/>
                <w:szCs w:val="20"/>
              </w:rPr>
            </w:pPr>
            <w:r>
              <w:rPr>
                <w:sz w:val="20"/>
                <w:szCs w:val="20"/>
              </w:rPr>
              <w:t>X</w:t>
            </w:r>
          </w:p>
        </w:tc>
        <w:tc>
          <w:tcPr>
            <w:tcW w:w="648" w:type="pct"/>
            <w:vAlign w:val="center"/>
          </w:tcPr>
          <w:p w14:paraId="2ED9B3F7" w14:textId="0D818DDF" w:rsidR="00463D09" w:rsidRPr="00D042B3" w:rsidRDefault="00D050C0" w:rsidP="00463D09">
            <w:pPr>
              <w:jc w:val="center"/>
              <w:rPr>
                <w:sz w:val="20"/>
                <w:szCs w:val="20"/>
              </w:rPr>
            </w:pPr>
            <w:r>
              <w:rPr>
                <w:sz w:val="20"/>
                <w:szCs w:val="20"/>
              </w:rPr>
              <w:t>X</w:t>
            </w:r>
          </w:p>
        </w:tc>
      </w:tr>
      <w:tr w:rsidR="00463D09" w14:paraId="0692C041" w14:textId="70D9CA0B" w:rsidTr="00E725F6">
        <w:tc>
          <w:tcPr>
            <w:tcW w:w="1523" w:type="pct"/>
            <w:vAlign w:val="center"/>
          </w:tcPr>
          <w:p w14:paraId="45E89D67" w14:textId="2A90734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mart_pass</w:t>
            </w:r>
            <w:proofErr w:type="spellEnd"/>
          </w:p>
        </w:tc>
        <w:tc>
          <w:tcPr>
            <w:tcW w:w="2076" w:type="pct"/>
          </w:tcPr>
          <w:p w14:paraId="07EB417B" w14:textId="7399AD38" w:rsidR="00463D09" w:rsidRPr="00D042B3" w:rsidRDefault="00D050C0" w:rsidP="00AC0C49">
            <w:pPr>
              <w:rPr>
                <w:sz w:val="20"/>
                <w:szCs w:val="20"/>
              </w:rPr>
            </w:pPr>
            <w:r>
              <w:rPr>
                <w:sz w:val="20"/>
                <w:szCs w:val="20"/>
              </w:rPr>
              <w:t xml:space="preserve">Si el pase previo ha sido un pase inteligente, que ha pasado entre 2 o 3 rivales y ha generado una ventaja. </w:t>
            </w:r>
            <w:r w:rsidR="007462BA">
              <w:rPr>
                <w:sz w:val="20"/>
                <w:szCs w:val="20"/>
              </w:rPr>
              <w:fldChar w:fldCharType="begin"/>
            </w:r>
            <w:r w:rsidR="007462BA">
              <w:rPr>
                <w:sz w:val="20"/>
                <w:szCs w:val="20"/>
              </w:rPr>
              <w:instrText xml:space="preserve"> ADDIN ZOTERO_ITEM CSL_CITATION {"citationID":"h5QEwPCZ","properties":{"formattedCitation":"(WyScout, 2018)","plainCitation":"(WyScout, 2018)","noteIndex":0},"citationItems":[{"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007462BA">
              <w:rPr>
                <w:sz w:val="20"/>
                <w:szCs w:val="20"/>
              </w:rPr>
              <w:fldChar w:fldCharType="separate"/>
            </w:r>
            <w:r w:rsidR="007462BA" w:rsidRPr="007462BA">
              <w:rPr>
                <w:rFonts w:cs="Arial"/>
                <w:sz w:val="20"/>
              </w:rPr>
              <w:t>(WyScout, 2018)</w:t>
            </w:r>
            <w:r w:rsidR="007462BA">
              <w:rPr>
                <w:sz w:val="20"/>
                <w:szCs w:val="20"/>
              </w:rPr>
              <w:fldChar w:fldCharType="end"/>
            </w:r>
          </w:p>
        </w:tc>
        <w:tc>
          <w:tcPr>
            <w:tcW w:w="753" w:type="pct"/>
            <w:vAlign w:val="center"/>
          </w:tcPr>
          <w:p w14:paraId="011F0BC8" w14:textId="20042E29" w:rsidR="00463D09" w:rsidRPr="00D042B3" w:rsidRDefault="00463D09" w:rsidP="00463D09">
            <w:pPr>
              <w:jc w:val="center"/>
              <w:rPr>
                <w:sz w:val="20"/>
                <w:szCs w:val="20"/>
              </w:rPr>
            </w:pPr>
          </w:p>
        </w:tc>
        <w:tc>
          <w:tcPr>
            <w:tcW w:w="648" w:type="pct"/>
            <w:vAlign w:val="center"/>
          </w:tcPr>
          <w:p w14:paraId="6E28F47D" w14:textId="15387620" w:rsidR="00463D09" w:rsidRPr="00D042B3" w:rsidRDefault="007462BA" w:rsidP="00463D09">
            <w:pPr>
              <w:jc w:val="center"/>
              <w:rPr>
                <w:sz w:val="20"/>
                <w:szCs w:val="20"/>
              </w:rPr>
            </w:pPr>
            <w:r>
              <w:rPr>
                <w:sz w:val="20"/>
                <w:szCs w:val="20"/>
              </w:rPr>
              <w:t>X</w:t>
            </w:r>
          </w:p>
        </w:tc>
      </w:tr>
      <w:tr w:rsidR="00463D09" w14:paraId="2290FB02" w14:textId="34386037" w:rsidTr="00E725F6">
        <w:tc>
          <w:tcPr>
            <w:tcW w:w="1523" w:type="pct"/>
            <w:vAlign w:val="center"/>
          </w:tcPr>
          <w:p w14:paraId="2F29C2A3" w14:textId="4DAF30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shot</w:t>
            </w:r>
            <w:proofErr w:type="spellEnd"/>
          </w:p>
        </w:tc>
        <w:tc>
          <w:tcPr>
            <w:tcW w:w="2076" w:type="pct"/>
          </w:tcPr>
          <w:p w14:paraId="701CBFA1" w14:textId="1A8D3DDE" w:rsidR="00463D09" w:rsidRPr="00D042B3" w:rsidRDefault="00D050C0" w:rsidP="00AC0C49">
            <w:pPr>
              <w:rPr>
                <w:sz w:val="20"/>
                <w:szCs w:val="20"/>
              </w:rPr>
            </w:pPr>
            <w:r w:rsidRPr="00D050C0">
              <w:rPr>
                <w:sz w:val="20"/>
                <w:szCs w:val="20"/>
              </w:rPr>
              <w:t>El área alrededor d</w:t>
            </w:r>
            <w:r>
              <w:rPr>
                <w:sz w:val="20"/>
                <w:szCs w:val="20"/>
              </w:rPr>
              <w:t>el jugador que dispara</w:t>
            </w:r>
            <w:r w:rsidRPr="00D050C0">
              <w:rPr>
                <w:sz w:val="20"/>
                <w:szCs w:val="20"/>
              </w:rPr>
              <w:t xml:space="preserve">. Calculado como el área de un diagrama de </w:t>
            </w:r>
            <w:proofErr w:type="spellStart"/>
            <w:r w:rsidRPr="00D050C0">
              <w:rPr>
                <w:sz w:val="20"/>
                <w:szCs w:val="20"/>
              </w:rPr>
              <w:t>Voronoi</w:t>
            </w:r>
            <w:proofErr w:type="spellEnd"/>
            <w:r w:rsidRPr="00D050C0">
              <w:rPr>
                <w:sz w:val="20"/>
                <w:szCs w:val="20"/>
              </w:rPr>
              <w:t>, es decir, el área donde el lanzador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i3AapHnC","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51EF19A2" w14:textId="0D69D971" w:rsidR="00463D09" w:rsidRPr="00D042B3" w:rsidRDefault="00463D09" w:rsidP="00463D09">
            <w:pPr>
              <w:jc w:val="center"/>
              <w:rPr>
                <w:sz w:val="20"/>
                <w:szCs w:val="20"/>
              </w:rPr>
            </w:pPr>
            <w:r>
              <w:rPr>
                <w:sz w:val="20"/>
                <w:szCs w:val="20"/>
              </w:rPr>
              <w:t>X</w:t>
            </w:r>
          </w:p>
        </w:tc>
        <w:tc>
          <w:tcPr>
            <w:tcW w:w="648" w:type="pct"/>
            <w:vAlign w:val="center"/>
          </w:tcPr>
          <w:p w14:paraId="71CFDABF" w14:textId="77777777" w:rsidR="00463D09" w:rsidRPr="00D042B3" w:rsidRDefault="00463D09" w:rsidP="00463D09">
            <w:pPr>
              <w:jc w:val="center"/>
              <w:rPr>
                <w:sz w:val="20"/>
                <w:szCs w:val="20"/>
              </w:rPr>
            </w:pPr>
          </w:p>
        </w:tc>
      </w:tr>
      <w:tr w:rsidR="00463D09" w14:paraId="403452FF" w14:textId="4E07B724" w:rsidTr="00E725F6">
        <w:tc>
          <w:tcPr>
            <w:tcW w:w="1523" w:type="pct"/>
            <w:vAlign w:val="center"/>
          </w:tcPr>
          <w:p w14:paraId="758C0E42" w14:textId="4B9CECB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goal</w:t>
            </w:r>
            <w:proofErr w:type="spellEnd"/>
          </w:p>
        </w:tc>
        <w:tc>
          <w:tcPr>
            <w:tcW w:w="2076" w:type="pct"/>
          </w:tcPr>
          <w:p w14:paraId="190BE7D3" w14:textId="5FEA491A" w:rsidR="00463D09" w:rsidRPr="00D042B3" w:rsidRDefault="00D050C0" w:rsidP="00AC0C49">
            <w:pPr>
              <w:rPr>
                <w:sz w:val="20"/>
                <w:szCs w:val="20"/>
              </w:rPr>
            </w:pPr>
            <w:r w:rsidRPr="00D050C0">
              <w:rPr>
                <w:sz w:val="20"/>
                <w:szCs w:val="20"/>
              </w:rPr>
              <w:t xml:space="preserve">El área alrededor del portero. Calculado como el área de un diagrama de </w:t>
            </w:r>
            <w:proofErr w:type="spellStart"/>
            <w:r w:rsidRPr="00D050C0">
              <w:rPr>
                <w:sz w:val="20"/>
                <w:szCs w:val="20"/>
              </w:rPr>
              <w:t>Voronoi</w:t>
            </w:r>
            <w:proofErr w:type="spellEnd"/>
            <w:r w:rsidRPr="00D050C0">
              <w:rPr>
                <w:sz w:val="20"/>
                <w:szCs w:val="20"/>
              </w:rPr>
              <w:t>, es decir, el área donde el portero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fFhavxuI","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7E7AA780" w14:textId="3F49CDD2" w:rsidR="00463D09" w:rsidRPr="00D042B3" w:rsidRDefault="00463D09" w:rsidP="00463D09">
            <w:pPr>
              <w:jc w:val="center"/>
              <w:rPr>
                <w:sz w:val="20"/>
                <w:szCs w:val="20"/>
              </w:rPr>
            </w:pPr>
            <w:r>
              <w:rPr>
                <w:sz w:val="20"/>
                <w:szCs w:val="20"/>
              </w:rPr>
              <w:t>X</w:t>
            </w:r>
          </w:p>
        </w:tc>
        <w:tc>
          <w:tcPr>
            <w:tcW w:w="648" w:type="pct"/>
            <w:vAlign w:val="center"/>
          </w:tcPr>
          <w:p w14:paraId="1909AD55" w14:textId="77777777" w:rsidR="00463D09" w:rsidRPr="00D042B3" w:rsidRDefault="00463D09" w:rsidP="00463D09">
            <w:pPr>
              <w:jc w:val="center"/>
              <w:rPr>
                <w:sz w:val="20"/>
                <w:szCs w:val="20"/>
              </w:rPr>
            </w:pPr>
          </w:p>
        </w:tc>
      </w:tr>
      <w:tr w:rsidR="00463D09" w14:paraId="38F1AE38" w14:textId="234B53C6" w:rsidTr="00E725F6">
        <w:tc>
          <w:tcPr>
            <w:tcW w:w="1523" w:type="pct"/>
            <w:vAlign w:val="center"/>
          </w:tcPr>
          <w:p w14:paraId="480955FF" w14:textId="69D92E6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n_angle</w:t>
            </w:r>
            <w:proofErr w:type="spellEnd"/>
          </w:p>
        </w:tc>
        <w:tc>
          <w:tcPr>
            <w:tcW w:w="2076" w:type="pct"/>
          </w:tcPr>
          <w:p w14:paraId="2934F0E1" w14:textId="32FDA2C0" w:rsidR="00463D09" w:rsidRPr="00D042B3" w:rsidRDefault="00D050C0" w:rsidP="00AC0C49">
            <w:pPr>
              <w:rPr>
                <w:sz w:val="20"/>
                <w:szCs w:val="20"/>
              </w:rPr>
            </w:pPr>
            <w:r>
              <w:rPr>
                <w:sz w:val="20"/>
                <w:szCs w:val="20"/>
              </w:rPr>
              <w:t xml:space="preserve">Número de jugadores dentro del ángulo </w:t>
            </w:r>
            <w:r w:rsidRPr="00D042B3">
              <w:rPr>
                <w:sz w:val="20"/>
                <w:szCs w:val="20"/>
              </w:rPr>
              <w:t>formado entre el lugar del disparo y los dos</w:t>
            </w:r>
            <w:r>
              <w:rPr>
                <w:sz w:val="20"/>
                <w:szCs w:val="20"/>
              </w:rPr>
              <w:t xml:space="preserve"> </w:t>
            </w:r>
            <w:r w:rsidRPr="00D042B3">
              <w:rPr>
                <w:sz w:val="20"/>
                <w:szCs w:val="20"/>
              </w:rPr>
              <w:t>postes de la portería.</w:t>
            </w:r>
            <w:r>
              <w:rPr>
                <w:sz w:val="20"/>
                <w:szCs w:val="20"/>
              </w:rPr>
              <w:t xml:space="preserve"> </w:t>
            </w:r>
            <w:r>
              <w:rPr>
                <w:sz w:val="20"/>
                <w:szCs w:val="20"/>
              </w:rPr>
              <w:fldChar w:fldCharType="begin"/>
            </w:r>
            <w:r>
              <w:rPr>
                <w:sz w:val="20"/>
                <w:szCs w:val="20"/>
              </w:rPr>
              <w:instrText xml:space="preserve"> ADDIN ZOTERO_ITEM CSL_CITATION {"citationID":"Th7aq2in","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3202579A" w14:textId="52B68644" w:rsidR="00463D09" w:rsidRPr="00D042B3" w:rsidRDefault="00463D09" w:rsidP="00463D09">
            <w:pPr>
              <w:jc w:val="center"/>
              <w:rPr>
                <w:sz w:val="20"/>
                <w:szCs w:val="20"/>
              </w:rPr>
            </w:pPr>
            <w:r>
              <w:rPr>
                <w:sz w:val="20"/>
                <w:szCs w:val="20"/>
              </w:rPr>
              <w:t>X</w:t>
            </w:r>
          </w:p>
        </w:tc>
        <w:tc>
          <w:tcPr>
            <w:tcW w:w="648" w:type="pct"/>
            <w:vAlign w:val="center"/>
          </w:tcPr>
          <w:p w14:paraId="1BD987C2" w14:textId="77777777" w:rsidR="00463D09" w:rsidRPr="00D042B3" w:rsidRDefault="00463D09" w:rsidP="00463D09">
            <w:pPr>
              <w:jc w:val="center"/>
              <w:rPr>
                <w:sz w:val="20"/>
                <w:szCs w:val="20"/>
              </w:rPr>
            </w:pPr>
          </w:p>
        </w:tc>
      </w:tr>
      <w:tr w:rsidR="00463D09" w14:paraId="3999F693" w14:textId="0339D321" w:rsidTr="00E725F6">
        <w:tc>
          <w:tcPr>
            <w:tcW w:w="1523" w:type="pct"/>
            <w:vAlign w:val="center"/>
          </w:tcPr>
          <w:p w14:paraId="2C7608C0" w14:textId="053132D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x</w:t>
            </w:r>
            <w:proofErr w:type="spellEnd"/>
          </w:p>
        </w:tc>
        <w:tc>
          <w:tcPr>
            <w:tcW w:w="2076" w:type="pct"/>
          </w:tcPr>
          <w:p w14:paraId="473A833E" w14:textId="47A9C04F" w:rsidR="00463D09" w:rsidRPr="00D042B3" w:rsidRDefault="00D050C0" w:rsidP="00AC0C49">
            <w:pPr>
              <w:rPr>
                <w:sz w:val="20"/>
                <w:szCs w:val="20"/>
              </w:rPr>
            </w:pPr>
            <w:r>
              <w:rPr>
                <w:sz w:val="20"/>
                <w:szCs w:val="20"/>
              </w:rPr>
              <w:t>Coordenada X del portero.</w:t>
            </w:r>
          </w:p>
        </w:tc>
        <w:tc>
          <w:tcPr>
            <w:tcW w:w="753" w:type="pct"/>
            <w:vAlign w:val="center"/>
          </w:tcPr>
          <w:p w14:paraId="33ED3364" w14:textId="3750299A" w:rsidR="00463D09" w:rsidRPr="00D042B3" w:rsidRDefault="00463D09" w:rsidP="00463D09">
            <w:pPr>
              <w:jc w:val="center"/>
              <w:rPr>
                <w:sz w:val="20"/>
                <w:szCs w:val="20"/>
              </w:rPr>
            </w:pPr>
            <w:r>
              <w:rPr>
                <w:sz w:val="20"/>
                <w:szCs w:val="20"/>
              </w:rPr>
              <w:t>X</w:t>
            </w:r>
          </w:p>
        </w:tc>
        <w:tc>
          <w:tcPr>
            <w:tcW w:w="648" w:type="pct"/>
            <w:vAlign w:val="center"/>
          </w:tcPr>
          <w:p w14:paraId="5C654E90" w14:textId="77777777" w:rsidR="00463D09" w:rsidRPr="00D042B3" w:rsidRDefault="00463D09" w:rsidP="00463D09">
            <w:pPr>
              <w:jc w:val="center"/>
              <w:rPr>
                <w:sz w:val="20"/>
                <w:szCs w:val="20"/>
              </w:rPr>
            </w:pPr>
          </w:p>
        </w:tc>
      </w:tr>
      <w:tr w:rsidR="00463D09" w14:paraId="733BE19B" w14:textId="3583BF49" w:rsidTr="00E725F6">
        <w:tc>
          <w:tcPr>
            <w:tcW w:w="1523" w:type="pct"/>
            <w:vAlign w:val="center"/>
          </w:tcPr>
          <w:p w14:paraId="335F126A" w14:textId="417494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y</w:t>
            </w:r>
            <w:proofErr w:type="spellEnd"/>
          </w:p>
        </w:tc>
        <w:tc>
          <w:tcPr>
            <w:tcW w:w="2076" w:type="pct"/>
          </w:tcPr>
          <w:p w14:paraId="615244C6" w14:textId="30FD0A63" w:rsidR="00463D09" w:rsidRPr="00D042B3" w:rsidRDefault="00D050C0" w:rsidP="00AC0C49">
            <w:pPr>
              <w:rPr>
                <w:sz w:val="20"/>
                <w:szCs w:val="20"/>
              </w:rPr>
            </w:pPr>
            <w:r>
              <w:rPr>
                <w:sz w:val="20"/>
                <w:szCs w:val="20"/>
              </w:rPr>
              <w:t>Coordenada Y del portero.</w:t>
            </w:r>
          </w:p>
        </w:tc>
        <w:tc>
          <w:tcPr>
            <w:tcW w:w="753" w:type="pct"/>
            <w:vAlign w:val="center"/>
          </w:tcPr>
          <w:p w14:paraId="0473C7D8" w14:textId="1958B81D" w:rsidR="00463D09" w:rsidRPr="00D042B3" w:rsidRDefault="00463D09" w:rsidP="00463D09">
            <w:pPr>
              <w:jc w:val="center"/>
              <w:rPr>
                <w:sz w:val="20"/>
                <w:szCs w:val="20"/>
              </w:rPr>
            </w:pPr>
            <w:r>
              <w:rPr>
                <w:sz w:val="20"/>
                <w:szCs w:val="20"/>
              </w:rPr>
              <w:t>X</w:t>
            </w:r>
          </w:p>
        </w:tc>
        <w:tc>
          <w:tcPr>
            <w:tcW w:w="648" w:type="pct"/>
            <w:vAlign w:val="center"/>
          </w:tcPr>
          <w:p w14:paraId="1A4E1D40" w14:textId="77777777" w:rsidR="00463D09" w:rsidRPr="00D042B3" w:rsidRDefault="00463D09" w:rsidP="00463D09">
            <w:pPr>
              <w:jc w:val="center"/>
              <w:rPr>
                <w:sz w:val="20"/>
                <w:szCs w:val="20"/>
              </w:rPr>
            </w:pPr>
          </w:p>
        </w:tc>
      </w:tr>
      <w:tr w:rsidR="00463D09" w14:paraId="42A01AF0" w14:textId="41C4EFE6" w:rsidTr="00E725F6">
        <w:tc>
          <w:tcPr>
            <w:tcW w:w="1523" w:type="pct"/>
            <w:vAlign w:val="center"/>
          </w:tcPr>
          <w:p w14:paraId="136E0A74" w14:textId="065B888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w:t>
            </w:r>
            <w:proofErr w:type="spellEnd"/>
          </w:p>
        </w:tc>
        <w:tc>
          <w:tcPr>
            <w:tcW w:w="2076" w:type="pct"/>
          </w:tcPr>
          <w:p w14:paraId="7F93CA58" w14:textId="496A7A39" w:rsidR="00463D09" w:rsidRPr="00D042B3" w:rsidRDefault="00D050C0" w:rsidP="00AC0C49">
            <w:pPr>
              <w:rPr>
                <w:sz w:val="20"/>
                <w:szCs w:val="20"/>
              </w:rPr>
            </w:pPr>
            <w:r>
              <w:rPr>
                <w:sz w:val="20"/>
                <w:szCs w:val="20"/>
              </w:rPr>
              <w:t>Jugadores en el campo del propio equipo.</w:t>
            </w:r>
          </w:p>
        </w:tc>
        <w:tc>
          <w:tcPr>
            <w:tcW w:w="753" w:type="pct"/>
            <w:vAlign w:val="center"/>
          </w:tcPr>
          <w:p w14:paraId="1C27EA41" w14:textId="7B9BE8BA" w:rsidR="00463D09" w:rsidRPr="00D042B3" w:rsidRDefault="00463D09" w:rsidP="00463D09">
            <w:pPr>
              <w:jc w:val="center"/>
              <w:rPr>
                <w:sz w:val="20"/>
                <w:szCs w:val="20"/>
              </w:rPr>
            </w:pPr>
            <w:r>
              <w:rPr>
                <w:sz w:val="20"/>
                <w:szCs w:val="20"/>
              </w:rPr>
              <w:t>X</w:t>
            </w:r>
          </w:p>
        </w:tc>
        <w:tc>
          <w:tcPr>
            <w:tcW w:w="648" w:type="pct"/>
            <w:vAlign w:val="center"/>
          </w:tcPr>
          <w:p w14:paraId="3B34279E" w14:textId="59A1072A" w:rsidR="00463D09" w:rsidRPr="00D042B3" w:rsidRDefault="00463D09" w:rsidP="00463D09">
            <w:pPr>
              <w:jc w:val="center"/>
              <w:rPr>
                <w:sz w:val="20"/>
                <w:szCs w:val="20"/>
              </w:rPr>
            </w:pPr>
            <w:r>
              <w:rPr>
                <w:sz w:val="20"/>
                <w:szCs w:val="20"/>
              </w:rPr>
              <w:t>X</w:t>
            </w:r>
          </w:p>
        </w:tc>
      </w:tr>
      <w:tr w:rsidR="00463D09" w14:paraId="43F56B25" w14:textId="5AE0A2CD" w:rsidTr="00E725F6">
        <w:tc>
          <w:tcPr>
            <w:tcW w:w="1523" w:type="pct"/>
            <w:vAlign w:val="center"/>
          </w:tcPr>
          <w:p w14:paraId="2779802E" w14:textId="7A622D1C"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_rival</w:t>
            </w:r>
            <w:proofErr w:type="spellEnd"/>
          </w:p>
        </w:tc>
        <w:tc>
          <w:tcPr>
            <w:tcW w:w="2076" w:type="pct"/>
          </w:tcPr>
          <w:p w14:paraId="7B372093" w14:textId="58FC82CD" w:rsidR="00463D09" w:rsidRPr="00D042B3" w:rsidRDefault="00D050C0" w:rsidP="00AC0C49">
            <w:pPr>
              <w:rPr>
                <w:sz w:val="20"/>
                <w:szCs w:val="20"/>
              </w:rPr>
            </w:pPr>
            <w:r>
              <w:rPr>
                <w:sz w:val="20"/>
                <w:szCs w:val="20"/>
              </w:rPr>
              <w:t>Jugadores en el campo del equipo rival.</w:t>
            </w:r>
          </w:p>
        </w:tc>
        <w:tc>
          <w:tcPr>
            <w:tcW w:w="753" w:type="pct"/>
            <w:vAlign w:val="center"/>
          </w:tcPr>
          <w:p w14:paraId="71271EBD" w14:textId="273C309E" w:rsidR="00463D09" w:rsidRPr="00D042B3" w:rsidRDefault="00463D09" w:rsidP="00463D09">
            <w:pPr>
              <w:jc w:val="center"/>
              <w:rPr>
                <w:sz w:val="20"/>
                <w:szCs w:val="20"/>
              </w:rPr>
            </w:pPr>
            <w:r>
              <w:rPr>
                <w:sz w:val="20"/>
                <w:szCs w:val="20"/>
              </w:rPr>
              <w:t>X</w:t>
            </w:r>
          </w:p>
        </w:tc>
        <w:tc>
          <w:tcPr>
            <w:tcW w:w="648" w:type="pct"/>
            <w:vAlign w:val="center"/>
          </w:tcPr>
          <w:p w14:paraId="76D27A78" w14:textId="1D121449" w:rsidR="00463D09" w:rsidRPr="00D042B3" w:rsidRDefault="00463D09" w:rsidP="00463D09">
            <w:pPr>
              <w:jc w:val="center"/>
              <w:rPr>
                <w:sz w:val="20"/>
                <w:szCs w:val="20"/>
              </w:rPr>
            </w:pPr>
            <w:r>
              <w:rPr>
                <w:sz w:val="20"/>
                <w:szCs w:val="20"/>
              </w:rPr>
              <w:t>X</w:t>
            </w:r>
          </w:p>
        </w:tc>
      </w:tr>
      <w:tr w:rsidR="00463D09" w14:paraId="0FF4A6F3" w14:textId="03B1524C" w:rsidTr="00E725F6">
        <w:tc>
          <w:tcPr>
            <w:tcW w:w="1523" w:type="pct"/>
            <w:vAlign w:val="center"/>
          </w:tcPr>
          <w:p w14:paraId="2C0C031E" w14:textId="1F37E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w:t>
            </w:r>
            <w:proofErr w:type="spellEnd"/>
          </w:p>
        </w:tc>
        <w:tc>
          <w:tcPr>
            <w:tcW w:w="2076" w:type="pct"/>
          </w:tcPr>
          <w:p w14:paraId="63E0689E" w14:textId="42576E2C" w:rsidR="00463D09" w:rsidRPr="00D042B3" w:rsidRDefault="00D050C0" w:rsidP="00AC0C49">
            <w:pPr>
              <w:rPr>
                <w:sz w:val="20"/>
                <w:szCs w:val="20"/>
              </w:rPr>
            </w:pPr>
            <w:r>
              <w:rPr>
                <w:sz w:val="20"/>
                <w:szCs w:val="20"/>
              </w:rPr>
              <w:t>Si el disparo ha sido gol.</w:t>
            </w:r>
          </w:p>
        </w:tc>
        <w:tc>
          <w:tcPr>
            <w:tcW w:w="753" w:type="pct"/>
            <w:vAlign w:val="center"/>
          </w:tcPr>
          <w:p w14:paraId="34FA3650" w14:textId="4B21D96A" w:rsidR="00463D09" w:rsidRPr="00D042B3" w:rsidRDefault="00463D09" w:rsidP="00463D09">
            <w:pPr>
              <w:jc w:val="center"/>
              <w:rPr>
                <w:sz w:val="20"/>
                <w:szCs w:val="20"/>
              </w:rPr>
            </w:pPr>
            <w:r>
              <w:rPr>
                <w:sz w:val="20"/>
                <w:szCs w:val="20"/>
              </w:rPr>
              <w:t>X</w:t>
            </w:r>
          </w:p>
        </w:tc>
        <w:tc>
          <w:tcPr>
            <w:tcW w:w="648" w:type="pct"/>
            <w:vAlign w:val="center"/>
          </w:tcPr>
          <w:p w14:paraId="44AED519" w14:textId="6C9EA44D" w:rsidR="00463D09" w:rsidRPr="00D042B3" w:rsidRDefault="00463D09" w:rsidP="00463D09">
            <w:pPr>
              <w:jc w:val="center"/>
              <w:rPr>
                <w:sz w:val="20"/>
                <w:szCs w:val="20"/>
              </w:rPr>
            </w:pPr>
            <w:r>
              <w:rPr>
                <w:sz w:val="20"/>
                <w:szCs w:val="20"/>
              </w:rPr>
              <w:t>X</w:t>
            </w:r>
          </w:p>
        </w:tc>
      </w:tr>
    </w:tbl>
    <w:p w14:paraId="5E258FC0" w14:textId="02B3D67A" w:rsidR="005978BE" w:rsidRPr="00E11F40" w:rsidRDefault="00E11F40" w:rsidP="00E11F40">
      <w:pPr>
        <w:pStyle w:val="Descripcin"/>
        <w:jc w:val="center"/>
        <w:rPr>
          <w:color w:val="auto"/>
        </w:rPr>
      </w:pPr>
      <w:bookmarkStart w:id="144" w:name="_Ref82429106"/>
      <w:bookmarkStart w:id="145" w:name="_Toc82627922"/>
      <w:r w:rsidRPr="00E11F40">
        <w:rPr>
          <w:color w:val="auto"/>
        </w:rPr>
        <w:t xml:space="preserve">Tabla </w:t>
      </w:r>
      <w:r w:rsidRPr="00E11F40">
        <w:rPr>
          <w:color w:val="auto"/>
        </w:rPr>
        <w:fldChar w:fldCharType="begin"/>
      </w:r>
      <w:r w:rsidRPr="00E11F40">
        <w:rPr>
          <w:color w:val="auto"/>
        </w:rPr>
        <w:instrText xml:space="preserve"> SEQ Tabla \* ARABIC </w:instrText>
      </w:r>
      <w:r w:rsidRPr="00E11F40">
        <w:rPr>
          <w:color w:val="auto"/>
        </w:rPr>
        <w:fldChar w:fldCharType="separate"/>
      </w:r>
      <w:r w:rsidR="00FF5F85">
        <w:rPr>
          <w:noProof/>
          <w:color w:val="auto"/>
        </w:rPr>
        <w:t>3</w:t>
      </w:r>
      <w:r w:rsidRPr="00E11F40">
        <w:rPr>
          <w:color w:val="auto"/>
        </w:rPr>
        <w:fldChar w:fldCharType="end"/>
      </w:r>
      <w:bookmarkEnd w:id="144"/>
      <w:r w:rsidRPr="00E11F40">
        <w:rPr>
          <w:color w:val="auto"/>
        </w:rPr>
        <w:t xml:space="preserve">: Variables utilizadas en el </w:t>
      </w:r>
      <w:proofErr w:type="spellStart"/>
      <w:r w:rsidRPr="00E11F40">
        <w:rPr>
          <w:color w:val="auto"/>
        </w:rPr>
        <w:t>dataset</w:t>
      </w:r>
      <w:proofErr w:type="spellEnd"/>
      <w:r w:rsidRPr="00E11F40">
        <w:rPr>
          <w:color w:val="auto"/>
        </w:rPr>
        <w:t>, explicación y origen de los datos.</w:t>
      </w:r>
      <w:bookmarkEnd w:id="145"/>
    </w:p>
    <w:p w14:paraId="6FC392FB" w14:textId="77777777" w:rsidR="00BC3116" w:rsidRPr="00342A7D" w:rsidRDefault="00BC3116" w:rsidP="00AC0C49">
      <w:pPr>
        <w:spacing w:after="0"/>
      </w:pPr>
    </w:p>
    <w:p w14:paraId="45FBF139" w14:textId="281B3058" w:rsidR="00AC0C49" w:rsidRDefault="008950E0" w:rsidP="00887F86">
      <w:pPr>
        <w:pStyle w:val="Ttulo2"/>
      </w:pPr>
      <w:bookmarkStart w:id="146" w:name="_Toc82627988"/>
      <w:r>
        <w:lastRenderedPageBreak/>
        <w:t>4</w:t>
      </w:r>
      <w:r w:rsidR="00AC0C49">
        <w:t>.4 Diseño del modelo</w:t>
      </w:r>
      <w:bookmarkEnd w:id="146"/>
    </w:p>
    <w:p w14:paraId="46F21505" w14:textId="26F78A66" w:rsidR="00B10290" w:rsidRDefault="00256BAB" w:rsidP="00AC0C49">
      <w:r>
        <w:t xml:space="preserve">En </w:t>
      </w:r>
      <w:r w:rsidR="00A12D94">
        <w:t>este</w:t>
      </w:r>
      <w:r>
        <w:t xml:space="preserve"> problema </w:t>
      </w:r>
      <w:r w:rsidR="00A12D94">
        <w:t>se dispone</w:t>
      </w:r>
      <w:r>
        <w:t xml:space="preserve"> de unos </w:t>
      </w:r>
      <w:r w:rsidR="003E7DE8">
        <w:t>parámetros</w:t>
      </w:r>
      <w:r>
        <w:t xml:space="preserve"> de entrada (variables posicionales, de acción previa, de tipo de acción, de contexto…) y una variable de salida (la variable binaria gol) </w:t>
      </w:r>
      <w:r w:rsidR="00C26202">
        <w:t>lo que significa que se trata de</w:t>
      </w:r>
      <w:r>
        <w:t xml:space="preserve"> un problema de aprendizaje supervisado</w:t>
      </w:r>
      <w:r w:rsidR="00C64ECF">
        <w:t xml:space="preserve"> donde se buscará la probabilidad (</w:t>
      </w:r>
      <w:proofErr w:type="spellStart"/>
      <w:r w:rsidR="00C64ECF">
        <w:t>xG</w:t>
      </w:r>
      <w:proofErr w:type="spellEnd"/>
      <w:r w:rsidR="00C64ECF">
        <w:t>) de que la variable de salida sea 1 (es decir gol) mediante un</w:t>
      </w:r>
      <w:r w:rsidR="00B10290">
        <w:t xml:space="preserve">a técnica </w:t>
      </w:r>
      <w:r w:rsidR="00C64ECF">
        <w:t>de clasificación</w:t>
      </w:r>
      <w:r>
        <w:t>.</w:t>
      </w:r>
      <w:r w:rsidR="00C64ECF">
        <w:t xml:space="preserve"> </w:t>
      </w:r>
    </w:p>
    <w:p w14:paraId="66598D74" w14:textId="036D36E6" w:rsidR="00CB19B7" w:rsidRDefault="00C64ECF" w:rsidP="00AC0C49">
      <w:r>
        <w:t>Para obtener esta probabilidad se han utilizado distintos</w:t>
      </w:r>
      <w:r w:rsidR="00B10290">
        <w:t xml:space="preserve"> modelos de clasificación que han sido comparados para identificar </w:t>
      </w:r>
      <w:r w:rsidR="00887F86">
        <w:t>cuál</w:t>
      </w:r>
      <w:r w:rsidR="00B10290">
        <w:t xml:space="preserve"> de ellos nos da un mejor resultado. A continuación, se hará una descripción de</w:t>
      </w:r>
      <w:r w:rsidR="009D7671">
        <w:t xml:space="preserve"> las métricas empleadas para comparar los modelos,</w:t>
      </w:r>
      <w:r w:rsidR="00B10290">
        <w:t xml:space="preserve"> </w:t>
      </w:r>
      <w:r w:rsidR="009D7671">
        <w:t xml:space="preserve">una descripción de los distintos </w:t>
      </w:r>
      <w:r w:rsidR="003E7DE8">
        <w:t>modelo</w:t>
      </w:r>
      <w:r w:rsidR="009D7671">
        <w:t>s</w:t>
      </w:r>
      <w:r w:rsidR="003E7DE8">
        <w:t>,</w:t>
      </w:r>
      <w:r w:rsidR="00B10290">
        <w:t xml:space="preserve"> así como la metodología empleada en cada caso.</w:t>
      </w:r>
    </w:p>
    <w:p w14:paraId="378AE4DA" w14:textId="0FDFD40C" w:rsidR="00887F86" w:rsidRDefault="00887F86" w:rsidP="00AC0C49"/>
    <w:p w14:paraId="18D69692" w14:textId="162E18DF" w:rsidR="009D7671" w:rsidRDefault="009D7671" w:rsidP="009D7671">
      <w:pPr>
        <w:pStyle w:val="Ttulo3"/>
      </w:pPr>
      <w:bookmarkStart w:id="147" w:name="_Ref82192678"/>
      <w:bookmarkStart w:id="148" w:name="_Toc82627989"/>
      <w:r>
        <w:t>4.4.1 Métricas utilizadas</w:t>
      </w:r>
      <w:bookmarkEnd w:id="147"/>
      <w:bookmarkEnd w:id="148"/>
    </w:p>
    <w:p w14:paraId="017CD0F3" w14:textId="52466A10" w:rsidR="009D7671" w:rsidRDefault="00FF4780" w:rsidP="009D7671">
      <w:pPr>
        <w:rPr>
          <w:b/>
          <w:bCs/>
        </w:rPr>
      </w:pPr>
      <w:r w:rsidRPr="00FF4780">
        <w:rPr>
          <w:b/>
          <w:bCs/>
        </w:rPr>
        <w:t>Log-</w:t>
      </w:r>
      <w:proofErr w:type="spellStart"/>
      <w:r w:rsidRPr="00FF4780">
        <w:rPr>
          <w:b/>
          <w:bCs/>
        </w:rPr>
        <w:t>loss</w:t>
      </w:r>
      <w:proofErr w:type="spellEnd"/>
    </w:p>
    <w:p w14:paraId="087E762C" w14:textId="2D3AD02B" w:rsidR="00FA0773" w:rsidRDefault="00FA0773" w:rsidP="00FA0773">
      <w:r w:rsidRPr="00FA0773">
        <w:t>Log</w:t>
      </w:r>
      <w:r>
        <w:t>-</w:t>
      </w:r>
      <w:proofErr w:type="spellStart"/>
      <w:r>
        <w:t>loss</w:t>
      </w:r>
      <w:proofErr w:type="spellEnd"/>
      <w:r>
        <w:t xml:space="preserve"> (</w:t>
      </w:r>
      <w:proofErr w:type="spellStart"/>
      <w:r w:rsidRPr="00D65D0F">
        <w:rPr>
          <w:i/>
          <w:iCs/>
        </w:rPr>
        <w:t>logaritmic</w:t>
      </w:r>
      <w:proofErr w:type="spellEnd"/>
      <w:r>
        <w:t xml:space="preserve"> </w:t>
      </w:r>
      <w:proofErr w:type="spellStart"/>
      <w:r w:rsidRPr="00D65D0F">
        <w:rPr>
          <w:i/>
          <w:iCs/>
        </w:rPr>
        <w:t>loss</w:t>
      </w:r>
      <w:proofErr w:type="spellEnd"/>
      <w:r>
        <w:t xml:space="preserve">, perdida logarítmica o entropía cruzada) </w:t>
      </w:r>
      <w:r w:rsidRPr="00FA0773">
        <w:t>es la métrica de clasificación más importante basada en probabilidades</w:t>
      </w:r>
      <w:r>
        <w:t xml:space="preserve"> para un clasificador binario e </w:t>
      </w:r>
      <w:r w:rsidRPr="00793BCC">
        <w:t xml:space="preserve">indica </w:t>
      </w:r>
      <w:r>
        <w:t>como de cercana es la</w:t>
      </w:r>
      <w:r w:rsidRPr="00793BCC">
        <w:t xml:space="preserve"> predicción del valor real correspondiente</w:t>
      </w:r>
      <w:r>
        <w:t>, cuanto menor sea la perdida logarítmica mayor será la verosimilitud del modelo</w:t>
      </w:r>
      <w:r w:rsidRPr="00793BCC">
        <w:t>.</w:t>
      </w:r>
      <w:r>
        <w:t xml:space="preserve"> </w:t>
      </w:r>
      <w:r w:rsidRPr="00FA0773">
        <w:t xml:space="preserve">La pérdida logarítmica es la entropía cruzada entre la distribución de las predicciones y las etiquetas verdaderas. </w:t>
      </w:r>
      <w:r>
        <w:fldChar w:fldCharType="begin"/>
      </w:r>
      <w:r w:rsidR="003563C3">
        <w:instrText xml:space="preserve"> ADDIN ZOTERO_ITEM CSL_CITATION {"citationID":"Gx3q7uEG","properties":{"formattedCitation":"(Dembla, 2020; Godoy, 2019; Rowlinson, 2020b)","plainCitation":"(Dembla, 2020; Godoy, 2019; Rowlinson, 2020b)","noteIndex":0},"citationItems":[{"id":106,"uris":["http://zotero.org/users/7978684/items/9IQNJCA9"],"uri":["http://zotero.org/users/7978684/items/9IQNJCA9"],"itemData":{"id":106,"type":"webpage","abstract":"In Machine Learning, classification problem refers to predictive modeling where a class label needs to be predicted for a given…","container-title":"Medium","language":"en","title":"Intuition behind Log-loss Score","URL":"https://towardsdatascience.com/intuition-behind-log-loss-score-4e0c9979680a","author":[{"family":"Dembla","given":"Gaurav"}],"accessed":{"date-parts":[["2021",9,8]]},"issued":{"date-parts":[["2020",11,17]]}}},{"id":193,"uris":["http://zotero.org/users/7978684/items/HKCNHVFC"],"uri":["http://zotero.org/users/7978684/items/HKCNHVFC"],"itemData":{"id":193,"type":"webpage","abstract":"Have you ever thought about what exactly does it mean to use this loss function?","container-title":"Medium","language":"en","title":"Understanding binary cross-entropy / log loss: a visual explanation","title-short":"Understanding binary cross-entropy / log loss","URL":"https://towardsdatascience.com/understanding-binary-cross-entropy-log-loss-a-visual-explanation-a3ac6025181a","author":[{"family":"Godoy","given":"Daniel"}],"accessed":{"date-parts":[["2021",5,10]]},"issued":{"date-parts":[["2019",2,7]]}}},{"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fldChar w:fldCharType="separate"/>
      </w:r>
      <w:r w:rsidR="003563C3" w:rsidRPr="003563C3">
        <w:rPr>
          <w:rFonts w:cs="Arial"/>
        </w:rPr>
        <w:t>(Dembla, 2020; Godoy, 2019; Rowlinson, 2020b)</w:t>
      </w:r>
      <w:r>
        <w:fldChar w:fldCharType="end"/>
      </w:r>
      <w:r>
        <w:t xml:space="preserve">. La ecuación de la perdida logarítmica </w:t>
      </w:r>
      <w:r w:rsidR="002837DF">
        <w:t xml:space="preserve">para un problema de clasificación binaria </w:t>
      </w:r>
      <w:r>
        <w:t>es la siguiente:</w:t>
      </w:r>
    </w:p>
    <w:p w14:paraId="0EC2A078" w14:textId="1516A9EC" w:rsidR="00FA0773" w:rsidRPr="009533F3" w:rsidRDefault="00FA0773" w:rsidP="002837DF">
      <w:pPr>
        <w:jc w:val="center"/>
      </w:pPr>
      <w:bookmarkStart w:id="149" w:name="_Hlk82180446"/>
      <m:oMath>
        <m:r>
          <m:rPr>
            <m:sty m:val="p"/>
          </m:rPr>
          <w:rPr>
            <w:rFonts w:ascii="Cambria Math" w:hAnsi="Cambria Math"/>
          </w:rPr>
          <m:t xml:space="preserve">LL = - </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func>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func>
          </m:e>
        </m:nary>
      </m:oMath>
      <w:bookmarkEnd w:id="149"/>
      <w:r w:rsidR="002837DF" w:rsidRPr="009533F3">
        <w:rPr>
          <w:rFonts w:eastAsiaTheme="minorEastAsia"/>
        </w:rPr>
        <w:t xml:space="preserve"> (Ec. 1)</w:t>
      </w:r>
    </w:p>
    <w:p w14:paraId="725FD71C" w14:textId="51B6EFBE" w:rsidR="00FF4780" w:rsidRDefault="00937DD5" w:rsidP="009D7671">
      <w:r>
        <w:t>D</w:t>
      </w:r>
      <w:r w:rsidRPr="00937DD5">
        <w:t xml:space="preserve">onde </w:t>
      </w:r>
      <w:r w:rsidRPr="00937DD5">
        <w:rPr>
          <w:i/>
          <w:iCs/>
        </w:rPr>
        <w:t>N</w:t>
      </w:r>
      <w:r w:rsidRPr="00937DD5">
        <w:t xml:space="preserve"> es el número de observaciones en </w:t>
      </w:r>
      <w:r>
        <w:t>los datos</w:t>
      </w:r>
      <w:r w:rsidRPr="00937DD5">
        <w:t xml:space="preserve">, </w:t>
      </w:r>
      <w:proofErr w:type="spellStart"/>
      <w:r w:rsidRPr="00937DD5">
        <w:rPr>
          <w:i/>
          <w:iCs/>
        </w:rPr>
        <w:t>y</w:t>
      </w:r>
      <w:r w:rsidRPr="00937DD5">
        <w:rPr>
          <w:i/>
          <w:iCs/>
          <w:vertAlign w:val="subscript"/>
        </w:rPr>
        <w:t>ij</w:t>
      </w:r>
      <w:proofErr w:type="spellEnd"/>
      <w:r w:rsidRPr="00937DD5">
        <w:t xml:space="preserve"> es un indicador binario de si la etiqueta </w:t>
      </w:r>
      <w:r w:rsidRPr="00937DD5">
        <w:rPr>
          <w:i/>
          <w:iCs/>
        </w:rPr>
        <w:t>j</w:t>
      </w:r>
      <w:r w:rsidRPr="00937DD5">
        <w:t xml:space="preserve"> es la clasificación correcta para la observación </w:t>
      </w:r>
      <w:r w:rsidRPr="00937DD5">
        <w:rPr>
          <w:i/>
          <w:iCs/>
        </w:rPr>
        <w:t>i</w:t>
      </w:r>
      <w:r w:rsidRPr="00937DD5">
        <w:t xml:space="preserve"> y </w:t>
      </w:r>
      <w:proofErr w:type="spellStart"/>
      <w:r w:rsidRPr="00937DD5">
        <w:rPr>
          <w:i/>
          <w:iCs/>
        </w:rPr>
        <w:t>p</w:t>
      </w:r>
      <w:r w:rsidRPr="00937DD5">
        <w:rPr>
          <w:i/>
          <w:iCs/>
          <w:vertAlign w:val="subscript"/>
        </w:rPr>
        <w:t>ij</w:t>
      </w:r>
      <w:proofErr w:type="spellEnd"/>
      <w:r w:rsidRPr="00937DD5">
        <w:rPr>
          <w:vertAlign w:val="subscript"/>
        </w:rPr>
        <w:t xml:space="preserve"> </w:t>
      </w:r>
      <w:r w:rsidRPr="00937DD5">
        <w:t xml:space="preserve">es la probabilidad del modelo de la etiqueta </w:t>
      </w:r>
      <w:r w:rsidRPr="00937DD5">
        <w:rPr>
          <w:i/>
          <w:iCs/>
        </w:rPr>
        <w:t>j</w:t>
      </w:r>
      <w:r w:rsidRPr="00937DD5">
        <w:t xml:space="preserve"> para la observación </w:t>
      </w:r>
      <w:r w:rsidRPr="00937DD5">
        <w:rPr>
          <w:i/>
          <w:iCs/>
        </w:rPr>
        <w:t>i</w:t>
      </w:r>
      <w:r w:rsidRPr="00937DD5">
        <w:t xml:space="preserve">. </w:t>
      </w:r>
      <w:r>
        <w:t xml:space="preserve">La </w:t>
      </w:r>
      <w:r w:rsidR="00045464">
        <w:t>pérdida</w:t>
      </w:r>
      <w:r>
        <w:t xml:space="preserve"> logarítmica castiga en mayor medida las predicciones cuanto más alejadas están del valor</w:t>
      </w:r>
      <w:r w:rsidR="00045464">
        <w:t xml:space="preserve"> de la clase (ver</w:t>
      </w:r>
      <w:r w:rsidR="003563C3">
        <w:t xml:space="preserve"> </w:t>
      </w:r>
      <w:r w:rsidR="003563C3">
        <w:fldChar w:fldCharType="begin"/>
      </w:r>
      <w:r w:rsidR="003563C3">
        <w:instrText xml:space="preserve"> REF _Ref82182880 \h </w:instrText>
      </w:r>
      <w:r w:rsidR="003563C3">
        <w:fldChar w:fldCharType="separate"/>
      </w:r>
      <w:r w:rsidR="003563C3">
        <w:t xml:space="preserve">Ilustración </w:t>
      </w:r>
      <w:r w:rsidR="003563C3">
        <w:rPr>
          <w:noProof/>
        </w:rPr>
        <w:t>11</w:t>
      </w:r>
      <w:r w:rsidR="003563C3">
        <w:fldChar w:fldCharType="end"/>
      </w:r>
      <w:r w:rsidR="003563C3">
        <w:t>)</w:t>
      </w:r>
      <w:r w:rsidR="00045464">
        <w:t>.</w:t>
      </w:r>
    </w:p>
    <w:p w14:paraId="430A8E8C" w14:textId="5960E145" w:rsidR="00937DD5" w:rsidRDefault="00937DD5" w:rsidP="00937DD5">
      <w:pPr>
        <w:jc w:val="center"/>
      </w:pPr>
      <w:r>
        <w:rPr>
          <w:noProof/>
        </w:rPr>
        <w:lastRenderedPageBreak/>
        <w:drawing>
          <wp:inline distT="0" distB="0" distL="0" distR="0" wp14:anchorId="03E6D132" wp14:editId="074DB234">
            <wp:extent cx="3276600" cy="2368174"/>
            <wp:effectExtent l="0" t="0" r="0" b="0"/>
            <wp:docPr id="17" name="Imagen 17"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10;&#10;Descripción generada automáticamente"/>
                    <pic:cNvPicPr>
                      <a:picLocks noChangeAspect="1" noChangeArrowheads="1"/>
                    </pic:cNvPicPr>
                  </pic:nvPicPr>
                  <pic:blipFill rotWithShape="1">
                    <a:blip r:embed="rId21">
                      <a:extLst>
                        <a:ext uri="{28A0092B-C50C-407E-A947-70E740481C1C}">
                          <a14:useLocalDpi xmlns:a14="http://schemas.microsoft.com/office/drawing/2010/main" val="0"/>
                        </a:ext>
                      </a:extLst>
                    </a:blip>
                    <a:srcRect l="1799" t="1763" r="4137" b="3022"/>
                    <a:stretch/>
                  </pic:blipFill>
                  <pic:spPr bwMode="auto">
                    <a:xfrm>
                      <a:off x="0" y="0"/>
                      <a:ext cx="3283607" cy="2373239"/>
                    </a:xfrm>
                    <a:prstGeom prst="rect">
                      <a:avLst/>
                    </a:prstGeom>
                    <a:noFill/>
                    <a:ln>
                      <a:noFill/>
                    </a:ln>
                    <a:extLst>
                      <a:ext uri="{53640926-AAD7-44D8-BBD7-CCE9431645EC}">
                        <a14:shadowObscured xmlns:a14="http://schemas.microsoft.com/office/drawing/2010/main"/>
                      </a:ext>
                    </a:extLst>
                  </pic:spPr>
                </pic:pic>
              </a:graphicData>
            </a:graphic>
          </wp:inline>
        </w:drawing>
      </w:r>
    </w:p>
    <w:p w14:paraId="4FD20A77" w14:textId="5445E45B" w:rsidR="00937DD5" w:rsidRPr="007A4D92" w:rsidRDefault="00045464" w:rsidP="007A4D92">
      <w:pPr>
        <w:pStyle w:val="Descripcin"/>
        <w:jc w:val="center"/>
        <w:rPr>
          <w:color w:val="auto"/>
        </w:rPr>
      </w:pPr>
      <w:bookmarkStart w:id="150" w:name="_Ref82182880"/>
      <w:bookmarkStart w:id="151" w:name="_Toc82627941"/>
      <w:r w:rsidRPr="003563C3">
        <w:rPr>
          <w:color w:val="auto"/>
        </w:rPr>
        <w:t xml:space="preserve">Ilustración </w:t>
      </w:r>
      <w:r w:rsidRPr="003563C3">
        <w:rPr>
          <w:color w:val="auto"/>
        </w:rPr>
        <w:fldChar w:fldCharType="begin"/>
      </w:r>
      <w:r w:rsidRPr="003563C3">
        <w:rPr>
          <w:color w:val="auto"/>
        </w:rPr>
        <w:instrText xml:space="preserve"> SEQ Ilustración \* ARABIC </w:instrText>
      </w:r>
      <w:r w:rsidRPr="003563C3">
        <w:rPr>
          <w:color w:val="auto"/>
        </w:rPr>
        <w:fldChar w:fldCharType="separate"/>
      </w:r>
      <w:r w:rsidR="00960845">
        <w:rPr>
          <w:noProof/>
          <w:color w:val="auto"/>
        </w:rPr>
        <w:t>11</w:t>
      </w:r>
      <w:r w:rsidRPr="003563C3">
        <w:rPr>
          <w:color w:val="auto"/>
        </w:rPr>
        <w:fldChar w:fldCharType="end"/>
      </w:r>
      <w:bookmarkEnd w:id="150"/>
      <w:r w:rsidRPr="003563C3">
        <w:rPr>
          <w:color w:val="auto"/>
        </w:rPr>
        <w:t xml:space="preserve">: Gráfico de la función log </w:t>
      </w:r>
      <w:proofErr w:type="spellStart"/>
      <w:r w:rsidRPr="003563C3">
        <w:rPr>
          <w:color w:val="auto"/>
        </w:rPr>
        <w:t>loss</w:t>
      </w:r>
      <w:proofErr w:type="spellEnd"/>
      <w:r w:rsidRPr="003563C3">
        <w:rPr>
          <w:color w:val="auto"/>
        </w:rPr>
        <w:t xml:space="preserve">. </w:t>
      </w:r>
      <w:r w:rsidRPr="003563C3">
        <w:rPr>
          <w:color w:val="auto"/>
        </w:rPr>
        <w:fldChar w:fldCharType="begin"/>
      </w:r>
      <w:r w:rsidRPr="003563C3">
        <w:rPr>
          <w:color w:val="auto"/>
        </w:rPr>
        <w:instrText xml:space="preserve"> ADDIN ZOTERO_ITEM CSL_CITATION {"citationID":"eWALhBGs","properties":{"formattedCitation":"(ML Glossary, s.\\uc0\\u160{}f.)","plainCitation":"(ML Glossary, s. f.)","noteIndex":0},"citationItems":[{"id":191,"uris":["http://zotero.org/users/7978684/items/B55V2KTY"],"uri":["http://zotero.org/users/7978684/items/B55V2KTY"],"itemData":{"id":191,"type":"webpage","title":"Loss Functions — ML Glossary documentation","URL":"https://ml-cheatsheet.readthedocs.io/en/latest/loss_functions.html","author":[{"family":"ML Glossary","given":""}],"accessed":{"date-parts":[["2021",9,10]]}}}],"schema":"https://github.com/citation-style-language/schema/raw/master/csl-citation.json"} </w:instrText>
      </w:r>
      <w:r w:rsidRPr="003563C3">
        <w:rPr>
          <w:color w:val="auto"/>
        </w:rPr>
        <w:fldChar w:fldCharType="separate"/>
      </w:r>
      <w:r w:rsidRPr="003563C3">
        <w:rPr>
          <w:rFonts w:cs="Arial"/>
          <w:color w:val="auto"/>
          <w:szCs w:val="24"/>
        </w:rPr>
        <w:t>(ML Glossary, s. f.)</w:t>
      </w:r>
      <w:bookmarkEnd w:id="151"/>
      <w:r w:rsidRPr="003563C3">
        <w:rPr>
          <w:color w:val="auto"/>
        </w:rPr>
        <w:fldChar w:fldCharType="end"/>
      </w:r>
    </w:p>
    <w:p w14:paraId="189941A2" w14:textId="1A5CA205" w:rsidR="00FF4780" w:rsidRPr="00950E7D" w:rsidRDefault="00FF4780" w:rsidP="009D7671">
      <w:pPr>
        <w:rPr>
          <w:b/>
          <w:bCs/>
        </w:rPr>
      </w:pPr>
      <w:r w:rsidRPr="00950E7D">
        <w:rPr>
          <w:b/>
          <w:bCs/>
        </w:rPr>
        <w:t>ROC</w:t>
      </w:r>
      <w:r w:rsidR="009F5F19" w:rsidRPr="00950E7D">
        <w:rPr>
          <w:b/>
          <w:bCs/>
        </w:rPr>
        <w:t>-</w:t>
      </w:r>
      <w:r w:rsidRPr="00950E7D">
        <w:rPr>
          <w:b/>
          <w:bCs/>
        </w:rPr>
        <w:t>AUC</w:t>
      </w:r>
    </w:p>
    <w:p w14:paraId="767EE515" w14:textId="013AE3F6" w:rsidR="00FF4780" w:rsidRDefault="003563C3" w:rsidP="009D7671">
      <w:r w:rsidRPr="003563C3">
        <w:t xml:space="preserve">La </w:t>
      </w:r>
      <w:r>
        <w:t xml:space="preserve">curva </w:t>
      </w:r>
      <w:r w:rsidRPr="003563C3">
        <w:t xml:space="preserve">ROC (Receiver </w:t>
      </w:r>
      <w:proofErr w:type="spellStart"/>
      <w:r w:rsidRPr="003563C3">
        <w:t>Operating</w:t>
      </w:r>
      <w:proofErr w:type="spellEnd"/>
      <w:r w:rsidRPr="003563C3">
        <w:t xml:space="preserve"> </w:t>
      </w:r>
      <w:proofErr w:type="spellStart"/>
      <w:r w:rsidRPr="003563C3">
        <w:t>Characteristics</w:t>
      </w:r>
      <w:proofErr w:type="spellEnd"/>
      <w:r w:rsidRPr="003563C3">
        <w:t xml:space="preserve"> o Característica Operativa del Receptor)</w:t>
      </w:r>
      <w:r w:rsidR="00886344">
        <w:t xml:space="preserve"> es una curva que </w:t>
      </w:r>
      <w:r w:rsidR="00886344" w:rsidRPr="00886344">
        <w:t>traza la tasa de verdaderos positivos</w:t>
      </w:r>
      <w:r w:rsidR="001808A4">
        <w:t xml:space="preserve"> (TPR)</w:t>
      </w:r>
      <w:r w:rsidR="00886344" w:rsidRPr="00886344">
        <w:t xml:space="preserve"> contra la tasa de falsos positivos</w:t>
      </w:r>
      <w:r w:rsidR="001808A4">
        <w:t xml:space="preserve"> (FPR)</w:t>
      </w:r>
      <w:r w:rsidR="00886344" w:rsidRPr="00886344">
        <w:t xml:space="preserve"> en diferentes umbrales de clasificación</w:t>
      </w:r>
      <w:r w:rsidR="000F0308">
        <w:t xml:space="preserve"> </w:t>
      </w:r>
      <w:r w:rsidR="000F0308">
        <w:fldChar w:fldCharType="begin"/>
      </w:r>
      <w:r w:rsidR="000F0308">
        <w:instrText xml:space="preserve"> ADDIN ZOTERO_ITEM CSL_CITATION {"citationID":"Ta724SZ3","properties":{"formattedCitation":"(Narkhede, 2018)","plainCitation":"(Narkhede, 2018)","noteIndex":0},"citationItems":[{"id":197,"uris":["http://zotero.org/users/7978684/items/R9J8LUWP"],"uri":["http://zotero.org/users/7978684/items/R9J8LUWP"],"itemData":{"id":197,"type":"webpage","abstract":"In Machine Learning, performance measurement is an essential task. So when it comes to a classification problem, we can count on an AUC - ROC Curve. When we need to check or visualize the performance…","container-title":"Medium","language":"en","title":"Understanding AUC - ROC Curve","URL":"https://towardsdatascience.com/understanding-auc-roc-curve-68b2303cc9c5","author":[{"family":"Narkhede","given":"Sarang"}],"accessed":{"date-parts":[["2021",5,10]]},"issued":{"date-parts":[["2018",6,26]]}}}],"schema":"https://github.com/citation-style-language/schema/raw/master/csl-citation.json"} </w:instrText>
      </w:r>
      <w:r w:rsidR="000F0308">
        <w:fldChar w:fldCharType="separate"/>
      </w:r>
      <w:r w:rsidR="000F0308" w:rsidRPr="000F0308">
        <w:rPr>
          <w:rFonts w:cs="Arial"/>
        </w:rPr>
        <w:t>(Narkhede, 2018)</w:t>
      </w:r>
      <w:r w:rsidR="000F0308">
        <w:fldChar w:fldCharType="end"/>
      </w:r>
      <w:r w:rsidR="00886344" w:rsidRPr="00886344">
        <w:t>.</w:t>
      </w:r>
      <w:r w:rsidR="001808A4">
        <w:t xml:space="preserve"> El calculo de cada tasa se realiza mediante las siguientes ecuaciones:</w:t>
      </w:r>
    </w:p>
    <w:p w14:paraId="2A54481E" w14:textId="41470D20" w:rsidR="001808A4" w:rsidRPr="00950E7D" w:rsidRDefault="001808A4" w:rsidP="001808A4">
      <w:pPr>
        <w:jc w:val="center"/>
        <w:rPr>
          <w:rFonts w:eastAsiaTheme="minorEastAsia"/>
          <w:lang w:val="en-US"/>
        </w:rPr>
      </w:pPr>
      <m:oMath>
        <m:r>
          <w:rPr>
            <w:rFonts w:ascii="Cambria Math" w:hAnsi="Cambria Math"/>
          </w:rPr>
          <m:t>TPR</m:t>
        </m:r>
        <m:r>
          <w:rPr>
            <w:rFonts w:ascii="Cambria Math" w:hAnsi="Cambria Math"/>
            <w:lang w:val="en-US"/>
          </w:rPr>
          <m:t xml:space="preserve">= </m:t>
        </m:r>
        <m:f>
          <m:fPr>
            <m:ctrlPr>
              <w:rPr>
                <w:rFonts w:ascii="Cambria Math" w:hAnsi="Cambria Math"/>
                <w:i/>
              </w:rPr>
            </m:ctrlPr>
          </m:fPr>
          <m:num>
            <m:r>
              <w:rPr>
                <w:rFonts w:ascii="Cambria Math" w:hAnsi="Cambria Math"/>
              </w:rPr>
              <m:t>TP</m:t>
            </m:r>
          </m:num>
          <m:den>
            <m:r>
              <w:rPr>
                <w:rFonts w:ascii="Cambria Math" w:hAnsi="Cambria Math"/>
              </w:rPr>
              <m:t>TP</m:t>
            </m:r>
            <m:r>
              <w:rPr>
                <w:rFonts w:ascii="Cambria Math" w:hAnsi="Cambria Math"/>
                <w:lang w:val="en-US"/>
              </w:rPr>
              <m:t>+</m:t>
            </m:r>
            <m:r>
              <w:rPr>
                <w:rFonts w:ascii="Cambria Math" w:hAnsi="Cambria Math"/>
              </w:rPr>
              <m:t>FN</m:t>
            </m:r>
          </m:den>
        </m:f>
      </m:oMath>
      <w:r w:rsidRPr="00950E7D">
        <w:rPr>
          <w:rFonts w:eastAsiaTheme="minorEastAsia"/>
          <w:lang w:val="en-US"/>
        </w:rPr>
        <w:t xml:space="preserve"> (Ec. 2)</w:t>
      </w:r>
    </w:p>
    <w:p w14:paraId="5FD3CE5B" w14:textId="5DCF6DBF" w:rsidR="001808A4" w:rsidRPr="00950E7D" w:rsidRDefault="001808A4" w:rsidP="001808A4">
      <w:pPr>
        <w:jc w:val="center"/>
        <w:rPr>
          <w:rFonts w:eastAsiaTheme="minorEastAsia"/>
          <w:lang w:val="en-US"/>
        </w:rPr>
      </w:pPr>
      <m:oMath>
        <m:r>
          <w:rPr>
            <w:rFonts w:ascii="Cambria Math" w:hAnsi="Cambria Math"/>
          </w:rPr>
          <m:t>FPR</m:t>
        </m:r>
        <m:r>
          <w:rPr>
            <w:rFonts w:ascii="Cambria Math" w:hAnsi="Cambria Math"/>
            <w:lang w:val="en-US"/>
          </w:rPr>
          <m:t xml:space="preserve">= 1- </m:t>
        </m:r>
        <m:f>
          <m:fPr>
            <m:ctrlPr>
              <w:rPr>
                <w:rFonts w:ascii="Cambria Math" w:hAnsi="Cambria Math"/>
                <w:i/>
              </w:rPr>
            </m:ctrlPr>
          </m:fPr>
          <m:num>
            <m:r>
              <w:rPr>
                <w:rFonts w:ascii="Cambria Math" w:hAnsi="Cambria Math"/>
              </w:rPr>
              <m:t>FP</m:t>
            </m:r>
          </m:num>
          <m:den>
            <m:r>
              <w:rPr>
                <w:rFonts w:ascii="Cambria Math" w:hAnsi="Cambria Math"/>
              </w:rPr>
              <m:t>TN</m:t>
            </m:r>
            <m:r>
              <w:rPr>
                <w:rFonts w:ascii="Cambria Math" w:hAnsi="Cambria Math"/>
                <w:lang w:val="en-US"/>
              </w:rPr>
              <m:t>+</m:t>
            </m:r>
            <m:r>
              <w:rPr>
                <w:rFonts w:ascii="Cambria Math" w:hAnsi="Cambria Math"/>
              </w:rPr>
              <m:t>FP</m:t>
            </m:r>
          </m:den>
        </m:f>
      </m:oMath>
      <w:r w:rsidRPr="00950E7D">
        <w:rPr>
          <w:rFonts w:eastAsiaTheme="minorEastAsia"/>
          <w:lang w:val="en-US"/>
        </w:rPr>
        <w:t xml:space="preserve"> (Ec. 3)</w:t>
      </w:r>
    </w:p>
    <w:p w14:paraId="79B23284" w14:textId="72E1FC66" w:rsidR="001808A4" w:rsidRDefault="001808A4" w:rsidP="001808A4">
      <w:r>
        <w:t>Siendo TP los verdaderos positivos, FN los falsos negativos, FP los falsos positivos y TN los verdaderos negativos. Se considera positivo aquella probabilidad superior a 0,5.</w:t>
      </w:r>
    </w:p>
    <w:p w14:paraId="629CD4CE" w14:textId="045218B2" w:rsidR="000F0308" w:rsidRDefault="000F0308" w:rsidP="000F0308">
      <w:pPr>
        <w:jc w:val="center"/>
      </w:pPr>
      <w:r>
        <w:rPr>
          <w:noProof/>
        </w:rPr>
        <w:drawing>
          <wp:inline distT="0" distB="0" distL="0" distR="0" wp14:anchorId="10F33B93" wp14:editId="4ABA28D1">
            <wp:extent cx="4695259" cy="2179955"/>
            <wp:effectExtent l="0" t="0" r="0" b="0"/>
            <wp:docPr id="18" name="Imagen 1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Gráfico, Gráfico de líneas&#10;&#10;Descripción generada automáticamente"/>
                    <pic:cNvPicPr>
                      <a:picLocks noChangeAspect="1" noChangeArrowheads="1"/>
                    </pic:cNvPicPr>
                  </pic:nvPicPr>
                  <pic:blipFill rotWithShape="1">
                    <a:blip r:embed="rId22">
                      <a:extLst>
                        <a:ext uri="{28A0092B-C50C-407E-A947-70E740481C1C}">
                          <a14:useLocalDpi xmlns:a14="http://schemas.microsoft.com/office/drawing/2010/main" val="0"/>
                        </a:ext>
                      </a:extLst>
                    </a:blip>
                    <a:srcRect t="6151"/>
                    <a:stretch/>
                  </pic:blipFill>
                  <pic:spPr bwMode="auto">
                    <a:xfrm>
                      <a:off x="0" y="0"/>
                      <a:ext cx="4700331" cy="2182310"/>
                    </a:xfrm>
                    <a:prstGeom prst="rect">
                      <a:avLst/>
                    </a:prstGeom>
                    <a:noFill/>
                    <a:ln>
                      <a:noFill/>
                    </a:ln>
                    <a:extLst>
                      <a:ext uri="{53640926-AAD7-44D8-BBD7-CCE9431645EC}">
                        <a14:shadowObscured xmlns:a14="http://schemas.microsoft.com/office/drawing/2010/main"/>
                      </a:ext>
                    </a:extLst>
                  </pic:spPr>
                </pic:pic>
              </a:graphicData>
            </a:graphic>
          </wp:inline>
        </w:drawing>
      </w:r>
    </w:p>
    <w:p w14:paraId="5C8A0F39" w14:textId="02FE9464" w:rsidR="000F0308" w:rsidRPr="000F0308" w:rsidRDefault="000F0308" w:rsidP="000F0308">
      <w:pPr>
        <w:pStyle w:val="Descripcin"/>
        <w:jc w:val="center"/>
        <w:rPr>
          <w:color w:val="auto"/>
        </w:rPr>
      </w:pPr>
      <w:bookmarkStart w:id="152" w:name="_Ref82185070"/>
      <w:bookmarkStart w:id="153" w:name="_Toc82627942"/>
      <w:r w:rsidRPr="000F0308">
        <w:rPr>
          <w:color w:val="auto"/>
        </w:rPr>
        <w:t xml:space="preserve">Ilustración </w:t>
      </w:r>
      <w:r w:rsidRPr="000F0308">
        <w:rPr>
          <w:color w:val="auto"/>
        </w:rPr>
        <w:fldChar w:fldCharType="begin"/>
      </w:r>
      <w:r w:rsidRPr="000F0308">
        <w:rPr>
          <w:color w:val="auto"/>
        </w:rPr>
        <w:instrText xml:space="preserve"> SEQ Ilustración \* ARABIC </w:instrText>
      </w:r>
      <w:r w:rsidRPr="000F0308">
        <w:rPr>
          <w:color w:val="auto"/>
        </w:rPr>
        <w:fldChar w:fldCharType="separate"/>
      </w:r>
      <w:r w:rsidR="00960845">
        <w:rPr>
          <w:noProof/>
          <w:color w:val="auto"/>
        </w:rPr>
        <w:t>12</w:t>
      </w:r>
      <w:r w:rsidRPr="000F0308">
        <w:rPr>
          <w:color w:val="auto"/>
        </w:rPr>
        <w:fldChar w:fldCharType="end"/>
      </w:r>
      <w:bookmarkEnd w:id="152"/>
      <w:r w:rsidRPr="000F0308">
        <w:rPr>
          <w:color w:val="auto"/>
        </w:rPr>
        <w:t xml:space="preserve">: Tres tipos de curvas ROC con sus respectivas AUC. </w:t>
      </w:r>
      <w:r w:rsidRPr="000F0308">
        <w:rPr>
          <w:color w:val="auto"/>
        </w:rPr>
        <w:fldChar w:fldCharType="begin"/>
      </w:r>
      <w:r w:rsidRPr="000F0308">
        <w:rPr>
          <w:color w:val="auto"/>
        </w:rPr>
        <w:instrText xml:space="preserve"> ADDIN ZOTERO_ITEM CSL_CITATION {"citationID":"t7N1Rtoy","properties":{"formattedCitation":"(Wikipedia, 2021)","plainCitation":"(Wikipedia, 2021)","noteIndex":0},"citationItems":[{"id":195,"uris":["http://zotero.org/users/7978684/items/8LA8BN5D"],"uri":["http://zotero.org/users/7978684/items/8LA8BN5D"],"itemData":{"id":195,"type":"entry-encyclopedia","abstract":"En la teoría de detección de señales, una curva ROC (acrónimo de Receiver Operating Characteristic, o Característica Operativa del Receptor) es una representación gráfica de la sensibilidad frente a la especificidad para un sistema clasificador binario según se varía el umbral de discriminación. Otra interpretación de este gráfico es la representación de la razón o proporción de verdaderos positivos (VPR = Razón de Verdaderos Positivos) frente a la razón o proporción de falsos positivos (FPR = Razón de Falsos Positivos) también según se varía el umbral de discriminación (valor a partir del cual decidimos que un caso es un positivo). ROC también puede significar Relative Operating Characteristic (Característica Operativa Relativa) porque es una comparación de dos características operativas (VPR y FPR) según cambiamos el umbral para la decisión. En español es preferible mantener el acrónimo inglés, aunque es posible encontrar el equivalente español COR. No se suele utilizar ROC aislado, debemos decir “curva ROC” o “análisis ROC”. Sobre la historia del acrónimo ROC consultar Swets (1996).[2]​\nEl análisis de la curva ROC, o simplemente análisis ROC, proporciona herramientas para seleccionar los modelos posiblemente óptimos y descartar modelos subóptimos independientemente de (y antes de especificar) el coste de la distribución de las dos clases sobre las que se decide. La curva ROC es también independiente de la distribución de las clases en la población (en diagnóstico, la prevalencia de una enfermedad en la población). El análisis ROC se relaciona de forma directa y natural con el análisis de coste/beneficio en toma de decisiones diagnósticas.\nLa curva ROC se desarrolló por ingenieros eléctricos para medir la eficacia en la detección de objetos enemigos en campos de batalla mediante pantallas de radar, a partir de lo cual se desarrolla la Teoría de Detección de Señales (TDS). El análisis ROC se aplicó posteriormente en medicina, radiología, psicología y otras áreas durante varias décadas. Solo recientemente ha encontrado aplicación en áreas como aprendizaje automático (o machine learning en inglés), y minería de datos (data mining en inglés).","container-title":"Wikipedia, la enciclopedia libre","language":"es","note":"Page Version ID: 138203905","source":"Wikipedia","title":"Curva ROC","URL":"https://es.wikipedia.org/w/index.php?title=Curva_ROC&amp;oldid=138203905","author":[{"family":"Wikipedia","given":""}],"accessed":{"date-parts":[["2021",9,10]]},"issued":{"date-parts":[["2021",9,8]]}}}],"schema":"https://github.com/citation-style-language/schema/raw/master/csl-citation.json"} </w:instrText>
      </w:r>
      <w:r w:rsidRPr="000F0308">
        <w:rPr>
          <w:color w:val="auto"/>
        </w:rPr>
        <w:fldChar w:fldCharType="separate"/>
      </w:r>
      <w:r w:rsidRPr="000F0308">
        <w:rPr>
          <w:rFonts w:cs="Arial"/>
          <w:color w:val="auto"/>
        </w:rPr>
        <w:t>(Wikipedia, 2021)</w:t>
      </w:r>
      <w:bookmarkEnd w:id="153"/>
      <w:r w:rsidRPr="000F0308">
        <w:rPr>
          <w:color w:val="auto"/>
        </w:rPr>
        <w:fldChar w:fldCharType="end"/>
      </w:r>
    </w:p>
    <w:p w14:paraId="3EFB8367" w14:textId="1B908C6D" w:rsidR="003563C3" w:rsidRPr="000F0308" w:rsidRDefault="000F0308" w:rsidP="009D7671">
      <w:r>
        <w:t>Para estudiar qué modelo tiene mayor capacidad para distinguir entre clases se utiliza la ROC AUC (</w:t>
      </w:r>
      <w:proofErr w:type="spellStart"/>
      <w:r>
        <w:t>Area</w:t>
      </w:r>
      <w:proofErr w:type="spellEnd"/>
      <w:r>
        <w:t xml:space="preserve"> </w:t>
      </w:r>
      <w:proofErr w:type="spellStart"/>
      <w:r>
        <w:t>Under</w:t>
      </w:r>
      <w:proofErr w:type="spellEnd"/>
      <w:r>
        <w:t xml:space="preserve"> </w:t>
      </w:r>
      <w:proofErr w:type="spellStart"/>
      <w:r>
        <w:t>the</w:t>
      </w:r>
      <w:proofErr w:type="spellEnd"/>
      <w:r>
        <w:t xml:space="preserve"> ROC Curve o </w:t>
      </w:r>
      <w:proofErr w:type="spellStart"/>
      <w:r>
        <w:t>Area</w:t>
      </w:r>
      <w:proofErr w:type="spellEnd"/>
      <w:r>
        <w:t xml:space="preserve"> Bajo la curva ROC) que nos da un valor </w:t>
      </w:r>
      <w:r>
        <w:lastRenderedPageBreak/>
        <w:t xml:space="preserve">numérico de la curva de cada modelo. Cuanto mayor sea el valor ROC AUC mejor será el modelo (ver </w:t>
      </w:r>
      <w:r>
        <w:fldChar w:fldCharType="begin"/>
      </w:r>
      <w:r>
        <w:instrText xml:space="preserve"> REF _Ref82185070 \h </w:instrText>
      </w:r>
      <w:r>
        <w:fldChar w:fldCharType="separate"/>
      </w:r>
      <w:r w:rsidRPr="000F0308">
        <w:t xml:space="preserve">Ilustración </w:t>
      </w:r>
      <w:r w:rsidRPr="000F0308">
        <w:rPr>
          <w:noProof/>
        </w:rPr>
        <w:t>12</w:t>
      </w:r>
      <w:r>
        <w:fldChar w:fldCharType="end"/>
      </w:r>
      <w:r>
        <w:t>).</w:t>
      </w:r>
    </w:p>
    <w:p w14:paraId="69B0D5BF" w14:textId="77BC3E13" w:rsidR="00FF4780" w:rsidRDefault="00FF4780" w:rsidP="009D7671">
      <w:pPr>
        <w:rPr>
          <w:b/>
          <w:bCs/>
          <w:vertAlign w:val="superscript"/>
        </w:rPr>
      </w:pPr>
      <w:proofErr w:type="spellStart"/>
      <w:r>
        <w:rPr>
          <w:b/>
          <w:bCs/>
        </w:rPr>
        <w:t>McFad</w:t>
      </w:r>
      <w:r w:rsidR="00044E71">
        <w:rPr>
          <w:b/>
          <w:bCs/>
        </w:rPr>
        <w:t>d</w:t>
      </w:r>
      <w:r>
        <w:rPr>
          <w:b/>
          <w:bCs/>
        </w:rPr>
        <w:t>en</w:t>
      </w:r>
      <w:r w:rsidR="00044E71">
        <w:rPr>
          <w:b/>
          <w:bCs/>
        </w:rPr>
        <w:t>’</w:t>
      </w:r>
      <w:r>
        <w:rPr>
          <w:b/>
          <w:bCs/>
        </w:rPr>
        <w:t>s</w:t>
      </w:r>
      <w:proofErr w:type="spellEnd"/>
      <w:r>
        <w:rPr>
          <w:b/>
          <w:bCs/>
        </w:rPr>
        <w:t xml:space="preserve"> Pseudo R</w:t>
      </w:r>
      <w:r>
        <w:rPr>
          <w:b/>
          <w:bCs/>
          <w:vertAlign w:val="superscript"/>
        </w:rPr>
        <w:t>2</w:t>
      </w:r>
    </w:p>
    <w:p w14:paraId="1CB7AC4C" w14:textId="476B621A" w:rsidR="00FF4780" w:rsidRDefault="00044E71" w:rsidP="009D7671">
      <w:r w:rsidRPr="00044E71">
        <w:t>La Pseudo R</w:t>
      </w:r>
      <w:r w:rsidRPr="00044E71">
        <w:rPr>
          <w:vertAlign w:val="superscript"/>
        </w:rPr>
        <w:t>2</w:t>
      </w:r>
      <w:r w:rsidRPr="00044E71">
        <w:t xml:space="preserve"> de </w:t>
      </w:r>
      <w:proofErr w:type="spellStart"/>
      <w:r w:rsidRPr="00044E71">
        <w:t>McFadden</w:t>
      </w:r>
      <w:proofErr w:type="spellEnd"/>
      <w:r>
        <w:t xml:space="preserve"> compara nuestro modelo con un modelo nulo que da la misma predicción a todos los tiros </w:t>
      </w:r>
      <w:r>
        <w:fldChar w:fldCharType="begin"/>
      </w:r>
      <w:r>
        <w:instrText xml:space="preserve"> ADDIN ZOTERO_ITEM CSL_CITATION {"citationID":"XvZBve6v","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fldChar w:fldCharType="separate"/>
      </w:r>
      <w:r w:rsidRPr="00044E71">
        <w:rPr>
          <w:rFonts w:cs="Arial"/>
        </w:rPr>
        <w:t>(Rowlinson, 2020b)</w:t>
      </w:r>
      <w:r>
        <w:fldChar w:fldCharType="end"/>
      </w:r>
      <w:r>
        <w:t>. Viene definido como:</w:t>
      </w:r>
    </w:p>
    <w:p w14:paraId="7D9F5B87" w14:textId="75F70425" w:rsidR="00044E71" w:rsidRPr="00950E7D" w:rsidRDefault="00E42FB6" w:rsidP="0036754D">
      <w:pPr>
        <w:jc w:val="center"/>
        <w:rPr>
          <w:rFonts w:eastAsiaTheme="minorEastAsia"/>
        </w:rPr>
      </w:pPr>
      <m:oMath>
        <m:sSubSup>
          <m:sSubSupPr>
            <m:ctrlPr>
              <w:rPr>
                <w:rFonts w:ascii="Cambria Math" w:hAnsi="Cambria Math"/>
                <w:i/>
              </w:rPr>
            </m:ctrlPr>
          </m:sSubSupPr>
          <m:e>
            <m:r>
              <w:rPr>
                <w:rFonts w:ascii="Cambria Math" w:hAnsi="Cambria Math"/>
              </w:rPr>
              <m:t>R</m:t>
            </m:r>
          </m:e>
          <m:sub>
            <m:r>
              <w:rPr>
                <w:rFonts w:ascii="Cambria Math" w:hAnsi="Cambria Math"/>
              </w:rPr>
              <m:t>McFadden</m:t>
            </m:r>
          </m:sub>
          <m:sup>
            <m:r>
              <w:rPr>
                <w:rFonts w:ascii="Cambria Math" w:hAnsi="Cambria Math"/>
              </w:rPr>
              <m:t>2</m:t>
            </m:r>
          </m:sup>
        </m:sSubSup>
        <m:r>
          <w:rPr>
            <w:rFonts w:ascii="Cambria Math" w:hAnsi="Cambria Math"/>
          </w:rPr>
          <m:t xml:space="preserve"> = 1-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e>
            </m:func>
            <m:r>
              <w:rPr>
                <w:rFonts w:ascii="Cambria Math" w:hAnsi="Cambria Math"/>
              </w:rPr>
              <m:t>)</m:t>
            </m:r>
          </m:num>
          <m:den>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ull</m:t>
                    </m:r>
                  </m:sub>
                </m:sSub>
                <m:r>
                  <w:rPr>
                    <w:rFonts w:ascii="Cambria Math" w:hAnsi="Cambria Math"/>
                  </w:rPr>
                  <m:t>)</m:t>
                </m:r>
              </m:e>
            </m:func>
          </m:den>
        </m:f>
      </m:oMath>
      <w:r w:rsidR="0036754D" w:rsidRPr="00950E7D">
        <w:rPr>
          <w:rFonts w:eastAsiaTheme="minorEastAsia"/>
        </w:rPr>
        <w:t xml:space="preserve"> (Ec. 4)</w:t>
      </w:r>
    </w:p>
    <w:p w14:paraId="6EBB928E" w14:textId="1A210BD4" w:rsidR="000F0308" w:rsidRPr="00607803" w:rsidRDefault="0036754D" w:rsidP="009D7671">
      <w:r w:rsidRPr="0036754D">
        <w:t xml:space="preserve">Siendo </w:t>
      </w:r>
      <w:r w:rsidRPr="0036754D">
        <w:rPr>
          <w:i/>
          <w:iCs/>
        </w:rPr>
        <w:t>L</w:t>
      </w:r>
      <w:r w:rsidRPr="0036754D">
        <w:rPr>
          <w:i/>
          <w:iCs/>
          <w:vertAlign w:val="subscript"/>
        </w:rPr>
        <w:t>C</w:t>
      </w:r>
      <w:r w:rsidRPr="0036754D">
        <w:t xml:space="preserve"> </w:t>
      </w:r>
      <w:r>
        <w:t>el valor de verosimilitud (</w:t>
      </w:r>
      <w:proofErr w:type="spellStart"/>
      <w:r w:rsidRPr="0085532F">
        <w:rPr>
          <w:i/>
          <w:iCs/>
        </w:rPr>
        <w:t>likelihood</w:t>
      </w:r>
      <w:proofErr w:type="spellEnd"/>
      <w:r>
        <w:t xml:space="preserve"> </w:t>
      </w:r>
      <w:proofErr w:type="spellStart"/>
      <w:r w:rsidRPr="0085532F">
        <w:rPr>
          <w:i/>
          <w:iCs/>
        </w:rPr>
        <w:t>value</w:t>
      </w:r>
      <w:proofErr w:type="spellEnd"/>
      <w:r>
        <w:t xml:space="preserve">) del modelo y </w:t>
      </w:r>
      <w:proofErr w:type="spellStart"/>
      <w:r>
        <w:rPr>
          <w:i/>
          <w:iCs/>
        </w:rPr>
        <w:t>L</w:t>
      </w:r>
      <w:r>
        <w:rPr>
          <w:i/>
          <w:iCs/>
          <w:vertAlign w:val="subscript"/>
        </w:rPr>
        <w:t>null</w:t>
      </w:r>
      <w:proofErr w:type="spellEnd"/>
      <w:r>
        <w:t xml:space="preserve"> el valor de </w:t>
      </w:r>
      <w:r w:rsidR="0085532F">
        <w:t>verosimilitud</w:t>
      </w:r>
      <w:r>
        <w:t xml:space="preserve"> de un modelo nulo</w:t>
      </w:r>
      <w:r w:rsidR="00B214B4">
        <w:t xml:space="preserve"> (aquel que da el mismo valor para todos los casos)</w:t>
      </w:r>
      <w:r>
        <w:t>.</w:t>
      </w:r>
      <w:r w:rsidR="0085532F">
        <w:t xml:space="preserve"> La verosimilitud es la multiplicación de todas las diferencias entre las predicciones y los valores reales. Al dar un valor muy pequeño se suele mostrar como el logaritmo de la verosimilitud (</w:t>
      </w:r>
      <w:r w:rsidR="0085532F" w:rsidRPr="0085532F">
        <w:rPr>
          <w:i/>
          <w:iCs/>
        </w:rPr>
        <w:t xml:space="preserve">log </w:t>
      </w:r>
      <w:proofErr w:type="spellStart"/>
      <w:r w:rsidR="0085532F" w:rsidRPr="0085532F">
        <w:rPr>
          <w:i/>
          <w:iCs/>
        </w:rPr>
        <w:t>likelihood</w:t>
      </w:r>
      <w:proofErr w:type="spellEnd"/>
      <w:r w:rsidR="0085532F">
        <w:t xml:space="preserve">) siendo su valor negativo el valor de la perdida logarítmica explicada anteriormente </w:t>
      </w:r>
      <w:r w:rsidR="0085532F">
        <w:fldChar w:fldCharType="begin"/>
      </w:r>
      <w:r w:rsidR="0085532F">
        <w:instrText xml:space="preserve"> ADDIN ZOTERO_ITEM CSL_CITATION {"citationID":"3suEr25A","properties":{"formattedCitation":"(Becker, 2018)","plainCitation":"(Becker, 2018)","noteIndex":0},"citationItems":[{"id":202,"uris":["http://zotero.org/users/7978684/items/TRZC2WE6"],"uri":["http://zotero.org/users/7978684/items/TRZC2WE6"],"itemData":{"id":202,"type":"webpage","abstract":"Explore and run machine learning code with Kaggle Notebooks | Using data from no data sources","container-title":"Kaggle","language":"en","title":"What is Log Loss?","URL":"https://kaggle.com/dansbecker/what-is-log-loss","author":[{"family":"Becker","given":"Dan"}],"accessed":{"date-parts":[["2021",9,10]]},"issued":{"date-parts":[["2018"]]}}}],"schema":"https://github.com/citation-style-language/schema/raw/master/csl-citation.json"} </w:instrText>
      </w:r>
      <w:r w:rsidR="0085532F">
        <w:fldChar w:fldCharType="separate"/>
      </w:r>
      <w:r w:rsidR="0085532F" w:rsidRPr="0085532F">
        <w:rPr>
          <w:rFonts w:cs="Arial"/>
        </w:rPr>
        <w:t>(Becker, 2018)</w:t>
      </w:r>
      <w:r w:rsidR="0085532F">
        <w:fldChar w:fldCharType="end"/>
      </w:r>
      <w:r w:rsidR="0085532F">
        <w:t>.</w:t>
      </w:r>
      <w:r w:rsidR="00607803">
        <w:t xml:space="preserve"> Cuando mayor sea el valor mejor será el modelo.</w:t>
      </w:r>
    </w:p>
    <w:p w14:paraId="0191B77A" w14:textId="0E764990" w:rsidR="00FF4780" w:rsidRPr="00FF4780" w:rsidRDefault="00274C8F" w:rsidP="009D7671">
      <w:pPr>
        <w:rPr>
          <w:b/>
          <w:bCs/>
        </w:rPr>
      </w:pPr>
      <w:r>
        <w:rPr>
          <w:b/>
          <w:bCs/>
        </w:rPr>
        <w:t xml:space="preserve">Puntuación de </w:t>
      </w:r>
      <w:proofErr w:type="spellStart"/>
      <w:r>
        <w:rPr>
          <w:b/>
          <w:bCs/>
        </w:rPr>
        <w:t>Brier</w:t>
      </w:r>
      <w:proofErr w:type="spellEnd"/>
    </w:p>
    <w:p w14:paraId="468E1A68" w14:textId="3F7D8A45" w:rsidR="009D7671" w:rsidRDefault="00274C8F" w:rsidP="009D7671">
      <w:r w:rsidRPr="00274C8F">
        <w:t xml:space="preserve">La puntuación de </w:t>
      </w:r>
      <w:proofErr w:type="spellStart"/>
      <w:r w:rsidRPr="00274C8F">
        <w:t>Brier</w:t>
      </w:r>
      <w:proofErr w:type="spellEnd"/>
      <w:r w:rsidRPr="00274C8F">
        <w:t xml:space="preserve"> mide la diferencia cuadrática media entre la probabilidad predicha y el resultado real</w:t>
      </w:r>
      <w:r>
        <w:t xml:space="preserve"> y cuanto más bajo sea su valor más precisa es la predicción </w:t>
      </w:r>
      <w:r>
        <w:fldChar w:fldCharType="begin"/>
      </w:r>
      <w:r w:rsidR="00F4621D">
        <w:instrText xml:space="preserve"> ADDIN ZOTERO_ITEM CSL_CITATION {"citationID":"bzz8cSuD","properties":{"formattedCitation":"(Scikit-Learn, s.\\uc0\\u160{}f.-g)","plainCitation":"(Scikit-Learn, s. f.-g)","noteIndex":0},"citationItems":[{"id":207,"uris":["http://zotero.org/users/7978684/items/2R5KEHLW"],"uri":["http://zotero.org/users/7978684/items/2R5KEHLW"],"itemData":{"id":207,"type":"webpage","container-title":"Scikit-Learn","title":"sklearn.metrics.brier_score_loss — scikit-learn 0.24.2 documentation","URL":"https://scikit-learn.org/stable/modules/generated/sklearn.metrics.brier_score_loss.html","author":[{"family":"Scikit-Learn","given":""}],"accessed":{"date-parts":[["2021",5,10]]}}}],"schema":"https://github.com/citation-style-language/schema/raw/master/csl-citation.json"} </w:instrText>
      </w:r>
      <w:r>
        <w:fldChar w:fldCharType="separate"/>
      </w:r>
      <w:r w:rsidR="00F4621D" w:rsidRPr="00F4621D">
        <w:rPr>
          <w:rFonts w:cs="Arial"/>
          <w:szCs w:val="24"/>
        </w:rPr>
        <w:t>(Scikit-Learn, s. f.-g)</w:t>
      </w:r>
      <w:r>
        <w:fldChar w:fldCharType="end"/>
      </w:r>
      <w:r>
        <w:t>.</w:t>
      </w:r>
      <w:r w:rsidRPr="00274C8F">
        <w:t xml:space="preserve"> </w:t>
      </w:r>
      <w:r>
        <w:t xml:space="preserve">La ecuación para la calcular la puntuación de </w:t>
      </w:r>
      <w:proofErr w:type="spellStart"/>
      <w:r>
        <w:t>Brier</w:t>
      </w:r>
      <w:proofErr w:type="spellEnd"/>
      <w:r>
        <w:t xml:space="preserve"> es la siguiente:</w:t>
      </w:r>
    </w:p>
    <w:p w14:paraId="134C9AD9" w14:textId="40028E1D" w:rsidR="00274C8F" w:rsidRDefault="00274C8F" w:rsidP="00290E10">
      <w:pPr>
        <w:jc w:val="center"/>
      </w:pPr>
      <m:oMath>
        <m:r>
          <w:rPr>
            <w:rFonts w:ascii="Cambria Math" w:hAnsi="Cambria Math"/>
          </w:rPr>
          <m:t xml:space="preserve">BS=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samples</m:t>
                </m:r>
              </m:sub>
            </m:sSub>
          </m:den>
        </m:f>
        <m:nary>
          <m:naryPr>
            <m:chr m:val="∑"/>
            <m:limLoc m:val="undOvr"/>
            <m:ctrlPr>
              <w:rPr>
                <w:rFonts w:ascii="Cambria Math" w:hAnsi="Cambria Math"/>
                <w:i/>
              </w:rPr>
            </m:ctrlPr>
          </m:naryPr>
          <m:sub>
            <m:r>
              <w:rPr>
                <w:rFonts w:ascii="Cambria Math" w:hAnsi="Cambria Math"/>
              </w:rPr>
              <m:t>i=0</m:t>
            </m:r>
          </m:sub>
          <m:sup>
            <m:sSub>
              <m:sSubPr>
                <m:ctrlPr>
                  <w:rPr>
                    <w:rFonts w:ascii="Cambria Math" w:hAnsi="Cambria Math"/>
                    <w:i/>
                  </w:rPr>
                </m:ctrlPr>
              </m:sSubPr>
              <m:e>
                <m:r>
                  <w:rPr>
                    <w:rFonts w:ascii="Cambria Math" w:hAnsi="Cambria Math"/>
                  </w:rPr>
                  <m:t>n</m:t>
                </m:r>
              </m:e>
              <m:sub>
                <m:r>
                  <w:rPr>
                    <w:rFonts w:ascii="Cambria Math" w:hAnsi="Cambria Math"/>
                  </w:rPr>
                  <m:t>samples</m:t>
                </m:r>
              </m:sub>
            </m:sSub>
            <m:r>
              <w:rPr>
                <w:rFonts w:ascii="Cambria Math" w:hAnsi="Cambria Math"/>
              </w:rPr>
              <m:t>-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sup>
                <m:r>
                  <w:rPr>
                    <w:rFonts w:ascii="Cambria Math" w:hAnsi="Cambria Math"/>
                  </w:rPr>
                  <m:t>2</m:t>
                </m:r>
              </m:sup>
            </m:sSup>
          </m:e>
        </m:nary>
      </m:oMath>
      <w:r>
        <w:rPr>
          <w:rFonts w:eastAsiaTheme="minorEastAsia"/>
        </w:rPr>
        <w:t>(</w:t>
      </w:r>
      <w:proofErr w:type="spellStart"/>
      <w:r>
        <w:rPr>
          <w:rFonts w:eastAsiaTheme="minorEastAsia"/>
        </w:rPr>
        <w:t>Ec</w:t>
      </w:r>
      <w:proofErr w:type="spellEnd"/>
      <w:r>
        <w:rPr>
          <w:rFonts w:eastAsiaTheme="minorEastAsia"/>
        </w:rPr>
        <w:t>. 5)</w:t>
      </w:r>
    </w:p>
    <w:p w14:paraId="627E5AA6" w14:textId="302C24C1" w:rsidR="000F0308" w:rsidRPr="000F0308" w:rsidRDefault="000F0308" w:rsidP="009D7671">
      <w:pPr>
        <w:rPr>
          <w:b/>
          <w:bCs/>
        </w:rPr>
      </w:pPr>
      <w:r w:rsidRPr="000F0308">
        <w:rPr>
          <w:b/>
          <w:bCs/>
        </w:rPr>
        <w:t>Curva de calibración</w:t>
      </w:r>
    </w:p>
    <w:p w14:paraId="00B8A8B9" w14:textId="57571AD4" w:rsidR="00A53E0B" w:rsidRDefault="00A53E0B" w:rsidP="00A53E0B">
      <w:r w:rsidRPr="001E28C8">
        <w:t>La calibración mide si las probabilidades predichas coinciden con la distribución esperada de cada clase. Cuanto mejor calibrado esté un modelo, más fiable será el pronóstico fuera de muestra</w:t>
      </w:r>
      <w:r w:rsidRPr="0074625E">
        <w:t xml:space="preserve">. </w:t>
      </w:r>
      <w:r>
        <w:t>Un clasificador estará bien calibrado si de todos los tiros que han recibido una probabilidad cercana a 0,5 han sido gol la mitad de ellos</w:t>
      </w:r>
      <w:r w:rsidRPr="0074625E">
        <w:t>.</w:t>
      </w:r>
      <w:r>
        <w:t xml:space="preserve"> </w:t>
      </w:r>
      <w:r>
        <w:fldChar w:fldCharType="begin"/>
      </w:r>
      <w:r w:rsidR="00F4621D">
        <w:instrText xml:space="preserve"> ADDIN ZOTERO_ITEM CSL_CITATION {"citationID":"sql0Gda6","properties":{"formattedCitation":"(Scikit-Learn, s.\\uc0\\u160{}f.-b; Tucker, 2020)","plainCitation":"(Scikit-Learn, s. f.-b; Tucker, 2020)","noteIndex":0},"citationItems":[{"id":145,"uris":["http://zotero.org/users/7978684/items/BWLEEX8Y"],"uri":["http://zotero.org/users/7978684/items/BWLEEX8Y"],"itemData":{"id":145,"type":"webpage","genre":"Scikit-Learn","language":"en","title":"1.16. Probability calibration","URL":"https://scikit-learn.org/stable/modules/calibration.html","author":[{"family":"Scikit-Learn","given":""}],"accessed":{"date-parts":[["2021",5,9]]}}},{"id":142,"uris":["http://zotero.org/users/7978684/items/F9LJQKGD"],"uri":["http://zotero.org/users/7978684/items/F9LJQKGD"],"itemData":{"id":142,"type":"webpage","abstract":"What does it mean to have a calibrated classifier? Why is that important?Let’s try to answer that question with a minimal amount of code.","container-title":"Home","language":"en","title":"Random Forest is not a Calibrated Classifier","URL":"https://dataisblue.io/python/data_science/2020/02/15/random-forest-is-not-calibrated.html","author":[{"family":"Tucker","given":"Becky"}],"accessed":{"date-parts":[["2021",5,9]]},"issued":{"date-parts":[["2020",2,15]]}}}],"schema":"https://github.com/citation-style-language/schema/raw/master/csl-citation.json"} </w:instrText>
      </w:r>
      <w:r>
        <w:fldChar w:fldCharType="separate"/>
      </w:r>
      <w:r w:rsidR="00F4621D" w:rsidRPr="00F4621D">
        <w:rPr>
          <w:rFonts w:cs="Arial"/>
          <w:szCs w:val="24"/>
        </w:rPr>
        <w:t>(Scikit-Learn, s. f.-b; Tucker, 2020)</w:t>
      </w:r>
      <w:r>
        <w:fldChar w:fldCharType="end"/>
      </w:r>
    </w:p>
    <w:p w14:paraId="1B1ECA2B" w14:textId="093BC344" w:rsidR="00415126" w:rsidRDefault="00415126" w:rsidP="00415126">
      <w:pPr>
        <w:jc w:val="center"/>
      </w:pPr>
      <w:r>
        <w:rPr>
          <w:noProof/>
        </w:rPr>
        <w:lastRenderedPageBreak/>
        <w:drawing>
          <wp:inline distT="0" distB="0" distL="0" distR="0" wp14:anchorId="21985C42" wp14:editId="62BCAF0B">
            <wp:extent cx="4571999" cy="3086100"/>
            <wp:effectExtent l="0" t="0" r="0" b="0"/>
            <wp:docPr id="21" name="Imagen 2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Gráfico&#10;&#10;Descripción generada automáticamente"/>
                    <pic:cNvPicPr>
                      <a:picLocks noChangeAspect="1" noChangeArrowheads="1"/>
                    </pic:cNvPicPr>
                  </pic:nvPicPr>
                  <pic:blipFill rotWithShape="1">
                    <a:blip r:embed="rId23">
                      <a:extLst>
                        <a:ext uri="{28A0092B-C50C-407E-A947-70E740481C1C}">
                          <a14:useLocalDpi xmlns:a14="http://schemas.microsoft.com/office/drawing/2010/main" val="0"/>
                        </a:ext>
                      </a:extLst>
                    </a:blip>
                    <a:srcRect l="2977" b="34510"/>
                    <a:stretch/>
                  </pic:blipFill>
                  <pic:spPr bwMode="auto">
                    <a:xfrm>
                      <a:off x="0" y="0"/>
                      <a:ext cx="4584077" cy="3094252"/>
                    </a:xfrm>
                    <a:prstGeom prst="rect">
                      <a:avLst/>
                    </a:prstGeom>
                    <a:noFill/>
                    <a:ln>
                      <a:noFill/>
                    </a:ln>
                    <a:extLst>
                      <a:ext uri="{53640926-AAD7-44D8-BBD7-CCE9431645EC}">
                        <a14:shadowObscured xmlns:a14="http://schemas.microsoft.com/office/drawing/2010/main"/>
                      </a:ext>
                    </a:extLst>
                  </pic:spPr>
                </pic:pic>
              </a:graphicData>
            </a:graphic>
          </wp:inline>
        </w:drawing>
      </w:r>
    </w:p>
    <w:p w14:paraId="54BECBE3" w14:textId="44642BCE" w:rsidR="00415126" w:rsidRPr="00415126" w:rsidRDefault="00415126" w:rsidP="00415126">
      <w:pPr>
        <w:pStyle w:val="Descripcin"/>
        <w:jc w:val="center"/>
        <w:rPr>
          <w:color w:val="auto"/>
        </w:rPr>
      </w:pPr>
      <w:bookmarkStart w:id="154" w:name="_Ref82192363"/>
      <w:bookmarkStart w:id="155" w:name="_Toc82627943"/>
      <w:r w:rsidRPr="00415126">
        <w:rPr>
          <w:color w:val="auto"/>
        </w:rPr>
        <w:t xml:space="preserve">Ilustración </w:t>
      </w:r>
      <w:r w:rsidRPr="00415126">
        <w:rPr>
          <w:color w:val="auto"/>
        </w:rPr>
        <w:fldChar w:fldCharType="begin"/>
      </w:r>
      <w:r w:rsidRPr="00415126">
        <w:rPr>
          <w:color w:val="auto"/>
        </w:rPr>
        <w:instrText xml:space="preserve"> SEQ Ilustración \* ARABIC </w:instrText>
      </w:r>
      <w:r w:rsidRPr="00415126">
        <w:rPr>
          <w:color w:val="auto"/>
        </w:rPr>
        <w:fldChar w:fldCharType="separate"/>
      </w:r>
      <w:r w:rsidR="00960845">
        <w:rPr>
          <w:noProof/>
          <w:color w:val="auto"/>
        </w:rPr>
        <w:t>13</w:t>
      </w:r>
      <w:r w:rsidRPr="00415126">
        <w:rPr>
          <w:color w:val="auto"/>
        </w:rPr>
        <w:fldChar w:fldCharType="end"/>
      </w:r>
      <w:bookmarkEnd w:id="154"/>
      <w:r w:rsidRPr="00415126">
        <w:rPr>
          <w:color w:val="auto"/>
        </w:rPr>
        <w:t xml:space="preserve">: Ejemplo de distintas curvas de calibración para distintos </w:t>
      </w:r>
      <w:r w:rsidRPr="00E11F40">
        <w:rPr>
          <w:color w:val="auto"/>
        </w:rPr>
        <w:t xml:space="preserve">modelos. </w:t>
      </w:r>
      <w:r w:rsidRPr="00E11F40">
        <w:rPr>
          <w:color w:val="auto"/>
        </w:rPr>
        <w:fldChar w:fldCharType="begin"/>
      </w:r>
      <w:r w:rsidR="00F4621D" w:rsidRPr="00E11F40">
        <w:rPr>
          <w:color w:val="auto"/>
        </w:rPr>
        <w:instrText xml:space="preserve"> ADDIN ZOTERO_ITEM CSL_CITATION {"citationID":"aCwy23RI","properties":{"formattedCitation":"(Scikit-Learn, s.\\uc0\\u160{}f.-b)","plainCitation":"(Scikit-Learn, s. f.-b)","noteIndex":0},"citationItems":[{"id":145,"uris":["http://zotero.org/users/7978684/items/BWLEEX8Y"],"uri":["http://zotero.org/users/7978684/items/BWLEEX8Y"],"itemData":{"id":145,"type":"webpage","genre":"Scikit-Learn","language":"en","title":"1.16. Probability calibration","URL":"https://scikit-learn.org/stable/modules/calibration.html","author":[{"family":"Scikit-Learn","given":""}],"accessed":{"date-parts":[["2021",5,9]]}}}],"schema":"https://github.com/citation-style-language/schema/raw/master/csl-citation.json"} </w:instrText>
      </w:r>
      <w:r w:rsidRPr="00E11F40">
        <w:rPr>
          <w:color w:val="auto"/>
        </w:rPr>
        <w:fldChar w:fldCharType="separate"/>
      </w:r>
      <w:r w:rsidR="00F4621D" w:rsidRPr="00E11F40">
        <w:rPr>
          <w:rFonts w:cs="Arial"/>
          <w:color w:val="auto"/>
          <w:szCs w:val="24"/>
        </w:rPr>
        <w:t>(Scikit-Learn, s. f.-b)</w:t>
      </w:r>
      <w:bookmarkEnd w:id="155"/>
      <w:r w:rsidRPr="00E11F40">
        <w:rPr>
          <w:color w:val="auto"/>
        </w:rPr>
        <w:fldChar w:fldCharType="end"/>
      </w:r>
      <w:r w:rsidRPr="00415126">
        <w:rPr>
          <w:color w:val="auto"/>
        </w:rPr>
        <w:t xml:space="preserve"> </w:t>
      </w:r>
    </w:p>
    <w:p w14:paraId="3A4722E9" w14:textId="75709381" w:rsidR="00FF4780" w:rsidRDefault="00A53E0B" w:rsidP="009D7671">
      <w:r>
        <w:t>La curva de calibración</w:t>
      </w:r>
      <w:r w:rsidR="00415126">
        <w:t xml:space="preserve"> (</w:t>
      </w:r>
      <w:r w:rsidR="00415126">
        <w:fldChar w:fldCharType="begin"/>
      </w:r>
      <w:r w:rsidR="00415126">
        <w:instrText xml:space="preserve"> REF _Ref82192363 \h </w:instrText>
      </w:r>
      <w:r w:rsidR="00415126">
        <w:fldChar w:fldCharType="separate"/>
      </w:r>
      <w:r w:rsidR="00415126">
        <w:t xml:space="preserve">Ilustración </w:t>
      </w:r>
      <w:r w:rsidR="00415126">
        <w:rPr>
          <w:noProof/>
        </w:rPr>
        <w:t>13</w:t>
      </w:r>
      <w:r w:rsidR="00415126">
        <w:fldChar w:fldCharType="end"/>
      </w:r>
      <w:r w:rsidR="00415126">
        <w:t>)</w:t>
      </w:r>
      <w:r>
        <w:t xml:space="preserve"> es la representación gráfica de la calibración del modelo en diferentes umbrales de clasificación. Mediante </w:t>
      </w:r>
      <w:proofErr w:type="spellStart"/>
      <w:r>
        <w:t>Scikit-Learn</w:t>
      </w:r>
      <w:proofErr w:type="spellEnd"/>
      <w:r>
        <w:t xml:space="preserve"> es posible visualizar la curva de manera uniforme (misma anchura para cada umbral) o por cuantiles (cada umbral tiene la misma cantidad de muestras y depende de la </w:t>
      </w:r>
      <w:r w:rsidR="00415126">
        <w:t>probabilidades predichas</w:t>
      </w:r>
      <w:r>
        <w:t>)</w:t>
      </w:r>
      <w:r w:rsidR="00415126">
        <w:t xml:space="preserve"> </w:t>
      </w:r>
      <w:r w:rsidR="00415126">
        <w:fldChar w:fldCharType="begin"/>
      </w:r>
      <w:r w:rsidR="00F4621D">
        <w:instrText xml:space="preserve"> ADDIN ZOTERO_ITEM CSL_CITATION {"citationID":"8JyTq09i","properties":{"formattedCitation":"(Scikit-Learn, s.\\uc0\\u160{}f.-e)","plainCitation":"(Scikit-Learn, s. f.-e)","noteIndex":0},"citationItems":[{"id":209,"uris":["http://zotero.org/users/7978684/items/8SID46C9"],"uri":["http://zotero.org/users/7978684/items/8SID46C9"],"itemData":{"id":209,"type":"webpage","container-title":"Scikit-Learn","title":"sklearn.calibration.calibration_curve — scikit-learn 0.24.2 documentation","URL":"https://scikit-learn.org/stable/modules/generated/sklearn.calibration.calibration_curve.html","author":[{"family":"Scikit-Learn","given":""}],"accessed":{"date-parts":[["2021",7,10]]}}}],"schema":"https://github.com/citation-style-language/schema/raw/master/csl-citation.json"} </w:instrText>
      </w:r>
      <w:r w:rsidR="00415126">
        <w:fldChar w:fldCharType="separate"/>
      </w:r>
      <w:r w:rsidR="00F4621D" w:rsidRPr="00F4621D">
        <w:rPr>
          <w:rFonts w:cs="Arial"/>
          <w:szCs w:val="24"/>
        </w:rPr>
        <w:t>(Scikit-Learn, s. f.-e)</w:t>
      </w:r>
      <w:r w:rsidR="00415126">
        <w:fldChar w:fldCharType="end"/>
      </w:r>
      <w:r>
        <w:t>.</w:t>
      </w:r>
    </w:p>
    <w:p w14:paraId="3F00C4F4" w14:textId="77777777" w:rsidR="000F0308" w:rsidRPr="009D7671" w:rsidRDefault="000F0308" w:rsidP="009D7671"/>
    <w:p w14:paraId="1DD7AC81" w14:textId="02902D1D" w:rsidR="00B10290" w:rsidRDefault="003E7DE8" w:rsidP="00887F86">
      <w:pPr>
        <w:pStyle w:val="Ttulo3"/>
      </w:pPr>
      <w:bookmarkStart w:id="156" w:name="_Toc82627990"/>
      <w:r>
        <w:t>4.4.</w:t>
      </w:r>
      <w:r w:rsidR="009D7671">
        <w:t>2</w:t>
      </w:r>
      <w:r>
        <w:t xml:space="preserve"> </w:t>
      </w:r>
      <w:r w:rsidR="00B10290">
        <w:t>Regresión Logística</w:t>
      </w:r>
      <w:bookmarkEnd w:id="156"/>
    </w:p>
    <w:p w14:paraId="0FAD4D8E" w14:textId="1DD987ED" w:rsidR="00887F86" w:rsidRDefault="008138BB" w:rsidP="001A68AC">
      <w:r w:rsidRPr="008138BB">
        <w:t xml:space="preserve">La Regresión Logística Simple, desarrollada por David Cox en 1958, es un método de regresión que permite estimar la probabilidad de una variable cualitativa binaria en función de una variable cuantitativa. Una de las principales aplicaciones de la regresión logística es la de clasificación binaria, en el que las observaciones se clasifican en un grupo u otro dependiendo del valor que tome la variable empleada como predictor. </w:t>
      </w:r>
      <w:r>
        <w:t xml:space="preserve">En </w:t>
      </w:r>
      <w:r w:rsidR="00A12D94">
        <w:t>este</w:t>
      </w:r>
      <w:r>
        <w:t xml:space="preserve"> caso </w:t>
      </w:r>
      <w:r w:rsidR="00A12D94">
        <w:t>se estimará</w:t>
      </w:r>
      <w:r>
        <w:t xml:space="preserve"> la probabilidad de que un disparo sea gol o no gol en base a todas las variables disponibles</w:t>
      </w:r>
      <w:r w:rsidRPr="008138BB">
        <w:t>.</w:t>
      </w:r>
      <w:r w:rsidR="001A68AC">
        <w:t xml:space="preserve"> Es un método ampliamente utilizado desde la década de los 80 debido a las facilidades computacionales con que se cuenta desde entonces.</w:t>
      </w:r>
      <w:r w:rsidR="00693BAF">
        <w:t xml:space="preserve"> </w:t>
      </w:r>
      <w:r w:rsidR="00693BAF">
        <w:fldChar w:fldCharType="begin"/>
      </w:r>
      <w:r w:rsidR="00693BAF">
        <w:instrText xml:space="preserve"> ADDIN ZOTERO_ITEM CSL_CITATION {"citationID":"6tWNhhQr","properties":{"formattedCitation":"(Alonso Fern\\uc0\\u225{}ndez, 2006; Amat Rodrigo, 2016)","plainCitation":"(Alonso Fernández, 2006; Amat Rodrigo, 2016)","noteIndex":0},"citationItems":[{"id":104,"uris":["http://zotero.org/users/7978684/items/Y8K6UIGH"],"uri":["http://zotero.org/users/7978684/items/Y8K6UIGH"],"itemData":{"id":104,"type":"article","language":"es","title":"Introducción a la regresión logística","URL":"http://halweb.uc3m.es/esp/Personal/personas/amalonso/esp/bstat-tema9.pdf","author":[{"family":"Alonso Fernández","given":"Andrés M."}],"accessed":{"date-parts":[["2021",9,7]]},"issued":{"date-parts":[["2006",5,12]]}}},{"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693BAF">
        <w:fldChar w:fldCharType="separate"/>
      </w:r>
      <w:r w:rsidR="00693BAF" w:rsidRPr="00693BAF">
        <w:rPr>
          <w:rFonts w:cs="Arial"/>
          <w:szCs w:val="24"/>
        </w:rPr>
        <w:t>(Alonso Fernández, 2006; Amat Rodrigo, 2016)</w:t>
      </w:r>
      <w:r w:rsidR="00693BAF">
        <w:fldChar w:fldCharType="end"/>
      </w:r>
      <w:r w:rsidR="00457BBD">
        <w:t>.</w:t>
      </w:r>
    </w:p>
    <w:p w14:paraId="61489A95" w14:textId="7967CBF3" w:rsidR="00A55698" w:rsidRDefault="00A55698" w:rsidP="00A55698">
      <w:r>
        <w:t>La función logística o sigmoide se expresa de la siguiente manera</w:t>
      </w:r>
      <w:r w:rsidR="00FE40FE">
        <w:t xml:space="preserve"> </w:t>
      </w:r>
      <w:r w:rsidR="00FE40FE">
        <w:fldChar w:fldCharType="begin"/>
      </w:r>
      <w:r w:rsidR="00FE40FE">
        <w:instrText xml:space="preserve"> ADDIN ZOTERO_ITEM CSL_CITATION {"citationID":"zkHL1Ln6","properties":{"formattedCitation":"(Amat Rodrigo, 2016)","plainCitation":"(Amat Rodrigo, 2016)","noteIndex":0},"citationItems":[{"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FE40FE">
        <w:fldChar w:fldCharType="separate"/>
      </w:r>
      <w:r w:rsidR="00FE40FE" w:rsidRPr="00FE40FE">
        <w:rPr>
          <w:rFonts w:cs="Arial"/>
        </w:rPr>
        <w:t>(Amat Rodrigo, 2016)</w:t>
      </w:r>
      <w:r w:rsidR="00FE40FE">
        <w:fldChar w:fldCharType="end"/>
      </w:r>
      <w:r>
        <w:t>:</w:t>
      </w:r>
    </w:p>
    <w:p w14:paraId="1D911112" w14:textId="2E4F7E31" w:rsidR="00A55698" w:rsidRPr="00A55698" w:rsidRDefault="00A55698" w:rsidP="00FE40FE">
      <w:pPr>
        <w:jc w:val="center"/>
        <w:rPr>
          <w:rFonts w:eastAsiaTheme="minorEastAsia"/>
        </w:rPr>
      </w:pPr>
      <m:oMath>
        <m:r>
          <m:rPr>
            <m:sty m:val="p"/>
          </m:rPr>
          <w:rPr>
            <w:rFonts w:ascii="Cambria Math" w:hAnsi="Cambria Math"/>
          </w:rPr>
          <m:t xml:space="preserve">función sigmoide(x) =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x</m:t>
                </m:r>
              </m:sup>
            </m:sSup>
            <m:r>
              <m:rPr>
                <m:sty m:val="p"/>
              </m:rPr>
              <w:rPr>
                <w:rFonts w:ascii="Cambria Math" w:hAnsi="Cambria Math"/>
              </w:rPr>
              <m:t xml:space="preserve">  </m:t>
            </m:r>
          </m:den>
        </m:f>
        <m:r>
          <m:rPr>
            <m:sty m:val="p"/>
          </m:rPr>
          <w:rPr>
            <w:rFonts w:ascii="Cambria Math" w:hAnsi="Cambria Math"/>
          </w:rPr>
          <m:t xml:space="preserve"> </m:t>
        </m:r>
      </m:oMath>
      <w:r w:rsidR="002837DF">
        <w:rPr>
          <w:rFonts w:eastAsiaTheme="minorEastAsia"/>
        </w:rPr>
        <w:t xml:space="preserve"> </w:t>
      </w:r>
      <w:r w:rsidR="00FE40FE">
        <w:rPr>
          <w:rFonts w:eastAsiaTheme="minorEastAsia"/>
        </w:rPr>
        <w:t>(</w:t>
      </w:r>
      <w:proofErr w:type="spellStart"/>
      <w:r w:rsidR="00FE40FE">
        <w:rPr>
          <w:rFonts w:eastAsiaTheme="minorEastAsia"/>
        </w:rPr>
        <w:t>Ec</w:t>
      </w:r>
      <w:proofErr w:type="spellEnd"/>
      <w:r w:rsidR="00FE40FE">
        <w:rPr>
          <w:rFonts w:eastAsiaTheme="minorEastAsia"/>
        </w:rPr>
        <w:t xml:space="preserve">. </w:t>
      </w:r>
      <w:r w:rsidR="00290E10">
        <w:rPr>
          <w:rFonts w:eastAsiaTheme="minorEastAsia"/>
        </w:rPr>
        <w:t>6</w:t>
      </w:r>
      <w:r w:rsidR="00FE40FE">
        <w:rPr>
          <w:rFonts w:eastAsiaTheme="minorEastAsia"/>
        </w:rPr>
        <w:t>)</w:t>
      </w:r>
    </w:p>
    <w:p w14:paraId="511775A6" w14:textId="43490E62" w:rsidR="00A55698" w:rsidRDefault="00FE40FE" w:rsidP="00A55698">
      <w:r>
        <w:lastRenderedPageBreak/>
        <w:t xml:space="preserve">Que al substituir x de la </w:t>
      </w:r>
      <w:proofErr w:type="spellStart"/>
      <w:r>
        <w:t>Ec</w:t>
      </w:r>
      <w:proofErr w:type="spellEnd"/>
      <w:r>
        <w:t>. 1 por la función (</w:t>
      </w:r>
      <w:r w:rsidRPr="00FE40FE">
        <w:t>-</w:t>
      </w:r>
      <w:r>
        <w:t xml:space="preserve"> </w:t>
      </w:r>
      <w:r w:rsidRPr="00FE40FE">
        <w:t>α</w:t>
      </w:r>
      <w:r>
        <w:t xml:space="preserve"> </w:t>
      </w:r>
      <w:r w:rsidRPr="00FE40FE">
        <w:t>-</w:t>
      </w:r>
      <w:r>
        <w:t xml:space="preserve"> </w:t>
      </w:r>
      <w:r w:rsidRPr="00FE40FE">
        <w:t>β</w:t>
      </w:r>
      <w:r w:rsidRPr="00FE40FE">
        <w:rPr>
          <w:vertAlign w:val="subscript"/>
        </w:rPr>
        <w:t>1</w:t>
      </w:r>
      <w:r w:rsidRPr="00FE40FE">
        <w:t>x</w:t>
      </w:r>
      <w:r w:rsidRPr="00FE40FE">
        <w:rPr>
          <w:vertAlign w:val="subscript"/>
        </w:rPr>
        <w:t>1</w:t>
      </w:r>
      <w:r>
        <w:rPr>
          <w:vertAlign w:val="subscript"/>
        </w:rPr>
        <w:t xml:space="preserve"> </w:t>
      </w:r>
      <w:r w:rsidRPr="00FE40FE">
        <w:t>-</w:t>
      </w:r>
      <w:r>
        <w:t xml:space="preserve"> </w:t>
      </w:r>
      <w:r w:rsidRPr="00FE40FE">
        <w:t>β</w:t>
      </w:r>
      <w:r w:rsidRPr="00FE40FE">
        <w:rPr>
          <w:vertAlign w:val="subscript"/>
        </w:rPr>
        <w:t>2</w:t>
      </w:r>
      <w:r w:rsidRPr="00FE40FE">
        <w:t>x</w:t>
      </w:r>
      <w:r w:rsidRPr="00FE40FE">
        <w:rPr>
          <w:vertAlign w:val="subscript"/>
        </w:rPr>
        <w:t>2</w:t>
      </w:r>
      <w:r>
        <w:rPr>
          <w:vertAlign w:val="subscript"/>
        </w:rPr>
        <w:t xml:space="preserve"> </w:t>
      </w:r>
      <w:r w:rsidRPr="00FE40FE">
        <w:t>-</w:t>
      </w:r>
      <w:r>
        <w:t xml:space="preserve"> … </w:t>
      </w:r>
      <w:r w:rsidRPr="00FE40FE">
        <w:t>-</w:t>
      </w:r>
      <w:r>
        <w:t xml:space="preserve"> </w:t>
      </w:r>
      <w:r w:rsidRPr="00FE40FE">
        <w:t>β</w:t>
      </w:r>
      <w:proofErr w:type="spellStart"/>
      <w:r w:rsidRPr="00FE40FE">
        <w:rPr>
          <w:vertAlign w:val="subscript"/>
        </w:rPr>
        <w:t>p</w:t>
      </w:r>
      <w:r w:rsidRPr="00FE40FE">
        <w:t>x</w:t>
      </w:r>
      <w:r w:rsidRPr="00FE40FE">
        <w:rPr>
          <w:vertAlign w:val="subscript"/>
        </w:rPr>
        <w:t>p</w:t>
      </w:r>
      <w:proofErr w:type="spellEnd"/>
      <w:r>
        <w:t>) se obtiene</w:t>
      </w:r>
      <w:r w:rsidR="00A55698">
        <w:t>:</w:t>
      </w:r>
    </w:p>
    <w:p w14:paraId="3CA49DCD" w14:textId="7FC3B9A7" w:rsidR="00A55698" w:rsidRDefault="00A55698" w:rsidP="002837DF">
      <w:pPr>
        <w:jc w:val="center"/>
      </w:pPr>
      <m:oMath>
        <m:r>
          <m:rPr>
            <m:sty m:val="p"/>
          </m:rPr>
          <w:rPr>
            <w:rFonts w:ascii="Cambria Math" w:hAnsi="Cambria Math"/>
          </w:rPr>
          <m:t>Pr</m:t>
        </m:r>
        <m:d>
          <m:dPr>
            <m:endChr m:val="|"/>
            <m:ctrlPr>
              <w:rPr>
                <w:rFonts w:ascii="Cambria Math" w:hAnsi="Cambria Math"/>
              </w:rPr>
            </m:ctrlPr>
          </m:dPr>
          <m:e>
            <m:r>
              <m:rPr>
                <m:sty m:val="p"/>
              </m:rPr>
              <w:rPr>
                <w:rFonts w:ascii="Cambria Math" w:hAnsi="Cambria Math"/>
              </w:rPr>
              <m:t xml:space="preserve">Y= 1 </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1 + exp⁡(-α-</m:t>
            </m:r>
            <m:sSub>
              <m:sSubPr>
                <m:ctrlPr>
                  <w:rPr>
                    <w:rFonts w:ascii="Cambria Math" w:hAnsi="Cambria Math"/>
                  </w:rPr>
                </m:ctrlPr>
              </m:sSubPr>
              <m:e>
                <m:r>
                  <m:rPr>
                    <m:sty m:val="p"/>
                  </m:rPr>
                  <w:rPr>
                    <w:rFonts w:ascii="Cambria Math" w:hAnsi="Cambria Math"/>
                  </w:rPr>
                  <m:t>β</m:t>
                </m:r>
              </m:e>
              <m:sub>
                <m:r>
                  <w:rPr>
                    <w:rFonts w:ascii="Cambria Math" w:hAnsi="Cambria Math"/>
                  </w:rPr>
                  <m:t>1</m:t>
                </m:r>
              </m:sub>
            </m:sSub>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2</m:t>
                </m:r>
              </m:sub>
            </m:sSub>
            <m:sSub>
              <m:sSubPr>
                <m:ctrlPr>
                  <w:rPr>
                    <w:rFonts w:ascii="Cambria Math" w:hAnsi="Cambria Math"/>
                  </w:rPr>
                </m:ctrlPr>
              </m:sSubPr>
              <m:e>
                <m:r>
                  <m:rPr>
                    <m:sty m:val="p"/>
                  </m:rP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p</m:t>
                </m:r>
              </m:sub>
            </m:sSub>
            <m:sSub>
              <m:sSubPr>
                <m:ctrlPr>
                  <w:rPr>
                    <w:rFonts w:ascii="Cambria Math" w:hAnsi="Cambria Math"/>
                  </w:rPr>
                </m:ctrlPr>
              </m:sSubPr>
              <m:e>
                <m:r>
                  <m:rPr>
                    <m:sty m:val="p"/>
                  </m:rPr>
                  <w:rPr>
                    <w:rFonts w:ascii="Cambria Math" w:hAnsi="Cambria Math"/>
                  </w:rPr>
                  <m:t>x</m:t>
                </m:r>
              </m:e>
              <m:sub>
                <m:r>
                  <w:rPr>
                    <w:rFonts w:ascii="Cambria Math" w:hAnsi="Cambria Math"/>
                  </w:rPr>
                  <m:t>p</m:t>
                </m:r>
              </m:sub>
            </m:sSub>
            <m:r>
              <m:rPr>
                <m:sty m:val="p"/>
              </m:rPr>
              <w:rPr>
                <w:rFonts w:ascii="Cambria Math" w:hAnsi="Cambria Math"/>
              </w:rPr>
              <m:t xml:space="preserve">)  </m:t>
            </m:r>
          </m:den>
        </m:f>
      </m:oMath>
      <w:r w:rsidR="002837DF">
        <w:rPr>
          <w:rFonts w:eastAsiaTheme="minorEastAsia"/>
        </w:rPr>
        <w:t xml:space="preserve"> (</w:t>
      </w:r>
      <w:proofErr w:type="spellStart"/>
      <w:r w:rsidR="002837DF">
        <w:rPr>
          <w:rFonts w:eastAsiaTheme="minorEastAsia"/>
        </w:rPr>
        <w:t>Ec</w:t>
      </w:r>
      <w:proofErr w:type="spellEnd"/>
      <w:r w:rsidR="002837DF">
        <w:rPr>
          <w:rFonts w:eastAsiaTheme="minorEastAsia"/>
        </w:rPr>
        <w:t xml:space="preserve">. </w:t>
      </w:r>
      <w:r w:rsidR="00290E10">
        <w:rPr>
          <w:rFonts w:eastAsiaTheme="minorEastAsia"/>
        </w:rPr>
        <w:t>7</w:t>
      </w:r>
      <w:r w:rsidR="002837DF">
        <w:rPr>
          <w:rFonts w:eastAsiaTheme="minorEastAsia"/>
        </w:rPr>
        <w:t>)</w:t>
      </w:r>
    </w:p>
    <w:p w14:paraId="274B4BC1" w14:textId="154680B5" w:rsidR="00457BBD" w:rsidRDefault="00222627" w:rsidP="001A68AC">
      <w:r>
        <w:t>Que es la probabilidad de que la variable Y sea 1 dado los distintos predictores x</w:t>
      </w:r>
      <w:r>
        <w:rPr>
          <w:vertAlign w:val="subscript"/>
        </w:rPr>
        <w:t xml:space="preserve">1, </w:t>
      </w:r>
      <w:r>
        <w:t>x</w:t>
      </w:r>
      <w:r>
        <w:rPr>
          <w:vertAlign w:val="subscript"/>
        </w:rPr>
        <w:t>2</w:t>
      </w:r>
      <w:r>
        <w:t>…</w:t>
      </w:r>
      <w:r w:rsidR="009D4940">
        <w:t xml:space="preserve"> Si esta probabilidad es mayor a 0,5 el clasificador lo catalogará como 1 (gol) y por el contrario si es menor lo catalogará como 0 (no gol) aunque para nuestro problema lo importante no es la catalogación si no la probabilidad en </w:t>
      </w:r>
      <w:r w:rsidR="00D60A79">
        <w:t>sí</w:t>
      </w:r>
      <w:r w:rsidR="009D4940">
        <w:t xml:space="preserve"> misma.</w:t>
      </w:r>
    </w:p>
    <w:p w14:paraId="4ABDFA34" w14:textId="55CF4C64" w:rsidR="004D5A7A" w:rsidRDefault="004D5A7A" w:rsidP="001A68AC">
      <w:r>
        <w:t>Nuestro objetivo, por lo tanto, es obtener los parámetros o pesos (</w:t>
      </w:r>
      <w:r w:rsidRPr="00FE40FE">
        <w:t>α</w:t>
      </w:r>
      <w:r>
        <w:t xml:space="preserve">, </w:t>
      </w:r>
      <w:r w:rsidRPr="00FE40FE">
        <w:t>β</w:t>
      </w:r>
      <w:r w:rsidRPr="00FE40FE">
        <w:rPr>
          <w:vertAlign w:val="subscript"/>
        </w:rPr>
        <w:t>1</w:t>
      </w:r>
      <w:r>
        <w:t xml:space="preserve">, </w:t>
      </w:r>
      <w:r w:rsidRPr="00FE40FE">
        <w:t>β</w:t>
      </w:r>
      <w:r w:rsidRPr="00FE40FE">
        <w:rPr>
          <w:vertAlign w:val="subscript"/>
        </w:rPr>
        <w:t>2</w:t>
      </w:r>
      <w:r>
        <w:t xml:space="preserve">, … </w:t>
      </w:r>
      <w:r w:rsidRPr="00FE40FE">
        <w:t>-</w:t>
      </w:r>
      <w:r>
        <w:t xml:space="preserve"> </w:t>
      </w:r>
      <w:r w:rsidRPr="00FE40FE">
        <w:t>β</w:t>
      </w:r>
      <w:r w:rsidRPr="00FE40FE">
        <w:rPr>
          <w:vertAlign w:val="subscript"/>
        </w:rPr>
        <w:t>p</w:t>
      </w:r>
      <w:r>
        <w:t xml:space="preserve">) óptimos de cada variable </w:t>
      </w:r>
      <w:r w:rsidR="00793BCC">
        <w:t>para minimizar nuestro error. En el caso de la regresión logística se buscará minimizar la pérdida logarítmica (</w:t>
      </w:r>
      <w:r w:rsidR="00793BCC" w:rsidRPr="00721DFC">
        <w:rPr>
          <w:i/>
          <w:iCs/>
        </w:rPr>
        <w:t xml:space="preserve">log </w:t>
      </w:r>
      <w:proofErr w:type="spellStart"/>
      <w:r w:rsidR="00793BCC" w:rsidRPr="00721DFC">
        <w:rPr>
          <w:i/>
          <w:iCs/>
        </w:rPr>
        <w:t>los</w:t>
      </w:r>
      <w:r w:rsidR="00FA0773" w:rsidRPr="00721DFC">
        <w:rPr>
          <w:i/>
          <w:iCs/>
        </w:rPr>
        <w:t>s</w:t>
      </w:r>
      <w:proofErr w:type="spellEnd"/>
      <w:r w:rsidR="00793BCC">
        <w:t>).</w:t>
      </w:r>
    </w:p>
    <w:p w14:paraId="23B4089B" w14:textId="4CBAE345" w:rsidR="004E782F" w:rsidRDefault="00586C2D" w:rsidP="001A68AC">
      <w:r>
        <w:t xml:space="preserve">El proceso para la generación del modelo de regresión </w:t>
      </w:r>
      <w:r w:rsidR="00D813F1">
        <w:t>logística</w:t>
      </w:r>
      <w:r>
        <w:t xml:space="preserve"> ha sido el siguiente.</w:t>
      </w:r>
    </w:p>
    <w:p w14:paraId="4991AECA" w14:textId="153715FA" w:rsidR="00586C2D" w:rsidRDefault="00586C2D" w:rsidP="001A68AC">
      <w:pPr>
        <w:rPr>
          <w:b/>
          <w:bCs/>
        </w:rPr>
      </w:pPr>
      <w:r w:rsidRPr="00586C2D">
        <w:rPr>
          <w:b/>
          <w:bCs/>
        </w:rPr>
        <w:t>Eliminación de variables</w:t>
      </w:r>
    </w:p>
    <w:p w14:paraId="129F519E" w14:textId="0D382DF0" w:rsidR="004F42B3" w:rsidRPr="00586C2D" w:rsidRDefault="00586C2D" w:rsidP="001A68AC">
      <w:r>
        <w:t xml:space="preserve">El método de regresión </w:t>
      </w:r>
      <w:r w:rsidR="000F6F4B">
        <w:t>logística</w:t>
      </w:r>
      <w:r>
        <w:t xml:space="preserve"> no permite trabajar con datos faltantes por lo que aquellas columnas donde solo </w:t>
      </w:r>
      <w:r w:rsidR="00A12D94">
        <w:t>se tiene</w:t>
      </w:r>
      <w:r>
        <w:t xml:space="preserve"> datos provenientes de una de las dos fuentes de datos deben ser eliminadas (la posición del portero</w:t>
      </w:r>
      <w:r w:rsidR="002452C4">
        <w:t xml:space="preserve">, </w:t>
      </w:r>
      <w:proofErr w:type="spellStart"/>
      <w:r w:rsidR="002452C4" w:rsidRPr="002452C4">
        <w:rPr>
          <w:i/>
          <w:iCs/>
        </w:rPr>
        <w:t>smart</w:t>
      </w:r>
      <w:proofErr w:type="spellEnd"/>
      <w:r w:rsidR="002452C4" w:rsidRPr="002452C4">
        <w:rPr>
          <w:i/>
          <w:iCs/>
        </w:rPr>
        <w:t xml:space="preserve"> </w:t>
      </w:r>
      <w:proofErr w:type="spellStart"/>
      <w:r w:rsidR="002452C4" w:rsidRPr="002452C4">
        <w:rPr>
          <w:i/>
          <w:iCs/>
        </w:rPr>
        <w:t>pass</w:t>
      </w:r>
      <w:proofErr w:type="spellEnd"/>
      <w:r w:rsidR="002452C4">
        <w:t>, jugadores en el ángulo entre el disparo y la portería…).</w:t>
      </w:r>
    </w:p>
    <w:p w14:paraId="73008470" w14:textId="29987E7E" w:rsidR="002452C4" w:rsidRDefault="00586C2D" w:rsidP="001A68AC">
      <w:pPr>
        <w:rPr>
          <w:b/>
          <w:bCs/>
        </w:rPr>
      </w:pPr>
      <w:r>
        <w:rPr>
          <w:b/>
          <w:bCs/>
        </w:rPr>
        <w:t xml:space="preserve">Separación de </w:t>
      </w:r>
      <w:proofErr w:type="spellStart"/>
      <w:r w:rsidRPr="002452C4">
        <w:rPr>
          <w:b/>
          <w:bCs/>
          <w:i/>
          <w:iCs/>
        </w:rPr>
        <w:t>datasets</w:t>
      </w:r>
      <w:proofErr w:type="spellEnd"/>
    </w:p>
    <w:p w14:paraId="7BD54102" w14:textId="1057930D" w:rsidR="004E782F" w:rsidRDefault="002452C4" w:rsidP="001A68AC">
      <w:r w:rsidRPr="002452C4">
        <w:t xml:space="preserve">Por el mismo motivo que el paso anterior es necesario separar el </w:t>
      </w:r>
      <w:proofErr w:type="spellStart"/>
      <w:r w:rsidRPr="002452C4">
        <w:rPr>
          <w:i/>
          <w:iCs/>
        </w:rPr>
        <w:t>dataset</w:t>
      </w:r>
      <w:proofErr w:type="spellEnd"/>
      <w:r>
        <w:t xml:space="preserve"> en 3 </w:t>
      </w:r>
      <w:proofErr w:type="spellStart"/>
      <w:r w:rsidRPr="002452C4">
        <w:rPr>
          <w:i/>
          <w:iCs/>
        </w:rPr>
        <w:t>subdatasets</w:t>
      </w:r>
      <w:proofErr w:type="spellEnd"/>
      <w:r>
        <w:t xml:space="preserve">. El primero es para aquellos goles que provienen de una asistencia, puesto que tienen información sobre la asistencia recibida (técnica del pase, altura del pase…). El según </w:t>
      </w:r>
      <w:proofErr w:type="spellStart"/>
      <w:r w:rsidRPr="002452C4">
        <w:rPr>
          <w:i/>
          <w:iCs/>
        </w:rPr>
        <w:t>subdataset</w:t>
      </w:r>
      <w:proofErr w:type="spellEnd"/>
      <w:r>
        <w:t xml:space="preserve"> es para los disparos que no han recibido una asistencia previa. Por último, el tercer </w:t>
      </w:r>
      <w:proofErr w:type="spellStart"/>
      <w:r w:rsidRPr="002452C4">
        <w:rPr>
          <w:i/>
          <w:iCs/>
        </w:rPr>
        <w:t>subdataset</w:t>
      </w:r>
      <w:proofErr w:type="spellEnd"/>
      <w:r>
        <w:t xml:space="preserve"> es solo para los lanzamientos de penalti.</w:t>
      </w:r>
      <w:r w:rsidR="00485A03">
        <w:t xml:space="preserve"> En cada caso se han eliminado aquellas columnas que no tienen ninguna información sobre el disparo dejando de esta manera 3 </w:t>
      </w:r>
      <w:proofErr w:type="spellStart"/>
      <w:r w:rsidR="00485A03" w:rsidRPr="00923693">
        <w:rPr>
          <w:i/>
          <w:iCs/>
        </w:rPr>
        <w:t>datasets</w:t>
      </w:r>
      <w:proofErr w:type="spellEnd"/>
      <w:r w:rsidR="00485A03">
        <w:t xml:space="preserve"> sin ningún dato en blanco.</w:t>
      </w:r>
    </w:p>
    <w:p w14:paraId="2B4E0656" w14:textId="7CD8CA71" w:rsidR="002452C4" w:rsidRPr="002452C4" w:rsidRDefault="002452C4" w:rsidP="001A68AC">
      <w:pPr>
        <w:rPr>
          <w:b/>
          <w:bCs/>
        </w:rPr>
      </w:pPr>
      <w:r w:rsidRPr="002452C4">
        <w:rPr>
          <w:b/>
          <w:bCs/>
        </w:rPr>
        <w:t xml:space="preserve">Creación de variables </w:t>
      </w:r>
      <w:proofErr w:type="spellStart"/>
      <w:r w:rsidRPr="002452C4">
        <w:rPr>
          <w:b/>
          <w:bCs/>
          <w:i/>
          <w:iCs/>
        </w:rPr>
        <w:t>dummies</w:t>
      </w:r>
      <w:proofErr w:type="spellEnd"/>
    </w:p>
    <w:p w14:paraId="56BE17B0" w14:textId="55CB50F0" w:rsidR="00485A03" w:rsidRDefault="00586C2D" w:rsidP="001A68AC">
      <w:r>
        <w:t>El método de regresión</w:t>
      </w:r>
      <w:r w:rsidR="002452C4">
        <w:t xml:space="preserve"> </w:t>
      </w:r>
      <w:r w:rsidR="000F6F4B">
        <w:t>logística</w:t>
      </w:r>
      <w:r w:rsidR="002452C4">
        <w:t xml:space="preserve"> tampoco puede trabajar con datos categóricos como puede ser el tipo de competición o la parte del cuerpo utilizada. Pasar las variables categóricas a valores numéricos tampoco es una opción </w:t>
      </w:r>
      <w:r w:rsidR="003E5F87">
        <w:t>válida</w:t>
      </w:r>
      <w:r w:rsidR="002452C4">
        <w:t xml:space="preserve"> puesto que el modelo entenderá que hay una relación lineal entre las categorías cuando no es así.</w:t>
      </w:r>
      <w:r w:rsidR="006573CA">
        <w:t xml:space="preserve"> Es por eso </w:t>
      </w:r>
      <w:proofErr w:type="gramStart"/>
      <w:r w:rsidR="006573CA">
        <w:t>que</w:t>
      </w:r>
      <w:proofErr w:type="gramEnd"/>
      <w:r w:rsidR="006573CA">
        <w:t xml:space="preserve"> se han generado nuevas variables binarias para cada tipo de categoría de la variable inicial. Estas nuevas variables se conocen como </w:t>
      </w:r>
      <w:proofErr w:type="spellStart"/>
      <w:r w:rsidR="006573CA" w:rsidRPr="006573CA">
        <w:rPr>
          <w:i/>
          <w:iCs/>
        </w:rPr>
        <w:t>dummies</w:t>
      </w:r>
      <w:proofErr w:type="spellEnd"/>
      <w:r w:rsidR="006573CA">
        <w:rPr>
          <w:i/>
          <w:iCs/>
        </w:rPr>
        <w:t xml:space="preserve"> </w:t>
      </w:r>
      <w:r w:rsidR="006573CA">
        <w:t xml:space="preserve">y funcionan tal como se muestra en la </w:t>
      </w:r>
      <w:r w:rsidR="00A9014B">
        <w:fldChar w:fldCharType="begin"/>
      </w:r>
      <w:r w:rsidR="00A9014B">
        <w:instrText xml:space="preserve"> REF _Ref82034813 \h </w:instrText>
      </w:r>
      <w:r w:rsidR="00A9014B">
        <w:fldChar w:fldCharType="separate"/>
      </w:r>
      <w:r w:rsidR="00A9014B" w:rsidRPr="00FD370B">
        <w:t xml:space="preserve">Tabla </w:t>
      </w:r>
      <w:r w:rsidR="00A9014B" w:rsidRPr="00FD370B">
        <w:rPr>
          <w:noProof/>
        </w:rPr>
        <w:t>3</w:t>
      </w:r>
      <w:r w:rsidR="00A9014B">
        <w:fldChar w:fldCharType="end"/>
      </w:r>
      <w:r w:rsidR="006573CA">
        <w:t>.</w:t>
      </w:r>
      <w:r w:rsidR="00C71CE7">
        <w:t xml:space="preserve"> </w:t>
      </w:r>
      <w:r w:rsidR="00C71CE7">
        <w:fldChar w:fldCharType="begin"/>
      </w:r>
      <w:r w:rsidR="00DD5F93">
        <w:instrText xml:space="preserve"> ADDIN ZOTERO_ITEM CSL_CITATION {"citationID":"Uygy06Xf","properties":{"formattedCitation":"(Langford, 2017; Li, 2017; Yadav, 2019)","plainCitation":"(Langford, 2017; Li, 2017; Yadav, 2019)","noteIndex":0},"citationItems":[{"id":108,"uris":["http://zotero.org/users/7978684/items/4GIT2M7W"],"uri":["http://zotero.org/users/7978684/items/4GIT2M7W"],"itemData":{"id":108,"type":"webpage","abstract":"As a math person, I try to quantify everything in my daily life, so when I see a data set with lots of qualitative variables, my mind…","container-title":"Medium","language":"en","title":"The Dummy’s Guide to Creating Dummy Variables","URL":"https://towardsdatascience.com/the-dummys-guide-to-creating-dummy-variables-f21faddb1d40","author":[{"family":"Langford","given":"Rowan"}],"accessed":{"date-parts":[["2021",5,8]]},"issued":{"date-parts":[["2017",3,24]]}}},{"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5,8]]},"issued":{"date-parts":[["2017",9,29]]}}},{"id":110,"uris":["http://zotero.org/users/7978684/items/RFRDM85H"],"uri":["http://zotero.org/users/7978684/items/RFRDM85H"],"itemData":{"id":110,"type":"webpage","abstract":"Detailing 2 important approaches in Machine Learning to convert categorical data into numerical data","container-title":"Medium","language":"en","title":"Categorical encoding using Label-Encoding and One-Hot-Encoder","URL":"https://towardsdatascience.com/categorical-encoding-using-label-encoding-and-one-hot-encoder-911ef77fb5bd","author":[{"family":"Yadav","given":"Dinesh"}],"accessed":{"date-parts":[["2021",5,8]]},"issued":{"date-parts":[["2019",12,6]]}}}],"schema":"https://github.com/citation-style-language/schema/raw/master/csl-citation.json"} </w:instrText>
      </w:r>
      <w:r w:rsidR="00C71CE7">
        <w:fldChar w:fldCharType="separate"/>
      </w:r>
      <w:r w:rsidR="00225E0F" w:rsidRPr="00225E0F">
        <w:rPr>
          <w:rFonts w:cs="Arial"/>
        </w:rPr>
        <w:t>(Langford, 2017; Li, 2017; Yadav, 2019)</w:t>
      </w:r>
      <w:r w:rsidR="00C71CE7">
        <w:fldChar w:fldCharType="end"/>
      </w:r>
    </w:p>
    <w:tbl>
      <w:tblPr>
        <w:tblStyle w:val="Tablaconcuadrcula4-nfasis6"/>
        <w:tblW w:w="5000" w:type="pct"/>
        <w:tblLook w:val="06A0" w:firstRow="1" w:lastRow="0" w:firstColumn="1" w:lastColumn="0" w:noHBand="1" w:noVBand="1"/>
      </w:tblPr>
      <w:tblGrid>
        <w:gridCol w:w="1406"/>
        <w:gridCol w:w="740"/>
        <w:gridCol w:w="2624"/>
        <w:gridCol w:w="2466"/>
        <w:gridCol w:w="2050"/>
      </w:tblGrid>
      <w:tr w:rsidR="000F6F4B" w14:paraId="0B4CBBB5" w14:textId="542D3544" w:rsidTr="00FD37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 w:type="pct"/>
            <w:tcBorders>
              <w:right w:val="single" w:sz="4" w:space="0" w:color="F79646" w:themeColor="accent6"/>
            </w:tcBorders>
          </w:tcPr>
          <w:p w14:paraId="6C78BC31" w14:textId="58649F26" w:rsidR="000F6F4B" w:rsidRDefault="000F6F4B" w:rsidP="001A68AC">
            <w:proofErr w:type="spellStart"/>
            <w:r>
              <w:lastRenderedPageBreak/>
              <w:t>Body_type</w:t>
            </w:r>
            <w:proofErr w:type="spellEnd"/>
          </w:p>
        </w:tc>
        <w:tc>
          <w:tcPr>
            <w:tcW w:w="519" w:type="pct"/>
            <w:tcBorders>
              <w:top w:val="nil"/>
              <w:left w:val="single" w:sz="4" w:space="0" w:color="F79646" w:themeColor="accent6"/>
              <w:bottom w:val="nil"/>
              <w:right w:val="single" w:sz="4" w:space="0" w:color="F79646" w:themeColor="accent6"/>
            </w:tcBorders>
            <w:shd w:val="clear" w:color="auto" w:fill="FFFFFF" w:themeFill="background1"/>
          </w:tcPr>
          <w:p w14:paraId="6ED8A1E7" w14:textId="77777777" w:rsidR="000F6F4B" w:rsidRDefault="000F6F4B" w:rsidP="001A68AC">
            <w:pPr>
              <w:cnfStyle w:val="100000000000" w:firstRow="1" w:lastRow="0" w:firstColumn="0" w:lastColumn="0" w:oddVBand="0" w:evenVBand="0" w:oddHBand="0" w:evenHBand="0" w:firstRowFirstColumn="0" w:firstRowLastColumn="0" w:lastRowFirstColumn="0" w:lastRowLastColumn="0"/>
            </w:pPr>
          </w:p>
        </w:tc>
        <w:tc>
          <w:tcPr>
            <w:tcW w:w="1322" w:type="pct"/>
            <w:tcBorders>
              <w:left w:val="single" w:sz="4" w:space="0" w:color="F79646" w:themeColor="accent6"/>
              <w:right w:val="single" w:sz="4" w:space="0" w:color="F79646" w:themeColor="accent6"/>
            </w:tcBorders>
          </w:tcPr>
          <w:p w14:paraId="07C80FBC" w14:textId="634CA587" w:rsidR="000F6F4B" w:rsidRDefault="000F6F4B" w:rsidP="001A68AC">
            <w:pPr>
              <w:cnfStyle w:val="100000000000" w:firstRow="1" w:lastRow="0" w:firstColumn="0" w:lastColumn="0" w:oddVBand="0" w:evenVBand="0" w:oddHBand="0" w:evenHBand="0" w:firstRowFirstColumn="0" w:firstRowLastColumn="0" w:lastRowFirstColumn="0" w:lastRowLastColumn="0"/>
            </w:pPr>
            <w:proofErr w:type="spellStart"/>
            <w:r>
              <w:t>Body_type_Right_Foot</w:t>
            </w:r>
            <w:proofErr w:type="spellEnd"/>
          </w:p>
        </w:tc>
        <w:tc>
          <w:tcPr>
            <w:tcW w:w="1243" w:type="pct"/>
            <w:tcBorders>
              <w:left w:val="single" w:sz="4" w:space="0" w:color="F79646" w:themeColor="accent6"/>
              <w:right w:val="single" w:sz="4" w:space="0" w:color="F79646" w:themeColor="accent6"/>
            </w:tcBorders>
          </w:tcPr>
          <w:p w14:paraId="211059AB" w14:textId="70C75BD2" w:rsidR="000F6F4B" w:rsidRDefault="000F6F4B" w:rsidP="000F6F4B">
            <w:pPr>
              <w:jc w:val="center"/>
              <w:cnfStyle w:val="100000000000" w:firstRow="1" w:lastRow="0" w:firstColumn="0" w:lastColumn="0" w:oddVBand="0" w:evenVBand="0" w:oddHBand="0" w:evenHBand="0" w:firstRowFirstColumn="0" w:firstRowLastColumn="0" w:lastRowFirstColumn="0" w:lastRowLastColumn="0"/>
            </w:pPr>
            <w:proofErr w:type="spellStart"/>
            <w:r>
              <w:t>Body_type_Left_Foot</w:t>
            </w:r>
            <w:proofErr w:type="spellEnd"/>
          </w:p>
        </w:tc>
        <w:tc>
          <w:tcPr>
            <w:tcW w:w="1039" w:type="pct"/>
            <w:tcBorders>
              <w:left w:val="single" w:sz="4" w:space="0" w:color="F79646" w:themeColor="accent6"/>
            </w:tcBorders>
          </w:tcPr>
          <w:p w14:paraId="65615595" w14:textId="5090EC18" w:rsidR="000F6F4B" w:rsidRDefault="000F6F4B" w:rsidP="001A68AC">
            <w:pPr>
              <w:cnfStyle w:val="100000000000" w:firstRow="1" w:lastRow="0" w:firstColumn="0" w:lastColumn="0" w:oddVBand="0" w:evenVBand="0" w:oddHBand="0" w:evenHBand="0" w:firstRowFirstColumn="0" w:firstRowLastColumn="0" w:lastRowFirstColumn="0" w:lastRowLastColumn="0"/>
            </w:pPr>
            <w:proofErr w:type="spellStart"/>
            <w:r>
              <w:t>Body_type_Other</w:t>
            </w:r>
            <w:proofErr w:type="spellEnd"/>
          </w:p>
        </w:tc>
      </w:tr>
      <w:tr w:rsidR="000F6F4B" w14:paraId="2E01EBAA" w14:textId="621D13D6"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9C9C647" w14:textId="29110690" w:rsidR="000F6F4B" w:rsidRPr="00FD370B" w:rsidRDefault="000F6F4B" w:rsidP="001A68AC">
            <w:pPr>
              <w:rPr>
                <w:b w:val="0"/>
                <w:bCs w:val="0"/>
              </w:rPr>
            </w:pPr>
            <w:proofErr w:type="spellStart"/>
            <w:r w:rsidRPr="00FD370B">
              <w:rPr>
                <w:b w:val="0"/>
                <w:bCs w:val="0"/>
              </w:rPr>
              <w:t>Right</w:t>
            </w:r>
            <w:proofErr w:type="spellEnd"/>
            <w:r w:rsidRPr="00FD370B">
              <w:rPr>
                <w:b w:val="0"/>
                <w:bCs w:val="0"/>
              </w:rPr>
              <w:t xml:space="preserve"> </w:t>
            </w:r>
            <w:proofErr w:type="spellStart"/>
            <w:r w:rsidRPr="00FD370B">
              <w:rPr>
                <w:b w:val="0"/>
                <w:bCs w:val="0"/>
              </w:rPr>
              <w:t>Foot</w:t>
            </w:r>
            <w:proofErr w:type="spellEnd"/>
          </w:p>
        </w:tc>
        <w:tc>
          <w:tcPr>
            <w:tcW w:w="519" w:type="pct"/>
            <w:tcBorders>
              <w:top w:val="nil"/>
              <w:left w:val="single" w:sz="4" w:space="0" w:color="F79646" w:themeColor="accent6"/>
              <w:bottom w:val="nil"/>
              <w:right w:val="single" w:sz="4" w:space="0" w:color="F79646" w:themeColor="accent6"/>
            </w:tcBorders>
          </w:tcPr>
          <w:p w14:paraId="6CC85C1F" w14:textId="1CBF41FD"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82F24B" w14:textId="2B1A6E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9609C8" w14:textId="31EEE54F"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08EE95D" w14:textId="3888C45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44301550" w14:textId="559B487C"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ABAA077" w14:textId="03986130" w:rsidR="000F6F4B" w:rsidRPr="00FD370B" w:rsidRDefault="000F6F4B" w:rsidP="001A68AC">
            <w:pPr>
              <w:rPr>
                <w:b w:val="0"/>
                <w:bCs w:val="0"/>
              </w:rPr>
            </w:pPr>
            <w:proofErr w:type="spellStart"/>
            <w:r w:rsidRPr="00FD370B">
              <w:rPr>
                <w:b w:val="0"/>
                <w:bCs w:val="0"/>
              </w:rPr>
              <w:t>Left</w:t>
            </w:r>
            <w:proofErr w:type="spellEnd"/>
            <w:r w:rsidRPr="00FD370B">
              <w:rPr>
                <w:b w:val="0"/>
                <w:bCs w:val="0"/>
              </w:rPr>
              <w:t xml:space="preserve"> </w:t>
            </w:r>
            <w:proofErr w:type="spellStart"/>
            <w:r w:rsidRPr="00FD370B">
              <w:rPr>
                <w:b w:val="0"/>
                <w:bCs w:val="0"/>
              </w:rPr>
              <w:t>Foot</w:t>
            </w:r>
            <w:proofErr w:type="spellEnd"/>
          </w:p>
        </w:tc>
        <w:tc>
          <w:tcPr>
            <w:tcW w:w="519" w:type="pct"/>
            <w:tcBorders>
              <w:top w:val="nil"/>
              <w:left w:val="single" w:sz="4" w:space="0" w:color="F79646" w:themeColor="accent6"/>
              <w:bottom w:val="nil"/>
              <w:right w:val="single" w:sz="4" w:space="0" w:color="F79646" w:themeColor="accent6"/>
            </w:tcBorders>
          </w:tcPr>
          <w:p w14:paraId="04AAC88E" w14:textId="7053367D" w:rsidR="000F6F4B" w:rsidRPr="00FD370B" w:rsidRDefault="00E42FB6" w:rsidP="000F6F4B">
            <w:pPr>
              <w:cnfStyle w:val="000000000000" w:firstRow="0" w:lastRow="0" w:firstColumn="0" w:lastColumn="0" w:oddVBand="0" w:evenVBand="0" w:oddHBand="0" w:evenHBand="0" w:firstRowFirstColumn="0" w:firstRowLastColumn="0" w:lastRowFirstColumn="0" w:lastRowLastColumn="0"/>
            </w:pPr>
            <w:r>
              <w:rPr>
                <w:noProof/>
              </w:rPr>
              <w:pict w14:anchorId="2DE7DAC2">
                <v:shapetype id="_x0000_t32" coordsize="21600,21600" o:spt="32" o:oned="t" path="m,l21600,21600e" filled="f">
                  <v:path arrowok="t" fillok="f" o:connecttype="none"/>
                  <o:lock v:ext="edit" shapetype="t"/>
                </v:shapetype>
                <v:shape id="_x0000_s1037" type="#_x0000_t32" style="position:absolute;left:0;text-align:left;margin-left:-.9pt;margin-top:1.1pt;width:28.35pt;height:0;z-index:251663360;mso-position-horizontal-relative:text;mso-position-vertical-relative:text" o:connectortype="straight" strokeweight="5pt">
                  <v:stroke endarrow="block"/>
                </v:shape>
              </w:pict>
            </w: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26DCA277" w14:textId="2FFB6A7E"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79516F84" w14:textId="095236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4138A3A0" w14:textId="4A30430A"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667EEDDA" w14:textId="34E9FE27"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AE695F" w14:textId="119E698B" w:rsidR="000F6F4B" w:rsidRPr="00FD370B" w:rsidRDefault="000F6F4B" w:rsidP="001A68AC">
            <w:pPr>
              <w:rPr>
                <w:b w:val="0"/>
                <w:bCs w:val="0"/>
              </w:rPr>
            </w:pPr>
            <w:proofErr w:type="spellStart"/>
            <w:r w:rsidRPr="00FD370B">
              <w:rPr>
                <w:b w:val="0"/>
                <w:bCs w:val="0"/>
              </w:rPr>
              <w:t>Other</w:t>
            </w:r>
            <w:proofErr w:type="spellEnd"/>
          </w:p>
        </w:tc>
        <w:tc>
          <w:tcPr>
            <w:tcW w:w="519" w:type="pct"/>
            <w:tcBorders>
              <w:top w:val="nil"/>
              <w:left w:val="single" w:sz="4" w:space="0" w:color="F79646" w:themeColor="accent6"/>
              <w:bottom w:val="nil"/>
              <w:right w:val="single" w:sz="4" w:space="0" w:color="F79646" w:themeColor="accent6"/>
            </w:tcBorders>
          </w:tcPr>
          <w:p w14:paraId="550D03AE" w14:textId="77777777"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6F52FD74" w14:textId="5B3131D9"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D243C6" w14:textId="34DFE7D5"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FC7ED85" w14:textId="0CCDB1F2"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r>
    </w:tbl>
    <w:p w14:paraId="480FA8D6" w14:textId="2A0D002F" w:rsidR="00485A03" w:rsidRPr="007A4D92" w:rsidRDefault="00FD370B" w:rsidP="007A4D92">
      <w:pPr>
        <w:pStyle w:val="Descripcin"/>
        <w:jc w:val="center"/>
        <w:rPr>
          <w:color w:val="auto"/>
        </w:rPr>
      </w:pPr>
      <w:bookmarkStart w:id="157" w:name="_Ref82034813"/>
      <w:bookmarkStart w:id="158" w:name="_Toc82627923"/>
      <w:r w:rsidRPr="00FD370B">
        <w:rPr>
          <w:color w:val="auto"/>
        </w:rPr>
        <w:t xml:space="preserve">Tabla </w:t>
      </w:r>
      <w:r w:rsidRPr="00FD370B">
        <w:rPr>
          <w:color w:val="auto"/>
        </w:rPr>
        <w:fldChar w:fldCharType="begin"/>
      </w:r>
      <w:r w:rsidRPr="00FD370B">
        <w:rPr>
          <w:color w:val="auto"/>
        </w:rPr>
        <w:instrText xml:space="preserve"> SEQ Tabla \* ARABIC </w:instrText>
      </w:r>
      <w:r w:rsidRPr="00FD370B">
        <w:rPr>
          <w:color w:val="auto"/>
        </w:rPr>
        <w:fldChar w:fldCharType="separate"/>
      </w:r>
      <w:r w:rsidR="00FF5F85">
        <w:rPr>
          <w:noProof/>
          <w:color w:val="auto"/>
        </w:rPr>
        <w:t>4</w:t>
      </w:r>
      <w:r w:rsidRPr="00FD370B">
        <w:rPr>
          <w:color w:val="auto"/>
        </w:rPr>
        <w:fldChar w:fldCharType="end"/>
      </w:r>
      <w:bookmarkEnd w:id="157"/>
      <w:r w:rsidRPr="00FD370B">
        <w:rPr>
          <w:color w:val="auto"/>
        </w:rPr>
        <w:t xml:space="preserve">: Ejemplo de creación de variables </w:t>
      </w:r>
      <w:proofErr w:type="spellStart"/>
      <w:r w:rsidRPr="00FD370B">
        <w:rPr>
          <w:color w:val="auto"/>
        </w:rPr>
        <w:t>dummies</w:t>
      </w:r>
      <w:proofErr w:type="spellEnd"/>
      <w:r w:rsidRPr="00FD370B">
        <w:rPr>
          <w:color w:val="auto"/>
        </w:rPr>
        <w:t xml:space="preserve"> a partir de una variable categórica (</w:t>
      </w:r>
      <w:proofErr w:type="spellStart"/>
      <w:r w:rsidRPr="00FD370B">
        <w:rPr>
          <w:color w:val="auto"/>
        </w:rPr>
        <w:t>Body_type</w:t>
      </w:r>
      <w:proofErr w:type="spellEnd"/>
      <w:r w:rsidRPr="00FD370B">
        <w:rPr>
          <w:color w:val="auto"/>
        </w:rPr>
        <w:t>).</w:t>
      </w:r>
      <w:bookmarkEnd w:id="158"/>
    </w:p>
    <w:p w14:paraId="79A30AD2" w14:textId="104BD3F9" w:rsidR="00FD370B" w:rsidRPr="00FD370B" w:rsidRDefault="00FD370B" w:rsidP="001A68AC">
      <w:pPr>
        <w:rPr>
          <w:b/>
          <w:bCs/>
        </w:rPr>
      </w:pPr>
      <w:r w:rsidRPr="00FD370B">
        <w:rPr>
          <w:b/>
          <w:bCs/>
        </w:rPr>
        <w:t xml:space="preserve">Separación de los </w:t>
      </w:r>
      <w:proofErr w:type="spellStart"/>
      <w:r w:rsidRPr="00485A03">
        <w:rPr>
          <w:b/>
          <w:bCs/>
          <w:i/>
          <w:iCs/>
        </w:rPr>
        <w:t>datasets</w:t>
      </w:r>
      <w:proofErr w:type="spellEnd"/>
      <w:r w:rsidRPr="00FD370B">
        <w:rPr>
          <w:b/>
          <w:bCs/>
        </w:rPr>
        <w:t xml:space="preserve"> en datos de entrenamiento y datos de prueba</w:t>
      </w:r>
    </w:p>
    <w:p w14:paraId="181F9DE9" w14:textId="14AAFE67" w:rsidR="004F42B3" w:rsidRDefault="00A67311" w:rsidP="001A68AC">
      <w:r>
        <w:t xml:space="preserve">Tanto en este modelo como en los siguientes se ha separado los distintos </w:t>
      </w:r>
      <w:proofErr w:type="spellStart"/>
      <w:r w:rsidRPr="00A9014B">
        <w:rPr>
          <w:i/>
          <w:iCs/>
        </w:rPr>
        <w:t>datasets</w:t>
      </w:r>
      <w:proofErr w:type="spellEnd"/>
      <w:r>
        <w:t xml:space="preserve"> utilizados en datos de entrenamiento y datos de prueba. El primer grupo de datos será el utilizado para entrenar el modelo mientras que el segundo se utilizará para comparar las predicciones del modelo con valores reales que no han sido utilizados durante el entrenamiento y así evaluar el modelo. En este trabajo se ha utilizado un 80% de los datos como datos de entrenamiento y el 20% restante como datos de prueba.</w:t>
      </w:r>
      <w:r w:rsidR="00906BB2">
        <w:t xml:space="preserve"> En la se puede apreciar el número de lanzamientos y el número de goles que tiene cada </w:t>
      </w:r>
      <w:proofErr w:type="spellStart"/>
      <w:r w:rsidR="00906BB2" w:rsidRPr="00906BB2">
        <w:rPr>
          <w:i/>
          <w:iCs/>
        </w:rPr>
        <w:t>dataset</w:t>
      </w:r>
      <w:proofErr w:type="spellEnd"/>
      <w:r w:rsidR="00906BB2">
        <w:t xml:space="preserve"> se ha pedido que la proporción de goles tanto en los datos de entrenamiento como en los </w:t>
      </w:r>
      <w:proofErr w:type="gramStart"/>
      <w:r w:rsidR="00906BB2">
        <w:t>de test</w:t>
      </w:r>
      <w:proofErr w:type="gramEnd"/>
      <w:r w:rsidR="00906BB2">
        <w:t xml:space="preserve"> sea igual a partir de un muestreo aleatorio estratificado</w:t>
      </w:r>
      <w:r w:rsidR="00A9014B">
        <w:t xml:space="preserve"> (ver </w:t>
      </w:r>
      <w:r w:rsidR="00A9014B">
        <w:fldChar w:fldCharType="begin"/>
      </w:r>
      <w:r w:rsidR="00A9014B">
        <w:instrText xml:space="preserve"> REF _Ref82034916 \h </w:instrText>
      </w:r>
      <w:r w:rsidR="00A9014B">
        <w:fldChar w:fldCharType="separate"/>
      </w:r>
      <w:r w:rsidR="00A9014B" w:rsidRPr="00A9014B">
        <w:t xml:space="preserve">Tabla </w:t>
      </w:r>
      <w:r w:rsidR="00A9014B" w:rsidRPr="00A9014B">
        <w:rPr>
          <w:noProof/>
        </w:rPr>
        <w:t>4</w:t>
      </w:r>
      <w:r w:rsidR="00A9014B">
        <w:fldChar w:fldCharType="end"/>
      </w:r>
      <w:r w:rsidR="00A9014B">
        <w:t>)</w:t>
      </w:r>
      <w:r w:rsidR="00906BB2">
        <w:t>.</w:t>
      </w:r>
      <w:r w:rsidR="00B95AE4">
        <w:t xml:space="preserve"> </w:t>
      </w:r>
      <w:r w:rsidR="00923693">
        <w:fldChar w:fldCharType="begin"/>
      </w:r>
      <w:r w:rsidR="00923693">
        <w:instrText xml:space="preserve"> ADDIN ZOTERO_ITEM CSL_CITATION {"citationID":"72wyQs0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923693">
        <w:fldChar w:fldCharType="separate"/>
      </w:r>
      <w:r w:rsidR="00923693" w:rsidRPr="00923693">
        <w:rPr>
          <w:rFonts w:cs="Arial"/>
        </w:rPr>
        <w:t>(Rowlinson, 2020b)</w:t>
      </w:r>
      <w:r w:rsidR="00923693">
        <w:fldChar w:fldCharType="end"/>
      </w:r>
    </w:p>
    <w:tbl>
      <w:tblPr>
        <w:tblStyle w:val="Tablaconcuadrcula3-nfasis2"/>
        <w:tblW w:w="7006" w:type="dxa"/>
        <w:jc w:val="center"/>
        <w:tblLook w:val="04A0" w:firstRow="1" w:lastRow="0" w:firstColumn="1" w:lastColumn="0" w:noHBand="0" w:noVBand="1"/>
      </w:tblPr>
      <w:tblGrid>
        <w:gridCol w:w="2589"/>
        <w:gridCol w:w="2033"/>
        <w:gridCol w:w="1214"/>
        <w:gridCol w:w="1170"/>
      </w:tblGrid>
      <w:tr w:rsidR="003A27A4" w14:paraId="5A20ABE8" w14:textId="77777777" w:rsidTr="00906BB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589" w:type="dxa"/>
          </w:tcPr>
          <w:p w14:paraId="1AF0F13C" w14:textId="68CD7A21" w:rsidR="003A27A4" w:rsidRDefault="003A27A4" w:rsidP="003A27A4">
            <w:pPr>
              <w:jc w:val="center"/>
            </w:pPr>
            <w:bookmarkStart w:id="159" w:name="_Hlk82017206"/>
            <w:proofErr w:type="spellStart"/>
            <w:r>
              <w:t>Dataset</w:t>
            </w:r>
            <w:proofErr w:type="spellEnd"/>
          </w:p>
        </w:tc>
        <w:tc>
          <w:tcPr>
            <w:tcW w:w="2033" w:type="dxa"/>
          </w:tcPr>
          <w:p w14:paraId="2863477E" w14:textId="21007561"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lanzamientos</w:t>
            </w:r>
          </w:p>
        </w:tc>
        <w:tc>
          <w:tcPr>
            <w:tcW w:w="1214" w:type="dxa"/>
          </w:tcPr>
          <w:p w14:paraId="03BA6533" w14:textId="7C8A5A1E"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goles</w:t>
            </w:r>
          </w:p>
        </w:tc>
        <w:tc>
          <w:tcPr>
            <w:tcW w:w="1170" w:type="dxa"/>
          </w:tcPr>
          <w:p w14:paraId="20C90063" w14:textId="2CBD2408"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r>
              <w:t>% goles</w:t>
            </w:r>
          </w:p>
        </w:tc>
      </w:tr>
      <w:tr w:rsidR="003A27A4" w14:paraId="65F86794"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326FCA3C" w14:textId="2347BF7B" w:rsidR="003A27A4" w:rsidRDefault="003A27A4" w:rsidP="003A27A4">
            <w:pPr>
              <w:jc w:val="left"/>
            </w:pPr>
            <w:r>
              <w:t>Entrenamiento pases</w:t>
            </w:r>
          </w:p>
        </w:tc>
        <w:tc>
          <w:tcPr>
            <w:tcW w:w="2033" w:type="dxa"/>
          </w:tcPr>
          <w:p w14:paraId="05AE294E" w14:textId="241AA65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5198</w:t>
            </w:r>
          </w:p>
        </w:tc>
        <w:tc>
          <w:tcPr>
            <w:tcW w:w="1214" w:type="dxa"/>
          </w:tcPr>
          <w:p w14:paraId="05735015" w14:textId="6DC8A48B"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860</w:t>
            </w:r>
          </w:p>
        </w:tc>
        <w:tc>
          <w:tcPr>
            <w:tcW w:w="1170" w:type="dxa"/>
          </w:tcPr>
          <w:p w14:paraId="33D3F8B1" w14:textId="0F4745BE"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1,1%</w:t>
            </w:r>
          </w:p>
        </w:tc>
      </w:tr>
      <w:tr w:rsidR="003A27A4" w14:paraId="08D0BBE2"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05AA8B56" w14:textId="2783D025" w:rsidR="003A27A4" w:rsidRDefault="003A27A4" w:rsidP="003A27A4">
            <w:pPr>
              <w:jc w:val="left"/>
            </w:pPr>
            <w:r>
              <w:t>Test pases</w:t>
            </w:r>
          </w:p>
        </w:tc>
        <w:tc>
          <w:tcPr>
            <w:tcW w:w="2033" w:type="dxa"/>
          </w:tcPr>
          <w:p w14:paraId="7AB00B4D" w14:textId="4829766B"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8800</w:t>
            </w:r>
          </w:p>
        </w:tc>
        <w:tc>
          <w:tcPr>
            <w:tcW w:w="1214" w:type="dxa"/>
          </w:tcPr>
          <w:p w14:paraId="4EAE777E" w14:textId="16D8FD32"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65</w:t>
            </w:r>
          </w:p>
        </w:tc>
        <w:tc>
          <w:tcPr>
            <w:tcW w:w="1170" w:type="dxa"/>
          </w:tcPr>
          <w:p w14:paraId="162AF39E" w14:textId="36B99F03"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11,1%</w:t>
            </w:r>
          </w:p>
        </w:tc>
      </w:tr>
      <w:tr w:rsidR="003A27A4" w14:paraId="3EBA8745"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4AC48B84" w14:textId="47406DE3" w:rsidR="003A27A4" w:rsidRDefault="003A27A4" w:rsidP="003A27A4">
            <w:pPr>
              <w:jc w:val="left"/>
            </w:pPr>
            <w:r>
              <w:t>Entrenamiento otros</w:t>
            </w:r>
          </w:p>
        </w:tc>
        <w:tc>
          <w:tcPr>
            <w:tcW w:w="2033" w:type="dxa"/>
          </w:tcPr>
          <w:p w14:paraId="71292C8E" w14:textId="7FB9E22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406</w:t>
            </w:r>
          </w:p>
        </w:tc>
        <w:tc>
          <w:tcPr>
            <w:tcW w:w="1214" w:type="dxa"/>
          </w:tcPr>
          <w:p w14:paraId="539F291D" w14:textId="329884D7"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18</w:t>
            </w:r>
          </w:p>
        </w:tc>
        <w:tc>
          <w:tcPr>
            <w:tcW w:w="1170" w:type="dxa"/>
          </w:tcPr>
          <w:p w14:paraId="1BF91C2C" w14:textId="26FA57C6"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9,9%</w:t>
            </w:r>
          </w:p>
        </w:tc>
      </w:tr>
      <w:tr w:rsidR="003A27A4" w14:paraId="34345AA8"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14E44041" w14:textId="0A6A4B06" w:rsidR="003A27A4" w:rsidRDefault="003A27A4" w:rsidP="003A27A4">
            <w:pPr>
              <w:jc w:val="left"/>
            </w:pPr>
            <w:r>
              <w:t>Test otros</w:t>
            </w:r>
          </w:p>
        </w:tc>
        <w:tc>
          <w:tcPr>
            <w:tcW w:w="2033" w:type="dxa"/>
          </w:tcPr>
          <w:p w14:paraId="1381BD75" w14:textId="3992A309"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102</w:t>
            </w:r>
          </w:p>
        </w:tc>
        <w:tc>
          <w:tcPr>
            <w:tcW w:w="1214" w:type="dxa"/>
          </w:tcPr>
          <w:p w14:paraId="734DDBB0" w14:textId="7C9053F7"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04</w:t>
            </w:r>
          </w:p>
        </w:tc>
        <w:tc>
          <w:tcPr>
            <w:tcW w:w="1170" w:type="dxa"/>
          </w:tcPr>
          <w:p w14:paraId="0CF1D2E5" w14:textId="484C70F4"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8%</w:t>
            </w:r>
          </w:p>
        </w:tc>
      </w:tr>
      <w:tr w:rsidR="003A27A4" w14:paraId="35674B1E"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5D378BF7" w14:textId="76C001A1" w:rsidR="003A27A4" w:rsidRDefault="003A27A4" w:rsidP="003A27A4">
            <w:pPr>
              <w:jc w:val="left"/>
            </w:pPr>
            <w:r>
              <w:t>Entrenamiento penaltis</w:t>
            </w:r>
          </w:p>
        </w:tc>
        <w:tc>
          <w:tcPr>
            <w:tcW w:w="2033" w:type="dxa"/>
          </w:tcPr>
          <w:p w14:paraId="37016E8E" w14:textId="1E56C5DE"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4CFAFFAC" w14:textId="5449C338"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42F4B44" w14:textId="6DB2A8CB"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74,1%</w:t>
            </w:r>
          </w:p>
        </w:tc>
      </w:tr>
      <w:tr w:rsidR="003A27A4" w14:paraId="6F946570"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43301A54" w14:textId="3248E17C" w:rsidR="003A27A4" w:rsidRDefault="003A27A4" w:rsidP="003A27A4">
            <w:pPr>
              <w:jc w:val="left"/>
            </w:pPr>
            <w:r>
              <w:t>Test penaltis</w:t>
            </w:r>
          </w:p>
        </w:tc>
        <w:tc>
          <w:tcPr>
            <w:tcW w:w="2033" w:type="dxa"/>
          </w:tcPr>
          <w:p w14:paraId="276EDEAF" w14:textId="0753CA20"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6361B511" w14:textId="2D299756"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366C30AE" w14:textId="11C2B7FE"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73,9%</w:t>
            </w:r>
          </w:p>
        </w:tc>
      </w:tr>
    </w:tbl>
    <w:p w14:paraId="4D77832D" w14:textId="4B655869" w:rsidR="004E782F" w:rsidRPr="007A4D92" w:rsidRDefault="00A9014B" w:rsidP="007A4D92">
      <w:pPr>
        <w:pStyle w:val="Descripcin"/>
        <w:jc w:val="center"/>
        <w:rPr>
          <w:color w:val="auto"/>
        </w:rPr>
      </w:pPr>
      <w:bookmarkStart w:id="160" w:name="_Ref82034916"/>
      <w:bookmarkStart w:id="161" w:name="_Toc82627924"/>
      <w:bookmarkEnd w:id="159"/>
      <w:r w:rsidRPr="00A9014B">
        <w:rPr>
          <w:color w:val="auto"/>
        </w:rPr>
        <w:t xml:space="preserve">Tabla </w:t>
      </w:r>
      <w:r w:rsidRPr="00A9014B">
        <w:rPr>
          <w:color w:val="auto"/>
        </w:rPr>
        <w:fldChar w:fldCharType="begin"/>
      </w:r>
      <w:r w:rsidRPr="00A9014B">
        <w:rPr>
          <w:color w:val="auto"/>
        </w:rPr>
        <w:instrText xml:space="preserve"> SEQ Tabla \* ARABIC </w:instrText>
      </w:r>
      <w:r w:rsidRPr="00A9014B">
        <w:rPr>
          <w:color w:val="auto"/>
        </w:rPr>
        <w:fldChar w:fldCharType="separate"/>
      </w:r>
      <w:r w:rsidR="00FF5F85">
        <w:rPr>
          <w:noProof/>
          <w:color w:val="auto"/>
        </w:rPr>
        <w:t>5</w:t>
      </w:r>
      <w:r w:rsidRPr="00A9014B">
        <w:rPr>
          <w:color w:val="auto"/>
        </w:rPr>
        <w:fldChar w:fldCharType="end"/>
      </w:r>
      <w:bookmarkEnd w:id="160"/>
      <w:r w:rsidRPr="00A9014B">
        <w:rPr>
          <w:color w:val="auto"/>
        </w:rPr>
        <w:t xml:space="preserve">: Lanzamientos, goles y proporción de los datos de entrenamiento y </w:t>
      </w:r>
      <w:proofErr w:type="gramStart"/>
      <w:r w:rsidRPr="00A9014B">
        <w:rPr>
          <w:color w:val="auto"/>
        </w:rPr>
        <w:t xml:space="preserve">de </w:t>
      </w:r>
      <w:r>
        <w:rPr>
          <w:color w:val="auto"/>
        </w:rPr>
        <w:t>test</w:t>
      </w:r>
      <w:proofErr w:type="gramEnd"/>
      <w:r w:rsidRPr="00A9014B">
        <w:rPr>
          <w:color w:val="auto"/>
        </w:rPr>
        <w:t xml:space="preserve"> para cada </w:t>
      </w:r>
      <w:proofErr w:type="spellStart"/>
      <w:r w:rsidRPr="00A9014B">
        <w:rPr>
          <w:color w:val="auto"/>
        </w:rPr>
        <w:t>dataset</w:t>
      </w:r>
      <w:proofErr w:type="spellEnd"/>
      <w:r w:rsidRPr="00A9014B">
        <w:rPr>
          <w:color w:val="auto"/>
        </w:rPr>
        <w:t xml:space="preserve"> del modelo de regresión logística.</w:t>
      </w:r>
      <w:bookmarkEnd w:id="161"/>
    </w:p>
    <w:p w14:paraId="7EB6FBDB" w14:textId="33165967" w:rsidR="00D74127" w:rsidRDefault="00D74127" w:rsidP="001A68AC">
      <w:pPr>
        <w:rPr>
          <w:b/>
          <w:bCs/>
        </w:rPr>
      </w:pPr>
      <w:r w:rsidRPr="00D74127">
        <w:rPr>
          <w:b/>
          <w:bCs/>
        </w:rPr>
        <w:t>Selección de variables y parámetros del modelo</w:t>
      </w:r>
    </w:p>
    <w:p w14:paraId="77312612" w14:textId="690CAD75" w:rsidR="004F42B3" w:rsidRDefault="00D74127" w:rsidP="001A68AC">
      <w:r w:rsidRPr="00D74127">
        <w:t xml:space="preserve">Tras separar el </w:t>
      </w:r>
      <w:proofErr w:type="spellStart"/>
      <w:r w:rsidRPr="00D74127">
        <w:rPr>
          <w:i/>
          <w:iCs/>
        </w:rPr>
        <w:t>dataset</w:t>
      </w:r>
      <w:proofErr w:type="spellEnd"/>
      <w:r w:rsidRPr="00D74127">
        <w:t xml:space="preserve"> el siguiente paso</w:t>
      </w:r>
      <w:r>
        <w:rPr>
          <w:b/>
          <w:bCs/>
        </w:rPr>
        <w:t xml:space="preserve"> </w:t>
      </w:r>
      <w:r w:rsidR="00634402">
        <w:t xml:space="preserve">es el uso del algoritmo RFE (Recursive </w:t>
      </w:r>
      <w:proofErr w:type="spellStart"/>
      <w:r w:rsidR="00634402">
        <w:t>Feature</w:t>
      </w:r>
      <w:proofErr w:type="spellEnd"/>
      <w:r w:rsidR="00634402">
        <w:t xml:space="preserve"> </w:t>
      </w:r>
      <w:proofErr w:type="spellStart"/>
      <w:r w:rsidR="00634402">
        <w:t>Elimination</w:t>
      </w:r>
      <w:proofErr w:type="spellEnd"/>
      <w:r w:rsidR="00634402">
        <w:t xml:space="preserve"> o </w:t>
      </w:r>
      <w:r w:rsidR="00634402" w:rsidRPr="00634402">
        <w:t>Eliminación de características recursivas</w:t>
      </w:r>
      <w:r w:rsidR="00634402">
        <w:t>). Este algoritmo estudia cuales son las variables más importantes para el modelo que se desea entrenar (en este caso la regresión logística) y mantiene solo aquel número de variables que se l</w:t>
      </w:r>
      <w:r w:rsidR="009D4119">
        <w:t>e</w:t>
      </w:r>
      <w:r w:rsidR="00634402">
        <w:t xml:space="preserve"> ha pedido mantener</w:t>
      </w:r>
      <w:r>
        <w:t xml:space="preserve"> </w:t>
      </w:r>
      <w:r w:rsidR="007536FE">
        <w:t>eliminado variables de una en una.</w:t>
      </w:r>
      <w:r w:rsidR="00DD5F93">
        <w:t xml:space="preserve"> </w:t>
      </w:r>
      <w:r w:rsidR="00225E0F">
        <w:fldChar w:fldCharType="begin"/>
      </w:r>
      <w:r w:rsidR="00DD5F93">
        <w:instrText xml:space="preserve"> ADDIN ZOTERO_ITEM CSL_CITATION {"citationID":"9623rCAH","properties":{"formattedCitation":"(Li, 2017)","plainCitation":"(Li, 2017)","noteIndex":0},"citationItems":[{"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5,8]]},"issued":{"date-parts":[["2017",9,29]]}}}],"schema":"https://github.com/citation-style-language/schema/raw/master/csl-citation.json"} </w:instrText>
      </w:r>
      <w:r w:rsidR="00225E0F">
        <w:fldChar w:fldCharType="separate"/>
      </w:r>
      <w:r w:rsidR="00225E0F" w:rsidRPr="00225E0F">
        <w:rPr>
          <w:rFonts w:cs="Arial"/>
        </w:rPr>
        <w:t>(Li, 2017)</w:t>
      </w:r>
      <w:r w:rsidR="00225E0F">
        <w:fldChar w:fldCharType="end"/>
      </w:r>
    </w:p>
    <w:p w14:paraId="29BEA888" w14:textId="590E15D6" w:rsidR="003A27A4" w:rsidRDefault="00D74127" w:rsidP="001A68AC">
      <w:r>
        <w:t xml:space="preserve">Una vez </w:t>
      </w:r>
      <w:r w:rsidR="00A12D94">
        <w:t>se ha mantenido únicamente</w:t>
      </w:r>
      <w:r>
        <w:t xml:space="preserve"> el número de variables deseadas </w:t>
      </w:r>
      <w:r w:rsidR="00C26202">
        <w:t xml:space="preserve">es </w:t>
      </w:r>
      <w:proofErr w:type="gramStart"/>
      <w:r w:rsidR="00C26202">
        <w:t>utilizada</w:t>
      </w:r>
      <w:proofErr w:type="gramEnd"/>
      <w:r>
        <w:t xml:space="preserve"> la clase </w:t>
      </w:r>
      <w:proofErr w:type="spellStart"/>
      <w:r>
        <w:t>StandardScaler</w:t>
      </w:r>
      <w:proofErr w:type="spellEnd"/>
      <w:r w:rsidR="00CB21A0" w:rsidRPr="00CB21A0">
        <w:t xml:space="preserve"> </w:t>
      </w:r>
      <w:r w:rsidR="00CB21A0">
        <w:t xml:space="preserve">de </w:t>
      </w:r>
      <w:proofErr w:type="spellStart"/>
      <w:r w:rsidR="00CB21A0">
        <w:t>SciKit-Learn</w:t>
      </w:r>
      <w:proofErr w:type="spellEnd"/>
      <w:r>
        <w:t xml:space="preserve"> para preprocesar los datos. Su función es estandarizar</w:t>
      </w:r>
      <w:r w:rsidRPr="00D74127">
        <w:t xml:space="preserve"> </w:t>
      </w:r>
      <w:r>
        <w:t>el</w:t>
      </w:r>
      <w:r w:rsidRPr="00D74127">
        <w:t xml:space="preserve"> conjunto de datos </w:t>
      </w:r>
      <w:r>
        <w:t>haciendo que todas las variables tengan una</w:t>
      </w:r>
      <w:r w:rsidRPr="00D74127">
        <w:t xml:space="preserve"> </w:t>
      </w:r>
      <w:r>
        <w:t>distribución</w:t>
      </w:r>
      <w:r w:rsidRPr="00D74127">
        <w:t xml:space="preserve"> </w:t>
      </w:r>
      <w:r>
        <w:t>normal</w:t>
      </w:r>
      <w:r w:rsidRPr="00D74127">
        <w:t xml:space="preserve"> con media cero y varianza unitaria.</w:t>
      </w:r>
      <w:r>
        <w:t xml:space="preserve"> De esta forma ninguna variable dominará la función debido a una mayor varianza al resto.</w:t>
      </w:r>
      <w:r w:rsidR="006D3C61">
        <w:t xml:space="preserve"> </w:t>
      </w:r>
      <w:r w:rsidR="006D3C61">
        <w:fldChar w:fldCharType="begin"/>
      </w:r>
      <w:r w:rsidR="00F4621D">
        <w:instrText xml:space="preserve"> ADDIN ZOTERO_ITEM CSL_CITATION {"citationID":"EHxQWZI4","properties":{"formattedCitation":"(Scikit-Learn, s.\\uc0\\u160{}f.-c)","plainCitation":"(Scikit-Learn, s. f.-c)","noteIndex":0},"citationItems":[{"id":114,"uris":["http://zotero.org/users/7978684/items/Q757Z8Y3"],"uri":["http://zotero.org/users/7978684/items/Q757Z8Y3"],"itemData":{"id":114,"type":"webpage","title":"6.3. Preprocessing data — scikit-learn 0.24.2 documentation","URL":"https://scikit-learn.org/stable/modules/preprocessing.html","author":[{"family":"Scikit-Learn","given":""}],"accessed":{"date-parts":[["2021",5,9]]}}}],"schema":"https://github.com/citation-style-language/schema/raw/master/csl-citation.json"} </w:instrText>
      </w:r>
      <w:r w:rsidR="006D3C61">
        <w:fldChar w:fldCharType="separate"/>
      </w:r>
      <w:r w:rsidR="00F4621D" w:rsidRPr="00F4621D">
        <w:rPr>
          <w:rFonts w:cs="Arial"/>
          <w:szCs w:val="24"/>
        </w:rPr>
        <w:t>(Scikit-Learn, s. f.-c)</w:t>
      </w:r>
      <w:r w:rsidR="006D3C61">
        <w:fldChar w:fldCharType="end"/>
      </w:r>
    </w:p>
    <w:p w14:paraId="67666E37" w14:textId="79FA2743" w:rsidR="006D3C61" w:rsidRDefault="00033F4C" w:rsidP="00CB21A0">
      <w:pPr>
        <w:rPr>
          <w:noProof/>
        </w:rPr>
      </w:pPr>
      <w:r>
        <w:lastRenderedPageBreak/>
        <w:t>Después de estandarizar los</w:t>
      </w:r>
      <w:r w:rsidR="00CB21A0">
        <w:t xml:space="preserve"> valores se utiliza la </w:t>
      </w:r>
      <w:r>
        <w:t>clase</w:t>
      </w:r>
      <w:r w:rsidR="00CB21A0">
        <w:t xml:space="preserve"> </w:t>
      </w:r>
      <w:proofErr w:type="spellStart"/>
      <w:r w:rsidR="00CB21A0" w:rsidRPr="00CB21A0">
        <w:t>GridSearchCV</w:t>
      </w:r>
      <w:proofErr w:type="spellEnd"/>
      <w:r w:rsidR="00CB21A0" w:rsidRPr="00CB21A0">
        <w:t xml:space="preserve"> </w:t>
      </w:r>
      <w:r w:rsidR="00CB21A0">
        <w:t xml:space="preserve">de </w:t>
      </w:r>
      <w:proofErr w:type="spellStart"/>
      <w:r w:rsidR="00CB21A0">
        <w:t>SciKit-Learn</w:t>
      </w:r>
      <w:proofErr w:type="spellEnd"/>
      <w:r w:rsidR="00CB21A0" w:rsidRPr="00CB21A0">
        <w:t xml:space="preserve">. </w:t>
      </w:r>
      <w:r w:rsidR="001B510B">
        <w:t xml:space="preserve">Esta </w:t>
      </w:r>
      <w:r>
        <w:t>clase</w:t>
      </w:r>
      <w:r w:rsidR="001B510B">
        <w:t xml:space="preserve"> a</w:t>
      </w:r>
      <w:r w:rsidR="00CB21A0" w:rsidRPr="00CB21A0">
        <w:t xml:space="preserve">yuda a </w:t>
      </w:r>
      <w:r w:rsidR="001B510B">
        <w:t>encontrar</w:t>
      </w:r>
      <w:r>
        <w:t xml:space="preserve">, de manera automatizada, </w:t>
      </w:r>
      <w:r w:rsidR="001B510B">
        <w:t>los mejores</w:t>
      </w:r>
      <w:r w:rsidR="00CB21A0" w:rsidRPr="00CB21A0">
        <w:t xml:space="preserve"> </w:t>
      </w:r>
      <w:proofErr w:type="spellStart"/>
      <w:r w:rsidR="00CB21A0" w:rsidRPr="00CB21A0">
        <w:t>hiperparámetros</w:t>
      </w:r>
      <w:proofErr w:type="spellEnd"/>
      <w:r w:rsidR="00CB21A0" w:rsidRPr="00CB21A0">
        <w:t xml:space="preserve"> </w:t>
      </w:r>
      <w:r w:rsidR="001B510B">
        <w:t>para</w:t>
      </w:r>
      <w:r w:rsidR="00CB21A0" w:rsidRPr="00CB21A0">
        <w:t xml:space="preserve"> ajustar </w:t>
      </w:r>
      <w:r w:rsidR="001B510B">
        <w:t xml:space="preserve">el </w:t>
      </w:r>
      <w:r w:rsidR="00CB21A0" w:rsidRPr="00CB21A0">
        <w:t>modelo</w:t>
      </w:r>
      <w:r w:rsidR="001B510B">
        <w:t xml:space="preserve"> de regresión lineal</w:t>
      </w:r>
      <w:r w:rsidR="00CB21A0" w:rsidRPr="00CB21A0">
        <w:t xml:space="preserve"> </w:t>
      </w:r>
      <w:r w:rsidR="001B510B">
        <w:t>a partir de los datos de entrenamiento</w:t>
      </w:r>
      <w:r w:rsidR="00CB21A0" w:rsidRPr="00CB21A0">
        <w:t xml:space="preserve">. </w:t>
      </w:r>
      <w:r>
        <w:t>Para con</w:t>
      </w:r>
      <w:r w:rsidR="00CB21A0" w:rsidRPr="00CB21A0">
        <w:t>s</w:t>
      </w:r>
      <w:r>
        <w:t>eguirlo aplica una técnica de validación cruzada (</w:t>
      </w:r>
      <w:r w:rsidR="00B95AE4">
        <w:t>CV</w:t>
      </w:r>
      <w:r>
        <w:t xml:space="preserve"> o </w:t>
      </w:r>
      <w:proofErr w:type="spellStart"/>
      <w:r w:rsidRPr="003A27A4">
        <w:rPr>
          <w:i/>
          <w:iCs/>
        </w:rPr>
        <w:t>cross-validation</w:t>
      </w:r>
      <w:proofErr w:type="spellEnd"/>
      <w:r>
        <w:t xml:space="preserve">) donde </w:t>
      </w:r>
      <w:r w:rsidR="00B46AAE">
        <w:t>se dividen los datos de entrenamiento en distintos pliegues (</w:t>
      </w:r>
      <w:proofErr w:type="spellStart"/>
      <w:r w:rsidR="00B46AAE" w:rsidRPr="003A27A4">
        <w:rPr>
          <w:i/>
          <w:iCs/>
        </w:rPr>
        <w:t>folds</w:t>
      </w:r>
      <w:proofErr w:type="spellEnd"/>
      <w:r w:rsidR="00B46AAE">
        <w:t xml:space="preserve">) </w:t>
      </w:r>
      <w:r w:rsidR="00BF2517">
        <w:t xml:space="preserve">de mismo tamaño </w:t>
      </w:r>
      <w:r w:rsidR="00B46AAE">
        <w:t xml:space="preserve">y </w:t>
      </w:r>
      <w:r w:rsidR="00BF2517">
        <w:t>se crean distintos modelos secuencialmente. Cada modelo utiliza un pliegue como conjunto de validación y al resto como datos de entrenamiento.</w:t>
      </w:r>
      <w:r>
        <w:t xml:space="preserve"> </w:t>
      </w:r>
      <w:r w:rsidR="00BF2517">
        <w:t>Finalmente se selecciona el modelo que ha logrado ofrecer</w:t>
      </w:r>
      <w:r>
        <w:t xml:space="preserve"> un me</w:t>
      </w:r>
      <w:r w:rsidR="00BF2517">
        <w:t>j</w:t>
      </w:r>
      <w:r>
        <w:t xml:space="preserve">or resultado en la métrica que </w:t>
      </w:r>
      <w:r w:rsidR="00C26202">
        <w:t>se haya</w:t>
      </w:r>
      <w:r>
        <w:t xml:space="preserve"> pedido optimizar</w:t>
      </w:r>
      <w:r w:rsidR="00CB21A0" w:rsidRPr="00CB21A0">
        <w:t>.</w:t>
      </w:r>
      <w:r>
        <w:t xml:space="preserve"> En el caso </w:t>
      </w:r>
      <w:r w:rsidR="00BF2517">
        <w:t xml:space="preserve">concreto </w:t>
      </w:r>
      <w:r>
        <w:t xml:space="preserve">de este trabajo se ha buscado </w:t>
      </w:r>
      <w:r w:rsidR="00B46AAE">
        <w:t>optimizar C (la fuerza de regulación inversa) con el objetivo de lograr la menor perdida logarítmica posible</w:t>
      </w:r>
      <w:r w:rsidR="00BF2517">
        <w:t xml:space="preserve"> mediante una </w:t>
      </w:r>
      <w:r w:rsidR="003C3E1E">
        <w:t>CV</w:t>
      </w:r>
      <w:r w:rsidR="00BF2517">
        <w:t xml:space="preserve"> de 5 pliegues</w:t>
      </w:r>
      <w:r w:rsidR="00B46AAE">
        <w:t>.</w:t>
      </w:r>
      <w:r w:rsidR="006D3C61" w:rsidRPr="006D3C61">
        <w:rPr>
          <w:noProof/>
        </w:rPr>
        <w:t xml:space="preserve"> </w:t>
      </w:r>
      <w:r w:rsidR="00B95AE4">
        <w:rPr>
          <w:noProof/>
        </w:rPr>
        <w:fldChar w:fldCharType="begin"/>
      </w:r>
      <w:r w:rsidR="00B1023A">
        <w:rPr>
          <w:noProof/>
        </w:rPr>
        <w:instrText xml:space="preserve"> ADDIN ZOTERO_ITEM CSL_CITATION {"citationID":"5GSZ17O0","properties":{"formattedCitation":"(Krishni, 2018; Manna, 2020; Sharma, 2020)","plainCitation":"(Krishni, 2018; Manna, 2020; Sharma, 2020)","noteIndex":0},"citationItems":[{"id":118,"uris":["http://zotero.org/users/7978684/items/4PQLVWQ2"],"uri":["http://zotero.org/users/7978684/items/4PQLVWQ2"],"itemData":{"id":118,"type":"webpage","container-title":"Medium","title":"K-Fold Cross Validation. Evaluating a Machine Learning model can… | by Krishni | DataDrivenInvestor","URL":"https://medium.datadriveninvestor.com/k-fold-cross-validation-6b8518070833","author":[{"family":"Krishni","given":""}],"accessed":{"date-parts":[["2021",5,9]]},"issued":{"date-parts":[["2018",12,16]]}}},{"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id":120,"uris":["http://zotero.org/users/7978684/items/TTC7KDE4"],"uri":["http://zotero.org/users/7978684/items/TTC7KDE4"],"itemData":{"id":120,"type":"webpage","abstract":"Hello, Fellow Machine Learning Enthusiasts!","container-title":"Medium","language":"en","title":"Grid Search for Hyperparameter Tuning","URL":"https://towardsdatascience.com/grid-search-for-hyperparameter-tuning-9f63945e8fec","author":[{"family":"Sharma","given":"Mathanraj"}],"accessed":{"date-parts":[["2021",9,9]]},"issued":{"date-parts":[["2020",3,20]]}}}],"schema":"https://github.com/citation-style-language/schema/raw/master/csl-citation.json"} </w:instrText>
      </w:r>
      <w:r w:rsidR="00B95AE4">
        <w:rPr>
          <w:noProof/>
        </w:rPr>
        <w:fldChar w:fldCharType="separate"/>
      </w:r>
      <w:r w:rsidR="00B1023A" w:rsidRPr="00B1023A">
        <w:rPr>
          <w:rFonts w:cs="Arial"/>
        </w:rPr>
        <w:t>(Krishni, 2018; Manna, 2020; Sharma, 2020)</w:t>
      </w:r>
      <w:r w:rsidR="00B95AE4">
        <w:rPr>
          <w:noProof/>
        </w:rPr>
        <w:fldChar w:fldCharType="end"/>
      </w:r>
    </w:p>
    <w:p w14:paraId="5BA20BDB" w14:textId="5F9F10D1" w:rsidR="00CB21A0" w:rsidRDefault="006D3C61" w:rsidP="00DA5EA1">
      <w:pPr>
        <w:jc w:val="center"/>
      </w:pPr>
      <w:r>
        <w:rPr>
          <w:noProof/>
        </w:rPr>
        <w:drawing>
          <wp:inline distT="0" distB="0" distL="0" distR="0" wp14:anchorId="7ED39457" wp14:editId="17A982A2">
            <wp:extent cx="4524375" cy="2717637"/>
            <wp:effectExtent l="0" t="0" r="0" b="0"/>
            <wp:docPr id="15" name="Imagen 15" descr="K-Fold Cross Validation for Deep Learning Models using Keras | by  Siladittya Manna | The Owl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Fold Cross Validation for Deep Learning Models using Keras | by  Siladittya Manna | The Owl | Mediu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34133" cy="2723498"/>
                    </a:xfrm>
                    <a:prstGeom prst="rect">
                      <a:avLst/>
                    </a:prstGeom>
                    <a:noFill/>
                    <a:ln>
                      <a:noFill/>
                    </a:ln>
                  </pic:spPr>
                </pic:pic>
              </a:graphicData>
            </a:graphic>
          </wp:inline>
        </w:drawing>
      </w:r>
    </w:p>
    <w:p w14:paraId="49374D43" w14:textId="2C620EAA" w:rsidR="00B95AE4" w:rsidRPr="00DA5EA1" w:rsidRDefault="00B95AE4" w:rsidP="00DA5EA1">
      <w:pPr>
        <w:pStyle w:val="Descripcin"/>
        <w:jc w:val="center"/>
        <w:rPr>
          <w:color w:val="auto"/>
        </w:rPr>
      </w:pPr>
      <w:bookmarkStart w:id="162" w:name="_Toc82627944"/>
      <w:r w:rsidRPr="00B95AE4">
        <w:rPr>
          <w:color w:val="auto"/>
        </w:rPr>
        <w:t xml:space="preserve">Ilustración </w:t>
      </w:r>
      <w:r w:rsidRPr="00B95AE4">
        <w:rPr>
          <w:color w:val="auto"/>
        </w:rPr>
        <w:fldChar w:fldCharType="begin"/>
      </w:r>
      <w:r w:rsidRPr="00B95AE4">
        <w:rPr>
          <w:color w:val="auto"/>
        </w:rPr>
        <w:instrText xml:space="preserve"> SEQ Ilustración \* ARABIC </w:instrText>
      </w:r>
      <w:r w:rsidRPr="00B95AE4">
        <w:rPr>
          <w:color w:val="auto"/>
        </w:rPr>
        <w:fldChar w:fldCharType="separate"/>
      </w:r>
      <w:r w:rsidR="00960845">
        <w:rPr>
          <w:noProof/>
          <w:color w:val="auto"/>
        </w:rPr>
        <w:t>14</w:t>
      </w:r>
      <w:r w:rsidRPr="00B95AE4">
        <w:rPr>
          <w:color w:val="auto"/>
        </w:rPr>
        <w:fldChar w:fldCharType="end"/>
      </w:r>
      <w:r w:rsidRPr="00B95AE4">
        <w:rPr>
          <w:color w:val="auto"/>
        </w:rPr>
        <w:t>: Ejemplo</w:t>
      </w:r>
      <w:r>
        <w:rPr>
          <w:color w:val="auto"/>
        </w:rPr>
        <w:t xml:space="preserve"> de</w:t>
      </w:r>
      <w:r w:rsidRPr="00B95AE4">
        <w:rPr>
          <w:color w:val="auto"/>
        </w:rPr>
        <w:t xml:space="preserve"> CV con 5 pliegues.</w:t>
      </w:r>
      <w:r w:rsidRPr="00B95AE4">
        <w:rPr>
          <w:color w:val="auto"/>
        </w:rPr>
        <w:fldChar w:fldCharType="begin"/>
      </w:r>
      <w:r w:rsidR="00B1023A">
        <w:rPr>
          <w:color w:val="auto"/>
        </w:rPr>
        <w:instrText xml:space="preserve"> ADDIN ZOTERO_ITEM CSL_CITATION {"citationID":"GvDWD1Y2","properties":{"formattedCitation":"(Manna, 2020)","plainCitation":"(Manna, 2020)","noteIndex":0},"citationItems":[{"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schema":"https://github.com/citation-style-language/schema/raw/master/csl-citation.json"} </w:instrText>
      </w:r>
      <w:r w:rsidRPr="00B95AE4">
        <w:rPr>
          <w:color w:val="auto"/>
        </w:rPr>
        <w:fldChar w:fldCharType="separate"/>
      </w:r>
      <w:r w:rsidRPr="00B95AE4">
        <w:rPr>
          <w:rFonts w:cs="Arial"/>
          <w:color w:val="auto"/>
        </w:rPr>
        <w:t>(Manna, 2020)</w:t>
      </w:r>
      <w:bookmarkEnd w:id="162"/>
      <w:r w:rsidRPr="00B95AE4">
        <w:rPr>
          <w:color w:val="auto"/>
        </w:rPr>
        <w:fldChar w:fldCharType="end"/>
      </w:r>
    </w:p>
    <w:p w14:paraId="1C965B92" w14:textId="241BB94C" w:rsidR="007536FE" w:rsidRPr="007536FE" w:rsidRDefault="007536FE" w:rsidP="001A68AC">
      <w:pPr>
        <w:rPr>
          <w:b/>
          <w:bCs/>
        </w:rPr>
      </w:pPr>
      <w:r w:rsidRPr="007536FE">
        <w:rPr>
          <w:b/>
          <w:bCs/>
        </w:rPr>
        <w:t>Implementación del modelo</w:t>
      </w:r>
      <w:r w:rsidR="004F42B3">
        <w:rPr>
          <w:b/>
          <w:bCs/>
        </w:rPr>
        <w:t xml:space="preserve"> y </w:t>
      </w:r>
      <w:r w:rsidR="00E167F6">
        <w:rPr>
          <w:b/>
          <w:bCs/>
        </w:rPr>
        <w:t>obtención de métricas</w:t>
      </w:r>
    </w:p>
    <w:p w14:paraId="2EBDDB09" w14:textId="318BCD08" w:rsidR="00E167F6" w:rsidRPr="00E167F6" w:rsidRDefault="00CC5F27" w:rsidP="001A68AC">
      <w:r w:rsidRPr="00A12D94">
        <w:t xml:space="preserve">Una vez </w:t>
      </w:r>
      <w:r w:rsidR="00BF2517" w:rsidRPr="00A12D94">
        <w:t>se han seleccionado las variables a utilizar y se han obtenido los parámetros que optimizan el modelo este</w:t>
      </w:r>
      <w:r w:rsidRPr="00A12D94">
        <w:t xml:space="preserve"> </w:t>
      </w:r>
      <w:r w:rsidR="00BF2517" w:rsidRPr="00A12D94">
        <w:t>es implementado</w:t>
      </w:r>
      <w:r w:rsidRPr="00A12D94">
        <w:t>.</w:t>
      </w:r>
      <w:r w:rsidR="00A12D94">
        <w:t xml:space="preserve"> Con el modelo implementado se obtienen las predicciones de cada disparo tanto para los datos de entrenamiento como los de prueba</w:t>
      </w:r>
      <w:r w:rsidR="00493463">
        <w:t>.</w:t>
      </w:r>
      <w:r w:rsidR="00A12D94">
        <w:t xml:space="preserve"> </w:t>
      </w:r>
      <w:r w:rsidR="00493463">
        <w:t xml:space="preserve">Tanto los valores reales como las predicciones de los dos </w:t>
      </w:r>
      <w:proofErr w:type="spellStart"/>
      <w:r w:rsidR="00493463" w:rsidRPr="00493463">
        <w:rPr>
          <w:i/>
          <w:iCs/>
        </w:rPr>
        <w:t>datasets</w:t>
      </w:r>
      <w:proofErr w:type="spellEnd"/>
      <w:r w:rsidR="00493463">
        <w:t xml:space="preserve"> de tiros que no han sido de penalti se unifican. Las predicciones obtenidas se comparan</w:t>
      </w:r>
      <w:r w:rsidR="00A12D94">
        <w:t xml:space="preserve"> con los valores reales </w:t>
      </w:r>
      <w:r w:rsidR="00493463">
        <w:t>y se obtienen</w:t>
      </w:r>
      <w:r w:rsidR="00A12D94">
        <w:t xml:space="preserve"> las distintas métricas para comparar los modelos de este trabajo entre </w:t>
      </w:r>
      <w:r w:rsidR="003A27A4">
        <w:t>sí</w:t>
      </w:r>
      <w:r w:rsidR="00A12D94">
        <w:t xml:space="preserve"> y con otros trabajos.</w:t>
      </w:r>
    </w:p>
    <w:p w14:paraId="226F87C2" w14:textId="79D46B54" w:rsidR="00CC5F27" w:rsidRPr="00586C2D" w:rsidRDefault="00E167F6" w:rsidP="001A68AC">
      <w:r>
        <w:t xml:space="preserve">A partir de las distintas métricas </w:t>
      </w:r>
      <w:r w:rsidR="00A12D94">
        <w:t>obtenidas</w:t>
      </w:r>
      <w:r>
        <w:t xml:space="preserve"> se decide si hay que modificar el número de variables usadas en el modelo y por lo tanto se decide si volver al paso de </w:t>
      </w:r>
      <w:r w:rsidR="00C26202">
        <w:t>selección de variables</w:t>
      </w:r>
      <w:r>
        <w:t xml:space="preserve"> o se da ya por bueno el modelo obtenido.</w:t>
      </w:r>
    </w:p>
    <w:p w14:paraId="69765DB8" w14:textId="65501702" w:rsidR="00B10290" w:rsidRDefault="003E7DE8" w:rsidP="00887F86">
      <w:pPr>
        <w:pStyle w:val="Ttulo3"/>
      </w:pPr>
      <w:bookmarkStart w:id="163" w:name="_Toc82627991"/>
      <w:r>
        <w:lastRenderedPageBreak/>
        <w:t>4.4.</w:t>
      </w:r>
      <w:r w:rsidR="009D7671">
        <w:t>3</w:t>
      </w:r>
      <w:r>
        <w:t xml:space="preserve"> </w:t>
      </w:r>
      <w:proofErr w:type="spellStart"/>
      <w:r w:rsidR="00B10290">
        <w:t>LightGBM</w:t>
      </w:r>
      <w:bookmarkEnd w:id="163"/>
      <w:proofErr w:type="spellEnd"/>
    </w:p>
    <w:p w14:paraId="7A756497" w14:textId="03F58CF2" w:rsidR="00887F86" w:rsidRPr="009F5F19" w:rsidRDefault="00DA1857" w:rsidP="00DA1887">
      <w:r>
        <w:t xml:space="preserve">El </w:t>
      </w:r>
      <w:proofErr w:type="spellStart"/>
      <w:r>
        <w:t>LightGBM</w:t>
      </w:r>
      <w:proofErr w:type="spellEnd"/>
      <w:r>
        <w:t xml:space="preserve"> </w:t>
      </w:r>
      <w:r w:rsidRPr="00DA1857">
        <w:t xml:space="preserve">es un </w:t>
      </w:r>
      <w:proofErr w:type="spellStart"/>
      <w:r w:rsidRPr="00033248">
        <w:rPr>
          <w:i/>
          <w:iCs/>
        </w:rPr>
        <w:t>framework</w:t>
      </w:r>
      <w:proofErr w:type="spellEnd"/>
      <w:r w:rsidRPr="00DA1857">
        <w:t xml:space="preserve"> </w:t>
      </w:r>
      <w:r w:rsidR="003A4C3E">
        <w:t xml:space="preserve">de código abierto </w:t>
      </w:r>
      <w:r w:rsidRPr="00DA1857">
        <w:t>de refuerzo de gradientes</w:t>
      </w:r>
      <w:r>
        <w:t xml:space="preserve"> (</w:t>
      </w:r>
      <w:proofErr w:type="spellStart"/>
      <w:r w:rsidRPr="00033248">
        <w:rPr>
          <w:i/>
          <w:iCs/>
        </w:rPr>
        <w:t>gradient</w:t>
      </w:r>
      <w:proofErr w:type="spellEnd"/>
      <w:r w:rsidRPr="00033248">
        <w:rPr>
          <w:i/>
          <w:iCs/>
        </w:rPr>
        <w:t xml:space="preserve"> </w:t>
      </w:r>
      <w:proofErr w:type="spellStart"/>
      <w:r w:rsidRPr="00033248">
        <w:rPr>
          <w:i/>
          <w:iCs/>
        </w:rPr>
        <w:t>boosting</w:t>
      </w:r>
      <w:proofErr w:type="spellEnd"/>
      <w:r>
        <w:t>)</w:t>
      </w:r>
      <w:r w:rsidR="003A4C3E">
        <w:t xml:space="preserve"> desarrollado por Microsoft y lanzado en 2016. </w:t>
      </w:r>
      <w:proofErr w:type="spellStart"/>
      <w:r w:rsidR="003A4C3E">
        <w:t>LightGBM</w:t>
      </w:r>
      <w:proofErr w:type="spellEnd"/>
      <w:r w:rsidRPr="00DA1857">
        <w:t xml:space="preserve"> utiliza algoritmos de aprendizaje basados ​​en árboles</w:t>
      </w:r>
      <w:r w:rsidR="003A4C3E">
        <w:t xml:space="preserve"> de decisión</w:t>
      </w:r>
      <w:r w:rsidRPr="00DA1857">
        <w:t>.</w:t>
      </w:r>
      <w:r w:rsidR="009732DE">
        <w:t xml:space="preserve"> </w:t>
      </w:r>
      <w:r w:rsidR="00E61715">
        <w:t>Pese a ser un algoritmo relativamente nuevo cada vez es más usado al ser el más rápido</w:t>
      </w:r>
      <w:r w:rsidR="006E37F1">
        <w:t>, tener mayor precisión</w:t>
      </w:r>
      <w:r w:rsidR="00E61715">
        <w:t xml:space="preserve"> y utilizar menos memoria que otros algoritmos. Es especialmente útil para </w:t>
      </w:r>
      <w:proofErr w:type="spellStart"/>
      <w:r w:rsidR="00E61715">
        <w:rPr>
          <w:i/>
          <w:iCs/>
        </w:rPr>
        <w:t>datasets</w:t>
      </w:r>
      <w:proofErr w:type="spellEnd"/>
      <w:r w:rsidR="00E61715">
        <w:t xml:space="preserve"> grandes, para problemas con </w:t>
      </w:r>
      <w:proofErr w:type="spellStart"/>
      <w:r w:rsidR="00E61715">
        <w:rPr>
          <w:i/>
          <w:iCs/>
        </w:rPr>
        <w:t>datasets</w:t>
      </w:r>
      <w:proofErr w:type="spellEnd"/>
      <w:r w:rsidR="00E61715">
        <w:t xml:space="preserve"> pequeños puede provocar un sobreajuste.</w:t>
      </w:r>
      <w:r w:rsidR="00252E76">
        <w:t xml:space="preserve"> </w:t>
      </w:r>
      <w:r w:rsidR="00DD5F93">
        <w:fldChar w:fldCharType="begin"/>
      </w:r>
      <w:r w:rsidR="00354AA4">
        <w:instrText xml:space="preserve"> ADDIN ZOTERO_ITEM CSL_CITATION {"citationID":"UGubS5NL","properties":{"formattedCitation":"(Banerjee, 2020c; Gursky, 2020; Kasturi, 2019; Wikipedia, s.\\uc0\\u160{}f.)","plainCitation":"(Banerjee, 2020c; Gursky, 2020; Kasturi, 2019; Wikipedia, s. f.)","noteIndex":0},"citationItems":[{"id":132,"uris":["http://zotero.org/users/7978684/items/7QTULFUA"],"uri":["http://zotero.org/users/7978684/items/7QTULFUA"],"itemData":{"id":132,"type":"webpage","abstract":"Explore and run machine learning code with Kaggle Notebooks | Using data from Breast Cancer Prediction Dataset","container-title":"Kaggle","language":"en","title":"LightGBM Classifier in Python","URL":"https://kaggle.com/prashant111/lightgbm-classifier-in-python","author":[{"family":"Banerjee","given":"Prashant"}],"accessed":{"date-parts":[["2021",5,9]]},"issued":{"date-parts":[["2020",7,21]]}}},{"id":189,"uris":["http://zotero.org/users/7978684/items/2QQP8DXV"],"uri":["http://zotero.org/users/7978684/items/2QQP8DXV"],"itemData":{"id":189,"type":"webpage","abstract":"Which boosting algorithm will reign supreme in this head-to-head competition?","container-title":"Medium","language":"en","title":"Boosting Showdown: Scikit-Learn vs XGBoost vs LightGBM vs CatBoost in Sentiment Classification","title-short":"Boosting Showdown","URL":"https://towardsdatascience.com/boosting-showdown-scikit-learn-vs-xgboost-vs-lightgbm-vs-catboost-in-sentiment-classification-f7c7f46fd956","author":[{"family":"Gursky","given":"Jacob"}],"accessed":{"date-parts":[["2021",9,10]]},"issued":{"date-parts":[["2020",3,30]]}}},{"id":128,"uris":["http://zotero.org/users/7978684/items/R65ACGF3"],"uri":["http://zotero.org/users/7978684/items/R65ACGF3"],"itemData":{"id":128,"type":"webpage","abstract":"This post is about benchmarking LightGBM and XGBoost on Census Income Dataset. I have noticed the execution time of XGBoost is slower when…","container-title":"Medium","language":"en","title":"LightGBM vs XGBOOST: Which algorithm win the race !!!","title-short":"LightGBM vs XGBOOST","URL":"https://towardsdatascience.com/lightgbm-vs-xgboost-which-algorithm-win-the-race-1ff7dd4917d","author":[{"family":"Kasturi","given":"Sai Nikhilesh"}],"accessed":{"date-parts":[["2021",5,9]]},"issued":{"date-parts":[["2019",7,11]]}}},{"id":134,"uris":["http://zotero.org/users/7978684/items/F6GJR2RV"],"uri":["http://zotero.org/users/7978684/items/F6GJR2RV"],"itemData":{"id":134,"type":"entry-encyclopedia","container-title":"Wikipedia, the free encyclopedia","title":"LightGBM - Wikipedia","URL":"https://en.wikipedia.org/wiki/LightGBM","author":[{"family":"Wikipedia","given":""}],"accessed":{"date-parts":[["2021",5,9]]}}}],"schema":"https://github.com/citation-style-language/schema/raw/master/csl-citation.json"} </w:instrText>
      </w:r>
      <w:r w:rsidR="00DD5F93">
        <w:fldChar w:fldCharType="separate"/>
      </w:r>
      <w:r w:rsidR="00354AA4" w:rsidRPr="00354AA4">
        <w:rPr>
          <w:rFonts w:cs="Arial"/>
          <w:szCs w:val="24"/>
        </w:rPr>
        <w:t>(Banerjee, 2020c; Gursky, 2020; Kasturi, 2019; Wikipedia, s. f.)</w:t>
      </w:r>
      <w:r w:rsidR="00DD5F93">
        <w:fldChar w:fldCharType="end"/>
      </w:r>
    </w:p>
    <w:p w14:paraId="369AEC50" w14:textId="4D402F20" w:rsidR="004B5970" w:rsidRDefault="004B5970" w:rsidP="00DA1887">
      <w:r>
        <w:t xml:space="preserve">Los algoritmos de aprendizaje basados en árboles de decisión son uno de los mejores y más utilizados métodos tanto para problemas de categorización como de regresión. Tienen como ventaja respecto a los modelos lineales el hecho de mapear mucho mejor las relaciones no lineales y funcionan tanto para variables categóricas como continuas. Esta técnica divide </w:t>
      </w:r>
      <w:r w:rsidR="00E20664">
        <w:t>la muestra</w:t>
      </w:r>
      <w:r w:rsidR="00E20664" w:rsidRPr="00E20664">
        <w:t xml:space="preserve"> en dos o más conjuntos homogéneos en función del </w:t>
      </w:r>
      <w:r w:rsidR="00E20664">
        <w:t xml:space="preserve">valor de un atributo seleccionado (ganancia de información, </w:t>
      </w:r>
      <w:r w:rsidR="008E272B">
        <w:t>Gini</w:t>
      </w:r>
      <w:r w:rsidR="00E20664">
        <w:t>…). La función objetivo es representada como una serie de condiciones consecutivas:</w:t>
      </w:r>
      <w:r w:rsidR="00DA1887">
        <w:t xml:space="preserve"> </w:t>
      </w:r>
      <w:r w:rsidR="00DD5F93">
        <w:fldChar w:fldCharType="begin"/>
      </w:r>
      <w:r w:rsidR="00995F98">
        <w:instrText xml:space="preserve"> ADDIN ZOTERO_ITEM CSL_CITATION {"citationID":"lHuChQn1","properties":{"formattedCitation":"(Analytics Vidhya, 2016; Kurnia, 2021)","plainCitation":"(Analytics Vidhya, 2016; Kurnia, 2021)","noteIndex":0},"citationItems":[{"id":122,"uris":["http://zotero.org/users/7978684/items/KLNKEZQC"],"uri":["http://zotero.org/users/7978684/items/KLNKEZQC"],"itemData":{"id":122,"type":"post-weblog","abstract":"This article aims to distinguish tree-based Machine Learning algorithms (Classification and Regression Trees/CART) as per the complexity","container-title":"Analytics Vidhya","language":"en","title":"Tree-Based Machine Learning Algorithms | Compare and Contrast","URL":"https://www.analyticsvidhya.com/blog/2021/04/distinguish-between-tree-based-machine-learning-algorithms/","author":[{"family":"Kurnia","given":"Rendy"}],"accessed":{"date-parts":[["2021",9,9]]},"issued":{"date-parts":[["2021",4,15]]}}},{"id":124,"uris":["http://zotero.org/users/7978684/items/BIXEH3W6"],"uri":["http://zotero.org/users/7978684/items/BIXEH3W6"],"itemData":{"id":124,"type":"post-weblog","abstract":"Tutorial on tree based algorithms for data science which includes decision trees, random forest, ensemble methods and its implementation in R and python.","container-title":"Analytics Vidhya","language":"en","title":"Tree Based Algorithms | Implementation In Python &amp; R","URL":"https://www.analyticsvidhya.com/blog/2016/04/tree-based-algorithms-complete-tutorial-scratch-in-python/","author":[{"family":"Analytics Vidhya","given":""}],"accessed":{"date-parts":[["2021",9,9]]},"issued":{"date-parts":[["2016",4,11]]}}}],"schema":"https://github.com/citation-style-language/schema/raw/master/csl-citation.json"} </w:instrText>
      </w:r>
      <w:r w:rsidR="00DD5F93">
        <w:fldChar w:fldCharType="separate"/>
      </w:r>
      <w:r w:rsidR="00995F98" w:rsidRPr="00995F98">
        <w:rPr>
          <w:rFonts w:cs="Arial"/>
        </w:rPr>
        <w:t>(Analytics Vidhya, 2016; Kurnia, 2021)</w:t>
      </w:r>
      <w:r w:rsidR="00DD5F93">
        <w:fldChar w:fldCharType="end"/>
      </w:r>
    </w:p>
    <w:p w14:paraId="317BEFF7" w14:textId="677EEDFA" w:rsidR="00E20664" w:rsidRDefault="00E20664" w:rsidP="00DA1887">
      <w:pPr>
        <w:pStyle w:val="Prrafodelista"/>
        <w:numPr>
          <w:ilvl w:val="0"/>
          <w:numId w:val="11"/>
        </w:numPr>
        <w:jc w:val="both"/>
      </w:pPr>
      <w:r>
        <w:t>Nodos: Atributos (Parte del cuerpo, Distancia a portería…).</w:t>
      </w:r>
    </w:p>
    <w:p w14:paraId="6F0540C3" w14:textId="62721F9C" w:rsidR="00E20664" w:rsidRDefault="00E20664" w:rsidP="00DA1887">
      <w:pPr>
        <w:pStyle w:val="Prrafodelista"/>
        <w:numPr>
          <w:ilvl w:val="0"/>
          <w:numId w:val="11"/>
        </w:numPr>
        <w:jc w:val="both"/>
      </w:pPr>
      <w:r>
        <w:t>Arcos: Valores de los atributos (pierna derecha, pierna izquierda u otro para Parte del cuerpo).</w:t>
      </w:r>
    </w:p>
    <w:p w14:paraId="4F33A047" w14:textId="6D238F33" w:rsidR="008E272B" w:rsidRDefault="008E272B" w:rsidP="00DA1887">
      <w:pPr>
        <w:pStyle w:val="Prrafodelista"/>
        <w:numPr>
          <w:ilvl w:val="0"/>
          <w:numId w:val="11"/>
        </w:numPr>
        <w:jc w:val="both"/>
      </w:pPr>
      <w:r>
        <w:t>Hojas: Clases (Gol o No gol).</w:t>
      </w:r>
    </w:p>
    <w:p w14:paraId="229BC869" w14:textId="4A3C9BD5" w:rsidR="008E272B" w:rsidRDefault="008E272B" w:rsidP="008E272B">
      <w:pPr>
        <w:pStyle w:val="Prrafodelista"/>
        <w:numPr>
          <w:ilvl w:val="0"/>
          <w:numId w:val="11"/>
        </w:numPr>
        <w:jc w:val="both"/>
      </w:pPr>
      <w:r>
        <w:t>Rama: Condiciones desde la raíz a la hoja unidas a través de conjunciones (AND) y entre ramas a través de disyunciones (OR).</w:t>
      </w:r>
    </w:p>
    <w:p w14:paraId="438A3D46" w14:textId="3869AA3A" w:rsidR="008E272B" w:rsidRDefault="008E272B" w:rsidP="008E272B">
      <w:r>
        <w:rPr>
          <w:noProof/>
        </w:rPr>
        <w:lastRenderedPageBreak/>
        <w:drawing>
          <wp:inline distT="0" distB="0" distL="0" distR="0" wp14:anchorId="5FE4AA82" wp14:editId="72756BB6">
            <wp:extent cx="5734050" cy="61722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4050" cy="6172200"/>
                    </a:xfrm>
                    <a:prstGeom prst="rect">
                      <a:avLst/>
                    </a:prstGeom>
                    <a:noFill/>
                    <a:ln>
                      <a:noFill/>
                    </a:ln>
                  </pic:spPr>
                </pic:pic>
              </a:graphicData>
            </a:graphic>
          </wp:inline>
        </w:drawing>
      </w:r>
    </w:p>
    <w:p w14:paraId="10BE358E" w14:textId="0089A7C2" w:rsidR="0006763A" w:rsidRPr="007A4D92" w:rsidRDefault="00681EC2" w:rsidP="007A4D92">
      <w:pPr>
        <w:pStyle w:val="Descripcin"/>
        <w:jc w:val="center"/>
        <w:rPr>
          <w:color w:val="auto"/>
        </w:rPr>
      </w:pPr>
      <w:bookmarkStart w:id="164" w:name="_Toc82627945"/>
      <w:r w:rsidRPr="00681EC2">
        <w:rPr>
          <w:color w:val="auto"/>
        </w:rPr>
        <w:t xml:space="preserve">Ilustración </w:t>
      </w:r>
      <w:r w:rsidRPr="00681EC2">
        <w:rPr>
          <w:color w:val="auto"/>
        </w:rPr>
        <w:fldChar w:fldCharType="begin"/>
      </w:r>
      <w:r w:rsidRPr="00681EC2">
        <w:rPr>
          <w:color w:val="auto"/>
        </w:rPr>
        <w:instrText xml:space="preserve"> SEQ Ilustración \* ARABIC </w:instrText>
      </w:r>
      <w:r w:rsidRPr="00681EC2">
        <w:rPr>
          <w:color w:val="auto"/>
        </w:rPr>
        <w:fldChar w:fldCharType="separate"/>
      </w:r>
      <w:r w:rsidR="00960845">
        <w:rPr>
          <w:noProof/>
          <w:color w:val="auto"/>
        </w:rPr>
        <w:t>15</w:t>
      </w:r>
      <w:r w:rsidRPr="00681EC2">
        <w:rPr>
          <w:color w:val="auto"/>
        </w:rPr>
        <w:fldChar w:fldCharType="end"/>
      </w:r>
      <w:r w:rsidRPr="00681EC2">
        <w:rPr>
          <w:color w:val="auto"/>
        </w:rPr>
        <w:t xml:space="preserve">: Ejemplo de </w:t>
      </w:r>
      <w:r w:rsidR="0006763A" w:rsidRPr="00681EC2">
        <w:rPr>
          <w:color w:val="auto"/>
        </w:rPr>
        <w:t>árbol</w:t>
      </w:r>
      <w:r w:rsidRPr="00681EC2">
        <w:rPr>
          <w:color w:val="auto"/>
        </w:rPr>
        <w:t xml:space="preserve"> de decisión. </w:t>
      </w:r>
      <w:r w:rsidRPr="00681EC2">
        <w:rPr>
          <w:color w:val="auto"/>
        </w:rPr>
        <w:fldChar w:fldCharType="begin"/>
      </w:r>
      <w:r w:rsidRPr="00681EC2">
        <w:rPr>
          <w:color w:val="auto"/>
        </w:rPr>
        <w:instrText xml:space="preserve"> ADDIN ZOTERO_ITEM CSL_CITATION {"citationID":"WIpzynnu","properties":{"formattedCitation":"(Kurnia, 2021)","plainCitation":"(Kurnia, 2021)","noteIndex":0},"citationItems":[{"id":122,"uris":["http://zotero.org/users/7978684/items/KLNKEZQC"],"uri":["http://zotero.org/users/7978684/items/KLNKEZQC"],"itemData":{"id":122,"type":"post-weblog","abstract":"This article aims to distinguish tree-based Machine Learning algorithms (Classification and Regression Trees/CART) as per the complexity","container-title":"Analytics Vidhya","language":"en","title":"Tree-Based Machine Learning Algorithms | Compare and Contrast","URL":"https://www.analyticsvidhya.com/blog/2021/04/distinguish-between-tree-based-machine-learning-algorithms/","author":[{"family":"Kurnia","given":"Rendy"}],"accessed":{"date-parts":[["2021",9,9]]},"issued":{"date-parts":[["2021",4,15]]}}}],"schema":"https://github.com/citation-style-language/schema/raw/master/csl-citation.json"} </w:instrText>
      </w:r>
      <w:r w:rsidRPr="00681EC2">
        <w:rPr>
          <w:color w:val="auto"/>
        </w:rPr>
        <w:fldChar w:fldCharType="separate"/>
      </w:r>
      <w:r w:rsidRPr="00681EC2">
        <w:rPr>
          <w:rFonts w:cs="Arial"/>
          <w:color w:val="auto"/>
        </w:rPr>
        <w:t>(Kurnia, 2021)</w:t>
      </w:r>
      <w:bookmarkEnd w:id="164"/>
      <w:r w:rsidRPr="00681EC2">
        <w:rPr>
          <w:color w:val="auto"/>
        </w:rPr>
        <w:fldChar w:fldCharType="end"/>
      </w:r>
    </w:p>
    <w:p w14:paraId="688C2C88" w14:textId="5B62662A" w:rsidR="00033248" w:rsidRDefault="006E37F1" w:rsidP="006E37F1">
      <w:r>
        <w:t xml:space="preserve">En el caso de </w:t>
      </w:r>
      <w:proofErr w:type="spellStart"/>
      <w:r>
        <w:t>LightGBM</w:t>
      </w:r>
      <w:proofErr w:type="spellEnd"/>
      <w:r>
        <w:t xml:space="preserve"> se trata de un algoritmo que hace crecer el árbol verticalmente mientras que otros algoritmos de aprendizaje basados en árboles hacen crecer los árboles horizontalmente. Esto significa que </w:t>
      </w:r>
      <w:proofErr w:type="spellStart"/>
      <w:r>
        <w:t>LightGBM</w:t>
      </w:r>
      <w:proofErr w:type="spellEnd"/>
      <w:r w:rsidR="00D813F1">
        <w:t xml:space="preserve"> crece solo en una de las hojas, aquella </w:t>
      </w:r>
      <w:r w:rsidR="00D813F1" w:rsidRPr="00D813F1">
        <w:t>con la máxima pérdida delta</w:t>
      </w:r>
      <w:r w:rsidR="00D813F1">
        <w:t xml:space="preserve">, y no crece en niveles (ver </w:t>
      </w:r>
      <w:r w:rsidR="00DD5F93">
        <w:fldChar w:fldCharType="begin"/>
      </w:r>
      <w:r w:rsidR="00DD5F93">
        <w:instrText xml:space="preserve"> REF _Ref82102105 \h </w:instrText>
      </w:r>
      <w:r w:rsidR="00DD5F93">
        <w:fldChar w:fldCharType="separate"/>
      </w:r>
      <w:r w:rsidR="00033248" w:rsidRPr="00DD5F93">
        <w:t xml:space="preserve">Ilustración </w:t>
      </w:r>
      <w:r w:rsidR="00033248">
        <w:rPr>
          <w:noProof/>
        </w:rPr>
        <w:t>16</w:t>
      </w:r>
      <w:r w:rsidR="00DD5F93">
        <w:fldChar w:fldCharType="end"/>
      </w:r>
      <w:r w:rsidR="00D813F1">
        <w:t>).</w:t>
      </w:r>
      <w:r w:rsidR="007442BF">
        <w:t xml:space="preserve"> </w:t>
      </w:r>
      <w:r w:rsidR="00DD5F93">
        <w:fldChar w:fldCharType="begin"/>
      </w:r>
      <w:r w:rsidR="00DD5F93">
        <w:instrText xml:space="preserve"> ADDIN ZOTERO_ITEM CSL_CITATION {"citationID":"t3qVnGc1","properties":{"formattedCitation":"(Mandot, 2017)","plainCitation":"(Mandot, 2017)","noteIndex":0},"citationItems":[{"id":130,"uris":["http://zotero.org/users/7978684/items/QLGT2SFY"],"uri":["http://zotero.org/users/7978684/items/QLGT2SFY"],"itemData":{"id":130,"type":"webpage","container-title":"Medium","title":"What is LightGBM, How to implement it? How to fine tune the parameters?","URL":"https://medium.com/@pushkarmandot/https-medium-com-pushkarmandot-what-is-lightgbm-how-to-implement-it-how-to-fine-tune-the-parameters-60347819b7fc","author":[{"family":"Mandot","given":"Pushkar"}],"accessed":{"date-parts":[["2021",5,9]]},"issued":{"date-parts":[["2017",8,17]]}}}],"schema":"https://github.com/citation-style-language/schema/raw/master/csl-citation.json"} </w:instrText>
      </w:r>
      <w:r w:rsidR="00DD5F93">
        <w:fldChar w:fldCharType="separate"/>
      </w:r>
      <w:r w:rsidR="00DD5F93" w:rsidRPr="00DD5F93">
        <w:rPr>
          <w:rFonts w:cs="Arial"/>
        </w:rPr>
        <w:t>(Mandot, 2017)</w:t>
      </w:r>
      <w:r w:rsidR="00DD5F93">
        <w:fldChar w:fldCharType="end"/>
      </w:r>
    </w:p>
    <w:p w14:paraId="68F63724" w14:textId="77777777" w:rsidR="007A4D92" w:rsidRDefault="007A4D92" w:rsidP="006E37F1"/>
    <w:p w14:paraId="5B7AAB55" w14:textId="4D4694A7" w:rsidR="00D813F1" w:rsidRDefault="00D813F1" w:rsidP="006E37F1">
      <w:r>
        <w:rPr>
          <w:noProof/>
        </w:rPr>
        <w:lastRenderedPageBreak/>
        <w:drawing>
          <wp:inline distT="0" distB="0" distL="0" distR="0" wp14:anchorId="5571B831" wp14:editId="4AD16E42">
            <wp:extent cx="5759450" cy="98742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9450" cy="987425"/>
                    </a:xfrm>
                    <a:prstGeom prst="rect">
                      <a:avLst/>
                    </a:prstGeom>
                    <a:noFill/>
                    <a:ln>
                      <a:noFill/>
                    </a:ln>
                  </pic:spPr>
                </pic:pic>
              </a:graphicData>
            </a:graphic>
          </wp:inline>
        </w:drawing>
      </w:r>
    </w:p>
    <w:p w14:paraId="2140A30A" w14:textId="11AD38EF" w:rsidR="00033248" w:rsidRPr="007A4D92" w:rsidRDefault="00DD5F93" w:rsidP="007A4D92">
      <w:pPr>
        <w:pStyle w:val="Descripcin"/>
        <w:jc w:val="center"/>
        <w:rPr>
          <w:color w:val="auto"/>
        </w:rPr>
      </w:pPr>
      <w:bookmarkStart w:id="165" w:name="_Ref82102105"/>
      <w:bookmarkStart w:id="166" w:name="_Toc82627946"/>
      <w:r w:rsidRPr="00DD5F93">
        <w:rPr>
          <w:color w:val="auto"/>
        </w:rPr>
        <w:t xml:space="preserve">Ilustración </w:t>
      </w:r>
      <w:r w:rsidRPr="00DD5F93">
        <w:rPr>
          <w:color w:val="auto"/>
        </w:rPr>
        <w:fldChar w:fldCharType="begin"/>
      </w:r>
      <w:r w:rsidRPr="00DD5F93">
        <w:rPr>
          <w:color w:val="auto"/>
        </w:rPr>
        <w:instrText xml:space="preserve"> SEQ Ilustración \* ARABIC </w:instrText>
      </w:r>
      <w:r w:rsidRPr="00DD5F93">
        <w:rPr>
          <w:color w:val="auto"/>
        </w:rPr>
        <w:fldChar w:fldCharType="separate"/>
      </w:r>
      <w:r w:rsidR="00960845">
        <w:rPr>
          <w:noProof/>
          <w:color w:val="auto"/>
        </w:rPr>
        <w:t>16</w:t>
      </w:r>
      <w:r w:rsidRPr="00DD5F93">
        <w:rPr>
          <w:color w:val="auto"/>
        </w:rPr>
        <w:fldChar w:fldCharType="end"/>
      </w:r>
      <w:bookmarkEnd w:id="165"/>
      <w:r w:rsidRPr="00DD5F93">
        <w:rPr>
          <w:color w:val="auto"/>
        </w:rPr>
        <w:t xml:space="preserve">: Ejemplo de </w:t>
      </w:r>
      <w:r w:rsidR="00EB40C5" w:rsidRPr="00DD5F93">
        <w:rPr>
          <w:color w:val="auto"/>
        </w:rPr>
        <w:t>árbol</w:t>
      </w:r>
      <w:r w:rsidRPr="00DD5F93">
        <w:rPr>
          <w:color w:val="auto"/>
        </w:rPr>
        <w:t xml:space="preserve"> con cre</w:t>
      </w:r>
      <w:r w:rsidR="00EB40C5">
        <w:rPr>
          <w:color w:val="auto"/>
        </w:rPr>
        <w:t>ci</w:t>
      </w:r>
      <w:r w:rsidRPr="00DD5F93">
        <w:rPr>
          <w:color w:val="auto"/>
        </w:rPr>
        <w:t xml:space="preserve">miento por niveles (izquierda) y por hojas (derecha). </w:t>
      </w:r>
      <w:r w:rsidRPr="00DD5F93">
        <w:rPr>
          <w:color w:val="auto"/>
        </w:rPr>
        <w:fldChar w:fldCharType="begin"/>
      </w:r>
      <w:r w:rsidRPr="00DD5F93">
        <w:rPr>
          <w:color w:val="auto"/>
        </w:rPr>
        <w:instrText xml:space="preserve"> ADDIN ZOTERO_ITEM CSL_CITATION {"citationID":"U6cqIxLT","properties":{"formattedCitation":"(Kasturi, 2019)","plainCitation":"(Kasturi, 2019)","noteIndex":0},"citationItems":[{"id":128,"uris":["http://zotero.org/users/7978684/items/R65ACGF3"],"uri":["http://zotero.org/users/7978684/items/R65ACGF3"],"itemData":{"id":128,"type":"webpage","abstract":"This post is about benchmarking LightGBM and XGBoost on Census Income Dataset. I have noticed the execution time of XGBoost is slower when…","container-title":"Medium","language":"en","title":"LightGBM vs XGBOOST: Which algorithm win the race !!!","title-short":"LightGBM vs XGBOOST","URL":"https://towardsdatascience.com/lightgbm-vs-xgboost-which-algorithm-win-the-race-1ff7dd4917d","author":[{"family":"Kasturi","given":"Sai Nikhilesh"}],"accessed":{"date-parts":[["2021",5,9]]},"issued":{"date-parts":[["2019",7,11]]}}}],"schema":"https://github.com/citation-style-language/schema/raw/master/csl-citation.json"} </w:instrText>
      </w:r>
      <w:r w:rsidRPr="00DD5F93">
        <w:rPr>
          <w:color w:val="auto"/>
        </w:rPr>
        <w:fldChar w:fldCharType="separate"/>
      </w:r>
      <w:r w:rsidRPr="00DD5F93">
        <w:rPr>
          <w:rFonts w:cs="Arial"/>
          <w:color w:val="auto"/>
        </w:rPr>
        <w:t>(Kasturi, 2019)</w:t>
      </w:r>
      <w:bookmarkEnd w:id="166"/>
      <w:r w:rsidRPr="00DD5F93">
        <w:rPr>
          <w:color w:val="auto"/>
        </w:rPr>
        <w:fldChar w:fldCharType="end"/>
      </w:r>
    </w:p>
    <w:p w14:paraId="115B92A1" w14:textId="4E3EBDA4" w:rsidR="00D813F1" w:rsidRDefault="007442BF" w:rsidP="006E37F1">
      <w:r>
        <w:t xml:space="preserve">Si </w:t>
      </w:r>
      <w:r w:rsidR="0006763A">
        <w:t>se hace</w:t>
      </w:r>
      <w:r>
        <w:t xml:space="preserve"> crecer ambos arboles de manera total </w:t>
      </w:r>
      <w:r w:rsidR="0006763A">
        <w:t>se termina</w:t>
      </w:r>
      <w:r>
        <w:t xml:space="preserve"> obteniendo el mismo árbol, pero esto nunca ocurre (se realiza </w:t>
      </w:r>
      <w:r w:rsidR="00681EC2">
        <w:t xml:space="preserve">una </w:t>
      </w:r>
      <w:r>
        <w:t>parada temprana o una poda) y por lo tanto el orden de crecimiento nos hará obtener arboles distintos en ambos casos.</w:t>
      </w:r>
      <w:r w:rsidR="005E5DDC">
        <w:t xml:space="preserve"> Para decidir </w:t>
      </w:r>
      <w:r w:rsidR="00033248">
        <w:t>cómo</w:t>
      </w:r>
      <w:r w:rsidR="005E5DDC">
        <w:t xml:space="preserve"> se quiere que sea la construcción del árbol el algoritmo tiene más de 100 parámetros que pueden modificarse, los </w:t>
      </w:r>
      <w:r w:rsidR="00AC524E">
        <w:t>que se busca optimizar en nuestro TFM son</w:t>
      </w:r>
      <w:r w:rsidR="00702D37">
        <w:t xml:space="preserve"> </w:t>
      </w:r>
      <w:r w:rsidR="00702D37">
        <w:fldChar w:fldCharType="begin"/>
      </w:r>
      <w:r w:rsidR="00702D37">
        <w:instrText xml:space="preserve"> ADDIN ZOTERO_ITEM CSL_CITATION {"citationID":"PcO2ANTs","properties":{"formattedCitation":"(LightGBM, s.\\uc0\\u160{}f.)","plainCitation":"(LightGBM, s. f.)","noteIndex":0},"citationItems":[{"id":136,"uris":["http://zotero.org/users/7978684/items/LTVLSGAH"],"uri":["http://zotero.org/users/7978684/items/LTVLSGAH"],"itemData":{"id":136,"type":"webpage","container-title":"LightGBM","title":"lightgbm.LGBMClassifier — LightGBM 3.2.1.99 documentation","URL":"https://lightgbm.readthedocs.io/en/latest/pythonapi/lightgbm.LGBMClassifier.html#lightgbm.LGBMClassifier","author":[{"family":"LightGBM","given":""}],"accessed":{"date-parts":[["2021",9,9]]}}}],"schema":"https://github.com/citation-style-language/schema/raw/master/csl-citation.json"} </w:instrText>
      </w:r>
      <w:r w:rsidR="00702D37">
        <w:fldChar w:fldCharType="separate"/>
      </w:r>
      <w:r w:rsidR="00702D37" w:rsidRPr="00702D37">
        <w:rPr>
          <w:rFonts w:cs="Arial"/>
          <w:szCs w:val="24"/>
        </w:rPr>
        <w:t>(LightGBM, s. f.)</w:t>
      </w:r>
      <w:r w:rsidR="00702D37">
        <w:fldChar w:fldCharType="end"/>
      </w:r>
      <w:r w:rsidR="005E5DDC">
        <w:t>:</w:t>
      </w:r>
    </w:p>
    <w:p w14:paraId="17F06BD0" w14:textId="54331DA2" w:rsidR="00B928F8" w:rsidRDefault="00B928F8" w:rsidP="00B928F8">
      <w:pPr>
        <w:pStyle w:val="Prrafodelista"/>
        <w:numPr>
          <w:ilvl w:val="0"/>
          <w:numId w:val="11"/>
        </w:numPr>
      </w:pPr>
      <w:proofErr w:type="spellStart"/>
      <w:r w:rsidRPr="008914FE">
        <w:rPr>
          <w:b/>
          <w:bCs/>
        </w:rPr>
        <w:t>num_leaves</w:t>
      </w:r>
      <w:proofErr w:type="spellEnd"/>
      <w:r w:rsidRPr="008914FE">
        <w:rPr>
          <w:b/>
          <w:bCs/>
        </w:rPr>
        <w:t>:</w:t>
      </w:r>
      <w:r>
        <w:t xml:space="preserve"> Máximo de hojas de árboles.</w:t>
      </w:r>
    </w:p>
    <w:p w14:paraId="1E960364" w14:textId="62DEE7EE" w:rsidR="00B928F8" w:rsidRDefault="00B928F8" w:rsidP="00B928F8">
      <w:pPr>
        <w:pStyle w:val="Prrafodelista"/>
        <w:numPr>
          <w:ilvl w:val="0"/>
          <w:numId w:val="11"/>
        </w:numPr>
      </w:pPr>
      <w:proofErr w:type="spellStart"/>
      <w:r w:rsidRPr="008914FE">
        <w:rPr>
          <w:b/>
          <w:bCs/>
        </w:rPr>
        <w:t>max_depth</w:t>
      </w:r>
      <w:proofErr w:type="spellEnd"/>
      <w:r w:rsidRPr="008914FE">
        <w:rPr>
          <w:b/>
          <w:bCs/>
        </w:rPr>
        <w:t>:</w:t>
      </w:r>
      <w:r>
        <w:t xml:space="preserve"> Profundidad máxima del árbol.</w:t>
      </w:r>
    </w:p>
    <w:p w14:paraId="5FA12D80" w14:textId="7359AED9" w:rsidR="00B928F8" w:rsidRDefault="00B928F8" w:rsidP="00B928F8">
      <w:pPr>
        <w:pStyle w:val="Prrafodelista"/>
        <w:numPr>
          <w:ilvl w:val="0"/>
          <w:numId w:val="11"/>
        </w:numPr>
      </w:pPr>
      <w:proofErr w:type="spellStart"/>
      <w:r w:rsidRPr="008914FE">
        <w:rPr>
          <w:b/>
          <w:bCs/>
        </w:rPr>
        <w:t>min_child_samples</w:t>
      </w:r>
      <w:proofErr w:type="spellEnd"/>
      <w:r w:rsidRPr="008914FE">
        <w:rPr>
          <w:b/>
          <w:bCs/>
        </w:rPr>
        <w:t>:</w:t>
      </w:r>
      <w:r>
        <w:t xml:space="preserve"> Número mínimo de datos necesarios en una hoja.</w:t>
      </w:r>
    </w:p>
    <w:p w14:paraId="5FF0FE69" w14:textId="172C6726" w:rsidR="00B928F8" w:rsidRDefault="00B928F8" w:rsidP="00B928F8">
      <w:pPr>
        <w:pStyle w:val="Prrafodelista"/>
        <w:numPr>
          <w:ilvl w:val="0"/>
          <w:numId w:val="11"/>
        </w:numPr>
      </w:pPr>
      <w:proofErr w:type="spellStart"/>
      <w:r w:rsidRPr="008914FE">
        <w:rPr>
          <w:b/>
          <w:bCs/>
        </w:rPr>
        <w:t>reg_alpha</w:t>
      </w:r>
      <w:proofErr w:type="spellEnd"/>
      <w:r w:rsidRPr="008914FE">
        <w:rPr>
          <w:b/>
          <w:bCs/>
        </w:rPr>
        <w:t>:</w:t>
      </w:r>
      <w:r>
        <w:t xml:space="preserve"> Término de regularización L1 en pesos.</w:t>
      </w:r>
    </w:p>
    <w:p w14:paraId="3082F373" w14:textId="5A69A7D8" w:rsidR="005E5DDC" w:rsidRDefault="00B928F8" w:rsidP="006E37F1">
      <w:pPr>
        <w:pStyle w:val="Prrafodelista"/>
        <w:numPr>
          <w:ilvl w:val="0"/>
          <w:numId w:val="11"/>
        </w:numPr>
      </w:pPr>
      <w:proofErr w:type="spellStart"/>
      <w:r w:rsidRPr="008914FE">
        <w:rPr>
          <w:b/>
          <w:bCs/>
        </w:rPr>
        <w:t>reg_lambda</w:t>
      </w:r>
      <w:proofErr w:type="spellEnd"/>
      <w:r w:rsidRPr="008914FE">
        <w:rPr>
          <w:b/>
          <w:bCs/>
        </w:rPr>
        <w:t>:</w:t>
      </w:r>
      <w:r>
        <w:t xml:space="preserve"> Término de regularización L2 en pesos.</w:t>
      </w:r>
    </w:p>
    <w:p w14:paraId="1F155A72" w14:textId="0876A484" w:rsidR="00033248" w:rsidRDefault="00485A03" w:rsidP="00485A03">
      <w:r>
        <w:t xml:space="preserve">El proceso para la generación del modelo de </w:t>
      </w:r>
      <w:proofErr w:type="spellStart"/>
      <w:r w:rsidR="00D813F1">
        <w:t>LightGBM</w:t>
      </w:r>
      <w:proofErr w:type="spellEnd"/>
      <w:r>
        <w:t xml:space="preserve"> ha sido el siguiente</w:t>
      </w:r>
      <w:r w:rsidR="009B055C">
        <w:t xml:space="preserve"> aprovechando el código utilizado por Andrew</w:t>
      </w:r>
      <w:r w:rsidR="009D7671">
        <w:t xml:space="preserve"> </w:t>
      </w:r>
      <w:proofErr w:type="spellStart"/>
      <w:r w:rsidR="009D7671">
        <w:t>Rowlinson</w:t>
      </w:r>
      <w:proofErr w:type="spellEnd"/>
      <w:r w:rsidR="009D7671">
        <w:t xml:space="preserve"> </w:t>
      </w:r>
      <w:r w:rsidR="009D7671">
        <w:fldChar w:fldCharType="begin"/>
      </w:r>
      <w:r w:rsidR="009D7671">
        <w:instrText xml:space="preserve"> ADDIN ZOTERO_ITEM CSL_CITATION {"citationID":"1GtdaQTC","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9D7671">
        <w:fldChar w:fldCharType="separate"/>
      </w:r>
      <w:r w:rsidR="009D7671" w:rsidRPr="009D7671">
        <w:rPr>
          <w:rFonts w:cs="Arial"/>
        </w:rPr>
        <w:t>(</w:t>
      </w:r>
      <w:proofErr w:type="spellStart"/>
      <w:r w:rsidR="009D7671" w:rsidRPr="009D7671">
        <w:rPr>
          <w:rFonts w:cs="Arial"/>
        </w:rPr>
        <w:t>Rowlinson</w:t>
      </w:r>
      <w:proofErr w:type="spellEnd"/>
      <w:r w:rsidR="009D7671" w:rsidRPr="009D7671">
        <w:rPr>
          <w:rFonts w:cs="Arial"/>
        </w:rPr>
        <w:t>, 2020a)</w:t>
      </w:r>
      <w:r w:rsidR="009D7671">
        <w:fldChar w:fldCharType="end"/>
      </w:r>
      <w:r w:rsidR="009D7671">
        <w:t>:</w:t>
      </w:r>
    </w:p>
    <w:p w14:paraId="4086273C" w14:textId="77777777" w:rsidR="00485A03" w:rsidRDefault="00485A03" w:rsidP="00485A03">
      <w:pPr>
        <w:rPr>
          <w:b/>
          <w:bCs/>
        </w:rPr>
      </w:pPr>
      <w:r w:rsidRPr="00586C2D">
        <w:rPr>
          <w:b/>
          <w:bCs/>
        </w:rPr>
        <w:t>Eliminación de variables</w:t>
      </w:r>
    </w:p>
    <w:p w14:paraId="67698953" w14:textId="56AD1067" w:rsidR="00485A03" w:rsidRPr="00586C2D" w:rsidRDefault="00485A03" w:rsidP="00485A03">
      <w:r>
        <w:t xml:space="preserve">En el caso del método </w:t>
      </w:r>
      <w:proofErr w:type="spellStart"/>
      <w:r>
        <w:t>LightGBM</w:t>
      </w:r>
      <w:proofErr w:type="spellEnd"/>
      <w:r>
        <w:t xml:space="preserve"> solo es necesario eliminar las columnas relacionadas con las </w:t>
      </w:r>
      <w:proofErr w:type="spellStart"/>
      <w:r>
        <w:t>ID’s</w:t>
      </w:r>
      <w:proofErr w:type="spellEnd"/>
      <w:r>
        <w:t xml:space="preserve"> y los nombres de jugadores, equipos, etc.</w:t>
      </w:r>
    </w:p>
    <w:p w14:paraId="30FCB4D2" w14:textId="77777777" w:rsidR="00485A03" w:rsidRDefault="00485A03" w:rsidP="00485A03">
      <w:pPr>
        <w:rPr>
          <w:b/>
          <w:bCs/>
        </w:rPr>
      </w:pPr>
      <w:r>
        <w:rPr>
          <w:b/>
          <w:bCs/>
        </w:rPr>
        <w:t xml:space="preserve">Separación de </w:t>
      </w:r>
      <w:proofErr w:type="spellStart"/>
      <w:r w:rsidRPr="002452C4">
        <w:rPr>
          <w:b/>
          <w:bCs/>
          <w:i/>
          <w:iCs/>
        </w:rPr>
        <w:t>datasets</w:t>
      </w:r>
      <w:proofErr w:type="spellEnd"/>
    </w:p>
    <w:p w14:paraId="0B59DCA4" w14:textId="7466ADF5" w:rsidR="00E866CD" w:rsidRDefault="00485A03" w:rsidP="00485A03">
      <w:r>
        <w:t xml:space="preserve">Este método si permite tener variables con datos faltantes. Debido a ello solo se separa el </w:t>
      </w:r>
      <w:proofErr w:type="spellStart"/>
      <w:r w:rsidRPr="00485A03">
        <w:rPr>
          <w:i/>
          <w:iCs/>
        </w:rPr>
        <w:t>dataset</w:t>
      </w:r>
      <w:proofErr w:type="spellEnd"/>
      <w:r>
        <w:t xml:space="preserve"> inicial en dos </w:t>
      </w:r>
      <w:proofErr w:type="spellStart"/>
      <w:r w:rsidRPr="00485A03">
        <w:rPr>
          <w:i/>
          <w:iCs/>
        </w:rPr>
        <w:t>datasets</w:t>
      </w:r>
      <w:proofErr w:type="spellEnd"/>
      <w:r>
        <w:t xml:space="preserve">; uno para lanzamientos de penalti y otro para el resto de </w:t>
      </w:r>
      <w:r w:rsidR="00033248">
        <w:t>los lanzamientos</w:t>
      </w:r>
      <w:r>
        <w:t>.</w:t>
      </w:r>
    </w:p>
    <w:p w14:paraId="5827F8AD" w14:textId="77777777" w:rsidR="00485A03" w:rsidRPr="00FD370B" w:rsidRDefault="00485A03" w:rsidP="00485A03">
      <w:pPr>
        <w:rPr>
          <w:b/>
          <w:bCs/>
        </w:rPr>
      </w:pPr>
      <w:r w:rsidRPr="00FD370B">
        <w:rPr>
          <w:b/>
          <w:bCs/>
        </w:rPr>
        <w:t xml:space="preserve">Separación de los </w:t>
      </w:r>
      <w:proofErr w:type="spellStart"/>
      <w:r w:rsidRPr="00485A03">
        <w:rPr>
          <w:b/>
          <w:bCs/>
          <w:i/>
          <w:iCs/>
        </w:rPr>
        <w:t>datasets</w:t>
      </w:r>
      <w:proofErr w:type="spellEnd"/>
      <w:r w:rsidRPr="00FD370B">
        <w:rPr>
          <w:b/>
          <w:bCs/>
        </w:rPr>
        <w:t xml:space="preserve"> en datos de entrenamiento y datos de prueba</w:t>
      </w:r>
    </w:p>
    <w:p w14:paraId="0E079CCF" w14:textId="625D7699" w:rsidR="00E866CD" w:rsidRDefault="00485A03" w:rsidP="00485A03">
      <w:r>
        <w:t>Mismo procedimiento que en el caso de la regresión logística. Cabe añadir que para este método se añade los disparos ficticios generados para añadir más información en los datos de entrenamiento</w:t>
      </w:r>
      <w:r w:rsidR="00E866CD">
        <w:t xml:space="preserve"> y estos reducen algo la proporción de goles para el </w:t>
      </w:r>
      <w:proofErr w:type="spellStart"/>
      <w:r w:rsidR="00E866CD" w:rsidRPr="00E866CD">
        <w:rPr>
          <w:i/>
          <w:iCs/>
        </w:rPr>
        <w:t>dataset</w:t>
      </w:r>
      <w:proofErr w:type="spellEnd"/>
      <w:r w:rsidR="00E866CD">
        <w:t xml:space="preserve"> de entrenamiento</w:t>
      </w:r>
      <w:r w:rsidR="009D7671">
        <w:t xml:space="preserve"> (ver </w:t>
      </w:r>
      <w:r w:rsidR="009D7671">
        <w:fldChar w:fldCharType="begin"/>
      </w:r>
      <w:r w:rsidR="009D7671">
        <w:instrText xml:space="preserve"> REF _Ref82105509 \h </w:instrText>
      </w:r>
      <w:r w:rsidR="009D7671">
        <w:fldChar w:fldCharType="separate"/>
      </w:r>
      <w:r w:rsidR="00DF656D" w:rsidRPr="009D7671">
        <w:t xml:space="preserve">Tabla </w:t>
      </w:r>
      <w:r w:rsidR="00DF656D" w:rsidRPr="009D7671">
        <w:rPr>
          <w:noProof/>
        </w:rPr>
        <w:t>5</w:t>
      </w:r>
      <w:r w:rsidR="009D7671">
        <w:fldChar w:fldCharType="end"/>
      </w:r>
      <w:r w:rsidR="009D7671">
        <w:t>)</w:t>
      </w:r>
      <w:r>
        <w:t>.</w:t>
      </w:r>
    </w:p>
    <w:p w14:paraId="369BAE0A" w14:textId="77777777" w:rsidR="007A4D92" w:rsidRDefault="007A4D92" w:rsidP="00485A03"/>
    <w:tbl>
      <w:tblPr>
        <w:tblStyle w:val="Tablaconcuadrcula3-nfasis2"/>
        <w:tblW w:w="7312" w:type="dxa"/>
        <w:jc w:val="center"/>
        <w:tblLook w:val="04A0" w:firstRow="1" w:lastRow="0" w:firstColumn="1" w:lastColumn="0" w:noHBand="0" w:noVBand="1"/>
      </w:tblPr>
      <w:tblGrid>
        <w:gridCol w:w="2895"/>
        <w:gridCol w:w="2033"/>
        <w:gridCol w:w="1214"/>
        <w:gridCol w:w="1170"/>
      </w:tblGrid>
      <w:tr w:rsidR="00E866CD" w14:paraId="2E1C3F6A" w14:textId="77777777" w:rsidTr="00DD2DC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895" w:type="dxa"/>
          </w:tcPr>
          <w:p w14:paraId="79F82CA3" w14:textId="77777777" w:rsidR="00E866CD" w:rsidRDefault="00E866CD" w:rsidP="00DD2DC9">
            <w:pPr>
              <w:jc w:val="center"/>
            </w:pPr>
            <w:proofErr w:type="spellStart"/>
            <w:r>
              <w:lastRenderedPageBreak/>
              <w:t>Dataset</w:t>
            </w:r>
            <w:proofErr w:type="spellEnd"/>
          </w:p>
        </w:tc>
        <w:tc>
          <w:tcPr>
            <w:tcW w:w="2033" w:type="dxa"/>
          </w:tcPr>
          <w:p w14:paraId="40D572A2"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lanzamientos</w:t>
            </w:r>
          </w:p>
        </w:tc>
        <w:tc>
          <w:tcPr>
            <w:tcW w:w="1214" w:type="dxa"/>
          </w:tcPr>
          <w:p w14:paraId="579B8FC9"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goles</w:t>
            </w:r>
          </w:p>
        </w:tc>
        <w:tc>
          <w:tcPr>
            <w:tcW w:w="1170" w:type="dxa"/>
          </w:tcPr>
          <w:p w14:paraId="05E7F12F"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r>
              <w:t>% goles</w:t>
            </w:r>
          </w:p>
        </w:tc>
      </w:tr>
      <w:tr w:rsidR="00E866CD" w14:paraId="2B291BB3"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0CB986D9" w14:textId="77777777" w:rsidR="00E866CD" w:rsidRDefault="00E866CD" w:rsidP="00DD2DC9">
            <w:pPr>
              <w:jc w:val="left"/>
            </w:pPr>
            <w:r>
              <w:t>Entrenamiento no penaltis</w:t>
            </w:r>
          </w:p>
        </w:tc>
        <w:tc>
          <w:tcPr>
            <w:tcW w:w="2033" w:type="dxa"/>
          </w:tcPr>
          <w:p w14:paraId="4476F54B" w14:textId="710BFE5B"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2604</w:t>
            </w:r>
          </w:p>
        </w:tc>
        <w:tc>
          <w:tcPr>
            <w:tcW w:w="1214" w:type="dxa"/>
          </w:tcPr>
          <w:p w14:paraId="22AD1C82" w14:textId="2886FF80"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512</w:t>
            </w:r>
          </w:p>
        </w:tc>
        <w:tc>
          <w:tcPr>
            <w:tcW w:w="1170" w:type="dxa"/>
          </w:tcPr>
          <w:p w14:paraId="662B6E08" w14:textId="06AA23E2"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10,5%</w:t>
            </w:r>
          </w:p>
        </w:tc>
      </w:tr>
      <w:tr w:rsidR="00E866CD" w14:paraId="7A2ECBAC"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63185FFE" w14:textId="77777777" w:rsidR="00E866CD" w:rsidRDefault="00E866CD" w:rsidP="00DD2DC9">
            <w:pPr>
              <w:jc w:val="left"/>
            </w:pPr>
            <w:r>
              <w:t>Test no penaltis</w:t>
            </w:r>
          </w:p>
        </w:tc>
        <w:tc>
          <w:tcPr>
            <w:tcW w:w="2033" w:type="dxa"/>
          </w:tcPr>
          <w:p w14:paraId="3927756E"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902</w:t>
            </w:r>
          </w:p>
        </w:tc>
        <w:tc>
          <w:tcPr>
            <w:tcW w:w="1214" w:type="dxa"/>
          </w:tcPr>
          <w:p w14:paraId="39D0D4DA"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369</w:t>
            </w:r>
          </w:p>
        </w:tc>
        <w:tc>
          <w:tcPr>
            <w:tcW w:w="1170" w:type="dxa"/>
          </w:tcPr>
          <w:p w14:paraId="1B828B8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0,6%</w:t>
            </w:r>
          </w:p>
        </w:tc>
      </w:tr>
      <w:tr w:rsidR="00E866CD" w14:paraId="1B2289AC"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70487054" w14:textId="77777777" w:rsidR="00E866CD" w:rsidRDefault="00E866CD" w:rsidP="00DD2DC9">
            <w:pPr>
              <w:jc w:val="left"/>
            </w:pPr>
            <w:r>
              <w:t>Entrenamiento penaltis</w:t>
            </w:r>
          </w:p>
        </w:tc>
        <w:tc>
          <w:tcPr>
            <w:tcW w:w="2033" w:type="dxa"/>
          </w:tcPr>
          <w:p w14:paraId="260A479E"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736A5109"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0B3C1E7"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74,1%</w:t>
            </w:r>
          </w:p>
        </w:tc>
      </w:tr>
      <w:tr w:rsidR="00E866CD" w14:paraId="645B7673"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17083B4B" w14:textId="77777777" w:rsidR="00E866CD" w:rsidRDefault="00E866CD" w:rsidP="00DD2DC9">
            <w:pPr>
              <w:jc w:val="left"/>
            </w:pPr>
            <w:r>
              <w:t>Test penaltis</w:t>
            </w:r>
          </w:p>
        </w:tc>
        <w:tc>
          <w:tcPr>
            <w:tcW w:w="2033" w:type="dxa"/>
          </w:tcPr>
          <w:p w14:paraId="31D75B61"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2DD9556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05AD4C79"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73,9%</w:t>
            </w:r>
          </w:p>
        </w:tc>
      </w:tr>
    </w:tbl>
    <w:p w14:paraId="45CE1DE6" w14:textId="6D1D60BA" w:rsidR="009D7671" w:rsidRPr="007A4D92" w:rsidRDefault="009D7671" w:rsidP="007A4D92">
      <w:pPr>
        <w:pStyle w:val="Descripcin"/>
        <w:jc w:val="center"/>
        <w:rPr>
          <w:color w:val="auto"/>
        </w:rPr>
      </w:pPr>
      <w:bookmarkStart w:id="167" w:name="_Ref82105509"/>
      <w:bookmarkStart w:id="168" w:name="_Toc82627925"/>
      <w:r w:rsidRPr="009D7671">
        <w:rPr>
          <w:color w:val="auto"/>
        </w:rPr>
        <w:t xml:space="preserve">Tabla </w:t>
      </w:r>
      <w:r w:rsidRPr="009D7671">
        <w:rPr>
          <w:color w:val="auto"/>
        </w:rPr>
        <w:fldChar w:fldCharType="begin"/>
      </w:r>
      <w:r w:rsidRPr="009D7671">
        <w:rPr>
          <w:color w:val="auto"/>
        </w:rPr>
        <w:instrText xml:space="preserve"> SEQ Tabla \* ARABIC </w:instrText>
      </w:r>
      <w:r w:rsidRPr="009D7671">
        <w:rPr>
          <w:color w:val="auto"/>
        </w:rPr>
        <w:fldChar w:fldCharType="separate"/>
      </w:r>
      <w:r w:rsidR="00FF5F85">
        <w:rPr>
          <w:noProof/>
          <w:color w:val="auto"/>
        </w:rPr>
        <w:t>6</w:t>
      </w:r>
      <w:r w:rsidRPr="009D7671">
        <w:rPr>
          <w:color w:val="auto"/>
        </w:rPr>
        <w:fldChar w:fldCharType="end"/>
      </w:r>
      <w:bookmarkEnd w:id="167"/>
      <w:r w:rsidRPr="009D7671">
        <w:rPr>
          <w:color w:val="auto"/>
        </w:rPr>
        <w:t xml:space="preserve">: Lanzamientos, goles y proporción de los datos de entrenamiento y </w:t>
      </w:r>
      <w:proofErr w:type="gramStart"/>
      <w:r w:rsidRPr="009D7671">
        <w:rPr>
          <w:color w:val="auto"/>
        </w:rPr>
        <w:t>de test</w:t>
      </w:r>
      <w:proofErr w:type="gramEnd"/>
      <w:r w:rsidRPr="009D7671">
        <w:rPr>
          <w:color w:val="auto"/>
        </w:rPr>
        <w:t xml:space="preserve"> para cada </w:t>
      </w:r>
      <w:proofErr w:type="spellStart"/>
      <w:r w:rsidRPr="009D7671">
        <w:rPr>
          <w:color w:val="auto"/>
        </w:rPr>
        <w:t>dataset</w:t>
      </w:r>
      <w:proofErr w:type="spellEnd"/>
      <w:r w:rsidRPr="009D7671">
        <w:rPr>
          <w:color w:val="auto"/>
        </w:rPr>
        <w:t xml:space="preserve"> del modelo de </w:t>
      </w:r>
      <w:proofErr w:type="spellStart"/>
      <w:r w:rsidRPr="009D7671">
        <w:rPr>
          <w:color w:val="auto"/>
        </w:rPr>
        <w:t>LightGBM</w:t>
      </w:r>
      <w:proofErr w:type="spellEnd"/>
      <w:r w:rsidRPr="009D7671">
        <w:rPr>
          <w:color w:val="auto"/>
        </w:rPr>
        <w:t>.</w:t>
      </w:r>
      <w:bookmarkEnd w:id="168"/>
    </w:p>
    <w:p w14:paraId="34F11858" w14:textId="043D7C17" w:rsidR="00485A03" w:rsidRPr="002452C4" w:rsidRDefault="00485A03" w:rsidP="00485A03">
      <w:pPr>
        <w:rPr>
          <w:b/>
          <w:bCs/>
        </w:rPr>
      </w:pPr>
      <w:r>
        <w:rPr>
          <w:b/>
          <w:bCs/>
        </w:rPr>
        <w:t>Remplazo de las variables categóricas</w:t>
      </w:r>
      <w:r w:rsidR="004E49E6">
        <w:rPr>
          <w:b/>
          <w:bCs/>
        </w:rPr>
        <w:t xml:space="preserve"> y booleanas</w:t>
      </w:r>
    </w:p>
    <w:p w14:paraId="7C2C2BFC" w14:textId="0C86FBAF" w:rsidR="00485A03" w:rsidRDefault="009B055C" w:rsidP="00485A03">
      <w:r>
        <w:t xml:space="preserve">Así como en el método anterior se utiliza la técnica de generar nuevas variables </w:t>
      </w:r>
      <w:proofErr w:type="spellStart"/>
      <w:r w:rsidRPr="009B055C">
        <w:rPr>
          <w:i/>
          <w:iCs/>
        </w:rPr>
        <w:t>dummies</w:t>
      </w:r>
      <w:proofErr w:type="spellEnd"/>
      <w:r>
        <w:rPr>
          <w:i/>
          <w:iCs/>
        </w:rPr>
        <w:t xml:space="preserve"> </w:t>
      </w:r>
      <w:r>
        <w:t>para este modelo en el caso de las variables categóricas no hace falta dividirlas en distintas variables binomiales. Por eso en este modelo lo único que hay que hacer es convertir las variables categóricas y booleanas en variables numéricas.</w:t>
      </w:r>
    </w:p>
    <w:p w14:paraId="70507DF0" w14:textId="77777777" w:rsidR="00E866CD" w:rsidRDefault="00E866CD" w:rsidP="00E866CD">
      <w:pPr>
        <w:rPr>
          <w:b/>
          <w:bCs/>
        </w:rPr>
      </w:pPr>
      <w:r w:rsidRPr="00D74127">
        <w:rPr>
          <w:b/>
          <w:bCs/>
        </w:rPr>
        <w:t>Selección de variables y parámetros del modelo</w:t>
      </w:r>
    </w:p>
    <w:p w14:paraId="1F60EA33" w14:textId="55B59F46" w:rsidR="00E866CD" w:rsidRPr="0098204C" w:rsidRDefault="0098204C" w:rsidP="00BB7789">
      <w:r>
        <w:t xml:space="preserve">En el caso de </w:t>
      </w:r>
      <w:proofErr w:type="spellStart"/>
      <w:r>
        <w:t>LightGBM</w:t>
      </w:r>
      <w:proofErr w:type="spellEnd"/>
      <w:r>
        <w:t xml:space="preserve"> no se elimina ninguna variable</w:t>
      </w:r>
      <w:r w:rsidR="00033248">
        <w:t xml:space="preserve"> con información del disparo</w:t>
      </w:r>
      <w:r>
        <w:t xml:space="preserve"> por lo que se utilizarán todas las de los </w:t>
      </w:r>
      <w:proofErr w:type="spellStart"/>
      <w:r w:rsidRPr="0098204C">
        <w:rPr>
          <w:i/>
          <w:iCs/>
        </w:rPr>
        <w:t>datasets</w:t>
      </w:r>
      <w:proofErr w:type="spellEnd"/>
      <w:r>
        <w:t xml:space="preserve"> iniciales. En cuanto a los p</w:t>
      </w:r>
      <w:r w:rsidR="00262EF0">
        <w:t xml:space="preserve">arámetros a optimizar explicados anteriormente se utiliza la optimización </w:t>
      </w:r>
      <w:r w:rsidR="00995F98">
        <w:t>b</w:t>
      </w:r>
      <w:r w:rsidR="00262EF0">
        <w:t>ayesiana</w:t>
      </w:r>
      <w:r w:rsidR="00995F98">
        <w:t xml:space="preserve"> de la clase</w:t>
      </w:r>
      <w:r w:rsidR="00262EF0">
        <w:t xml:space="preserve"> </w:t>
      </w:r>
      <w:proofErr w:type="spellStart"/>
      <w:r w:rsidR="00262EF0" w:rsidRPr="00262EF0">
        <w:t>BayesSearchCV</w:t>
      </w:r>
      <w:proofErr w:type="spellEnd"/>
      <w:r w:rsidR="00262EF0">
        <w:t xml:space="preserve"> de la librería </w:t>
      </w:r>
      <w:proofErr w:type="spellStart"/>
      <w:r w:rsidR="00262EF0" w:rsidRPr="00262EF0">
        <w:t>Scikit-Optimize</w:t>
      </w:r>
      <w:proofErr w:type="spellEnd"/>
      <w:r w:rsidR="00262EF0">
        <w:t xml:space="preserve"> (o </w:t>
      </w:r>
      <w:proofErr w:type="spellStart"/>
      <w:r w:rsidR="00262EF0">
        <w:t>SkOpt</w:t>
      </w:r>
      <w:proofErr w:type="spellEnd"/>
      <w:r w:rsidR="00262EF0">
        <w:t>). L</w:t>
      </w:r>
      <w:r w:rsidR="00262EF0" w:rsidRPr="00262EF0">
        <w:t xml:space="preserve">a optimización </w:t>
      </w:r>
      <w:r w:rsidR="00995F98">
        <w:t>b</w:t>
      </w:r>
      <w:r w:rsidR="00262EF0" w:rsidRPr="00262EF0">
        <w:t xml:space="preserve">ayesiana de parámetros consiste en </w:t>
      </w:r>
      <w:r w:rsidR="00995F98">
        <w:t>hacer un número de ajustes de parámetros fijo (el número de iteraciones elegidas</w:t>
      </w:r>
      <w:r w:rsidR="00A0766C">
        <w:t>, en este TFM 100</w:t>
      </w:r>
      <w:r w:rsidR="00995F98">
        <w:t xml:space="preserve">) logrando que el algoritmo, mediante una búsqueda con </w:t>
      </w:r>
      <w:r w:rsidR="003C3E1E">
        <w:t>CV</w:t>
      </w:r>
      <w:r w:rsidR="00995F98">
        <w:t xml:space="preserve"> de 5 pliegues,</w:t>
      </w:r>
      <w:r w:rsidR="00262EF0" w:rsidRPr="00262EF0">
        <w:t xml:space="preserve"> se vaya redirigiendo en cada iteración hacia las regiones de mayor interés, eligiendo únicamente los mejores candidatos</w:t>
      </w:r>
      <w:r w:rsidR="00262EF0">
        <w:t xml:space="preserve"> y reduciendo el tiempo</w:t>
      </w:r>
      <w:r w:rsidR="00995F98">
        <w:t xml:space="preserve"> al no estudiar todas las combinaciones posibles</w:t>
      </w:r>
      <w:r w:rsidR="00262EF0" w:rsidRPr="00262EF0">
        <w:t>.</w:t>
      </w:r>
      <w:r w:rsidR="00995F98">
        <w:fldChar w:fldCharType="begin"/>
      </w:r>
      <w:r w:rsidR="00995F98">
        <w:instrText xml:space="preserve"> ADDIN ZOTERO_ITEM CSL_CITATION {"citationID":"BwRq08HF","properties":{"formattedCitation":"(Amat Rodrigo, 2020; Scikit-Optimize, s.\\uc0\\u160{}f.)","plainCitation":"(Amat Rodrigo, 2020; Scikit-Optimize, s. f.)","noteIndex":0},"citationItems":[{"id":140,"uris":["http://zotero.org/users/7978684/items/QVXHZ3Z4"],"uri":["http://zotero.org/users/7978684/items/QVXHZ3Z4"],"itemData":{"id":140,"type":"webpage","title":"Optimización bayesiana de hiperparámetros","URL":"https://www.cienciadedatos.net/documentos/62_optimizacion_bayesiana_hiperparametros.html","author":[{"family":"Amat Rodrigo","given":"Joaquín"}],"accessed":{"date-parts":[["2021",5,9]]},"issued":{"date-parts":[["2020",4]]}}},{"id":138,"uris":["http://zotero.org/users/7978684/items/XLRHCBUR"],"uri":["http://zotero.org/users/7978684/items/XLRHCBUR"],"itemData":{"id":138,"type":"webpage","title":"skopt.BayesSearchCV — scikit-optimize 0.8.1 documentation","URL":"https://scikit-optimize.github.io/stable/modules/generated/skopt.BayesSearchCV.html","author":[{"family":"Scikit-Optimize","given":""}],"accessed":{"date-parts":[["2021",5,9]]}}}],"schema":"https://github.com/citation-style-language/schema/raw/master/csl-citation.json"} </w:instrText>
      </w:r>
      <w:r w:rsidR="00995F98">
        <w:fldChar w:fldCharType="separate"/>
      </w:r>
      <w:r w:rsidR="00995F98" w:rsidRPr="00995F98">
        <w:rPr>
          <w:rFonts w:cs="Arial"/>
          <w:szCs w:val="24"/>
        </w:rPr>
        <w:t>(Amat Rodrigo, 2020; Scikit-Optimize, s. f.)</w:t>
      </w:r>
      <w:r w:rsidR="00995F98">
        <w:fldChar w:fldCharType="end"/>
      </w:r>
    </w:p>
    <w:p w14:paraId="6B3CF37A" w14:textId="5AFC62A3" w:rsidR="00BB7789" w:rsidRPr="007536FE" w:rsidRDefault="00BB7789" w:rsidP="00BB7789">
      <w:pPr>
        <w:rPr>
          <w:b/>
          <w:bCs/>
        </w:rPr>
      </w:pPr>
      <w:r w:rsidRPr="007536FE">
        <w:rPr>
          <w:b/>
          <w:bCs/>
        </w:rPr>
        <w:t>Implementación del modelo</w:t>
      </w:r>
      <w:r>
        <w:rPr>
          <w:b/>
          <w:bCs/>
        </w:rPr>
        <w:t xml:space="preserve"> y obtención de métricas</w:t>
      </w:r>
    </w:p>
    <w:p w14:paraId="7BB1025C" w14:textId="0D0A100F" w:rsidR="001E28C8" w:rsidRDefault="00A0766C" w:rsidP="00A0766C">
      <w:r>
        <w:t xml:space="preserve">Antes de implementar el modelo mediante la clase </w:t>
      </w:r>
      <w:proofErr w:type="spellStart"/>
      <w:r w:rsidRPr="00A0766C">
        <w:t>LGBMClassifier</w:t>
      </w:r>
      <w:proofErr w:type="spellEnd"/>
      <w:r>
        <w:t xml:space="preserve"> </w:t>
      </w:r>
      <w:r w:rsidR="0006763A">
        <w:t>se debe</w:t>
      </w:r>
      <w:r>
        <w:t xml:space="preserve"> tener en cuenta que no es un clasificador bien calibrado como puede ser el de regresión logística.</w:t>
      </w:r>
      <w:r w:rsidR="00A53E0B">
        <w:t xml:space="preserve"> </w:t>
      </w:r>
      <w:r w:rsidR="00DD734A">
        <w:t>Por ello antes de implementar el modelo se utiliza</w:t>
      </w:r>
      <w:r w:rsidR="001E28C8">
        <w:t xml:space="preserve"> la clase </w:t>
      </w:r>
      <w:proofErr w:type="spellStart"/>
      <w:r w:rsidR="00DD734A" w:rsidRPr="00DD734A">
        <w:t>CalibratedClassifierCV</w:t>
      </w:r>
      <w:proofErr w:type="spellEnd"/>
      <w:r w:rsidR="00DD734A">
        <w:t xml:space="preserve"> de </w:t>
      </w:r>
      <w:proofErr w:type="spellStart"/>
      <w:r w:rsidR="00DD734A">
        <w:t>Scikit-Learn</w:t>
      </w:r>
      <w:proofErr w:type="spellEnd"/>
      <w:r w:rsidR="00DD734A">
        <w:t xml:space="preserve"> que calibra el clasificador mediante una </w:t>
      </w:r>
      <w:r w:rsidR="003C3E1E">
        <w:t>CV</w:t>
      </w:r>
      <w:r w:rsidR="00DD734A">
        <w:t xml:space="preserve"> (de 3 pliegues en este caso). También se especifica que el método de calibración será isotónico al funcionar mejor con cantidades de datos grandes. </w:t>
      </w:r>
      <w:r w:rsidR="00DD734A">
        <w:fldChar w:fldCharType="begin"/>
      </w:r>
      <w:r w:rsidR="00F4621D">
        <w:instrText xml:space="preserve"> ADDIN ZOTERO_ITEM CSL_CITATION {"citationID":"EGPgGB9T","properties":{"formattedCitation":"(Rowlinson, 2020b; Scikit-Learn, s.\\uc0\\u160{}f.-d)","plainCitation":"(Rowlinson, 2020b; Scikit-Learn, s. f.-d)","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id":146,"uris":["http://zotero.org/users/7978684/items/Y47ZXV9L"],"uri":["http://zotero.org/users/7978684/items/Y47ZXV9L"],"itemData":{"id":146,"type":"webpage","container-title":"Scikit-Learn","title":"sklearn.calibration.CalibratedClassifierCV — scikit-learn 0.24.2 documentation","URL":"https://scikit-learn.org/stable/modules/generated/sklearn.calibration.CalibratedClassifierCV.html","author":[{"family":"Scikit-Learn","given":""}],"accessed":{"date-parts":[["2021",5,9]]}}}],"schema":"https://github.com/citation-style-language/schema/raw/master/csl-citation.json"} </w:instrText>
      </w:r>
      <w:r w:rsidR="00DD734A">
        <w:fldChar w:fldCharType="separate"/>
      </w:r>
      <w:r w:rsidR="00F4621D" w:rsidRPr="00F4621D">
        <w:rPr>
          <w:rFonts w:cs="Arial"/>
          <w:szCs w:val="24"/>
        </w:rPr>
        <w:t>(Rowlinson, 2020b; Scikit-Learn, s. f.-d)</w:t>
      </w:r>
      <w:r w:rsidR="00DD734A">
        <w:fldChar w:fldCharType="end"/>
      </w:r>
    </w:p>
    <w:p w14:paraId="40C8E6D2" w14:textId="029FF8A7" w:rsidR="00252E76" w:rsidRDefault="0098677E" w:rsidP="00887F86">
      <w:r>
        <w:t>Una vez implementado el modelo se saca la importancia de cada variable en el modelo y las distintas métricas para compararlo con el resto.</w:t>
      </w:r>
    </w:p>
    <w:p w14:paraId="4E12D9F0" w14:textId="77777777" w:rsidR="00DF656D" w:rsidRPr="0074625E" w:rsidRDefault="00DF656D" w:rsidP="00887F86"/>
    <w:p w14:paraId="40D36211" w14:textId="443F99AA" w:rsidR="004264FA" w:rsidRDefault="003E7DE8" w:rsidP="00DF656D">
      <w:pPr>
        <w:pStyle w:val="Ttulo3"/>
      </w:pPr>
      <w:bookmarkStart w:id="169" w:name="_Toc82627992"/>
      <w:r>
        <w:lastRenderedPageBreak/>
        <w:t>4.4.</w:t>
      </w:r>
      <w:r w:rsidR="009D7671">
        <w:t>4</w:t>
      </w:r>
      <w:r>
        <w:t xml:space="preserve"> </w:t>
      </w:r>
      <w:proofErr w:type="spellStart"/>
      <w:r w:rsidR="00B10290">
        <w:t>XGBoost</w:t>
      </w:r>
      <w:bookmarkEnd w:id="169"/>
      <w:proofErr w:type="spellEnd"/>
    </w:p>
    <w:p w14:paraId="4B78576B" w14:textId="5BEE3A9B" w:rsidR="005A1692" w:rsidRDefault="001D6454" w:rsidP="00887F86">
      <w:proofErr w:type="spellStart"/>
      <w:r>
        <w:t>XGBoost</w:t>
      </w:r>
      <w:proofErr w:type="spellEnd"/>
      <w:r w:rsidR="00E3218E">
        <w:t xml:space="preserve"> (de </w:t>
      </w:r>
      <w:proofErr w:type="spellStart"/>
      <w:r w:rsidR="00E3218E" w:rsidRPr="005A1692">
        <w:rPr>
          <w:i/>
          <w:iCs/>
        </w:rPr>
        <w:t>eXtreme</w:t>
      </w:r>
      <w:proofErr w:type="spellEnd"/>
      <w:r w:rsidR="00E3218E" w:rsidRPr="005A1692">
        <w:rPr>
          <w:i/>
          <w:iCs/>
        </w:rPr>
        <w:t xml:space="preserve"> </w:t>
      </w:r>
      <w:proofErr w:type="spellStart"/>
      <w:r w:rsidR="00E3218E" w:rsidRPr="005A1692">
        <w:rPr>
          <w:i/>
          <w:iCs/>
        </w:rPr>
        <w:t>Gradient</w:t>
      </w:r>
      <w:proofErr w:type="spellEnd"/>
      <w:r w:rsidR="00E3218E" w:rsidRPr="005A1692">
        <w:rPr>
          <w:i/>
          <w:iCs/>
        </w:rPr>
        <w:t xml:space="preserve"> </w:t>
      </w:r>
      <w:proofErr w:type="spellStart"/>
      <w:r w:rsidR="00E3218E" w:rsidRPr="005A1692">
        <w:rPr>
          <w:i/>
          <w:iCs/>
        </w:rPr>
        <w:t>Boosting</w:t>
      </w:r>
      <w:proofErr w:type="spellEnd"/>
      <w:r w:rsidR="00E3218E">
        <w:t>)</w:t>
      </w:r>
      <w:r w:rsidRPr="001D6454">
        <w:t xml:space="preserve"> es </w:t>
      </w:r>
      <w:r>
        <w:t>otro</w:t>
      </w:r>
      <w:r w:rsidRPr="001D6454">
        <w:t xml:space="preserve"> </w:t>
      </w:r>
      <w:r w:rsidR="00E3218E">
        <w:t xml:space="preserve">algoritmo de aprendizaje basado en arboles de decisión que utiliza un </w:t>
      </w:r>
      <w:proofErr w:type="spellStart"/>
      <w:r w:rsidRPr="00E3218E">
        <w:rPr>
          <w:i/>
          <w:iCs/>
        </w:rPr>
        <w:t>framework</w:t>
      </w:r>
      <w:proofErr w:type="spellEnd"/>
      <w:r w:rsidR="00E3218E">
        <w:t xml:space="preserve"> </w:t>
      </w:r>
      <w:r w:rsidRPr="001D6454">
        <w:t>de refuerzo de gradientes</w:t>
      </w:r>
      <w:r>
        <w:t xml:space="preserve"> al igual que</w:t>
      </w:r>
      <w:r w:rsidR="00E3218E">
        <w:t xml:space="preserve"> lo es</w:t>
      </w:r>
      <w:r>
        <w:t xml:space="preserve"> </w:t>
      </w:r>
      <w:proofErr w:type="spellStart"/>
      <w:r>
        <w:t>LightGBM</w:t>
      </w:r>
      <w:proofErr w:type="spellEnd"/>
      <w:r>
        <w:t>. Fue</w:t>
      </w:r>
      <w:r w:rsidRPr="001D6454">
        <w:t xml:space="preserve"> desarrollado </w:t>
      </w:r>
      <w:r>
        <w:t xml:space="preserve">como un proyecto de investigación de la Universidad de </w:t>
      </w:r>
      <w:proofErr w:type="spellStart"/>
      <w:r>
        <w:t>Washigton</w:t>
      </w:r>
      <w:proofErr w:type="spellEnd"/>
      <w:r>
        <w:t xml:space="preserve"> y fue presentado en 2016 por </w:t>
      </w:r>
      <w:proofErr w:type="spellStart"/>
      <w:r w:rsidRPr="001D6454">
        <w:t>Tianqi</w:t>
      </w:r>
      <w:proofErr w:type="spellEnd"/>
      <w:r w:rsidRPr="001D6454">
        <w:t xml:space="preserve"> Chen and Carlos </w:t>
      </w:r>
      <w:proofErr w:type="spellStart"/>
      <w:r w:rsidRPr="001D6454">
        <w:t>Guestrin</w:t>
      </w:r>
      <w:proofErr w:type="spellEnd"/>
      <w:r>
        <w:t xml:space="preserve"> </w:t>
      </w:r>
      <w:r>
        <w:fldChar w:fldCharType="begin"/>
      </w:r>
      <w:r>
        <w:instrText xml:space="preserve"> ADDIN ZOTERO_ITEM CSL_CITATION {"citationID":"2JsUm25O","properties":{"formattedCitation":"(Chen &amp; Guestrin, 2016)","plainCitation":"(Chen &amp; Guestrin, 2016)","noteIndex":0},"citationItems":[{"id":182,"uris":["http://zotero.org/users/7978684/items/AW6DW4NA"],"uri":["http://zotero.org/users/7978684/items/AW6DW4NA"],"itemData":{"id":182,"type":"article-journal","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 1603.02754","page":"785-794","source":"arXiv.org","title":"XGBoost: A Scalable Tree Boosting System","title-short":"XGBoost","author":[{"family":"Chen","given":"Tianqi"},{"family":"Guestrin","given":"Carlos"}],"issued":{"date-parts":[["2016",8,13]]}}}],"schema":"https://github.com/citation-style-language/schema/raw/master/csl-citation.json"} </w:instrText>
      </w:r>
      <w:r>
        <w:fldChar w:fldCharType="separate"/>
      </w:r>
      <w:r w:rsidRPr="001D6454">
        <w:rPr>
          <w:rFonts w:cs="Arial"/>
        </w:rPr>
        <w:t xml:space="preserve">(Chen &amp; </w:t>
      </w:r>
      <w:proofErr w:type="spellStart"/>
      <w:r w:rsidRPr="001D6454">
        <w:rPr>
          <w:rFonts w:cs="Arial"/>
        </w:rPr>
        <w:t>Guestrin</w:t>
      </w:r>
      <w:proofErr w:type="spellEnd"/>
      <w:r w:rsidRPr="001D6454">
        <w:rPr>
          <w:rFonts w:cs="Arial"/>
        </w:rPr>
        <w:t>, 2016)</w:t>
      </w:r>
      <w:r>
        <w:fldChar w:fldCharType="end"/>
      </w:r>
      <w:r>
        <w:t>.</w:t>
      </w:r>
      <w:r w:rsidRPr="001D6454">
        <w:t xml:space="preserve"> </w:t>
      </w:r>
      <w:proofErr w:type="spellStart"/>
      <w:r w:rsidR="00354AA4" w:rsidRPr="00354AA4">
        <w:t>XGBoost</w:t>
      </w:r>
      <w:proofErr w:type="spellEnd"/>
      <w:r w:rsidR="00354AA4" w:rsidRPr="00354AA4">
        <w:t xml:space="preserve"> construye árboles nuevos basándose en los errores de árboles de decisiones anteriores.</w:t>
      </w:r>
      <w:r w:rsidR="00354AA4">
        <w:t xml:space="preserve"> </w:t>
      </w:r>
      <w:r w:rsidR="00EB40C5">
        <w:t>Pese a que se han mejorado</w:t>
      </w:r>
      <w:r w:rsidR="00E3218E">
        <w:t xml:space="preserve"> </w:t>
      </w:r>
      <w:r w:rsidR="00EB40C5">
        <w:t xml:space="preserve">los tiempos de ejecución sigue siendo </w:t>
      </w:r>
      <w:r w:rsidR="00E3218E">
        <w:t xml:space="preserve">un algoritmo más lento que </w:t>
      </w:r>
      <w:proofErr w:type="spellStart"/>
      <w:proofErr w:type="gramStart"/>
      <w:r w:rsidR="00E3218E">
        <w:t>LightGBM</w:t>
      </w:r>
      <w:proofErr w:type="spellEnd"/>
      <w:proofErr w:type="gramEnd"/>
      <w:r w:rsidR="00E3218E">
        <w:t xml:space="preserve"> pero </w:t>
      </w:r>
      <w:r w:rsidR="00EB40C5">
        <w:t>actualmente sigue</w:t>
      </w:r>
      <w:r w:rsidR="00E3218E">
        <w:t xml:space="preserve"> siendo muy utilizado </w:t>
      </w:r>
      <w:r w:rsidR="00EB40C5">
        <w:t>al llevar más años disponible su versión estable y ser más conocido por los profesionales</w:t>
      </w:r>
      <w:r w:rsidRPr="001D6454">
        <w:t>.</w:t>
      </w:r>
      <w:r w:rsidR="00EB40C5">
        <w:t xml:space="preserve"> </w:t>
      </w:r>
      <w:r w:rsidR="005A1692">
        <w:t xml:space="preserve">El principal motivo de la diferencia en los tiempos de ejecución es el hecho que </w:t>
      </w:r>
      <w:proofErr w:type="spellStart"/>
      <w:r w:rsidR="005A1692">
        <w:t>XGBoost</w:t>
      </w:r>
      <w:proofErr w:type="spellEnd"/>
      <w:r w:rsidR="005A1692">
        <w:t xml:space="preserve"> crece por niveles y no por hojas. Pese a esta diferencia </w:t>
      </w:r>
      <w:proofErr w:type="spellStart"/>
      <w:r w:rsidR="005A1692">
        <w:t>XGBoost</w:t>
      </w:r>
      <w:proofErr w:type="spellEnd"/>
      <w:r w:rsidR="005A1692">
        <w:t xml:space="preserve"> </w:t>
      </w:r>
      <w:r w:rsidR="00354AA4">
        <w:t xml:space="preserve">tiene una precisión muy cercana a </w:t>
      </w:r>
      <w:proofErr w:type="spellStart"/>
      <w:r w:rsidR="00354AA4">
        <w:t>LightGBM</w:t>
      </w:r>
      <w:proofErr w:type="spellEnd"/>
      <w:r w:rsidR="00354AA4">
        <w:t xml:space="preserve"> y </w:t>
      </w:r>
      <w:r w:rsidR="005A1692">
        <w:t>t</w:t>
      </w:r>
      <w:r w:rsidR="00EB40C5">
        <w:t xml:space="preserve">ambién funciona bien con grandes </w:t>
      </w:r>
      <w:proofErr w:type="spellStart"/>
      <w:r w:rsidR="00EB40C5" w:rsidRPr="005A1692">
        <w:rPr>
          <w:i/>
          <w:iCs/>
        </w:rPr>
        <w:t>datasets</w:t>
      </w:r>
      <w:proofErr w:type="spellEnd"/>
      <w:r w:rsidR="00EB40C5">
        <w:t xml:space="preserve"> y con </w:t>
      </w:r>
      <w:proofErr w:type="spellStart"/>
      <w:r w:rsidR="00EB40C5" w:rsidRPr="005A1692">
        <w:rPr>
          <w:i/>
          <w:iCs/>
        </w:rPr>
        <w:t>datasets</w:t>
      </w:r>
      <w:proofErr w:type="spellEnd"/>
      <w:r w:rsidR="00EB40C5">
        <w:t xml:space="preserve"> con gran cantidad de variables</w:t>
      </w:r>
      <w:r w:rsidR="00354AA4">
        <w:t xml:space="preserve"> </w:t>
      </w:r>
      <w:r w:rsidR="00354AA4">
        <w:fldChar w:fldCharType="begin"/>
      </w:r>
      <w:r w:rsidR="00354AA4">
        <w:instrText xml:space="preserve"> ADDIN ZOTERO_ITEM CSL_CITATION {"citationID":"81tSLk8E","properties":{"formattedCitation":"(Banerjee, 2020a, 2020b; Morde, 2019)","plainCitation":"(Banerjee, 2020a, 2020b; Morde, 2019)","noteIndex":0},"citationItems":[{"id":217,"uris":["http://zotero.org/users/7978684/items/WPIWI49J"],"uri":["http://zotero.org/users/7978684/items/WPIWI49J"],"itemData":{"id":217,"type":"webpage","abstract":"Explore and run machine learning code with Kaggle Notebooks | Using data from  Wholesale customers Data Set","genre":"Kaggle","language":"en","title":"XGBoost + k-fold CV + Feature Importance","URL":"https://kaggle.com/prashant111/xgboost-k-fold-cv-feature-importance","author":[{"family":"Banerjee","given":""}],"accessed":{"date-parts":[["2021",9,11]]},"issued":{"date-parts":[["2020",12,8]]}}},{"id":215,"uris":["http://zotero.org/users/7978684/items/CH6ZSEZ9"],"uri":["http://zotero.org/users/7978684/items/CH6ZSEZ9"],"itemData":{"id":215,"type":"webpage","abstract":"Explore and run machine learning code with Kaggle Notebooks | Using data from  Wholesale customers Data Set","genre":"Kaggle","language":"en","title":"A Guide on XGBoost hyperparameters tuning","URL":"https://kaggle.com/prashant111/a-guide-on-xgboost-hyperparameters-tuning","author":[{"family":"Banerjee","given":"Prashant"}],"accessed":{"date-parts":[["2021",9,11]]},"issued":{"date-parts":[["2020",7,15]]}}},{"id":213,"uris":["http://zotero.org/users/7978684/items/PYHSZWRV"],"uri":["http://zotero.org/users/7978684/items/PYHSZWRV"],"itemData":{"id":213,"type":"webpage","abstract":"The new queen of Machine Learning algorithms taking over the world…","container-title":"Medium","language":"en","title":"XGBoost Algorithm: Long May She Reign!","title-short":"XGBoost Algorithm","URL":"https://towardsdatascience.com/https-medium-com-vishalmorde-xgboost-algorithm-long-she-may-rein-edd9f99be63d","author":[{"family":"Morde","given":"Vishal"}],"accessed":{"date-parts":[["2021",7,11]]},"issued":{"date-parts":[["2019",4,8]]}}}],"schema":"https://github.com/citation-style-language/schema/raw/master/csl-citation.json"} </w:instrText>
      </w:r>
      <w:r w:rsidR="00354AA4">
        <w:fldChar w:fldCharType="separate"/>
      </w:r>
      <w:r w:rsidR="00354AA4" w:rsidRPr="00354AA4">
        <w:rPr>
          <w:rFonts w:cs="Arial"/>
        </w:rPr>
        <w:t>(Banerjee, 2020a, 2020b; Morde, 2019)</w:t>
      </w:r>
      <w:r w:rsidR="00354AA4">
        <w:fldChar w:fldCharType="end"/>
      </w:r>
      <w:r w:rsidR="005A1692">
        <w:t xml:space="preserve">. </w:t>
      </w:r>
    </w:p>
    <w:p w14:paraId="5C53FFC6" w14:textId="05954B59" w:rsidR="00950E7D" w:rsidRDefault="005A1692" w:rsidP="00887F86">
      <w:r>
        <w:t xml:space="preserve">Al igual que en el algoritmo anterior, </w:t>
      </w:r>
      <w:proofErr w:type="spellStart"/>
      <w:r>
        <w:t>XGBoost</w:t>
      </w:r>
      <w:proofErr w:type="spellEnd"/>
      <w:r>
        <w:t xml:space="preserve"> tiene una gran cantidad de parámetros que se pueden modificar, en este trabajo se ha buscado optimizar los siguientes </w:t>
      </w:r>
      <w:r>
        <w:fldChar w:fldCharType="begin"/>
      </w:r>
      <w:r>
        <w:instrText xml:space="preserve"> ADDIN ZOTERO_ITEM CSL_CITATION {"citationID":"EZUrOVEz","properties":{"formattedCitation":"(XGBoost, s.\\uc0\\u160{}f.)","plainCitation":"(XGBoost, s. f.)","noteIndex":0},"citationItems":[{"id":211,"uris":["http://zotero.org/users/7978684/items/V25XXVHU"],"uri":["http://zotero.org/users/7978684/items/V25XXVHU"],"itemData":{"id":211,"type":"webpage","title":"Python API Reference — xgboost 1.5.0-dev documentation","URL":"https://xgboost.readthedocs.io/en/latest/python/python_api.html","author":[{"family":"XGBoost","given":""}],"accessed":{"date-parts":[["2021",9,11]]}}}],"schema":"https://github.com/citation-style-language/schema/raw/master/csl-citation.json"} </w:instrText>
      </w:r>
      <w:r>
        <w:fldChar w:fldCharType="separate"/>
      </w:r>
      <w:r w:rsidRPr="005A1692">
        <w:rPr>
          <w:rFonts w:cs="Arial"/>
          <w:szCs w:val="24"/>
        </w:rPr>
        <w:t>(XGBoost, s. f.)</w:t>
      </w:r>
      <w:r>
        <w:fldChar w:fldCharType="end"/>
      </w:r>
      <w:r>
        <w:t>:</w:t>
      </w:r>
    </w:p>
    <w:p w14:paraId="70795F80" w14:textId="01C7A513" w:rsidR="005A1692" w:rsidRPr="005A1692" w:rsidRDefault="005A1692" w:rsidP="00642398">
      <w:pPr>
        <w:pStyle w:val="Prrafodelista"/>
        <w:numPr>
          <w:ilvl w:val="0"/>
          <w:numId w:val="11"/>
        </w:numPr>
        <w:jc w:val="both"/>
      </w:pPr>
      <w:proofErr w:type="spellStart"/>
      <w:r w:rsidRPr="00642398">
        <w:rPr>
          <w:b/>
          <w:bCs/>
        </w:rPr>
        <w:t>max_depth</w:t>
      </w:r>
      <w:proofErr w:type="spellEnd"/>
      <w:r w:rsidRPr="00642398">
        <w:rPr>
          <w:b/>
          <w:bCs/>
        </w:rPr>
        <w:t>:</w:t>
      </w:r>
      <w:r w:rsidRPr="005A1692">
        <w:t xml:space="preserve"> Profundidad máxima del árbol.</w:t>
      </w:r>
    </w:p>
    <w:p w14:paraId="4A90F16D" w14:textId="104A3D9F" w:rsidR="005A1692" w:rsidRPr="005A1692" w:rsidRDefault="005A1692" w:rsidP="00642398">
      <w:pPr>
        <w:pStyle w:val="Prrafodelista"/>
        <w:numPr>
          <w:ilvl w:val="0"/>
          <w:numId w:val="11"/>
        </w:numPr>
        <w:jc w:val="both"/>
      </w:pPr>
      <w:proofErr w:type="spellStart"/>
      <w:r w:rsidRPr="00642398">
        <w:rPr>
          <w:b/>
          <w:bCs/>
        </w:rPr>
        <w:t>min_child_weight</w:t>
      </w:r>
      <w:proofErr w:type="spellEnd"/>
      <w:r w:rsidRPr="00642398">
        <w:rPr>
          <w:b/>
          <w:bCs/>
        </w:rPr>
        <w:t>:</w:t>
      </w:r>
      <w:r w:rsidRPr="005A1692">
        <w:t xml:space="preserve"> Suma mínima de peso de </w:t>
      </w:r>
      <w:r>
        <w:t xml:space="preserve">una </w:t>
      </w:r>
      <w:r w:rsidRPr="005A1692">
        <w:t>instancia necesaria en u</w:t>
      </w:r>
      <w:r>
        <w:t>na hoja</w:t>
      </w:r>
      <w:r w:rsidRPr="005A1692">
        <w:t>.</w:t>
      </w:r>
    </w:p>
    <w:p w14:paraId="24861C38" w14:textId="3E3B8C59" w:rsidR="005A1692" w:rsidRPr="005A1692" w:rsidRDefault="005A1692" w:rsidP="00642398">
      <w:pPr>
        <w:pStyle w:val="Prrafodelista"/>
        <w:numPr>
          <w:ilvl w:val="0"/>
          <w:numId w:val="11"/>
        </w:numPr>
        <w:jc w:val="both"/>
      </w:pPr>
      <w:proofErr w:type="spellStart"/>
      <w:r w:rsidRPr="00642398">
        <w:rPr>
          <w:b/>
          <w:bCs/>
        </w:rPr>
        <w:t>reg_alpha</w:t>
      </w:r>
      <w:proofErr w:type="spellEnd"/>
      <w:r w:rsidRPr="00642398">
        <w:rPr>
          <w:b/>
          <w:bCs/>
        </w:rPr>
        <w:t>:</w:t>
      </w:r>
      <w:r w:rsidRPr="005A1692">
        <w:t xml:space="preserve"> Término de regularización L1 en pesos.</w:t>
      </w:r>
    </w:p>
    <w:p w14:paraId="0664887D" w14:textId="5D5F77C7" w:rsidR="005A1692" w:rsidRPr="005A1692" w:rsidRDefault="005A1692" w:rsidP="00642398">
      <w:pPr>
        <w:pStyle w:val="Prrafodelista"/>
        <w:numPr>
          <w:ilvl w:val="0"/>
          <w:numId w:val="11"/>
        </w:numPr>
        <w:jc w:val="both"/>
      </w:pPr>
      <w:proofErr w:type="spellStart"/>
      <w:r w:rsidRPr="00642398">
        <w:rPr>
          <w:b/>
          <w:bCs/>
        </w:rPr>
        <w:t>reg_lambda</w:t>
      </w:r>
      <w:proofErr w:type="spellEnd"/>
      <w:r w:rsidRPr="00642398">
        <w:rPr>
          <w:b/>
          <w:bCs/>
        </w:rPr>
        <w:t>:</w:t>
      </w:r>
      <w:r w:rsidRPr="005A1692">
        <w:t xml:space="preserve"> Término de regularización L</w:t>
      </w:r>
      <w:r>
        <w:t>2</w:t>
      </w:r>
      <w:r w:rsidRPr="005A1692">
        <w:t xml:space="preserve"> en pesos.</w:t>
      </w:r>
    </w:p>
    <w:p w14:paraId="3558D472" w14:textId="77777777" w:rsidR="004E782F" w:rsidRDefault="004264FA" w:rsidP="00642398">
      <w:r>
        <w:t xml:space="preserve">La metodología empleada con el método </w:t>
      </w:r>
      <w:proofErr w:type="spellStart"/>
      <w:r>
        <w:t>XGBoost</w:t>
      </w:r>
      <w:proofErr w:type="spellEnd"/>
      <w:r>
        <w:t xml:space="preserve"> es la misma que para </w:t>
      </w:r>
      <w:proofErr w:type="spellStart"/>
      <w:r>
        <w:t>LightGBM</w:t>
      </w:r>
      <w:proofErr w:type="spellEnd"/>
      <w:r>
        <w:t>.</w:t>
      </w:r>
    </w:p>
    <w:p w14:paraId="2E6D431F" w14:textId="1848D0CD" w:rsidR="00887F86" w:rsidRDefault="00297AA1" w:rsidP="00887F86">
      <w:r>
        <w:t xml:space="preserve">También se realiza la optimización bayesiana de los parámetros y el calibrador del clasificador mediante una </w:t>
      </w:r>
      <w:r w:rsidR="003C3E1E">
        <w:t>CV</w:t>
      </w:r>
      <w:r>
        <w:t>.</w:t>
      </w:r>
      <w:r w:rsidR="004264FA">
        <w:t xml:space="preserve"> La única diferencia recae en el uso de la clase </w:t>
      </w:r>
      <w:proofErr w:type="spellStart"/>
      <w:r w:rsidR="004264FA">
        <w:t>XGBClassifier</w:t>
      </w:r>
      <w:proofErr w:type="spellEnd"/>
      <w:r w:rsidR="004264FA">
        <w:t xml:space="preserve"> en este caso</w:t>
      </w:r>
      <w:r w:rsidR="00354AA4">
        <w:t xml:space="preserve"> y el hecho de que algunos parámetros a optimizar son distintos</w:t>
      </w:r>
      <w:r w:rsidR="004264FA">
        <w:t>.</w:t>
      </w:r>
    </w:p>
    <w:p w14:paraId="5506FB7E" w14:textId="1DAAF2BC" w:rsidR="00493463" w:rsidRDefault="00493463" w:rsidP="00887F86">
      <w:r>
        <w:t xml:space="preserve">Finalmente, como en el caso de </w:t>
      </w:r>
      <w:proofErr w:type="spellStart"/>
      <w:r>
        <w:t>LightGBM</w:t>
      </w:r>
      <w:proofErr w:type="spellEnd"/>
      <w:r>
        <w:t>, se obtiene la importancia de cada variable, las distintas métricas y la curva de calibración del modelo.</w:t>
      </w:r>
    </w:p>
    <w:p w14:paraId="421A3315" w14:textId="0AB1252E" w:rsidR="005A1692" w:rsidRDefault="005A1692" w:rsidP="00887F86"/>
    <w:p w14:paraId="48EC05D1" w14:textId="21A7EDEE" w:rsidR="004E782F" w:rsidRDefault="004E782F" w:rsidP="00887F86"/>
    <w:p w14:paraId="425F967B" w14:textId="77777777" w:rsidR="004E782F" w:rsidRPr="00887F86" w:rsidRDefault="004E782F" w:rsidP="00887F86"/>
    <w:p w14:paraId="24FF1B51" w14:textId="4D02F675" w:rsidR="00887F86" w:rsidRDefault="00887F86" w:rsidP="00887F86">
      <w:pPr>
        <w:pStyle w:val="Ttulo3"/>
      </w:pPr>
      <w:bookmarkStart w:id="170" w:name="_Toc82627993"/>
      <w:r>
        <w:lastRenderedPageBreak/>
        <w:t>4.4.</w:t>
      </w:r>
      <w:r w:rsidR="009D7671">
        <w:t>5</w:t>
      </w:r>
      <w:r>
        <w:t xml:space="preserve"> </w:t>
      </w:r>
      <w:proofErr w:type="spellStart"/>
      <w:r>
        <w:t>Random</w:t>
      </w:r>
      <w:proofErr w:type="spellEnd"/>
      <w:r>
        <w:t xml:space="preserve"> Forest</w:t>
      </w:r>
      <w:bookmarkEnd w:id="170"/>
    </w:p>
    <w:p w14:paraId="2FCE1426" w14:textId="407EA9EF" w:rsidR="00447FEC" w:rsidRDefault="003B3284" w:rsidP="00AC0C49">
      <w:proofErr w:type="spellStart"/>
      <w:r>
        <w:t>Random</w:t>
      </w:r>
      <w:proofErr w:type="spellEnd"/>
      <w:r>
        <w:t xml:space="preserve"> Forest</w:t>
      </w:r>
      <w:r w:rsidR="00822AB0">
        <w:t xml:space="preserve"> (o Bosque Aleatorio)</w:t>
      </w:r>
      <w:r>
        <w:t xml:space="preserve"> es</w:t>
      </w:r>
      <w:r w:rsidRPr="003B3284">
        <w:t xml:space="preserve"> </w:t>
      </w:r>
      <w:r w:rsidR="00822AB0">
        <w:t xml:space="preserve">un </w:t>
      </w:r>
      <w:r w:rsidRPr="003B3284">
        <w:t>método de aprendizaje</w:t>
      </w:r>
      <w:r w:rsidR="00822AB0">
        <w:t xml:space="preserve"> supervisado</w:t>
      </w:r>
      <w:r w:rsidRPr="003B3284">
        <w:t xml:space="preserve"> para </w:t>
      </w:r>
      <w:r w:rsidR="00822AB0">
        <w:t>problemas de</w:t>
      </w:r>
      <w:r w:rsidRPr="003B3284">
        <w:t xml:space="preserve"> clasificación</w:t>
      </w:r>
      <w:r w:rsidR="00822AB0">
        <w:t xml:space="preserve"> y</w:t>
      </w:r>
      <w:r w:rsidRPr="003B3284">
        <w:t xml:space="preserve"> regresión </w:t>
      </w:r>
      <w:r>
        <w:t xml:space="preserve">que funciona con la generación </w:t>
      </w:r>
      <w:r w:rsidR="0088292D">
        <w:t>de varios</w:t>
      </w:r>
      <w:r w:rsidR="0088292D" w:rsidRPr="00822AB0">
        <w:t xml:space="preserve"> </w:t>
      </w:r>
      <w:r w:rsidR="0088292D">
        <w:t xml:space="preserve">árboles de decisión </w:t>
      </w:r>
      <w:r w:rsidR="0088292D" w:rsidRPr="00822AB0">
        <w:t>de manera que cada árbol depende de los valores de un vector aleatorio muestreado de forma independiente y con la misma distribución para todos los árboles del bosque</w:t>
      </w:r>
      <w:r w:rsidR="00447FEC">
        <w:t xml:space="preserve"> </w:t>
      </w:r>
      <w:r w:rsidR="00447FEC">
        <w:fldChar w:fldCharType="begin"/>
      </w:r>
      <w:r w:rsidR="00447FEC">
        <w:instrText xml:space="preserve"> ADDIN ZOTERO_ITEM CSL_CITATION {"citationID":"JDSgMgrv","properties":{"formattedCitation":"(Breiman, 2001)","plainCitation":"(Breiman, 2001)","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447FEC">
        <w:fldChar w:fldCharType="separate"/>
      </w:r>
      <w:r w:rsidR="00447FEC" w:rsidRPr="00447FEC">
        <w:rPr>
          <w:rFonts w:cs="Arial"/>
        </w:rPr>
        <w:t>(Breiman, 2001)</w:t>
      </w:r>
      <w:r w:rsidR="00447FEC">
        <w:fldChar w:fldCharType="end"/>
      </w:r>
      <w:r>
        <w:t>.</w:t>
      </w:r>
      <w:r w:rsidR="00B6596C">
        <w:t xml:space="preserve"> </w:t>
      </w:r>
    </w:p>
    <w:p w14:paraId="1FC4B2F3" w14:textId="1CB2839D" w:rsidR="00493463" w:rsidRDefault="0088292D" w:rsidP="00AC0C49">
      <w:r>
        <w:t>Estos árboles de decisión son</w:t>
      </w:r>
      <w:r w:rsidRPr="00822AB0">
        <w:t xml:space="preserve"> entrenados con el método de </w:t>
      </w:r>
      <w:r>
        <w:t xml:space="preserve">empaquetado (o </w:t>
      </w:r>
      <w:proofErr w:type="spellStart"/>
      <w:r w:rsidRPr="00822AB0">
        <w:rPr>
          <w:i/>
          <w:iCs/>
        </w:rPr>
        <w:t>bagging</w:t>
      </w:r>
      <w:proofErr w:type="spellEnd"/>
      <w:r>
        <w:t>) que trata de separar los datos de entrenamiento en distintos bloques y elaborar un árbol de decisión para cada uno.</w:t>
      </w:r>
      <w:r w:rsidRPr="00822AB0">
        <w:t xml:space="preserve"> La idea general del método de </w:t>
      </w:r>
      <w:r>
        <w:t>empaquetado</w:t>
      </w:r>
      <w:r w:rsidRPr="00822AB0">
        <w:t xml:space="preserve"> es que una combinación de modelos de aprendizaje aumenta el resultado general.</w:t>
      </w:r>
      <w:r>
        <w:t xml:space="preserve"> El algoritmo hace la predicción a partir de un</w:t>
      </w:r>
      <w:r w:rsidR="004E782F">
        <w:t>a votación (para problemas de clasificación)</w:t>
      </w:r>
      <w:r>
        <w:t xml:space="preserve"> o una media</w:t>
      </w:r>
      <w:r w:rsidR="004E782F">
        <w:t xml:space="preserve"> (para regresión)</w:t>
      </w:r>
      <w:r>
        <w:t xml:space="preserve"> de la salida de los distintos árboles de decisión</w:t>
      </w:r>
      <w:r w:rsidR="004E782F">
        <w:t xml:space="preserve"> (ver </w:t>
      </w:r>
      <w:r w:rsidR="00045D26">
        <w:fldChar w:fldCharType="begin"/>
      </w:r>
      <w:r w:rsidR="00045D26">
        <w:instrText xml:space="preserve"> REF _Ref82280803 \h </w:instrText>
      </w:r>
      <w:r w:rsidR="00E42FB6">
        <w:fldChar w:fldCharType="separate"/>
      </w:r>
      <w:r w:rsidR="00045D26">
        <w:fldChar w:fldCharType="end"/>
      </w:r>
      <w:r w:rsidR="00045D26">
        <w:fldChar w:fldCharType="begin"/>
      </w:r>
      <w:r w:rsidR="00045D26">
        <w:instrText xml:space="preserve"> REF _Ref82280806 \h </w:instrText>
      </w:r>
      <w:r w:rsidR="00045D26">
        <w:fldChar w:fldCharType="separate"/>
      </w:r>
      <w:r w:rsidR="00045D26" w:rsidRPr="00045D26">
        <w:t xml:space="preserve">Ilustración </w:t>
      </w:r>
      <w:r w:rsidR="00045D26" w:rsidRPr="00045D26">
        <w:rPr>
          <w:noProof/>
        </w:rPr>
        <w:t>17</w:t>
      </w:r>
      <w:r w:rsidR="00045D26">
        <w:fldChar w:fldCharType="end"/>
      </w:r>
      <w:r w:rsidR="00045D26">
        <w:t>)</w:t>
      </w:r>
      <w:r w:rsidR="004E782F">
        <w:t>.</w:t>
      </w:r>
      <w:r>
        <w:t xml:space="preserve"> </w:t>
      </w:r>
      <w:r w:rsidR="004E782F">
        <w:t>De esta manera se logra</w:t>
      </w:r>
      <w:r>
        <w:t xml:space="preserve"> que los errores de un modelo sean compensados por otro. Por tanto, cuanto mayor sea el número de árboles mayor precisión se </w:t>
      </w:r>
      <w:r w:rsidR="00447FEC">
        <w:t>obtendrá, así como también se reducirá el error de generalización</w:t>
      </w:r>
      <w:r>
        <w:t xml:space="preserve">. </w:t>
      </w:r>
      <w:r w:rsidR="00B6596C">
        <w:t xml:space="preserve">El algoritmo fue desarrollado por Leo </w:t>
      </w:r>
      <w:proofErr w:type="spellStart"/>
      <w:r w:rsidR="00B6596C">
        <w:t>Breiman</w:t>
      </w:r>
      <w:proofErr w:type="spellEnd"/>
      <w:r w:rsidR="00B6596C">
        <w:t xml:space="preserve"> en 2001 </w:t>
      </w:r>
      <w:r w:rsidR="00B6596C">
        <w:fldChar w:fldCharType="begin"/>
      </w:r>
      <w:r w:rsidR="00F4621D">
        <w:instrText xml:space="preserve"> ADDIN ZOTERO_ITEM CSL_CITATION {"citationID":"4XtvJZR2","properties":{"formattedCitation":"(Breiman, 2001; Mbaabu, 2020; Scikit-Learn, s.\\uc0\\u160{}f.-a)","plainCitation":"(Breiman, 2001; Mbaabu, 2020; Scikit-Learn, s. f.-a)","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id":224,"uris":["http://zotero.org/users/7978684/items/ITS8KYZH"],"uri":["http://zotero.org/users/7978684/items/ITS8KYZH"],"itemData":{"id":224,"type":"webpage","abstract":"This article will go over the concept random forest in machine learning. A random forest is a machine learning technique that is used to solve regression and classification problems.","container-title":"Section","language":"en-us","title":"Introduction to Random Forest in Machine Learning","URL":"https://www.section.io/engineering-education/introduction-to-random-forest-in-machine-learning/","author":[{"family":"Mbaabu","given":"Onesmus"}],"accessed":{"date-parts":[["2021",9,11]]},"issued":{"date-parts":[["2020",12,11]]}}},{"id":228,"uris":["http://zotero.org/users/7978684/items/9MGW4XQF"],"uri":["http://zotero.org/users/7978684/items/9MGW4XQF"],"itemData":{"id":228,"type":"webpage","container-title":"Scikit-Learn","title":"1.11. Ensemble methods — scikit-learn 0.24.2 documentation","URL":"https://scikit-learn.org/stable/modules/ensemble.html#forest","author":[{"family":"Scikit-Learn","given":""}],"accessed":{"date-parts":[["2021",8,23]]}}}],"schema":"https://github.com/citation-style-language/schema/raw/master/csl-citation.json"} </w:instrText>
      </w:r>
      <w:r w:rsidR="00B6596C">
        <w:fldChar w:fldCharType="separate"/>
      </w:r>
      <w:r w:rsidR="00F4621D" w:rsidRPr="00F4621D">
        <w:rPr>
          <w:rFonts w:cs="Arial"/>
          <w:szCs w:val="24"/>
        </w:rPr>
        <w:t>(</w:t>
      </w:r>
      <w:proofErr w:type="spellStart"/>
      <w:r w:rsidR="00F4621D" w:rsidRPr="00F4621D">
        <w:rPr>
          <w:rFonts w:cs="Arial"/>
          <w:szCs w:val="24"/>
        </w:rPr>
        <w:t>Breiman</w:t>
      </w:r>
      <w:proofErr w:type="spellEnd"/>
      <w:r w:rsidR="00F4621D" w:rsidRPr="00F4621D">
        <w:rPr>
          <w:rFonts w:cs="Arial"/>
          <w:szCs w:val="24"/>
        </w:rPr>
        <w:t>, 2001; Mbaabu, 2020; Scikit-Learn, s. f.-a)</w:t>
      </w:r>
      <w:r w:rsidR="00B6596C">
        <w:fldChar w:fldCharType="end"/>
      </w:r>
      <w:r w:rsidR="00B6596C">
        <w:t>.</w:t>
      </w:r>
    </w:p>
    <w:p w14:paraId="342640B7" w14:textId="3FC77229" w:rsidR="00822AB0" w:rsidRDefault="004E782F" w:rsidP="00AC0C49">
      <w:r>
        <w:rPr>
          <w:noProof/>
        </w:rPr>
        <w:drawing>
          <wp:inline distT="0" distB="0" distL="0" distR="0" wp14:anchorId="016D7C38" wp14:editId="44551D63">
            <wp:extent cx="5759450" cy="2465705"/>
            <wp:effectExtent l="0" t="0" r="0" b="0"/>
            <wp:docPr id="20" name="Imagen 20" descr="Random Forest (Bosque Aleatorio) es un conjunto (ensemble) de árboles de decisión combinados con bagg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ndom Forest (Bosque Aleatorio) es un conjunto (ensemble) de árboles de decisión combinados con baggi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9450" cy="2465705"/>
                    </a:xfrm>
                    <a:prstGeom prst="rect">
                      <a:avLst/>
                    </a:prstGeom>
                    <a:noFill/>
                    <a:ln>
                      <a:noFill/>
                    </a:ln>
                  </pic:spPr>
                </pic:pic>
              </a:graphicData>
            </a:graphic>
          </wp:inline>
        </w:drawing>
      </w:r>
    </w:p>
    <w:p w14:paraId="604D41A5" w14:textId="0EF1917F" w:rsidR="00822AB0" w:rsidRDefault="00045D26" w:rsidP="00045D26">
      <w:pPr>
        <w:pStyle w:val="Descripcin"/>
        <w:jc w:val="center"/>
        <w:rPr>
          <w:color w:val="auto"/>
        </w:rPr>
      </w:pPr>
      <w:bookmarkStart w:id="171" w:name="_Ref82280806"/>
      <w:bookmarkStart w:id="172" w:name="_Ref82280803"/>
      <w:bookmarkStart w:id="173" w:name="_Toc82627947"/>
      <w:r w:rsidRPr="00045D26">
        <w:rPr>
          <w:color w:val="auto"/>
        </w:rPr>
        <w:t xml:space="preserve">Ilustración </w:t>
      </w:r>
      <w:r w:rsidRPr="00045D26">
        <w:rPr>
          <w:color w:val="auto"/>
        </w:rPr>
        <w:fldChar w:fldCharType="begin"/>
      </w:r>
      <w:r w:rsidRPr="00045D26">
        <w:rPr>
          <w:color w:val="auto"/>
        </w:rPr>
        <w:instrText xml:space="preserve"> SEQ Ilustración \* ARABIC </w:instrText>
      </w:r>
      <w:r w:rsidRPr="00045D26">
        <w:rPr>
          <w:color w:val="auto"/>
        </w:rPr>
        <w:fldChar w:fldCharType="separate"/>
      </w:r>
      <w:r w:rsidR="00960845">
        <w:rPr>
          <w:noProof/>
          <w:color w:val="auto"/>
        </w:rPr>
        <w:t>17</w:t>
      </w:r>
      <w:r w:rsidRPr="00045D26">
        <w:rPr>
          <w:color w:val="auto"/>
        </w:rPr>
        <w:fldChar w:fldCharType="end"/>
      </w:r>
      <w:bookmarkEnd w:id="171"/>
      <w:r w:rsidRPr="00045D26">
        <w:rPr>
          <w:color w:val="auto"/>
        </w:rPr>
        <w:t xml:space="preserve">: Esquema básico del método </w:t>
      </w:r>
      <w:proofErr w:type="spellStart"/>
      <w:r w:rsidRPr="00045D26">
        <w:rPr>
          <w:color w:val="auto"/>
        </w:rPr>
        <w:t>Random</w:t>
      </w:r>
      <w:proofErr w:type="spellEnd"/>
      <w:r w:rsidRPr="00045D26">
        <w:rPr>
          <w:color w:val="auto"/>
        </w:rPr>
        <w:t xml:space="preserve"> Forest.</w:t>
      </w:r>
      <w:r w:rsidRPr="00045D26">
        <w:rPr>
          <w:color w:val="auto"/>
        </w:rPr>
        <w:fldChar w:fldCharType="begin"/>
      </w:r>
      <w:r w:rsidRPr="00045D26">
        <w:rPr>
          <w:color w:val="auto"/>
        </w:rPr>
        <w:instrText xml:space="preserve"> ADDIN ZOTERO_ITEM CSL_CITATION {"citationID":"rwwtfozC","properties":{"formattedCitation":"(Martinez Heras, 2019)","plainCitation":"(Martinez Heras, 2019)","noteIndex":0},"citationItems":[{"id":226,"uris":["http://zotero.org/users/7978684/items/SBN7AAYE"],"uri":["http://zotero.org/users/7978684/items/SBN7AAYE"],"itemData":{"id":226,"type":"post-weblog","abstract":"Descubre por qué los Random Forest (Bosques Aleatorios) funcionan tan bien y el secreto de su capacidad de generalización.","container-title":"IArtificial.net","language":"es","note":"section: machine learning","title":"Random Forest (Bosque Aleatorio): combinando árboles","title-short":"Random Forest (Bosque Aleatorio)","URL":"https://www.iartificial.net/random-forest-bosque-aleatorio/","author":[{"family":"Martinez Heras","given":"Jose"}],"accessed":{"date-parts":[["2021",8,13]]},"issued":{"date-parts":[["2019",6,10]]}}}],"schema":"https://github.com/citation-style-language/schema/raw/master/csl-citation.json"} </w:instrText>
      </w:r>
      <w:r w:rsidRPr="00045D26">
        <w:rPr>
          <w:color w:val="auto"/>
        </w:rPr>
        <w:fldChar w:fldCharType="separate"/>
      </w:r>
      <w:r w:rsidRPr="00045D26">
        <w:rPr>
          <w:rFonts w:cs="Arial"/>
          <w:color w:val="auto"/>
        </w:rPr>
        <w:t>(</w:t>
      </w:r>
      <w:proofErr w:type="spellStart"/>
      <w:r w:rsidRPr="00045D26">
        <w:rPr>
          <w:rFonts w:cs="Arial"/>
          <w:color w:val="auto"/>
        </w:rPr>
        <w:t>Martinez</w:t>
      </w:r>
      <w:proofErr w:type="spellEnd"/>
      <w:r w:rsidRPr="00045D26">
        <w:rPr>
          <w:rFonts w:cs="Arial"/>
          <w:color w:val="auto"/>
        </w:rPr>
        <w:t xml:space="preserve"> Heras, 2019)</w:t>
      </w:r>
      <w:bookmarkEnd w:id="173"/>
      <w:r w:rsidRPr="00045D26">
        <w:rPr>
          <w:color w:val="auto"/>
        </w:rPr>
        <w:fldChar w:fldCharType="end"/>
      </w:r>
      <w:bookmarkEnd w:id="172"/>
    </w:p>
    <w:p w14:paraId="63AAA5F6" w14:textId="343C96CB" w:rsidR="0082741E" w:rsidRDefault="0082741E" w:rsidP="0082741E">
      <w:r>
        <w:t xml:space="preserve">En el caso de </w:t>
      </w:r>
      <w:proofErr w:type="spellStart"/>
      <w:r>
        <w:t>Random</w:t>
      </w:r>
      <w:proofErr w:type="spellEnd"/>
      <w:r>
        <w:t xml:space="preserve"> Forest</w:t>
      </w:r>
      <w:r w:rsidR="005A00B3">
        <w:t xml:space="preserve"> se ha buscado optimizar los siguientes </w:t>
      </w:r>
      <w:r>
        <w:t xml:space="preserve">parámetros </w:t>
      </w:r>
      <w:r>
        <w:fldChar w:fldCharType="begin"/>
      </w:r>
      <w:r w:rsidR="00F4621D">
        <w:instrText xml:space="preserve"> ADDIN ZOTERO_ITEM CSL_CITATION {"citationID":"BYM74sP4","properties":{"formattedCitation":"(Scikit-Learn, s.\\uc0\\u160{}f.-f)","plainCitation":"(Scikit-Learn, s. f.-f)","noteIndex":0},"citationItems":[{"id":222,"uris":["http://zotero.org/users/7978684/items/JS2UFQBZ"],"uri":["http://zotero.org/users/7978684/items/JS2UFQBZ"],"itemData":{"id":222,"type":"webpage","container-title":"Scikit-Learn","title":"sklearn.ensemble.RandomForestClassifier — scikit-learn 0.24.2 documentation","URL":"https://scikit-learn.org/stable/modules/generated/sklearn.ensemble.RandomForestClassifier.html","author":[{"family":"Scikit-Learn","given":""}],"accessed":{"date-parts":[["2021",9,11]]}}}],"schema":"https://github.com/citation-style-language/schema/raw/master/csl-citation.json"} </w:instrText>
      </w:r>
      <w:r>
        <w:fldChar w:fldCharType="separate"/>
      </w:r>
      <w:r w:rsidR="00F4621D" w:rsidRPr="00F4621D">
        <w:rPr>
          <w:rFonts w:cs="Arial"/>
          <w:szCs w:val="24"/>
        </w:rPr>
        <w:t>(Scikit-Learn, s. f.-f)</w:t>
      </w:r>
      <w:r>
        <w:fldChar w:fldCharType="end"/>
      </w:r>
      <w:r w:rsidR="005A00B3">
        <w:t>:</w:t>
      </w:r>
    </w:p>
    <w:p w14:paraId="23E3794A" w14:textId="5D4BD5AF" w:rsidR="0082741E" w:rsidRDefault="0082741E" w:rsidP="00642398">
      <w:pPr>
        <w:pStyle w:val="Prrafodelista"/>
        <w:numPr>
          <w:ilvl w:val="0"/>
          <w:numId w:val="11"/>
        </w:numPr>
        <w:jc w:val="both"/>
      </w:pPr>
      <w:proofErr w:type="spellStart"/>
      <w:r w:rsidRPr="0082741E">
        <w:rPr>
          <w:b/>
          <w:bCs/>
        </w:rPr>
        <w:t>n_estimators</w:t>
      </w:r>
      <w:proofErr w:type="spellEnd"/>
      <w:r w:rsidRPr="0082741E">
        <w:rPr>
          <w:b/>
          <w:bCs/>
        </w:rPr>
        <w:t>:</w:t>
      </w:r>
      <w:r>
        <w:t xml:space="preserve"> Cantidad de árboles generados.</w:t>
      </w:r>
    </w:p>
    <w:p w14:paraId="304317C4" w14:textId="5D318FB4" w:rsidR="0082741E" w:rsidRDefault="0082741E" w:rsidP="00642398">
      <w:pPr>
        <w:pStyle w:val="Prrafodelista"/>
        <w:numPr>
          <w:ilvl w:val="0"/>
          <w:numId w:val="11"/>
        </w:numPr>
        <w:jc w:val="both"/>
      </w:pPr>
      <w:proofErr w:type="spellStart"/>
      <w:r w:rsidRPr="0082741E">
        <w:rPr>
          <w:b/>
          <w:bCs/>
        </w:rPr>
        <w:t>max_features</w:t>
      </w:r>
      <w:proofErr w:type="spellEnd"/>
      <w:r w:rsidRPr="0082741E">
        <w:rPr>
          <w:b/>
          <w:bCs/>
        </w:rPr>
        <w:t>:</w:t>
      </w:r>
      <w:r>
        <w:t xml:space="preserve"> </w:t>
      </w:r>
      <w:r w:rsidRPr="0082741E">
        <w:t>La cantidad de características que se deben considerar al buscar la mejor división.</w:t>
      </w:r>
    </w:p>
    <w:p w14:paraId="18F39133" w14:textId="5D6A3BAC" w:rsidR="0082741E" w:rsidRDefault="0082741E" w:rsidP="00642398">
      <w:pPr>
        <w:pStyle w:val="Prrafodelista"/>
        <w:numPr>
          <w:ilvl w:val="0"/>
          <w:numId w:val="11"/>
        </w:numPr>
        <w:jc w:val="both"/>
      </w:pPr>
      <w:proofErr w:type="spellStart"/>
      <w:r w:rsidRPr="0082741E">
        <w:rPr>
          <w:b/>
          <w:bCs/>
        </w:rPr>
        <w:lastRenderedPageBreak/>
        <w:t>min_samples_leaf</w:t>
      </w:r>
      <w:proofErr w:type="spellEnd"/>
      <w:r w:rsidRPr="0082741E">
        <w:rPr>
          <w:b/>
          <w:bCs/>
        </w:rPr>
        <w:t>:</w:t>
      </w:r>
      <w:r>
        <w:t xml:space="preserve"> </w:t>
      </w:r>
      <w:r w:rsidRPr="0082741E">
        <w:t xml:space="preserve">El número mínimo de muestras necesarias </w:t>
      </w:r>
      <w:r w:rsidR="004E782F" w:rsidRPr="004E782F">
        <w:t>que debe haber en un nodo final (hoja)</w:t>
      </w:r>
      <w:r w:rsidRPr="0082741E">
        <w:t>.</w:t>
      </w:r>
    </w:p>
    <w:p w14:paraId="53160095" w14:textId="78B4F285" w:rsidR="0082741E" w:rsidRDefault="0082741E" w:rsidP="00642398">
      <w:pPr>
        <w:pStyle w:val="Prrafodelista"/>
        <w:numPr>
          <w:ilvl w:val="0"/>
          <w:numId w:val="11"/>
        </w:numPr>
        <w:jc w:val="both"/>
      </w:pPr>
      <w:proofErr w:type="spellStart"/>
      <w:r w:rsidRPr="0082741E">
        <w:rPr>
          <w:b/>
          <w:bCs/>
        </w:rPr>
        <w:t>min_samples_split</w:t>
      </w:r>
      <w:proofErr w:type="spellEnd"/>
      <w:r w:rsidRPr="0082741E">
        <w:rPr>
          <w:b/>
          <w:bCs/>
        </w:rPr>
        <w:t>:</w:t>
      </w:r>
      <w:r>
        <w:t xml:space="preserve"> </w:t>
      </w:r>
      <w:r w:rsidRPr="0082741E">
        <w:t>El número mínimo de muestras necesarias para dividir un nodo interno.</w:t>
      </w:r>
    </w:p>
    <w:p w14:paraId="0E2130AB" w14:textId="3E7BFBEE" w:rsidR="0082741E" w:rsidRDefault="0082741E" w:rsidP="00642398">
      <w:pPr>
        <w:pStyle w:val="Prrafodelista"/>
        <w:numPr>
          <w:ilvl w:val="0"/>
          <w:numId w:val="11"/>
        </w:numPr>
        <w:jc w:val="both"/>
      </w:pPr>
      <w:proofErr w:type="spellStart"/>
      <w:r w:rsidRPr="0082741E">
        <w:rPr>
          <w:b/>
          <w:bCs/>
        </w:rPr>
        <w:t>criterion</w:t>
      </w:r>
      <w:proofErr w:type="spellEnd"/>
      <w:r w:rsidRPr="0082741E">
        <w:rPr>
          <w:b/>
          <w:bCs/>
        </w:rPr>
        <w:t>:</w:t>
      </w:r>
      <w:r>
        <w:t xml:space="preserve"> </w:t>
      </w:r>
      <w:r w:rsidRPr="0082741E">
        <w:t>La función para medir la calidad de una división. Los criterios admitidos son "</w:t>
      </w:r>
      <w:proofErr w:type="spellStart"/>
      <w:r w:rsidRPr="0082741E">
        <w:t>gini</w:t>
      </w:r>
      <w:proofErr w:type="spellEnd"/>
      <w:r w:rsidRPr="0082741E">
        <w:t>" para la impureza de Gini y "entropía" para la ganancia de información.</w:t>
      </w:r>
    </w:p>
    <w:p w14:paraId="6C87E773" w14:textId="385F953A" w:rsidR="0082741E" w:rsidRDefault="0082741E" w:rsidP="00642398">
      <w:pPr>
        <w:pStyle w:val="Prrafodelista"/>
        <w:numPr>
          <w:ilvl w:val="0"/>
          <w:numId w:val="11"/>
        </w:numPr>
        <w:jc w:val="both"/>
      </w:pPr>
      <w:proofErr w:type="spellStart"/>
      <w:r w:rsidRPr="0082741E">
        <w:rPr>
          <w:b/>
          <w:bCs/>
        </w:rPr>
        <w:t>max_depth</w:t>
      </w:r>
      <w:proofErr w:type="spellEnd"/>
      <w:r w:rsidRPr="0082741E">
        <w:rPr>
          <w:b/>
          <w:bCs/>
        </w:rPr>
        <w:t>:</w:t>
      </w:r>
      <w:r>
        <w:t xml:space="preserve"> </w:t>
      </w:r>
      <w:r w:rsidRPr="0082741E">
        <w:t>La profundidad máxima del árbol.</w:t>
      </w:r>
    </w:p>
    <w:p w14:paraId="62E4280E" w14:textId="65E1979F" w:rsidR="00447FEC" w:rsidRDefault="00B6596C" w:rsidP="00AC0C49">
      <w:r>
        <w:t xml:space="preserve">El proceso para la generación del modelo de </w:t>
      </w:r>
      <w:proofErr w:type="spellStart"/>
      <w:r>
        <w:t>Random</w:t>
      </w:r>
      <w:proofErr w:type="spellEnd"/>
      <w:r>
        <w:t xml:space="preserve"> Forest</w:t>
      </w:r>
      <w:r w:rsidR="00235F89">
        <w:t xml:space="preserve"> tiene etapas tanto de la Regresión Logística como de </w:t>
      </w:r>
      <w:proofErr w:type="spellStart"/>
      <w:r w:rsidR="00235F89">
        <w:t>LightGBM</w:t>
      </w:r>
      <w:proofErr w:type="spellEnd"/>
      <w:r w:rsidR="00235F89">
        <w:t xml:space="preserve"> y </w:t>
      </w:r>
      <w:proofErr w:type="spellStart"/>
      <w:r w:rsidR="00235F89">
        <w:t>XGBoost</w:t>
      </w:r>
      <w:proofErr w:type="spellEnd"/>
      <w:r w:rsidR="00235F89">
        <w:t>.</w:t>
      </w:r>
    </w:p>
    <w:p w14:paraId="211E7E90" w14:textId="4DC7EE9C" w:rsidR="00493463" w:rsidRDefault="00235F89" w:rsidP="00AC0C49">
      <w:r>
        <w:t xml:space="preserve">Al igual que en el caso de la Regresión Logística es necesario dividir el </w:t>
      </w:r>
      <w:proofErr w:type="spellStart"/>
      <w:r w:rsidRPr="00235F89">
        <w:rPr>
          <w:i/>
          <w:iCs/>
        </w:rPr>
        <w:t>dataset</w:t>
      </w:r>
      <w:proofErr w:type="spellEnd"/>
      <w:r>
        <w:t xml:space="preserve"> inicial de tiros que no son de penalti en dos </w:t>
      </w:r>
      <w:proofErr w:type="spellStart"/>
      <w:r w:rsidRPr="00235F89">
        <w:rPr>
          <w:i/>
          <w:iCs/>
        </w:rPr>
        <w:t>datasets</w:t>
      </w:r>
      <w:proofErr w:type="spellEnd"/>
      <w:r>
        <w:t xml:space="preserve">, uno para tiros provenientes de un pase y otro para el resto. El motivo es el mismo, aunque </w:t>
      </w:r>
      <w:proofErr w:type="spellStart"/>
      <w:r>
        <w:t>Random</w:t>
      </w:r>
      <w:proofErr w:type="spellEnd"/>
      <w:r>
        <w:t xml:space="preserve"> Forest puede trabajar con datos faltantes su manera de hacerlo es colocando el valor medio de la variable en las filas sin valor. Como</w:t>
      </w:r>
      <w:r w:rsidR="00353A8A">
        <w:t xml:space="preserve"> en muchos casos donde faltan datos es debido a que no es posible tener ningún dato (si el gol no viene de una asistencia no es posible tener un valor del tipo de asistencia) este método para trabajar con datos faltantes no resulta positivo. </w:t>
      </w:r>
      <w:r w:rsidR="00353A8A">
        <w:fldChar w:fldCharType="begin"/>
      </w:r>
      <w:r w:rsidR="00353A8A">
        <w:instrText xml:space="preserve"> ADDIN ZOTERO_ITEM CSL_CITATION {"citationID":"VKtV7V6y","properties":{"formattedCitation":"(Breiman, 2001)","plainCitation":"(Breiman, 2001)","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353A8A">
        <w:fldChar w:fldCharType="separate"/>
      </w:r>
      <w:r w:rsidR="00353A8A" w:rsidRPr="00353A8A">
        <w:rPr>
          <w:rFonts w:cs="Arial"/>
        </w:rPr>
        <w:t>(Breiman, 2001)</w:t>
      </w:r>
      <w:r w:rsidR="00353A8A">
        <w:fldChar w:fldCharType="end"/>
      </w:r>
      <w:r w:rsidR="00493463">
        <w:t xml:space="preserve"> También ese necesario convertir las variables categóricas en distintas variables </w:t>
      </w:r>
      <w:proofErr w:type="spellStart"/>
      <w:r w:rsidR="00493463">
        <w:rPr>
          <w:i/>
          <w:iCs/>
        </w:rPr>
        <w:t>dummies</w:t>
      </w:r>
      <w:proofErr w:type="spellEnd"/>
      <w:r w:rsidR="00493463">
        <w:rPr>
          <w:i/>
          <w:iCs/>
        </w:rPr>
        <w:t xml:space="preserve"> </w:t>
      </w:r>
      <w:r w:rsidR="00493463">
        <w:t>como ocurre en el caso de la Regresión Logística.</w:t>
      </w:r>
    </w:p>
    <w:p w14:paraId="0A19BBAE" w14:textId="1747AADA" w:rsidR="00493463" w:rsidRDefault="00493463" w:rsidP="00AC0C49">
      <w:r>
        <w:t xml:space="preserve">Una vez quedan preparados los dos </w:t>
      </w:r>
      <w:proofErr w:type="spellStart"/>
      <w:r w:rsidRPr="00493463">
        <w:rPr>
          <w:i/>
          <w:iCs/>
        </w:rPr>
        <w:t>datasets</w:t>
      </w:r>
      <w:proofErr w:type="spellEnd"/>
      <w:r>
        <w:rPr>
          <w:i/>
          <w:iCs/>
        </w:rPr>
        <w:t xml:space="preserve"> </w:t>
      </w:r>
      <w:r>
        <w:t xml:space="preserve">el procedimiento es idéntico al de </w:t>
      </w:r>
      <w:proofErr w:type="spellStart"/>
      <w:r>
        <w:t>LightGBM</w:t>
      </w:r>
      <w:proofErr w:type="spellEnd"/>
      <w:r>
        <w:t xml:space="preserve"> i </w:t>
      </w:r>
      <w:proofErr w:type="spellStart"/>
      <w:r>
        <w:t>XGBoost</w:t>
      </w:r>
      <w:proofErr w:type="spellEnd"/>
      <w:r>
        <w:t xml:space="preserve">. En este caso se utiliza la clase </w:t>
      </w:r>
      <w:proofErr w:type="spellStart"/>
      <w:r w:rsidRPr="00493463">
        <w:t>RandomForestClassifier</w:t>
      </w:r>
      <w:proofErr w:type="spellEnd"/>
      <w:r>
        <w:t xml:space="preserve"> como clasificador y se utiliza </w:t>
      </w:r>
      <w:r w:rsidRPr="00493463">
        <w:t xml:space="preserve">la optimización bayesiana de los parámetros y el calibrador del clasificador mediante una </w:t>
      </w:r>
      <w:r w:rsidR="003C3E1E">
        <w:t>CV</w:t>
      </w:r>
      <w:r>
        <w:t>.</w:t>
      </w:r>
    </w:p>
    <w:p w14:paraId="1478BC39" w14:textId="0FC2D58D" w:rsidR="00493463" w:rsidRPr="00493463" w:rsidRDefault="00493463" w:rsidP="00AC0C49">
      <w:r>
        <w:t xml:space="preserve">Finalmente, al igual que en la Regresión Logística, se unifican los valores reales y las predicciones obtenidas en ambos </w:t>
      </w:r>
      <w:proofErr w:type="spellStart"/>
      <w:r w:rsidRPr="00493463">
        <w:rPr>
          <w:i/>
          <w:iCs/>
        </w:rPr>
        <w:t>datasets</w:t>
      </w:r>
      <w:proofErr w:type="spellEnd"/>
      <w:r>
        <w:t xml:space="preserve"> y se calculan las distintas métricas y la curva de calibración del modelo. </w:t>
      </w:r>
    </w:p>
    <w:p w14:paraId="4151B4A1" w14:textId="2CFAD819" w:rsidR="0024507B" w:rsidRPr="00991A35" w:rsidRDefault="0024507B" w:rsidP="00ED5E87">
      <w:pPr>
        <w:pStyle w:val="Prrafodelista"/>
        <w:spacing w:after="0"/>
        <w:jc w:val="both"/>
      </w:pPr>
      <w:r>
        <w:br w:type="page"/>
      </w:r>
    </w:p>
    <w:p w14:paraId="768B5DBA" w14:textId="3004F447" w:rsidR="00E464E0" w:rsidRPr="008037ED" w:rsidRDefault="008950E0" w:rsidP="007B2C11">
      <w:pPr>
        <w:pStyle w:val="Ttulo1"/>
      </w:pPr>
      <w:bookmarkStart w:id="174" w:name="_Toc82627994"/>
      <w:r>
        <w:lastRenderedPageBreak/>
        <w:t>5</w:t>
      </w:r>
      <w:r w:rsidR="00E464E0" w:rsidRPr="008037ED">
        <w:t>. Desarrollo específico de la contribución</w:t>
      </w:r>
      <w:bookmarkEnd w:id="140"/>
      <w:bookmarkEnd w:id="141"/>
      <w:bookmarkEnd w:id="142"/>
      <w:bookmarkEnd w:id="143"/>
      <w:bookmarkEnd w:id="174"/>
    </w:p>
    <w:p w14:paraId="5B978F39" w14:textId="3794550C" w:rsidR="00072E74" w:rsidRDefault="00431739" w:rsidP="00431739">
      <w:pPr>
        <w:pStyle w:val="Ttulo2"/>
        <w:rPr>
          <w:rFonts w:eastAsia="Times New Roman"/>
          <w:lang w:eastAsia="es-ES"/>
        </w:rPr>
      </w:pPr>
      <w:bookmarkStart w:id="175" w:name="_Toc82627995"/>
      <w:r>
        <w:rPr>
          <w:rFonts w:eastAsia="Times New Roman"/>
          <w:lang w:eastAsia="es-ES"/>
        </w:rPr>
        <w:t xml:space="preserve">5.1 </w:t>
      </w:r>
      <w:r w:rsidR="009732DE">
        <w:rPr>
          <w:rFonts w:eastAsia="Times New Roman"/>
          <w:lang w:eastAsia="es-ES"/>
        </w:rPr>
        <w:t>Análisis</w:t>
      </w:r>
      <w:r>
        <w:rPr>
          <w:rFonts w:eastAsia="Times New Roman"/>
          <w:lang w:eastAsia="es-ES"/>
        </w:rPr>
        <w:t xml:space="preserve"> de las nuevas variables</w:t>
      </w:r>
      <w:bookmarkEnd w:id="175"/>
    </w:p>
    <w:p w14:paraId="614F8633" w14:textId="5B048525" w:rsidR="00431739" w:rsidRDefault="00BE11EB" w:rsidP="00431739">
      <w:pPr>
        <w:rPr>
          <w:lang w:eastAsia="es-ES"/>
        </w:rPr>
      </w:pPr>
      <w:r>
        <w:rPr>
          <w:lang w:eastAsia="es-ES"/>
        </w:rPr>
        <w:t>El primer estudio que se ha realizado ha sido el de las variables añadidas en este modelo que no está en otros trabajos previos.</w:t>
      </w:r>
      <w:r w:rsidR="00F91437">
        <w:rPr>
          <w:lang w:eastAsia="es-ES"/>
        </w:rPr>
        <w:t xml:space="preserve"> La mayoría de </w:t>
      </w:r>
      <w:r w:rsidR="008E0378">
        <w:rPr>
          <w:lang w:eastAsia="es-ES"/>
        </w:rPr>
        <w:t>las variables</w:t>
      </w:r>
      <w:r w:rsidR="00F91437">
        <w:rPr>
          <w:lang w:eastAsia="es-ES"/>
        </w:rPr>
        <w:t xml:space="preserve"> estudiadas tienen un carácter psicológico y de contexto del momento en el que se realiza el disparo. Se quiere saber si variables como el momento del partido, el momento de la temporada, el factor, campo, las expulsiones o la acumulación de disparos afecta a la probabilidad de marcar.</w:t>
      </w:r>
    </w:p>
    <w:p w14:paraId="15BE2B61" w14:textId="63C274D5" w:rsidR="00431739" w:rsidRDefault="00E11F40" w:rsidP="00431739">
      <w:pPr>
        <w:rPr>
          <w:b/>
          <w:bCs/>
          <w:lang w:eastAsia="es-ES"/>
        </w:rPr>
      </w:pPr>
      <w:r w:rsidRPr="00E11F40">
        <w:rPr>
          <w:b/>
          <w:bCs/>
          <w:lang w:eastAsia="es-ES"/>
        </w:rPr>
        <w:t>Momento del partido</w:t>
      </w:r>
    </w:p>
    <w:p w14:paraId="36090159" w14:textId="5E314B64" w:rsidR="00E11F40" w:rsidRDefault="00E11F40" w:rsidP="00431739">
      <w:pPr>
        <w:rPr>
          <w:lang w:eastAsia="es-ES"/>
        </w:rPr>
      </w:pPr>
      <w:r>
        <w:rPr>
          <w:lang w:eastAsia="es-ES"/>
        </w:rPr>
        <w:t xml:space="preserve">La primera variable analizada es el momento del partido (ver </w:t>
      </w:r>
      <w:r>
        <w:rPr>
          <w:lang w:eastAsia="es-ES"/>
        </w:rPr>
        <w:fldChar w:fldCharType="begin"/>
      </w:r>
      <w:r>
        <w:rPr>
          <w:lang w:eastAsia="es-ES"/>
        </w:rPr>
        <w:instrText xml:space="preserve"> REF _Ref82429106 \h </w:instrText>
      </w:r>
      <w:r>
        <w:rPr>
          <w:lang w:eastAsia="es-ES"/>
        </w:rPr>
      </w:r>
      <w:r>
        <w:rPr>
          <w:lang w:eastAsia="es-ES"/>
        </w:rPr>
        <w:fldChar w:fldCharType="separate"/>
      </w:r>
      <w:r w:rsidRPr="00E11F40">
        <w:t xml:space="preserve">Tabla </w:t>
      </w:r>
      <w:r w:rsidRPr="00E11F40">
        <w:rPr>
          <w:noProof/>
        </w:rPr>
        <w:t>3</w:t>
      </w:r>
      <w:r>
        <w:rPr>
          <w:lang w:eastAsia="es-ES"/>
        </w:rPr>
        <w:fldChar w:fldCharType="end"/>
      </w:r>
      <w:r>
        <w:rPr>
          <w:lang w:eastAsia="es-ES"/>
        </w:rPr>
        <w:t>). En un primer momento se ha analizado el % de acierto de los tiros de campo en cada momento del partido, así como la distancia media de los mismos.</w:t>
      </w:r>
    </w:p>
    <w:p w14:paraId="656C0DEC" w14:textId="783CE8D2" w:rsidR="00E11F40" w:rsidRDefault="00E11F40" w:rsidP="00416FC6">
      <w:pPr>
        <w:jc w:val="center"/>
        <w:rPr>
          <w:lang w:eastAsia="es-ES"/>
        </w:rPr>
      </w:pPr>
      <w:r>
        <w:rPr>
          <w:noProof/>
        </w:rPr>
        <w:drawing>
          <wp:inline distT="0" distB="0" distL="0" distR="0" wp14:anchorId="25159793" wp14:editId="27EC8F9A">
            <wp:extent cx="5160333" cy="2880000"/>
            <wp:effectExtent l="0" t="0" r="0" b="0"/>
            <wp:docPr id="23" name="Imagen 2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Gráfico, Gráfico de barras&#10;&#10;Descripción generada automáticament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60333" cy="2880000"/>
                    </a:xfrm>
                    <a:prstGeom prst="rect">
                      <a:avLst/>
                    </a:prstGeom>
                    <a:noFill/>
                    <a:ln>
                      <a:noFill/>
                    </a:ln>
                  </pic:spPr>
                </pic:pic>
              </a:graphicData>
            </a:graphic>
          </wp:inline>
        </w:drawing>
      </w:r>
    </w:p>
    <w:p w14:paraId="2C32AF95" w14:textId="32B7FFA5" w:rsidR="00E11F40" w:rsidRPr="00E11F40" w:rsidRDefault="00E11F40" w:rsidP="00E11F40">
      <w:pPr>
        <w:pStyle w:val="Descripcin"/>
        <w:jc w:val="center"/>
        <w:rPr>
          <w:color w:val="auto"/>
        </w:rPr>
      </w:pPr>
      <w:bookmarkStart w:id="176" w:name="_Ref82429570"/>
      <w:bookmarkStart w:id="177" w:name="_Ref82429568"/>
      <w:bookmarkStart w:id="178" w:name="_Toc82627948"/>
      <w:r w:rsidRPr="00E11F40">
        <w:rPr>
          <w:color w:val="auto"/>
        </w:rPr>
        <w:t xml:space="preserve">Ilustración </w:t>
      </w:r>
      <w:r w:rsidRPr="00E11F40">
        <w:rPr>
          <w:color w:val="auto"/>
        </w:rPr>
        <w:fldChar w:fldCharType="begin"/>
      </w:r>
      <w:r w:rsidRPr="00E11F40">
        <w:rPr>
          <w:color w:val="auto"/>
        </w:rPr>
        <w:instrText xml:space="preserve"> SEQ Ilustración \* ARABIC </w:instrText>
      </w:r>
      <w:r w:rsidRPr="00E11F40">
        <w:rPr>
          <w:color w:val="auto"/>
        </w:rPr>
        <w:fldChar w:fldCharType="separate"/>
      </w:r>
      <w:r w:rsidR="00960845">
        <w:rPr>
          <w:noProof/>
          <w:color w:val="auto"/>
        </w:rPr>
        <w:t>18</w:t>
      </w:r>
      <w:r w:rsidRPr="00E11F40">
        <w:rPr>
          <w:color w:val="auto"/>
        </w:rPr>
        <w:fldChar w:fldCharType="end"/>
      </w:r>
      <w:bookmarkEnd w:id="176"/>
      <w:r w:rsidRPr="00E11F40">
        <w:rPr>
          <w:color w:val="auto"/>
        </w:rPr>
        <w:t>: % de acierto y distancia media de los lanzamientos en cada momento del partido</w:t>
      </w:r>
      <w:r w:rsid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E11F40">
        <w:rPr>
          <w:color w:val="auto"/>
        </w:rPr>
        <w:t>.</w:t>
      </w:r>
      <w:bookmarkEnd w:id="177"/>
      <w:bookmarkEnd w:id="178"/>
    </w:p>
    <w:p w14:paraId="4B502013" w14:textId="4E382DB0" w:rsidR="00E11F40" w:rsidRDefault="00E11F40" w:rsidP="00E11F40">
      <w:r>
        <w:t xml:space="preserve">Como se puede comprobar en la </w:t>
      </w:r>
      <w:r w:rsidR="00B30C72">
        <w:fldChar w:fldCharType="begin"/>
      </w:r>
      <w:r w:rsidR="00B30C72">
        <w:instrText xml:space="preserve"> REF _Ref82429570 \h </w:instrText>
      </w:r>
      <w:r w:rsidR="00B30C72">
        <w:fldChar w:fldCharType="separate"/>
      </w:r>
      <w:r w:rsidR="00B30C72" w:rsidRPr="00E11F40">
        <w:t xml:space="preserve">Ilustración </w:t>
      </w:r>
      <w:r w:rsidR="00B30C72" w:rsidRPr="00E11F40">
        <w:rPr>
          <w:noProof/>
        </w:rPr>
        <w:t>18</w:t>
      </w:r>
      <w:r w:rsidR="00B30C72">
        <w:fldChar w:fldCharType="end"/>
      </w:r>
      <w:r w:rsidR="00B30C72">
        <w:t xml:space="preserve"> hay pequeñas variaciones en el % de acierto en cada momento (la diferencia máxima es de 1,4%) del partido, aunque es visible un aumento de este durante la segunda parte de los partidos. Esto puede ser debido tanto a las charlas por parte de los entrenadores durante el descanso como a la entrada de jugadores desde el banquillo. </w:t>
      </w:r>
      <w:r w:rsidR="008A6FD9">
        <w:t xml:space="preserve">Hay que destacar que la distancia a portería de los tiros es prácticamente la misma en los distintos momentos por lo que no es un variable clara a la hora de analizar las diferencias en el % de acierto. </w:t>
      </w:r>
      <w:r w:rsidR="00B30C72">
        <w:t xml:space="preserve">También se aprecia que en los </w:t>
      </w:r>
      <w:r w:rsidR="00B30C72">
        <w:lastRenderedPageBreak/>
        <w:t>momentos intermedios de cada parte el % de acierto es algo superior. Si bien la diferencia en este caso aún es menor podría tener cierta relación el hecho de estar algo fríos los futbolistas al empezar cada parte y al hecho de estar mas cansados al final de cada parte.</w:t>
      </w:r>
    </w:p>
    <w:p w14:paraId="22D7B335" w14:textId="33859345" w:rsidR="008A6FD9" w:rsidRDefault="00EB43E5" w:rsidP="008A6FD9">
      <w:pPr>
        <w:jc w:val="center"/>
      </w:pPr>
      <w:r>
        <w:rPr>
          <w:noProof/>
        </w:rPr>
        <w:drawing>
          <wp:inline distT="0" distB="0" distL="0" distR="0" wp14:anchorId="6B03DD2D" wp14:editId="2886F42F">
            <wp:extent cx="5362677" cy="2880000"/>
            <wp:effectExtent l="0" t="0" r="0" b="0"/>
            <wp:docPr id="32" name="Imagen 3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Gráfico, Gráfico de barras&#10;&#10;Descripción generada automáticament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62677" cy="2880000"/>
                    </a:xfrm>
                    <a:prstGeom prst="rect">
                      <a:avLst/>
                    </a:prstGeom>
                    <a:noFill/>
                    <a:ln>
                      <a:noFill/>
                    </a:ln>
                  </pic:spPr>
                </pic:pic>
              </a:graphicData>
            </a:graphic>
          </wp:inline>
        </w:drawing>
      </w:r>
    </w:p>
    <w:p w14:paraId="30263F38" w14:textId="16D5DC0E" w:rsidR="008A6FD9" w:rsidRDefault="008A6FD9" w:rsidP="00416FC6">
      <w:pPr>
        <w:pStyle w:val="Descripcin"/>
        <w:jc w:val="center"/>
        <w:rPr>
          <w:color w:val="auto"/>
        </w:rPr>
      </w:pPr>
      <w:bookmarkStart w:id="179" w:name="_Ref82434366"/>
      <w:bookmarkStart w:id="180" w:name="_Toc82627949"/>
      <w:r w:rsidRPr="00416FC6">
        <w:rPr>
          <w:color w:val="auto"/>
        </w:rPr>
        <w:t xml:space="preserve">Ilustración </w:t>
      </w:r>
      <w:r w:rsidRPr="00416FC6">
        <w:rPr>
          <w:color w:val="auto"/>
        </w:rPr>
        <w:fldChar w:fldCharType="begin"/>
      </w:r>
      <w:r w:rsidRPr="00416FC6">
        <w:rPr>
          <w:color w:val="auto"/>
        </w:rPr>
        <w:instrText xml:space="preserve"> SEQ Ilustración \* ARABIC </w:instrText>
      </w:r>
      <w:r w:rsidRPr="00416FC6">
        <w:rPr>
          <w:color w:val="auto"/>
        </w:rPr>
        <w:fldChar w:fldCharType="separate"/>
      </w:r>
      <w:r w:rsidR="00960845">
        <w:rPr>
          <w:noProof/>
          <w:color w:val="auto"/>
        </w:rPr>
        <w:t>19</w:t>
      </w:r>
      <w:r w:rsidRPr="00416FC6">
        <w:rPr>
          <w:color w:val="auto"/>
        </w:rPr>
        <w:fldChar w:fldCharType="end"/>
      </w:r>
      <w:bookmarkEnd w:id="179"/>
      <w:r w:rsidRPr="00416FC6">
        <w:rPr>
          <w:color w:val="auto"/>
        </w:rPr>
        <w:t>: % de acierto en los lanzamientos de penaltis en cada momento del partido</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416FC6">
        <w:rPr>
          <w:color w:val="auto"/>
        </w:rPr>
        <w:t>.</w:t>
      </w:r>
      <w:bookmarkEnd w:id="180"/>
    </w:p>
    <w:p w14:paraId="382189C0" w14:textId="301B3890" w:rsidR="00416FC6" w:rsidRDefault="00416FC6" w:rsidP="00416FC6">
      <w:r>
        <w:t xml:space="preserve">En el caso de los lanzamientos de penalti (ver </w:t>
      </w:r>
      <w:r>
        <w:fldChar w:fldCharType="begin"/>
      </w:r>
      <w:r>
        <w:instrText xml:space="preserve"> REF _Ref82434366 \h </w:instrText>
      </w:r>
      <w:r>
        <w:fldChar w:fldCharType="separate"/>
      </w:r>
      <w:r w:rsidRPr="00416FC6">
        <w:t xml:space="preserve">Ilustración </w:t>
      </w:r>
      <w:r w:rsidRPr="00416FC6">
        <w:rPr>
          <w:noProof/>
        </w:rPr>
        <w:t>19</w:t>
      </w:r>
      <w:r>
        <w:fldChar w:fldCharType="end"/>
      </w:r>
      <w:r>
        <w:t>) la tendencia cambia. Durante los primeros minutos del partido se tiene un mayor acierto que durante el resto del partido. Al empezar la segunda parte vuelve a subir</w:t>
      </w:r>
      <w:r w:rsidR="00555995">
        <w:t xml:space="preserve"> el acierto en los lanzamientos, pero vuelve a bajar este durante los siguientes minutos. Este descenso puede ser atribuido a una mayor presión y cantidad de nervios del lanzador en los momentos finales, donde un gol puede ser decisivo para el resultado final.</w:t>
      </w:r>
    </w:p>
    <w:p w14:paraId="1F55B525" w14:textId="6C7237A4" w:rsidR="008D14CA" w:rsidRPr="008D14CA" w:rsidRDefault="008D14CA" w:rsidP="00416FC6">
      <w:pPr>
        <w:rPr>
          <w:b/>
          <w:bCs/>
        </w:rPr>
      </w:pPr>
      <w:r w:rsidRPr="008D14CA">
        <w:rPr>
          <w:b/>
          <w:bCs/>
        </w:rPr>
        <w:t>Tipo de competición</w:t>
      </w:r>
    </w:p>
    <w:p w14:paraId="695F8088" w14:textId="6E906E8F" w:rsidR="00416FC6" w:rsidRDefault="00D57E8D" w:rsidP="00416FC6">
      <w:r>
        <w:t xml:space="preserve">Seguidamente se ha estudiado si hay diferencias en el % de acierto en los disparos dependiendo de si el partido es de liga regular o de torneo. En el caso de torneo son partidos de Mundial, Eurocopa o final de Champions League por lo que son partidos muy importantes. En la </w:t>
      </w:r>
      <w:r>
        <w:fldChar w:fldCharType="begin"/>
      </w:r>
      <w:r>
        <w:instrText xml:space="preserve"> REF _Ref82436290 \h </w:instrText>
      </w:r>
      <w:r>
        <w:fldChar w:fldCharType="separate"/>
      </w:r>
      <w:r w:rsidRPr="00D57E8D">
        <w:t xml:space="preserve">Ilustración </w:t>
      </w:r>
      <w:r w:rsidRPr="00D57E8D">
        <w:rPr>
          <w:noProof/>
        </w:rPr>
        <w:t>20</w:t>
      </w:r>
      <w:r>
        <w:fldChar w:fldCharType="end"/>
      </w:r>
      <w:r w:rsidR="00EB43E5">
        <w:t xml:space="preserve"> y la </w:t>
      </w:r>
      <w:r w:rsidR="00EB43E5">
        <w:fldChar w:fldCharType="begin"/>
      </w:r>
      <w:r w:rsidR="00EB43E5">
        <w:instrText xml:space="preserve"> REF _Ref82436841 \h </w:instrText>
      </w:r>
      <w:r w:rsidR="00EB43E5">
        <w:fldChar w:fldCharType="separate"/>
      </w:r>
      <w:r w:rsidR="00EB43E5" w:rsidRPr="00EB43E5">
        <w:t xml:space="preserve">Ilustración </w:t>
      </w:r>
      <w:r w:rsidR="00EB43E5" w:rsidRPr="00EB43E5">
        <w:rPr>
          <w:noProof/>
        </w:rPr>
        <w:t>21</w:t>
      </w:r>
      <w:r w:rsidR="00EB43E5">
        <w:fldChar w:fldCharType="end"/>
      </w:r>
      <w:r>
        <w:t xml:space="preserve"> se comprueba que el % de acierto es más elevado en los partidos de liga</w:t>
      </w:r>
      <w:r w:rsidR="00EB43E5">
        <w:t xml:space="preserve"> tanto en lanzamientos de penalti como en el resto</w:t>
      </w:r>
      <w:r>
        <w:t>. Además, cuanto más cercano a portería es el lanzamiento mayor es la diferencia entre ambos tipos de partido.</w:t>
      </w:r>
      <w:r w:rsidR="00EB43E5">
        <w:t xml:space="preserve"> Estas gráficas demuestran como el factor psicológico es muy importante en el juego ya que los partidos con mayor peso, donde una derrota puede significar la eliminación del equipo, el acierto de los jugadores se reduce notablemente.</w:t>
      </w:r>
    </w:p>
    <w:p w14:paraId="5967D31A" w14:textId="7F1A7797" w:rsidR="00EB43E5" w:rsidRDefault="00D57E8D" w:rsidP="00D57E8D">
      <w:pPr>
        <w:jc w:val="center"/>
      </w:pPr>
      <w:r>
        <w:rPr>
          <w:noProof/>
        </w:rPr>
        <w:lastRenderedPageBreak/>
        <w:drawing>
          <wp:inline distT="0" distB="0" distL="0" distR="0" wp14:anchorId="290CC91A" wp14:editId="4A5C9D60">
            <wp:extent cx="4825725" cy="2880000"/>
            <wp:effectExtent l="0" t="0" r="0" b="0"/>
            <wp:docPr id="26" name="Imagen 2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Gráfico, Gráfico de líneas&#10;&#10;Descripción generada automá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25725" cy="2880000"/>
                    </a:xfrm>
                    <a:prstGeom prst="rect">
                      <a:avLst/>
                    </a:prstGeom>
                    <a:noFill/>
                    <a:ln>
                      <a:noFill/>
                    </a:ln>
                  </pic:spPr>
                </pic:pic>
              </a:graphicData>
            </a:graphic>
          </wp:inline>
        </w:drawing>
      </w:r>
      <w:r w:rsidRPr="00D57E8D">
        <w:t xml:space="preserve"> </w:t>
      </w:r>
    </w:p>
    <w:p w14:paraId="356AD251" w14:textId="0364EF81" w:rsidR="00EB43E5" w:rsidRDefault="00EB43E5" w:rsidP="00EB43E5">
      <w:pPr>
        <w:pStyle w:val="Descripcin"/>
        <w:jc w:val="center"/>
        <w:rPr>
          <w:color w:val="auto"/>
        </w:rPr>
      </w:pPr>
      <w:bookmarkStart w:id="181" w:name="_Ref82436290"/>
      <w:bookmarkStart w:id="182" w:name="_Toc82627950"/>
      <w:r w:rsidRPr="00D57E8D">
        <w:rPr>
          <w:color w:val="auto"/>
        </w:rPr>
        <w:t xml:space="preserve">Ilustración </w:t>
      </w:r>
      <w:r w:rsidRPr="00D57E8D">
        <w:rPr>
          <w:color w:val="auto"/>
        </w:rPr>
        <w:fldChar w:fldCharType="begin"/>
      </w:r>
      <w:r w:rsidRPr="00D57E8D">
        <w:rPr>
          <w:color w:val="auto"/>
        </w:rPr>
        <w:instrText xml:space="preserve"> SEQ Ilustración \* ARABIC </w:instrText>
      </w:r>
      <w:r w:rsidRPr="00D57E8D">
        <w:rPr>
          <w:color w:val="auto"/>
        </w:rPr>
        <w:fldChar w:fldCharType="separate"/>
      </w:r>
      <w:r w:rsidR="00960845">
        <w:rPr>
          <w:noProof/>
          <w:color w:val="auto"/>
        </w:rPr>
        <w:t>20</w:t>
      </w:r>
      <w:r w:rsidRPr="00D57E8D">
        <w:rPr>
          <w:color w:val="auto"/>
        </w:rPr>
        <w:fldChar w:fldCharType="end"/>
      </w:r>
      <w:bookmarkEnd w:id="181"/>
      <w:r w:rsidRPr="00D57E8D">
        <w:rPr>
          <w:color w:val="auto"/>
        </w:rPr>
        <w:t>: % de acierto de los disparos según distancia a portería según tipo de competición</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D57E8D">
        <w:rPr>
          <w:color w:val="auto"/>
        </w:rPr>
        <w:t>.</w:t>
      </w:r>
      <w:bookmarkEnd w:id="182"/>
    </w:p>
    <w:p w14:paraId="440DE1C3" w14:textId="36D66184" w:rsidR="00D57E8D" w:rsidRDefault="00EB43E5" w:rsidP="00D57E8D">
      <w:pPr>
        <w:jc w:val="center"/>
      </w:pPr>
      <w:r>
        <w:rPr>
          <w:noProof/>
        </w:rPr>
        <w:drawing>
          <wp:inline distT="0" distB="0" distL="0" distR="0" wp14:anchorId="36862393" wp14:editId="3682D434">
            <wp:extent cx="2700000" cy="2487269"/>
            <wp:effectExtent l="0" t="0" r="0" b="0"/>
            <wp:docPr id="29" name="Imagen 29"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Gráfico, Gráfico de barras&#10;&#10;Descripción generada automáticament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00000" cy="2487269"/>
                    </a:xfrm>
                    <a:prstGeom prst="rect">
                      <a:avLst/>
                    </a:prstGeom>
                    <a:noFill/>
                    <a:ln>
                      <a:noFill/>
                    </a:ln>
                  </pic:spPr>
                </pic:pic>
              </a:graphicData>
            </a:graphic>
          </wp:inline>
        </w:drawing>
      </w:r>
    </w:p>
    <w:p w14:paraId="0B05FA1B" w14:textId="237B6CE9" w:rsidR="00D57E8D" w:rsidRPr="00EB43E5" w:rsidRDefault="00EB43E5" w:rsidP="00EB43E5">
      <w:pPr>
        <w:pStyle w:val="Descripcin"/>
        <w:jc w:val="center"/>
        <w:rPr>
          <w:color w:val="auto"/>
        </w:rPr>
      </w:pPr>
      <w:bookmarkStart w:id="183" w:name="_Ref82436841"/>
      <w:bookmarkStart w:id="184" w:name="_Toc82627951"/>
      <w:r w:rsidRPr="00EB43E5">
        <w:rPr>
          <w:color w:val="auto"/>
        </w:rPr>
        <w:t xml:space="preserve">Ilustración </w:t>
      </w:r>
      <w:r w:rsidRPr="00EB43E5">
        <w:rPr>
          <w:color w:val="auto"/>
        </w:rPr>
        <w:fldChar w:fldCharType="begin"/>
      </w:r>
      <w:r w:rsidRPr="00EB43E5">
        <w:rPr>
          <w:color w:val="auto"/>
        </w:rPr>
        <w:instrText xml:space="preserve"> SEQ Ilustración \* ARABIC </w:instrText>
      </w:r>
      <w:r w:rsidRPr="00EB43E5">
        <w:rPr>
          <w:color w:val="auto"/>
        </w:rPr>
        <w:fldChar w:fldCharType="separate"/>
      </w:r>
      <w:r w:rsidR="00960845">
        <w:rPr>
          <w:noProof/>
          <w:color w:val="auto"/>
        </w:rPr>
        <w:t>21</w:t>
      </w:r>
      <w:r w:rsidRPr="00EB43E5">
        <w:rPr>
          <w:color w:val="auto"/>
        </w:rPr>
        <w:fldChar w:fldCharType="end"/>
      </w:r>
      <w:bookmarkEnd w:id="183"/>
      <w:r w:rsidRPr="00EB43E5">
        <w:rPr>
          <w:color w:val="auto"/>
        </w:rPr>
        <w:t>: % de acierto en los lanzamientos de penalti según tipo de competición</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EB43E5">
        <w:rPr>
          <w:color w:val="auto"/>
        </w:rPr>
        <w:t>.</w:t>
      </w:r>
      <w:bookmarkEnd w:id="184"/>
    </w:p>
    <w:p w14:paraId="7C05A622" w14:textId="168D57A8" w:rsidR="00DE22AF" w:rsidRDefault="00DE22AF" w:rsidP="00D57E8D">
      <w:pPr>
        <w:rPr>
          <w:b/>
          <w:bCs/>
        </w:rPr>
      </w:pPr>
      <w:r w:rsidRPr="00DE22AF">
        <w:rPr>
          <w:b/>
          <w:bCs/>
        </w:rPr>
        <w:t>Momento de la competición</w:t>
      </w:r>
    </w:p>
    <w:p w14:paraId="2CF3BB09" w14:textId="5B48AC5E" w:rsidR="00737293" w:rsidRDefault="00DE22AF" w:rsidP="00D57E8D">
      <w:r w:rsidRPr="00DE22AF">
        <w:t>Una vez</w:t>
      </w:r>
      <w:r>
        <w:t xml:space="preserve"> conocido como afecta el tipo de competición en el % de acierto de los disparos se ha estudiado si dentro de una misma competición también hay diferencias dependiendo del momento en el que se encuentra la competición. En este caso se vuelven a apreciar las diferencias entre tipo de competición (ver </w:t>
      </w:r>
      <w:r>
        <w:fldChar w:fldCharType="begin"/>
      </w:r>
      <w:r>
        <w:instrText xml:space="preserve"> REF _Ref82438320 \h </w:instrText>
      </w:r>
      <w:r>
        <w:fldChar w:fldCharType="separate"/>
      </w:r>
      <w:r w:rsidRPr="00DE22AF">
        <w:t xml:space="preserve">Ilustración </w:t>
      </w:r>
      <w:r w:rsidRPr="00DE22AF">
        <w:rPr>
          <w:noProof/>
        </w:rPr>
        <w:t>22</w:t>
      </w:r>
      <w:r>
        <w:fldChar w:fldCharType="end"/>
      </w:r>
      <w:r>
        <w:t xml:space="preserve"> donde las barras verdes son momentos de copas y las barras azules son momento de liga). Dentro del mismo tipo de competición se aprecian diferencias </w:t>
      </w:r>
      <w:r w:rsidR="00737293">
        <w:t>menores, aunque el acierto es mayor en los momentos finales de cada competición.</w:t>
      </w:r>
    </w:p>
    <w:p w14:paraId="0E0981CC" w14:textId="77F990B4" w:rsidR="00737293" w:rsidRPr="00DE22AF" w:rsidRDefault="00737293" w:rsidP="00D57E8D">
      <w:r>
        <w:lastRenderedPageBreak/>
        <w:t>En el caso de los partidos de copa contradice el hecho que una mayor presión por el resultado se traduce en un menor acierto puesto que en la fase de grupos todavía tienes cierto margen para lograr pasar de ronda mientras que en las eliminatorias no es así. Por su parte en el caso de la liga, aunque puede parecer que hay mayor presión por lograr los objetivos cabe decir que algunos equipos pueden jugar más relajados si ya han conseguido sus objetivos o si saben que ya no puede cambiar la situación final del equipo. También la preparación física suele planificarse para llegar a la parte media i final de la temporada de manera óptima. En cualquier caso, la diferencia de acierto entre el inicio y final de la liga es muy pequeña (0,4%). En cuanto a la distancia a puerta se vuelve a apreciar que no hay grandes diferencias según el momento de la temporada ya que la media se sitúa entre 17,5m i 18,5m.</w:t>
      </w:r>
    </w:p>
    <w:p w14:paraId="1C1430E2" w14:textId="0D8B3797" w:rsidR="00DE22AF" w:rsidRDefault="00DE22AF" w:rsidP="00DE22AF">
      <w:pPr>
        <w:jc w:val="center"/>
      </w:pPr>
      <w:r>
        <w:rPr>
          <w:noProof/>
        </w:rPr>
        <w:drawing>
          <wp:inline distT="0" distB="0" distL="0" distR="0" wp14:anchorId="767E43D3" wp14:editId="2675F6E4">
            <wp:extent cx="5160332" cy="2880000"/>
            <wp:effectExtent l="0" t="0" r="0" b="0"/>
            <wp:docPr id="34" name="Imagen 3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Gráfico&#10;&#10;Descripción generada automáticament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60332" cy="2880000"/>
                    </a:xfrm>
                    <a:prstGeom prst="rect">
                      <a:avLst/>
                    </a:prstGeom>
                    <a:noFill/>
                    <a:ln>
                      <a:noFill/>
                    </a:ln>
                  </pic:spPr>
                </pic:pic>
              </a:graphicData>
            </a:graphic>
          </wp:inline>
        </w:drawing>
      </w:r>
    </w:p>
    <w:p w14:paraId="2AF0F901" w14:textId="54F50B50" w:rsidR="00DE22AF" w:rsidRDefault="00DE22AF" w:rsidP="00DE22AF">
      <w:pPr>
        <w:pStyle w:val="Descripcin"/>
        <w:jc w:val="center"/>
        <w:rPr>
          <w:color w:val="auto"/>
        </w:rPr>
      </w:pPr>
      <w:bookmarkStart w:id="185" w:name="_Ref82438320"/>
      <w:bookmarkStart w:id="186" w:name="_Toc82627952"/>
      <w:r w:rsidRPr="00DE22AF">
        <w:rPr>
          <w:color w:val="auto"/>
        </w:rPr>
        <w:t xml:space="preserve">Ilustración </w:t>
      </w:r>
      <w:r w:rsidRPr="00DE22AF">
        <w:rPr>
          <w:color w:val="auto"/>
        </w:rPr>
        <w:fldChar w:fldCharType="begin"/>
      </w:r>
      <w:r w:rsidRPr="00DE22AF">
        <w:rPr>
          <w:color w:val="auto"/>
        </w:rPr>
        <w:instrText xml:space="preserve"> SEQ Ilustración \* ARABIC </w:instrText>
      </w:r>
      <w:r w:rsidRPr="00DE22AF">
        <w:rPr>
          <w:color w:val="auto"/>
        </w:rPr>
        <w:fldChar w:fldCharType="separate"/>
      </w:r>
      <w:r w:rsidR="00960845">
        <w:rPr>
          <w:noProof/>
          <w:color w:val="auto"/>
        </w:rPr>
        <w:t>22</w:t>
      </w:r>
      <w:r w:rsidRPr="00DE22AF">
        <w:rPr>
          <w:color w:val="auto"/>
        </w:rPr>
        <w:fldChar w:fldCharType="end"/>
      </w:r>
      <w:bookmarkEnd w:id="185"/>
      <w:r w:rsidRPr="00DE22AF">
        <w:rPr>
          <w:color w:val="auto"/>
        </w:rPr>
        <w:t>: % de acierto y distancia media de los disparos según momento de la competición</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DE22AF">
        <w:rPr>
          <w:color w:val="auto"/>
        </w:rPr>
        <w:t>.</w:t>
      </w:r>
      <w:bookmarkEnd w:id="186"/>
    </w:p>
    <w:p w14:paraId="4B11D259" w14:textId="77777777" w:rsidR="001149D6" w:rsidRPr="001E41CB" w:rsidRDefault="001149D6" w:rsidP="001149D6">
      <w:pPr>
        <w:rPr>
          <w:b/>
          <w:bCs/>
        </w:rPr>
      </w:pPr>
      <w:r w:rsidRPr="001E41CB">
        <w:rPr>
          <w:b/>
          <w:bCs/>
        </w:rPr>
        <w:t>Expulsiones</w:t>
      </w:r>
    </w:p>
    <w:p w14:paraId="05BF8A96" w14:textId="77777777" w:rsidR="001149D6" w:rsidRDefault="001149D6" w:rsidP="001149D6">
      <w:r>
        <w:t>Otro factor que se ha añadido para este TFM son los jugadores que tiene cada equipo a la hora de realizar el lanzamiento. Siempre es mejor para las opciones de victoria que el equipo rival cuente con un jugador menos pues va a ser más fácil lograr llegar a la portería rival, pero se quería estudiar si una vez se realiza el disparo el hecho de contar con una diferencia de jugadores favorable o desfavorable afectaba a la eficacia del disparo y de qué manera.</w:t>
      </w:r>
    </w:p>
    <w:p w14:paraId="20343F56" w14:textId="77777777" w:rsidR="001149D6" w:rsidRDefault="001149D6" w:rsidP="001149D6">
      <w:r>
        <w:t>Al comparar los porcentajes de gol y la distancia media de los disparos cuando se está en igualdad de condiciones y cuando se tiene ventaja o desventaja numérica (</w:t>
      </w:r>
      <w:r>
        <w:fldChar w:fldCharType="begin"/>
      </w:r>
      <w:r>
        <w:instrText xml:space="preserve"> REF _Ref82452228 \h </w:instrText>
      </w:r>
      <w:r>
        <w:fldChar w:fldCharType="separate"/>
      </w:r>
      <w:r w:rsidRPr="00681F44">
        <w:t xml:space="preserve">Tabla </w:t>
      </w:r>
      <w:r w:rsidRPr="00681F44">
        <w:rPr>
          <w:noProof/>
        </w:rPr>
        <w:t>8</w:t>
      </w:r>
      <w:r>
        <w:fldChar w:fldCharType="end"/>
      </w:r>
      <w:r>
        <w:t xml:space="preserve">) podemos apreciar como la diferencia en la efectividad puede llegar a ser de un 2,4% mayor </w:t>
      </w:r>
      <w:r>
        <w:lastRenderedPageBreak/>
        <w:t>con un jugador más respecto a los tiros realizados con un jugador menos. En el caso de los disparos con un jugador menos se puede apreciar que la distancia de estos también es algo mayor. Tiene sentido pues con un jugador menos es más complicado poder generar jugadas elaboradas para poder disparar desde mejores posiciones. Lo que también se aprecia en la tabla es como no cambia apenas la distancia de los tiros con un jugador más respecto a los realizados con el mismo número de efectivos, pero la efectividad sí que es hasta un 1,4% mayor.</w:t>
      </w:r>
    </w:p>
    <w:tbl>
      <w:tblPr>
        <w:tblStyle w:val="Tabladelista4-nfasis1"/>
        <w:tblW w:w="0" w:type="auto"/>
        <w:jc w:val="center"/>
        <w:tblLook w:val="04A0" w:firstRow="1" w:lastRow="0" w:firstColumn="1" w:lastColumn="0" w:noHBand="0" w:noVBand="1"/>
      </w:tblPr>
      <w:tblGrid>
        <w:gridCol w:w="1244"/>
        <w:gridCol w:w="816"/>
        <w:gridCol w:w="1782"/>
        <w:gridCol w:w="1916"/>
      </w:tblGrid>
      <w:tr w:rsidR="001149D6" w:rsidRPr="00940BAA" w14:paraId="2266185F" w14:textId="77777777" w:rsidTr="002625D7">
        <w:trPr>
          <w:cnfStyle w:val="100000000000" w:firstRow="1" w:lastRow="0" w:firstColumn="0" w:lastColumn="0" w:oddVBand="0" w:evenVBand="0" w:oddHBand="0" w:evenHBand="0" w:firstRowFirstColumn="0" w:firstRowLastColumn="0" w:lastRowFirstColumn="0" w:lastRowLastColumn="0"/>
          <w:trHeight w:val="189"/>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F6E8B7B" w14:textId="77777777" w:rsidR="001149D6" w:rsidRPr="00940BAA" w:rsidRDefault="001149D6" w:rsidP="002625D7">
            <w:pPr>
              <w:spacing w:before="240" w:line="240" w:lineRule="auto"/>
              <w:jc w:val="center"/>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Jugadores</w:t>
            </w:r>
          </w:p>
        </w:tc>
        <w:tc>
          <w:tcPr>
            <w:tcW w:w="0" w:type="auto"/>
            <w:vAlign w:val="center"/>
            <w:hideMark/>
          </w:tcPr>
          <w:p w14:paraId="1EE99ADE" w14:textId="77777777" w:rsidR="001149D6" w:rsidRPr="00940BAA" w:rsidRDefault="001149D6" w:rsidP="002625D7">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sidRPr="00940BAA">
              <w:rPr>
                <w:rFonts w:ascii="Helvetica" w:eastAsia="Times New Roman" w:hAnsi="Helvetica" w:cs="Helvetica"/>
                <w:b w:val="0"/>
                <w:bCs w:val="0"/>
                <w:color w:val="000000"/>
                <w:lang w:eastAsia="es-ES"/>
              </w:rPr>
              <w:t>% Gol</w:t>
            </w:r>
          </w:p>
        </w:tc>
        <w:tc>
          <w:tcPr>
            <w:tcW w:w="0" w:type="auto"/>
            <w:vAlign w:val="center"/>
            <w:hideMark/>
          </w:tcPr>
          <w:p w14:paraId="02E6FE6F" w14:textId="77777777" w:rsidR="001149D6" w:rsidRPr="00940BAA" w:rsidRDefault="001149D6" w:rsidP="002625D7">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Distancia media</w:t>
            </w:r>
          </w:p>
        </w:tc>
        <w:tc>
          <w:tcPr>
            <w:tcW w:w="0" w:type="auto"/>
          </w:tcPr>
          <w:p w14:paraId="72BB9C3F" w14:textId="77777777" w:rsidR="001149D6" w:rsidRDefault="001149D6" w:rsidP="002625D7">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 Contraataques</w:t>
            </w:r>
          </w:p>
        </w:tc>
      </w:tr>
      <w:tr w:rsidR="001149D6" w:rsidRPr="00940BAA" w14:paraId="783C6DD7" w14:textId="77777777" w:rsidTr="006105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1C1CC41" w14:textId="77777777" w:rsidR="001149D6" w:rsidRPr="00940BAA" w:rsidRDefault="001149D6" w:rsidP="006105BB">
            <w:pPr>
              <w:spacing w:before="240" w:line="240" w:lineRule="auto"/>
              <w:jc w:val="center"/>
              <w:rPr>
                <w:rFonts w:ascii="Helvetica" w:eastAsia="Times New Roman" w:hAnsi="Helvetica" w:cs="Helvetica"/>
                <w:b w:val="0"/>
                <w:bCs w:val="0"/>
                <w:color w:val="000000"/>
                <w:sz w:val="20"/>
                <w:szCs w:val="20"/>
                <w:lang w:eastAsia="es-ES"/>
              </w:rPr>
            </w:pPr>
            <w:r w:rsidRPr="00940BAA">
              <w:rPr>
                <w:rFonts w:ascii="Helvetica" w:eastAsia="Times New Roman" w:hAnsi="Helvetica" w:cs="Helvetica"/>
                <w:b w:val="0"/>
                <w:bCs w:val="0"/>
                <w:color w:val="000000"/>
                <w:sz w:val="20"/>
                <w:szCs w:val="20"/>
                <w:lang w:eastAsia="es-ES"/>
              </w:rPr>
              <w:t>-1</w:t>
            </w:r>
          </w:p>
        </w:tc>
        <w:tc>
          <w:tcPr>
            <w:tcW w:w="0" w:type="auto"/>
            <w:vAlign w:val="center"/>
            <w:hideMark/>
          </w:tcPr>
          <w:p w14:paraId="42C5A7FD"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9.59</w:t>
            </w:r>
          </w:p>
        </w:tc>
        <w:tc>
          <w:tcPr>
            <w:tcW w:w="0" w:type="auto"/>
            <w:vAlign w:val="center"/>
            <w:hideMark/>
          </w:tcPr>
          <w:p w14:paraId="33CA6E9A"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9.6</w:t>
            </w:r>
          </w:p>
        </w:tc>
        <w:tc>
          <w:tcPr>
            <w:tcW w:w="0" w:type="auto"/>
            <w:vAlign w:val="center"/>
          </w:tcPr>
          <w:p w14:paraId="7801CDAD"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6,94</w:t>
            </w:r>
          </w:p>
        </w:tc>
      </w:tr>
      <w:tr w:rsidR="001149D6" w:rsidRPr="00940BAA" w14:paraId="258650E2" w14:textId="77777777" w:rsidTr="006105BB">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14EC505" w14:textId="77777777" w:rsidR="001149D6" w:rsidRPr="00940BAA" w:rsidRDefault="001149D6" w:rsidP="006105BB">
            <w:pPr>
              <w:spacing w:before="240" w:line="240" w:lineRule="auto"/>
              <w:jc w:val="center"/>
              <w:rPr>
                <w:rFonts w:ascii="Helvetica" w:eastAsia="Times New Roman" w:hAnsi="Helvetica" w:cs="Helvetica"/>
                <w:b w:val="0"/>
                <w:bCs w:val="0"/>
                <w:color w:val="000000"/>
                <w:sz w:val="20"/>
                <w:szCs w:val="20"/>
                <w:lang w:eastAsia="es-ES"/>
              </w:rPr>
            </w:pPr>
            <w:r w:rsidRPr="00940BAA">
              <w:rPr>
                <w:rFonts w:ascii="Helvetica" w:eastAsia="Times New Roman" w:hAnsi="Helvetica" w:cs="Helvetica"/>
                <w:b w:val="0"/>
                <w:bCs w:val="0"/>
                <w:color w:val="000000"/>
                <w:sz w:val="20"/>
                <w:szCs w:val="20"/>
                <w:lang w:eastAsia="es-ES"/>
              </w:rPr>
              <w:t>0</w:t>
            </w:r>
          </w:p>
        </w:tc>
        <w:tc>
          <w:tcPr>
            <w:tcW w:w="0" w:type="auto"/>
            <w:vAlign w:val="center"/>
            <w:hideMark/>
          </w:tcPr>
          <w:p w14:paraId="05E92AA9" w14:textId="77777777" w:rsidR="001149D6" w:rsidRPr="00940BAA" w:rsidRDefault="001149D6" w:rsidP="006105BB">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0.58</w:t>
            </w:r>
          </w:p>
        </w:tc>
        <w:tc>
          <w:tcPr>
            <w:tcW w:w="0" w:type="auto"/>
            <w:vAlign w:val="center"/>
            <w:hideMark/>
          </w:tcPr>
          <w:p w14:paraId="5D1640B4" w14:textId="77777777" w:rsidR="001149D6" w:rsidRPr="00940BAA" w:rsidRDefault="001149D6" w:rsidP="006105BB">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8.19</w:t>
            </w:r>
          </w:p>
        </w:tc>
        <w:tc>
          <w:tcPr>
            <w:tcW w:w="0" w:type="auto"/>
            <w:vAlign w:val="center"/>
          </w:tcPr>
          <w:p w14:paraId="39BD12C8" w14:textId="77777777" w:rsidR="001149D6" w:rsidRPr="00940BAA" w:rsidRDefault="001149D6" w:rsidP="006105BB">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5,06</w:t>
            </w:r>
          </w:p>
        </w:tc>
      </w:tr>
      <w:tr w:rsidR="001149D6" w:rsidRPr="00940BAA" w14:paraId="0E145815" w14:textId="77777777" w:rsidTr="006105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D9B9DB" w14:textId="77777777" w:rsidR="001149D6" w:rsidRPr="00940BAA" w:rsidRDefault="001149D6" w:rsidP="006105BB">
            <w:pPr>
              <w:spacing w:before="240" w:line="240" w:lineRule="auto"/>
              <w:jc w:val="center"/>
              <w:rPr>
                <w:rFonts w:ascii="Helvetica" w:eastAsia="Times New Roman" w:hAnsi="Helvetica" w:cs="Helvetica"/>
                <w:b w:val="0"/>
                <w:bCs w:val="0"/>
                <w:color w:val="000000"/>
                <w:sz w:val="20"/>
                <w:szCs w:val="20"/>
                <w:lang w:eastAsia="es-ES"/>
              </w:rPr>
            </w:pPr>
            <w:r w:rsidRPr="00940BAA">
              <w:rPr>
                <w:rFonts w:ascii="Helvetica" w:eastAsia="Times New Roman" w:hAnsi="Helvetica" w:cs="Helvetica"/>
                <w:b w:val="0"/>
                <w:bCs w:val="0"/>
                <w:color w:val="000000"/>
                <w:sz w:val="20"/>
                <w:szCs w:val="20"/>
                <w:lang w:eastAsia="es-ES"/>
              </w:rPr>
              <w:t>+1</w:t>
            </w:r>
          </w:p>
        </w:tc>
        <w:tc>
          <w:tcPr>
            <w:tcW w:w="0" w:type="auto"/>
            <w:vAlign w:val="center"/>
            <w:hideMark/>
          </w:tcPr>
          <w:p w14:paraId="37BBD289"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1.99</w:t>
            </w:r>
          </w:p>
        </w:tc>
        <w:tc>
          <w:tcPr>
            <w:tcW w:w="0" w:type="auto"/>
            <w:vAlign w:val="center"/>
            <w:hideMark/>
          </w:tcPr>
          <w:p w14:paraId="3B88B2A7"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8.23</w:t>
            </w:r>
          </w:p>
        </w:tc>
        <w:tc>
          <w:tcPr>
            <w:tcW w:w="0" w:type="auto"/>
            <w:vAlign w:val="center"/>
          </w:tcPr>
          <w:p w14:paraId="063A8531"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3,98</w:t>
            </w:r>
          </w:p>
        </w:tc>
      </w:tr>
    </w:tbl>
    <w:p w14:paraId="3D83E8B5" w14:textId="1EB21418" w:rsidR="001149D6" w:rsidRPr="00681F44" w:rsidRDefault="001149D6" w:rsidP="001149D6">
      <w:pPr>
        <w:pStyle w:val="Descripcin"/>
        <w:jc w:val="center"/>
        <w:rPr>
          <w:color w:val="auto"/>
        </w:rPr>
      </w:pPr>
      <w:bookmarkStart w:id="187" w:name="_Ref82452228"/>
      <w:bookmarkStart w:id="188" w:name="_Ref82454711"/>
      <w:bookmarkStart w:id="189" w:name="_Toc82627926"/>
      <w:r w:rsidRPr="00681F44">
        <w:rPr>
          <w:color w:val="auto"/>
        </w:rPr>
        <w:t xml:space="preserve">Tabla </w:t>
      </w:r>
      <w:r w:rsidRPr="00681F44">
        <w:rPr>
          <w:color w:val="auto"/>
        </w:rPr>
        <w:fldChar w:fldCharType="begin"/>
      </w:r>
      <w:r w:rsidRPr="00681F44">
        <w:rPr>
          <w:color w:val="auto"/>
        </w:rPr>
        <w:instrText xml:space="preserve"> SEQ Tabla \* ARABIC </w:instrText>
      </w:r>
      <w:r w:rsidRPr="00681F44">
        <w:rPr>
          <w:color w:val="auto"/>
        </w:rPr>
        <w:fldChar w:fldCharType="separate"/>
      </w:r>
      <w:r w:rsidR="00FF5F85">
        <w:rPr>
          <w:noProof/>
          <w:color w:val="auto"/>
        </w:rPr>
        <w:t>7</w:t>
      </w:r>
      <w:r w:rsidRPr="00681F44">
        <w:rPr>
          <w:color w:val="auto"/>
        </w:rPr>
        <w:fldChar w:fldCharType="end"/>
      </w:r>
      <w:bookmarkEnd w:id="187"/>
      <w:r w:rsidRPr="00681F44">
        <w:rPr>
          <w:color w:val="auto"/>
        </w:rPr>
        <w:t>: % de acierto</w:t>
      </w:r>
      <w:r w:rsidR="00313DE6">
        <w:rPr>
          <w:color w:val="auto"/>
        </w:rPr>
        <w:t>,</w:t>
      </w:r>
      <w:r w:rsidRPr="00681F44">
        <w:rPr>
          <w:color w:val="auto"/>
        </w:rPr>
        <w:t xml:space="preserve"> distancia media de los disparos </w:t>
      </w:r>
      <w:r>
        <w:rPr>
          <w:color w:val="auto"/>
        </w:rPr>
        <w:t xml:space="preserve">y % de contraataques </w:t>
      </w:r>
      <w:r w:rsidRPr="00681F44">
        <w:rPr>
          <w:color w:val="auto"/>
        </w:rPr>
        <w:t>según diferencia de jugadores en el campo</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681F44">
        <w:rPr>
          <w:color w:val="auto"/>
        </w:rPr>
        <w:t>.</w:t>
      </w:r>
      <w:bookmarkEnd w:id="188"/>
      <w:bookmarkEnd w:id="189"/>
    </w:p>
    <w:p w14:paraId="4992EEC5" w14:textId="77777777" w:rsidR="001149D6" w:rsidRDefault="001149D6" w:rsidP="001149D6">
      <w:pPr>
        <w:jc w:val="center"/>
      </w:pPr>
      <w:r>
        <w:rPr>
          <w:noProof/>
        </w:rPr>
        <w:drawing>
          <wp:inline distT="0" distB="0" distL="0" distR="0" wp14:anchorId="15AD7170" wp14:editId="39E58412">
            <wp:extent cx="4825716" cy="2880000"/>
            <wp:effectExtent l="0" t="0" r="0" b="0"/>
            <wp:docPr id="56" name="Imagen 5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Gráfico, Gráfico de líneas&#10;&#10;Descripción generada automáticament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24DEE2BF" w14:textId="75173FE0" w:rsidR="001149D6" w:rsidRPr="00B974B8" w:rsidRDefault="001149D6" w:rsidP="001149D6">
      <w:pPr>
        <w:pStyle w:val="Descripcin"/>
        <w:jc w:val="center"/>
        <w:rPr>
          <w:color w:val="auto"/>
        </w:rPr>
      </w:pPr>
      <w:bookmarkStart w:id="190" w:name="_Ref82452603"/>
      <w:bookmarkStart w:id="191" w:name="_Toc82627953"/>
      <w:r w:rsidRPr="00B974B8">
        <w:rPr>
          <w:color w:val="auto"/>
        </w:rPr>
        <w:t xml:space="preserve">Ilustración </w:t>
      </w:r>
      <w:r w:rsidRPr="00B974B8">
        <w:rPr>
          <w:color w:val="auto"/>
        </w:rPr>
        <w:fldChar w:fldCharType="begin"/>
      </w:r>
      <w:r w:rsidRPr="00B974B8">
        <w:rPr>
          <w:color w:val="auto"/>
        </w:rPr>
        <w:instrText xml:space="preserve"> SEQ Ilustración \* ARABIC </w:instrText>
      </w:r>
      <w:r w:rsidRPr="00B974B8">
        <w:rPr>
          <w:color w:val="auto"/>
        </w:rPr>
        <w:fldChar w:fldCharType="separate"/>
      </w:r>
      <w:r w:rsidR="00960845">
        <w:rPr>
          <w:noProof/>
          <w:color w:val="auto"/>
        </w:rPr>
        <w:t>23</w:t>
      </w:r>
      <w:r w:rsidRPr="00B974B8">
        <w:rPr>
          <w:color w:val="auto"/>
        </w:rPr>
        <w:fldChar w:fldCharType="end"/>
      </w:r>
      <w:bookmarkEnd w:id="190"/>
      <w:r w:rsidRPr="00B974B8">
        <w:rPr>
          <w:color w:val="auto"/>
        </w:rPr>
        <w:t>: % de acierto en los lanzamientos por distancia a portería y según diferencia de jugadores en el campo</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B974B8">
        <w:rPr>
          <w:color w:val="auto"/>
        </w:rPr>
        <w:t>.</w:t>
      </w:r>
      <w:bookmarkEnd w:id="191"/>
    </w:p>
    <w:p w14:paraId="2F22B288" w14:textId="5C0162B7" w:rsidR="001149D6" w:rsidRDefault="001149D6" w:rsidP="001149D6">
      <w:r>
        <w:t xml:space="preserve">Si se analiza la efectividad de los disparos según la distancia a portería (ver </w:t>
      </w:r>
      <w:r>
        <w:fldChar w:fldCharType="begin"/>
      </w:r>
      <w:r>
        <w:instrText xml:space="preserve"> REF _Ref82452603 \h </w:instrText>
      </w:r>
      <w:r>
        <w:fldChar w:fldCharType="separate"/>
      </w:r>
      <w:r w:rsidRPr="00B974B8">
        <w:t xml:space="preserve">Ilustración </w:t>
      </w:r>
      <w:r>
        <w:rPr>
          <w:noProof/>
        </w:rPr>
        <w:t>24</w:t>
      </w:r>
      <w:r>
        <w:fldChar w:fldCharType="end"/>
      </w:r>
      <w:r>
        <w:t xml:space="preserve">) es posible apreciar que pese a que en líneas generales la efectividad es mayor cuando se tiene más jugadores que el rival en el caso de los tiros más cercanos no es así. Esto puede ser debido a la manera de defender cada equipo en las distintas situaciones. El equipo con un jugador menos suele defender mucho más atrás, acumulando jugadores cerca de la portería y no permitiendo tiros desde cerca. Por su parte el equipo con un jugador más suele ir más al ataque lo que puede permitir que el rival realice contraataques para llegar rápido a la portería rival. Por ello se ha estudiado el % de disparos provenientes de un contraataque </w:t>
      </w:r>
      <w:r>
        <w:lastRenderedPageBreak/>
        <w:t>en cada caso (</w:t>
      </w:r>
      <w:r>
        <w:fldChar w:fldCharType="begin"/>
      </w:r>
      <w:r>
        <w:instrText xml:space="preserve"> REF _Ref82452228 \h </w:instrText>
      </w:r>
      <w:r>
        <w:fldChar w:fldCharType="separate"/>
      </w:r>
      <w:r w:rsidRPr="00681F44">
        <w:t xml:space="preserve">Tabla </w:t>
      </w:r>
      <w:r w:rsidRPr="00681F44">
        <w:rPr>
          <w:noProof/>
        </w:rPr>
        <w:t>8</w:t>
      </w:r>
      <w:r>
        <w:fldChar w:fldCharType="end"/>
      </w:r>
      <w:r>
        <w:t>) y se aprecia como es mayor en caso de jugar con un jugador menos y es menor en caso de jugar con un jugador más, como se esperaba.</w:t>
      </w:r>
      <w:r>
        <w:fldChar w:fldCharType="begin"/>
      </w:r>
      <w:r>
        <w:instrText xml:space="preserve"> REF _Ref82454711 \h </w:instrText>
      </w:r>
      <w:r w:rsidR="00E42FB6">
        <w:fldChar w:fldCharType="separate"/>
      </w:r>
      <w:r>
        <w:fldChar w:fldCharType="end"/>
      </w:r>
    </w:p>
    <w:p w14:paraId="6127D489" w14:textId="2197249B" w:rsidR="001149D6" w:rsidRDefault="001149D6" w:rsidP="001149D6">
      <w:r>
        <w:t xml:space="preserve">En el caso de los lanzamientos de penalti, donde la diferencia de jugadores no debería afectar al propio lanzamiento en sí, se aprecia como con un jugador menos en el equipo </w:t>
      </w:r>
      <w:proofErr w:type="spellStart"/>
      <w:r>
        <w:t>el</w:t>
      </w:r>
      <w:proofErr w:type="spellEnd"/>
      <w:r>
        <w:t xml:space="preserve"> % de acierto baja ligeramente, pero en caso de un jugador menos por parte del rival el % de acierto crece 8,5 puntos (</w:t>
      </w:r>
      <w:r>
        <w:fldChar w:fldCharType="begin"/>
      </w:r>
      <w:r>
        <w:instrText xml:space="preserve"> REF _Ref82454985 \h </w:instrText>
      </w:r>
      <w:r>
        <w:fldChar w:fldCharType="separate"/>
      </w:r>
      <w:r w:rsidRPr="00E8706C">
        <w:t xml:space="preserve">Ilustración </w:t>
      </w:r>
      <w:r>
        <w:rPr>
          <w:noProof/>
        </w:rPr>
        <w:t>25</w:t>
      </w:r>
      <w:r>
        <w:fldChar w:fldCharType="end"/>
      </w:r>
      <w:r>
        <w:t>). En este caso se puede apreciar como el factor emocional (negativo para el portero y positivo para el lanzador) puede llegar a afectar al lanzamiento.</w:t>
      </w:r>
    </w:p>
    <w:p w14:paraId="50117066" w14:textId="77777777" w:rsidR="001149D6" w:rsidRDefault="001149D6" w:rsidP="001149D6">
      <w:pPr>
        <w:jc w:val="center"/>
      </w:pPr>
      <w:r>
        <w:rPr>
          <w:noProof/>
        </w:rPr>
        <w:drawing>
          <wp:inline distT="0" distB="0" distL="0" distR="0" wp14:anchorId="5A632C31" wp14:editId="29A338F5">
            <wp:extent cx="2700000" cy="2487273"/>
            <wp:effectExtent l="0" t="0" r="0" b="0"/>
            <wp:docPr id="53" name="Imagen 5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Gráfico, Gráfico de barras&#10;&#10;Descripción generada automá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00000" cy="2487273"/>
                    </a:xfrm>
                    <a:prstGeom prst="rect">
                      <a:avLst/>
                    </a:prstGeom>
                    <a:noFill/>
                    <a:ln>
                      <a:noFill/>
                    </a:ln>
                  </pic:spPr>
                </pic:pic>
              </a:graphicData>
            </a:graphic>
          </wp:inline>
        </w:drawing>
      </w:r>
      <w:r>
        <w:rPr>
          <w:noProof/>
        </w:rPr>
        <w:drawing>
          <wp:inline distT="0" distB="0" distL="0" distR="0" wp14:anchorId="75CCCAB8" wp14:editId="4C89EC21">
            <wp:extent cx="2700000" cy="2487273"/>
            <wp:effectExtent l="0" t="0" r="0" b="0"/>
            <wp:docPr id="44" name="Imagen 4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Gráfico, Gráfico de barras&#10;&#10;Descripción generada automá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00000" cy="2487273"/>
                    </a:xfrm>
                    <a:prstGeom prst="rect">
                      <a:avLst/>
                    </a:prstGeom>
                    <a:noFill/>
                    <a:ln>
                      <a:noFill/>
                    </a:ln>
                  </pic:spPr>
                </pic:pic>
              </a:graphicData>
            </a:graphic>
          </wp:inline>
        </w:drawing>
      </w:r>
    </w:p>
    <w:p w14:paraId="3E8C3AE4" w14:textId="22876BD3" w:rsidR="001149D6" w:rsidRDefault="001149D6" w:rsidP="001149D6">
      <w:pPr>
        <w:pStyle w:val="Descripcin"/>
        <w:jc w:val="center"/>
        <w:rPr>
          <w:color w:val="auto"/>
        </w:rPr>
      </w:pPr>
      <w:bookmarkStart w:id="192" w:name="_Ref82454985"/>
      <w:bookmarkStart w:id="193" w:name="_Toc82627954"/>
      <w:r w:rsidRPr="00E8706C">
        <w:rPr>
          <w:color w:val="auto"/>
        </w:rPr>
        <w:t xml:space="preserve">Ilustración </w:t>
      </w:r>
      <w:r w:rsidRPr="00E8706C">
        <w:rPr>
          <w:color w:val="auto"/>
        </w:rPr>
        <w:fldChar w:fldCharType="begin"/>
      </w:r>
      <w:r w:rsidRPr="00E8706C">
        <w:rPr>
          <w:color w:val="auto"/>
        </w:rPr>
        <w:instrText xml:space="preserve"> SEQ Ilustración \* ARABIC </w:instrText>
      </w:r>
      <w:r w:rsidRPr="00E8706C">
        <w:rPr>
          <w:color w:val="auto"/>
        </w:rPr>
        <w:fldChar w:fldCharType="separate"/>
      </w:r>
      <w:r w:rsidR="00960845">
        <w:rPr>
          <w:noProof/>
          <w:color w:val="auto"/>
        </w:rPr>
        <w:t>24</w:t>
      </w:r>
      <w:r w:rsidRPr="00E8706C">
        <w:rPr>
          <w:color w:val="auto"/>
        </w:rPr>
        <w:fldChar w:fldCharType="end"/>
      </w:r>
      <w:bookmarkEnd w:id="192"/>
      <w:r w:rsidRPr="00E8706C">
        <w:rPr>
          <w:color w:val="auto"/>
        </w:rPr>
        <w:t>: % de acierto en los lanzamientos de penalti según número de jugadores del propio equipo (izquierda) o del equipo rival (derecha)</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E8706C">
        <w:rPr>
          <w:color w:val="auto"/>
        </w:rPr>
        <w:t>.</w:t>
      </w:r>
      <w:bookmarkEnd w:id="193"/>
    </w:p>
    <w:p w14:paraId="54E4D418" w14:textId="056102BB" w:rsidR="00DE22AF" w:rsidRDefault="00A81699" w:rsidP="00DE22AF">
      <w:pPr>
        <w:rPr>
          <w:b/>
          <w:bCs/>
        </w:rPr>
      </w:pPr>
      <w:r w:rsidRPr="00A81699">
        <w:rPr>
          <w:b/>
          <w:bCs/>
        </w:rPr>
        <w:t>Factor campo</w:t>
      </w:r>
    </w:p>
    <w:p w14:paraId="75B27E7F" w14:textId="4D7F5889" w:rsidR="00A81699" w:rsidRDefault="0093307D" w:rsidP="00DE22AF">
      <w:r w:rsidRPr="0093307D">
        <w:t>La variable del factor campo</w:t>
      </w:r>
      <w:r>
        <w:t xml:space="preserve"> ya ha sido estudiada en trabajos previos </w:t>
      </w:r>
      <w:r w:rsidR="00C77E0F">
        <w:fldChar w:fldCharType="begin"/>
      </w:r>
      <w:r w:rsidR="00C77E0F">
        <w:instrText xml:space="preserve"> ADDIN ZOTERO_ITEM CSL_CITATION {"citationID":"XvqZYULh","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C77E0F">
        <w:fldChar w:fldCharType="separate"/>
      </w:r>
      <w:r w:rsidR="00C77E0F" w:rsidRPr="00C77E0F">
        <w:rPr>
          <w:rFonts w:cs="Arial"/>
        </w:rPr>
        <w:t>(Giacobbe, 2016)</w:t>
      </w:r>
      <w:r w:rsidR="00C77E0F">
        <w:fldChar w:fldCharType="end"/>
      </w:r>
      <w:r>
        <w:t xml:space="preserve"> como </w:t>
      </w:r>
      <w:r w:rsidR="00C77E0F">
        <w:t xml:space="preserve">se ha explicado en el apartado </w:t>
      </w:r>
      <w:r w:rsidR="00C77E0F">
        <w:fldChar w:fldCharType="begin"/>
      </w:r>
      <w:r w:rsidR="00C77E0F">
        <w:instrText xml:space="preserve"> REF _Ref82448260 \h </w:instrText>
      </w:r>
      <w:r w:rsidR="00C77E0F">
        <w:fldChar w:fldCharType="separate"/>
      </w:r>
      <w:r w:rsidR="00C77E0F">
        <w:t>2.2</w:t>
      </w:r>
      <w:r w:rsidR="00C77E0F">
        <w:fldChar w:fldCharType="end"/>
      </w:r>
      <w:r w:rsidR="00C77E0F">
        <w:t>. En ese trabajo se demostraba que todavía era mayor la efectividad del equipo que jugaba en casa. En este TFM se ha querido estudiar también si esa afirmación era cierta según los datos con los que se ha trabajado.</w:t>
      </w:r>
    </w:p>
    <w:p w14:paraId="297463CD" w14:textId="67992BFE" w:rsidR="00C77E0F" w:rsidRPr="0093307D" w:rsidRDefault="00C77E0F" w:rsidP="00DE22AF">
      <w:r>
        <w:t xml:space="preserve">Como se puede ver en la </w:t>
      </w:r>
      <w:r w:rsidR="00B931C2">
        <w:fldChar w:fldCharType="begin"/>
      </w:r>
      <w:r w:rsidR="00B931C2">
        <w:instrText xml:space="preserve"> REF _Ref82449008 \h </w:instrText>
      </w:r>
      <w:r w:rsidR="00B931C2">
        <w:fldChar w:fldCharType="separate"/>
      </w:r>
      <w:r w:rsidR="00B931C2" w:rsidRPr="00C77E0F">
        <w:t xml:space="preserve">Ilustración </w:t>
      </w:r>
      <w:r w:rsidR="00B931C2" w:rsidRPr="00C77E0F">
        <w:rPr>
          <w:noProof/>
        </w:rPr>
        <w:t>23</w:t>
      </w:r>
      <w:r w:rsidR="00B931C2">
        <w:fldChar w:fldCharType="end"/>
      </w:r>
      <w:r w:rsidR="00B931C2">
        <w:t xml:space="preserve"> no hay apenas diferencia para diferentes cantidades de ángulo visible e incluso para ángulos mayores el % de acierto es mayor en el equipo visitante (25,5% el equipo local y 27% el equipo visitante).</w:t>
      </w:r>
    </w:p>
    <w:p w14:paraId="2E9D1CD1" w14:textId="4A02BAD8" w:rsidR="00A81699" w:rsidRDefault="00A81699" w:rsidP="00A81699">
      <w:pPr>
        <w:jc w:val="center"/>
        <w:rPr>
          <w:b/>
          <w:bCs/>
        </w:rPr>
      </w:pPr>
      <w:r>
        <w:rPr>
          <w:b/>
          <w:bCs/>
          <w:noProof/>
        </w:rPr>
        <w:lastRenderedPageBreak/>
        <w:drawing>
          <wp:inline distT="0" distB="0" distL="0" distR="0" wp14:anchorId="0CE3A11F" wp14:editId="09CAF417">
            <wp:extent cx="4825716" cy="2880000"/>
            <wp:effectExtent l="0" t="0" r="0" b="0"/>
            <wp:docPr id="35" name="Imagen 3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Gráfico, Gráfico de líneas&#10;&#10;Descripción generada automáticament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65C6DBEA" w14:textId="637AB218" w:rsidR="00A81699" w:rsidRPr="00C77E0F" w:rsidRDefault="00C77E0F" w:rsidP="00C77E0F">
      <w:pPr>
        <w:pStyle w:val="Descripcin"/>
        <w:jc w:val="center"/>
        <w:rPr>
          <w:b/>
          <w:bCs/>
          <w:color w:val="auto"/>
        </w:rPr>
      </w:pPr>
      <w:bookmarkStart w:id="194" w:name="_Ref82449008"/>
      <w:bookmarkStart w:id="195" w:name="_Ref82449000"/>
      <w:bookmarkStart w:id="196" w:name="_Toc82627955"/>
      <w:r w:rsidRPr="00C77E0F">
        <w:rPr>
          <w:color w:val="auto"/>
        </w:rPr>
        <w:t xml:space="preserve">Ilustración </w:t>
      </w:r>
      <w:r w:rsidRPr="00C77E0F">
        <w:rPr>
          <w:color w:val="auto"/>
        </w:rPr>
        <w:fldChar w:fldCharType="begin"/>
      </w:r>
      <w:r w:rsidRPr="00C77E0F">
        <w:rPr>
          <w:color w:val="auto"/>
        </w:rPr>
        <w:instrText xml:space="preserve"> SEQ Ilustración \* ARABIC </w:instrText>
      </w:r>
      <w:r w:rsidRPr="00C77E0F">
        <w:rPr>
          <w:color w:val="auto"/>
        </w:rPr>
        <w:fldChar w:fldCharType="separate"/>
      </w:r>
      <w:r w:rsidR="00960845">
        <w:rPr>
          <w:noProof/>
          <w:color w:val="auto"/>
        </w:rPr>
        <w:t>25</w:t>
      </w:r>
      <w:r w:rsidRPr="00C77E0F">
        <w:rPr>
          <w:color w:val="auto"/>
        </w:rPr>
        <w:fldChar w:fldCharType="end"/>
      </w:r>
      <w:bookmarkEnd w:id="194"/>
      <w:r w:rsidRPr="00C77E0F">
        <w:rPr>
          <w:color w:val="auto"/>
        </w:rPr>
        <w:t>: % de acierto de los disparos según el ángulo visible y por factor campo</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C77E0F">
        <w:rPr>
          <w:color w:val="auto"/>
        </w:rPr>
        <w:t>.</w:t>
      </w:r>
      <w:bookmarkEnd w:id="195"/>
      <w:bookmarkEnd w:id="196"/>
    </w:p>
    <w:p w14:paraId="2C283A46" w14:textId="007160A4" w:rsidR="00B931C2" w:rsidRPr="00B931C2" w:rsidRDefault="00B931C2" w:rsidP="00B931C2">
      <w:r>
        <w:t>Si miramos e</w:t>
      </w:r>
      <w:r w:rsidR="00D759C8">
        <w:t>l</w:t>
      </w:r>
      <w:r>
        <w:t xml:space="preserve"> promedio de todos los disparos</w:t>
      </w:r>
      <w:r w:rsidR="00D759C8">
        <w:t xml:space="preserve"> (</w:t>
      </w:r>
      <w:r w:rsidR="00D759C8">
        <w:fldChar w:fldCharType="begin"/>
      </w:r>
      <w:r w:rsidR="00D759C8">
        <w:instrText xml:space="preserve"> REF _Ref82450454 \h </w:instrText>
      </w:r>
      <w:r w:rsidR="00D759C8">
        <w:fldChar w:fldCharType="separate"/>
      </w:r>
      <w:r w:rsidR="00D759C8" w:rsidRPr="00C77E0F">
        <w:t xml:space="preserve">Tabla </w:t>
      </w:r>
      <w:r w:rsidR="00D759C8" w:rsidRPr="00C77E0F">
        <w:rPr>
          <w:noProof/>
        </w:rPr>
        <w:t>7</w:t>
      </w:r>
      <w:r w:rsidR="00D759C8">
        <w:fldChar w:fldCharType="end"/>
      </w:r>
      <w:r w:rsidR="00D759C8">
        <w:t>)</w:t>
      </w:r>
      <w:r>
        <w:t xml:space="preserve"> </w:t>
      </w:r>
      <w:r w:rsidR="00313DE6">
        <w:t>se aprecia que sí</w:t>
      </w:r>
      <w:r w:rsidR="001149D6">
        <w:t xml:space="preserve"> que</w:t>
      </w:r>
      <w:r>
        <w:t xml:space="preserve"> hay una </w:t>
      </w:r>
      <w:r w:rsidR="00313DE6">
        <w:t>ventaja</w:t>
      </w:r>
      <w:r>
        <w:t xml:space="preserve"> para el equipo local</w:t>
      </w:r>
      <w:r w:rsidR="00740C1B">
        <w:t xml:space="preserve"> en los lanzamientos que no son de </w:t>
      </w:r>
      <w:r w:rsidR="00313DE6">
        <w:t>penalti, aunque esta diferencia es, en cualquier caso, muy pequeña (0,39%)</w:t>
      </w:r>
      <w:r w:rsidR="00740C1B">
        <w:t>. También es el equipo local el que realiza mayor número de tiros por partido</w:t>
      </w:r>
      <w:r w:rsidR="00D759C8">
        <w:t xml:space="preserve"> (1,4 tiros más) por lo que podría ser realmente </w:t>
      </w:r>
      <w:r w:rsidR="00313DE6">
        <w:t xml:space="preserve">este </w:t>
      </w:r>
      <w:r w:rsidR="00D759C8">
        <w:t>el motivo de</w:t>
      </w:r>
      <w:r w:rsidR="00313DE6">
        <w:t xml:space="preserve">l </w:t>
      </w:r>
      <w:r w:rsidR="00D759C8">
        <w:t>pequeño aumento</w:t>
      </w:r>
      <w:r w:rsidR="00313DE6">
        <w:t xml:space="preserve"> en la efectividad de los disparos</w:t>
      </w:r>
      <w:r w:rsidR="00D759C8">
        <w:t>.</w:t>
      </w:r>
    </w:p>
    <w:tbl>
      <w:tblPr>
        <w:tblStyle w:val="Tabladelista3-nfasis6"/>
        <w:tblW w:w="0" w:type="auto"/>
        <w:jc w:val="center"/>
        <w:tblLook w:val="04A0" w:firstRow="1" w:lastRow="0" w:firstColumn="1" w:lastColumn="0" w:noHBand="0" w:noVBand="1"/>
      </w:tblPr>
      <w:tblGrid>
        <w:gridCol w:w="984"/>
        <w:gridCol w:w="1268"/>
        <w:gridCol w:w="1342"/>
        <w:gridCol w:w="999"/>
      </w:tblGrid>
      <w:tr w:rsidR="00D759C8" w:rsidRPr="00940BAA" w14:paraId="31103298" w14:textId="77777777" w:rsidTr="00B52F09">
        <w:trPr>
          <w:cnfStyle w:val="100000000000" w:firstRow="1" w:lastRow="0" w:firstColumn="0" w:lastColumn="0" w:oddVBand="0" w:evenVBand="0" w:oddHBand="0" w:evenHBand="0" w:firstRowFirstColumn="0" w:firstRowLastColumn="0" w:lastRowFirstColumn="0" w:lastRowLastColumn="0"/>
          <w:trHeight w:val="57"/>
          <w:jc w:val="center"/>
        </w:trPr>
        <w:tc>
          <w:tcPr>
            <w:cnfStyle w:val="001000000100" w:firstRow="0" w:lastRow="0" w:firstColumn="1" w:lastColumn="0" w:oddVBand="0" w:evenVBand="0" w:oddHBand="0" w:evenHBand="0" w:firstRowFirstColumn="1" w:firstRowLastColumn="0" w:lastRowFirstColumn="0" w:lastRowLastColumn="0"/>
            <w:tcW w:w="0" w:type="auto"/>
            <w:vAlign w:val="center"/>
            <w:hideMark/>
          </w:tcPr>
          <w:p w14:paraId="564952D5" w14:textId="658EEB26" w:rsidR="00D759C8" w:rsidRPr="00940BAA" w:rsidRDefault="00D759C8" w:rsidP="00B931C2">
            <w:pPr>
              <w:spacing w:before="240" w:line="240" w:lineRule="auto"/>
              <w:jc w:val="center"/>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Equipo</w:t>
            </w:r>
          </w:p>
        </w:tc>
        <w:tc>
          <w:tcPr>
            <w:tcW w:w="0" w:type="auto"/>
          </w:tcPr>
          <w:p w14:paraId="7BC594CC" w14:textId="5481004B"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lang w:eastAsia="es-ES"/>
              </w:rPr>
            </w:pPr>
            <w:r>
              <w:rPr>
                <w:rFonts w:ascii="Helvetica" w:eastAsia="Times New Roman" w:hAnsi="Helvetica" w:cs="Helvetica"/>
                <w:b w:val="0"/>
                <w:bCs w:val="0"/>
                <w:color w:val="000000"/>
                <w:lang w:eastAsia="es-ES"/>
              </w:rPr>
              <w:t xml:space="preserve">Tiros </w:t>
            </w:r>
          </w:p>
          <w:p w14:paraId="5DA78B3F" w14:textId="3D68E27C"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por partido</w:t>
            </w:r>
          </w:p>
        </w:tc>
        <w:tc>
          <w:tcPr>
            <w:tcW w:w="0" w:type="auto"/>
            <w:vAlign w:val="center"/>
          </w:tcPr>
          <w:p w14:paraId="192A91ED" w14:textId="22D843A3"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lang w:eastAsia="es-ES"/>
              </w:rPr>
            </w:pPr>
            <w:r>
              <w:rPr>
                <w:rFonts w:ascii="Helvetica" w:eastAsia="Times New Roman" w:hAnsi="Helvetica" w:cs="Helvetica"/>
                <w:b w:val="0"/>
                <w:bCs w:val="0"/>
                <w:color w:val="000000"/>
                <w:lang w:eastAsia="es-ES"/>
              </w:rPr>
              <w:t>% Gol</w:t>
            </w:r>
          </w:p>
          <w:p w14:paraId="66F7E339" w14:textId="45423CFD" w:rsidR="00D759C8" w:rsidRPr="00940BAA"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No Penaltis</w:t>
            </w:r>
          </w:p>
        </w:tc>
        <w:tc>
          <w:tcPr>
            <w:tcW w:w="0" w:type="auto"/>
            <w:vAlign w:val="center"/>
            <w:hideMark/>
          </w:tcPr>
          <w:p w14:paraId="029A2975" w14:textId="64225026"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lang w:eastAsia="es-ES"/>
              </w:rPr>
            </w:pPr>
            <w:r w:rsidRPr="00940BAA">
              <w:rPr>
                <w:rFonts w:ascii="Helvetica" w:eastAsia="Times New Roman" w:hAnsi="Helvetica" w:cs="Helvetica"/>
                <w:b w:val="0"/>
                <w:bCs w:val="0"/>
                <w:color w:val="000000"/>
                <w:lang w:eastAsia="es-ES"/>
              </w:rPr>
              <w:t>% Gol</w:t>
            </w:r>
          </w:p>
          <w:p w14:paraId="55FB92D0" w14:textId="112CE6AD" w:rsidR="00D759C8" w:rsidRPr="00940BAA"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Penaltis</w:t>
            </w:r>
          </w:p>
        </w:tc>
      </w:tr>
      <w:tr w:rsidR="00D759C8" w:rsidRPr="00940BAA" w14:paraId="11BD8C22" w14:textId="77777777" w:rsidTr="00B52F09">
        <w:trPr>
          <w:cnfStyle w:val="000000100000" w:firstRow="0" w:lastRow="0" w:firstColumn="0" w:lastColumn="0" w:oddVBand="0" w:evenVBand="0" w:oddHBand="1" w:evenHBand="0" w:firstRowFirstColumn="0" w:firstRowLastColumn="0" w:lastRowFirstColumn="0" w:lastRowLastColumn="0"/>
          <w:trHeight w:val="493"/>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571D16D" w14:textId="34A54C08" w:rsidR="00D759C8" w:rsidRPr="00940BAA" w:rsidRDefault="00D759C8" w:rsidP="00B931C2">
            <w:pPr>
              <w:spacing w:before="240" w:line="240" w:lineRule="auto"/>
              <w:jc w:val="center"/>
              <w:rPr>
                <w:rFonts w:ascii="Helvetica" w:eastAsia="Times New Roman" w:hAnsi="Helvetica" w:cs="Helvetica"/>
                <w:b w:val="0"/>
                <w:bCs w:val="0"/>
                <w:color w:val="000000"/>
                <w:sz w:val="20"/>
                <w:szCs w:val="20"/>
                <w:lang w:eastAsia="es-ES"/>
              </w:rPr>
            </w:pPr>
            <w:r>
              <w:rPr>
                <w:rFonts w:ascii="Helvetica" w:eastAsia="Times New Roman" w:hAnsi="Helvetica" w:cs="Helvetica"/>
                <w:b w:val="0"/>
                <w:bCs w:val="0"/>
                <w:color w:val="000000"/>
                <w:sz w:val="20"/>
                <w:szCs w:val="20"/>
                <w:lang w:eastAsia="es-ES"/>
              </w:rPr>
              <w:t>Local</w:t>
            </w:r>
          </w:p>
        </w:tc>
        <w:tc>
          <w:tcPr>
            <w:tcW w:w="0" w:type="auto"/>
          </w:tcPr>
          <w:p w14:paraId="31882950" w14:textId="590D15FC" w:rsidR="00D759C8" w:rsidRDefault="00D759C8" w:rsidP="00B931C2">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3,0</w:t>
            </w:r>
          </w:p>
        </w:tc>
        <w:tc>
          <w:tcPr>
            <w:tcW w:w="0" w:type="auto"/>
          </w:tcPr>
          <w:p w14:paraId="5BAEA537" w14:textId="7F95D137" w:rsidR="00D759C8" w:rsidRDefault="00D759C8" w:rsidP="00B931C2">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0,79</w:t>
            </w:r>
          </w:p>
        </w:tc>
        <w:tc>
          <w:tcPr>
            <w:tcW w:w="0" w:type="auto"/>
            <w:vAlign w:val="center"/>
            <w:hideMark/>
          </w:tcPr>
          <w:p w14:paraId="0A7C2522" w14:textId="4ED4FB04" w:rsidR="00D759C8" w:rsidRPr="00940BAA" w:rsidRDefault="00D759C8" w:rsidP="00B931C2">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73,16</w:t>
            </w:r>
          </w:p>
        </w:tc>
      </w:tr>
      <w:tr w:rsidR="00D759C8" w:rsidRPr="00940BAA" w14:paraId="54A3E119" w14:textId="77777777" w:rsidTr="00B52F09">
        <w:trPr>
          <w:trHeight w:val="493"/>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FB5A14F" w14:textId="33955B84" w:rsidR="00D759C8" w:rsidRPr="00940BAA" w:rsidRDefault="00D759C8" w:rsidP="00B931C2">
            <w:pPr>
              <w:spacing w:before="240" w:line="240" w:lineRule="auto"/>
              <w:jc w:val="center"/>
              <w:rPr>
                <w:rFonts w:ascii="Helvetica" w:eastAsia="Times New Roman" w:hAnsi="Helvetica" w:cs="Helvetica"/>
                <w:b w:val="0"/>
                <w:bCs w:val="0"/>
                <w:color w:val="000000"/>
                <w:sz w:val="20"/>
                <w:szCs w:val="20"/>
                <w:lang w:eastAsia="es-ES"/>
              </w:rPr>
            </w:pPr>
            <w:r>
              <w:rPr>
                <w:rFonts w:ascii="Helvetica" w:eastAsia="Times New Roman" w:hAnsi="Helvetica" w:cs="Helvetica"/>
                <w:b w:val="0"/>
                <w:bCs w:val="0"/>
                <w:color w:val="000000"/>
                <w:sz w:val="20"/>
                <w:szCs w:val="20"/>
                <w:lang w:eastAsia="es-ES"/>
              </w:rPr>
              <w:t>Visitante</w:t>
            </w:r>
          </w:p>
        </w:tc>
        <w:tc>
          <w:tcPr>
            <w:tcW w:w="0" w:type="auto"/>
          </w:tcPr>
          <w:p w14:paraId="1FD69041" w14:textId="1EA116B8" w:rsidR="00D759C8" w:rsidRDefault="00D759C8" w:rsidP="00B931C2">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0,6</w:t>
            </w:r>
          </w:p>
        </w:tc>
        <w:tc>
          <w:tcPr>
            <w:tcW w:w="0" w:type="auto"/>
          </w:tcPr>
          <w:p w14:paraId="19727A80" w14:textId="4FA59F21" w:rsidR="00D759C8" w:rsidRDefault="00D759C8" w:rsidP="00B931C2">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0,40</w:t>
            </w:r>
          </w:p>
        </w:tc>
        <w:tc>
          <w:tcPr>
            <w:tcW w:w="0" w:type="auto"/>
            <w:vAlign w:val="center"/>
            <w:hideMark/>
          </w:tcPr>
          <w:p w14:paraId="65FA2CF0" w14:textId="560503E0" w:rsidR="00D759C8" w:rsidRPr="00940BAA" w:rsidRDefault="00D759C8" w:rsidP="00B931C2">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75,38</w:t>
            </w:r>
          </w:p>
        </w:tc>
      </w:tr>
    </w:tbl>
    <w:p w14:paraId="7BFDE50E" w14:textId="36155FE1" w:rsidR="00C77E0F" w:rsidRPr="00C77E0F" w:rsidRDefault="00C77E0F" w:rsidP="00C77E0F">
      <w:pPr>
        <w:pStyle w:val="Descripcin"/>
        <w:jc w:val="center"/>
        <w:rPr>
          <w:b/>
          <w:bCs/>
          <w:color w:val="auto"/>
        </w:rPr>
      </w:pPr>
      <w:bookmarkStart w:id="197" w:name="_Ref82450454"/>
      <w:bookmarkStart w:id="198" w:name="_Toc82627927"/>
      <w:r w:rsidRPr="00C77E0F">
        <w:rPr>
          <w:color w:val="auto"/>
        </w:rPr>
        <w:t xml:space="preserve">Tabla </w:t>
      </w:r>
      <w:r w:rsidRPr="00C77E0F">
        <w:rPr>
          <w:color w:val="auto"/>
        </w:rPr>
        <w:fldChar w:fldCharType="begin"/>
      </w:r>
      <w:r w:rsidRPr="00C77E0F">
        <w:rPr>
          <w:color w:val="auto"/>
        </w:rPr>
        <w:instrText xml:space="preserve"> SEQ Tabla \* ARABIC </w:instrText>
      </w:r>
      <w:r w:rsidRPr="00C77E0F">
        <w:rPr>
          <w:color w:val="auto"/>
        </w:rPr>
        <w:fldChar w:fldCharType="separate"/>
      </w:r>
      <w:r w:rsidR="00FF5F85">
        <w:rPr>
          <w:noProof/>
          <w:color w:val="auto"/>
        </w:rPr>
        <w:t>8</w:t>
      </w:r>
      <w:r w:rsidRPr="00C77E0F">
        <w:rPr>
          <w:color w:val="auto"/>
        </w:rPr>
        <w:fldChar w:fldCharType="end"/>
      </w:r>
      <w:bookmarkEnd w:id="197"/>
      <w:r w:rsidRPr="00C77E0F">
        <w:rPr>
          <w:color w:val="auto"/>
        </w:rPr>
        <w:t>: % de acierto en los lanzamientos</w:t>
      </w:r>
      <w:r w:rsidR="00B931C2">
        <w:rPr>
          <w:color w:val="auto"/>
        </w:rPr>
        <w:t>, tanto de</w:t>
      </w:r>
      <w:r w:rsidRPr="00C77E0F">
        <w:rPr>
          <w:color w:val="auto"/>
        </w:rPr>
        <w:t xml:space="preserve"> penalti</w:t>
      </w:r>
      <w:r w:rsidR="00B931C2">
        <w:rPr>
          <w:color w:val="auto"/>
        </w:rPr>
        <w:t xml:space="preserve"> como el resto,</w:t>
      </w:r>
      <w:r w:rsidRPr="00C77E0F">
        <w:rPr>
          <w:color w:val="auto"/>
        </w:rPr>
        <w:t xml:space="preserve"> según factor campo</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C77E0F">
        <w:rPr>
          <w:color w:val="auto"/>
        </w:rPr>
        <w:t>.</w:t>
      </w:r>
      <w:bookmarkEnd w:id="198"/>
    </w:p>
    <w:p w14:paraId="00D551AB" w14:textId="6DC057A6" w:rsidR="00320FE7" w:rsidRPr="00E8706C" w:rsidRDefault="00D759C8" w:rsidP="00E8706C">
      <w:r w:rsidRPr="00D759C8">
        <w:t xml:space="preserve">En la misma tabla también se puede comprobar que en el caso de los lanzamientos de penalti el % de acierto es </w:t>
      </w:r>
      <w:r>
        <w:t>algo</w:t>
      </w:r>
      <w:r w:rsidRPr="00D759C8">
        <w:t xml:space="preserve"> mayor para el equipo visitante.</w:t>
      </w:r>
      <w:r>
        <w:t xml:space="preserve"> Se suele creer que lanzar ante tu propia afición es algo </w:t>
      </w:r>
      <w:r w:rsidR="00F91437">
        <w:t>positivo,</w:t>
      </w:r>
      <w:r>
        <w:t xml:space="preserve"> pero es posible que genera una mayor presión y un mayor miedo a fallar que si se dispara ante una afición rival.</w:t>
      </w:r>
    </w:p>
    <w:p w14:paraId="4DA8C6F1" w14:textId="34A44D31" w:rsidR="007A11F1" w:rsidRDefault="007A11F1" w:rsidP="007A11F1">
      <w:pPr>
        <w:rPr>
          <w:b/>
          <w:bCs/>
        </w:rPr>
      </w:pPr>
      <w:r>
        <w:rPr>
          <w:b/>
          <w:bCs/>
        </w:rPr>
        <w:t>Número de disparos y zonas del campo</w:t>
      </w:r>
    </w:p>
    <w:p w14:paraId="1E3224CC" w14:textId="6B4374D2" w:rsidR="007A11F1" w:rsidRPr="001334DF" w:rsidRDefault="00B05EC9" w:rsidP="007A11F1">
      <w:r w:rsidRPr="001334DF">
        <w:t xml:space="preserve">Por </w:t>
      </w:r>
      <w:r w:rsidR="001334DF" w:rsidRPr="001334DF">
        <w:t>último,</w:t>
      </w:r>
      <w:r w:rsidR="00313DE6">
        <w:t xml:space="preserve"> y relacionado con lo comentado sobre el factor campo,</w:t>
      </w:r>
      <w:r w:rsidRPr="001334DF">
        <w:t xml:space="preserve"> también se ha querido estudiar como afecta la cantidad de disparos realizados</w:t>
      </w:r>
      <w:r w:rsidR="001334DF" w:rsidRPr="001334DF">
        <w:t xml:space="preserve"> en la precisión de estos.</w:t>
      </w:r>
      <w:r w:rsidR="001334DF">
        <w:t xml:space="preserve"> En primer lugar, se ha comparado el nivel de acierto y la distancia media de cada número de disparo para número de disparos donde tenemos mínimo 500</w:t>
      </w:r>
      <w:r w:rsidR="00313DE6">
        <w:t xml:space="preserve"> muestras</w:t>
      </w:r>
      <w:r w:rsidR="001334DF">
        <w:t xml:space="preserve"> en nuestro </w:t>
      </w:r>
      <w:proofErr w:type="spellStart"/>
      <w:r w:rsidR="001334DF">
        <w:rPr>
          <w:i/>
          <w:iCs/>
        </w:rPr>
        <w:t>d</w:t>
      </w:r>
      <w:r w:rsidR="00F95C87">
        <w:rPr>
          <w:i/>
          <w:iCs/>
        </w:rPr>
        <w:t>ataset</w:t>
      </w:r>
      <w:proofErr w:type="spellEnd"/>
      <w:r w:rsidR="001334DF">
        <w:t xml:space="preserve">. En la </w:t>
      </w:r>
      <w:r w:rsidR="001334DF">
        <w:lastRenderedPageBreak/>
        <w:fldChar w:fldCharType="begin"/>
      </w:r>
      <w:r w:rsidR="001334DF">
        <w:instrText xml:space="preserve"> REF _Ref82455849 \h </w:instrText>
      </w:r>
      <w:r w:rsidR="001334DF">
        <w:fldChar w:fldCharType="separate"/>
      </w:r>
      <w:r w:rsidR="001334DF" w:rsidRPr="001334DF">
        <w:t xml:space="preserve">Ilustración </w:t>
      </w:r>
      <w:r w:rsidR="001334DF" w:rsidRPr="001334DF">
        <w:rPr>
          <w:noProof/>
        </w:rPr>
        <w:t>26</w:t>
      </w:r>
      <w:r w:rsidR="001334DF">
        <w:fldChar w:fldCharType="end"/>
      </w:r>
      <w:r w:rsidR="001334DF">
        <w:t xml:space="preserve"> se comprueba que por cada disparo realizado el nivel de acierto es mayor siendo el tercer disparo el punto mínimo con 9,51% de acierto y el decimoctavo el punto máximo con un 13,58% de acierto, más de 4 puntos de diferencia.</w:t>
      </w:r>
    </w:p>
    <w:p w14:paraId="7F9AD82A" w14:textId="30511AF9" w:rsidR="007A11F1" w:rsidRDefault="00EC0A83" w:rsidP="007A11F1">
      <w:pPr>
        <w:rPr>
          <w:b/>
          <w:bCs/>
        </w:rPr>
      </w:pPr>
      <w:r>
        <w:rPr>
          <w:b/>
          <w:bCs/>
          <w:noProof/>
        </w:rPr>
        <w:drawing>
          <wp:inline distT="0" distB="0" distL="0" distR="0" wp14:anchorId="4EFFFAE1" wp14:editId="2D3D2DA0">
            <wp:extent cx="5746343" cy="3240000"/>
            <wp:effectExtent l="0" t="0" r="0" b="0"/>
            <wp:docPr id="48" name="Imagen 4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Gráfico, Histograma&#10;&#10;Descripción generada automáticament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6343" cy="3240000"/>
                    </a:xfrm>
                    <a:prstGeom prst="rect">
                      <a:avLst/>
                    </a:prstGeom>
                    <a:noFill/>
                    <a:ln>
                      <a:noFill/>
                    </a:ln>
                  </pic:spPr>
                </pic:pic>
              </a:graphicData>
            </a:graphic>
          </wp:inline>
        </w:drawing>
      </w:r>
    </w:p>
    <w:p w14:paraId="111C9F3C" w14:textId="67A63DD2" w:rsidR="001334DF" w:rsidRPr="001334DF" w:rsidRDefault="001334DF" w:rsidP="001334DF">
      <w:pPr>
        <w:pStyle w:val="Descripcin"/>
        <w:jc w:val="center"/>
        <w:rPr>
          <w:b/>
          <w:bCs/>
          <w:color w:val="auto"/>
        </w:rPr>
      </w:pPr>
      <w:bookmarkStart w:id="199" w:name="_Ref82455849"/>
      <w:bookmarkStart w:id="200" w:name="_Toc82627956"/>
      <w:r w:rsidRPr="001334DF">
        <w:rPr>
          <w:color w:val="auto"/>
        </w:rPr>
        <w:t xml:space="preserve">Ilustración </w:t>
      </w:r>
      <w:r w:rsidRPr="001334DF">
        <w:rPr>
          <w:color w:val="auto"/>
        </w:rPr>
        <w:fldChar w:fldCharType="begin"/>
      </w:r>
      <w:r w:rsidRPr="001334DF">
        <w:rPr>
          <w:color w:val="auto"/>
        </w:rPr>
        <w:instrText xml:space="preserve"> SEQ Ilustración \* ARABIC </w:instrText>
      </w:r>
      <w:r w:rsidRPr="001334DF">
        <w:rPr>
          <w:color w:val="auto"/>
        </w:rPr>
        <w:fldChar w:fldCharType="separate"/>
      </w:r>
      <w:r w:rsidR="00960845">
        <w:rPr>
          <w:noProof/>
          <w:color w:val="auto"/>
        </w:rPr>
        <w:t>26</w:t>
      </w:r>
      <w:r w:rsidRPr="001334DF">
        <w:rPr>
          <w:color w:val="auto"/>
        </w:rPr>
        <w:fldChar w:fldCharType="end"/>
      </w:r>
      <w:bookmarkEnd w:id="199"/>
      <w:r w:rsidRPr="001334DF">
        <w:rPr>
          <w:color w:val="auto"/>
        </w:rPr>
        <w:t>: % de acierto y distancia</w:t>
      </w:r>
      <w:r w:rsidR="00313DE6">
        <w:rPr>
          <w:color w:val="auto"/>
        </w:rPr>
        <w:t xml:space="preserve"> media</w:t>
      </w:r>
      <w:r w:rsidRPr="001334DF">
        <w:rPr>
          <w:color w:val="auto"/>
        </w:rPr>
        <w:t xml:space="preserve"> de los lanzamientos por número de disparo</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1334DF">
        <w:rPr>
          <w:color w:val="auto"/>
        </w:rPr>
        <w:t>.</w:t>
      </w:r>
      <w:bookmarkEnd w:id="200"/>
    </w:p>
    <w:p w14:paraId="6B5CAC83" w14:textId="4ED51E3E" w:rsidR="00EC0A83" w:rsidRDefault="00F95C87" w:rsidP="007A11F1">
      <w:r w:rsidRPr="00F95C87">
        <w:t>Esta gráfica puede explicar a que se debe el mayor acierto de los equipos locales puesto que son también los que más disparos realizan.</w:t>
      </w:r>
      <w:r>
        <w:t xml:space="preserve"> También resulta interesante constatar que por cada número de disparo la distancia de este, de media, es menor</w:t>
      </w:r>
      <w:r w:rsidR="006253B9">
        <w:t xml:space="preserve"> (pasa de unos 18,8m en el primer disparo a 17,3m en el decimonoveno)</w:t>
      </w:r>
      <w:r>
        <w:t>. Se puede decir entonces que los equipos que más atacan y más disparan logran cada vez hacerlo desde una posición más favorable, logrando así también que sus disparos tengan mayor posibilidad de entrar.</w:t>
      </w:r>
      <w:r w:rsidR="005C71A3">
        <w:t xml:space="preserve"> Estos datos también van de la mano con los conocidos previamente donde se apreciaba que el porcentaje de acierto era mayor en la segunda parte del partido, momento donde se realizan los últimos disparos.</w:t>
      </w:r>
    </w:p>
    <w:p w14:paraId="343515D3" w14:textId="5958F02B" w:rsidR="007F5E65" w:rsidRDefault="00F95C87" w:rsidP="007A11F1">
      <w:pPr>
        <w:rPr>
          <w:b/>
          <w:bCs/>
        </w:rPr>
      </w:pPr>
      <w:r>
        <w:t xml:space="preserve">Para comprobar si el único motivo del incremento en la precisión del tiro en cada disparo es debido a la menor distancia a la portería se ha analizado que ocurre para lanzamientos realizados desde lugares cercanos (diferenciados por las zonas de tiro explicadas en el apartado </w:t>
      </w:r>
      <w:r>
        <w:fldChar w:fldCharType="begin"/>
      </w:r>
      <w:r>
        <w:instrText xml:space="preserve"> REF _Ref82456696 \h </w:instrText>
      </w:r>
      <w:r>
        <w:fldChar w:fldCharType="separate"/>
      </w:r>
      <w:r>
        <w:t>4.2.3.).</w:t>
      </w:r>
      <w:r>
        <w:fldChar w:fldCharType="end"/>
      </w:r>
      <w:r>
        <w:t xml:space="preserve"> En la </w:t>
      </w:r>
      <w:r w:rsidR="00EC6D59">
        <w:fldChar w:fldCharType="begin"/>
      </w:r>
      <w:r w:rsidR="00EC6D59">
        <w:instrText xml:space="preserve"> REF _Ref82457802 \h </w:instrText>
      </w:r>
      <w:r w:rsidR="00EC6D59">
        <w:fldChar w:fldCharType="separate"/>
      </w:r>
      <w:r w:rsidR="00EC6D59" w:rsidRPr="00EC6D59">
        <w:t xml:space="preserve">Ilustración </w:t>
      </w:r>
      <w:r w:rsidR="00EC6D59" w:rsidRPr="00EC6D59">
        <w:rPr>
          <w:noProof/>
        </w:rPr>
        <w:t>27</w:t>
      </w:r>
      <w:r w:rsidR="00EC6D59">
        <w:fldChar w:fldCharType="end"/>
      </w:r>
      <w:r w:rsidR="00EC6D59">
        <w:t xml:space="preserve"> </w:t>
      </w:r>
      <w:r>
        <w:t xml:space="preserve">se puede comprobar como en las dos zonas donde más disparos se realizan en líneas generales para cada disparo aumenta el % de acierto. En la Zona 2 (justo delante de la </w:t>
      </w:r>
      <w:r w:rsidR="00DD494E">
        <w:t>portería</w:t>
      </w:r>
      <w:r>
        <w:t>) el % de acierto pasa de un 21,52% en el primer disparo realizado a un 25,30% en el octavo</w:t>
      </w:r>
      <w:r w:rsidR="00DD494E">
        <w:t xml:space="preserve">. En la Zona 3 (la mitad más alejada dentro del área en la parte central) el % de acierto por su parte pasa de un 10,79% en el primer disparo </w:t>
      </w:r>
      <w:r w:rsidR="00DD494E">
        <w:lastRenderedPageBreak/>
        <w:t>a un 16,50% en el octavo. Son diferencias bastante elevadas en ambos casos demostrando que un mayor número de lanzamientos no solo da más opciones de marcar debido a la probabilidad acumulada de cada uno sino también al aumento en la probabilidad individual de cada tiro cada vez que aumenta nuestra cantidad de disparos.</w:t>
      </w:r>
    </w:p>
    <w:p w14:paraId="6923F809" w14:textId="5AAB1AE7" w:rsidR="007F5E65" w:rsidRDefault="007F5E65" w:rsidP="007F5E65">
      <w:pPr>
        <w:jc w:val="center"/>
        <w:rPr>
          <w:b/>
          <w:bCs/>
        </w:rPr>
      </w:pPr>
      <w:r>
        <w:rPr>
          <w:b/>
          <w:bCs/>
          <w:noProof/>
        </w:rPr>
        <w:drawing>
          <wp:inline distT="0" distB="0" distL="0" distR="0" wp14:anchorId="43280218" wp14:editId="12D0CA7D">
            <wp:extent cx="4825716" cy="2880000"/>
            <wp:effectExtent l="0" t="0" r="0" b="0"/>
            <wp:docPr id="51" name="Imagen 5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Gráfico, Gráfico de líneas&#10;&#10;Descripción generada automáticament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7133E795" w14:textId="4B6169A9" w:rsidR="00F95C87" w:rsidRDefault="00EC6D59" w:rsidP="00EC6D59">
      <w:pPr>
        <w:pStyle w:val="Descripcin"/>
        <w:jc w:val="center"/>
        <w:rPr>
          <w:color w:val="auto"/>
        </w:rPr>
      </w:pPr>
      <w:bookmarkStart w:id="201" w:name="_Ref82457802"/>
      <w:bookmarkStart w:id="202" w:name="_Toc82627957"/>
      <w:r w:rsidRPr="00EC6D59">
        <w:rPr>
          <w:color w:val="auto"/>
        </w:rPr>
        <w:t xml:space="preserve">Ilustración </w:t>
      </w:r>
      <w:r w:rsidRPr="00EC6D59">
        <w:rPr>
          <w:color w:val="auto"/>
        </w:rPr>
        <w:fldChar w:fldCharType="begin"/>
      </w:r>
      <w:r w:rsidRPr="00EC6D59">
        <w:rPr>
          <w:color w:val="auto"/>
        </w:rPr>
        <w:instrText xml:space="preserve"> SEQ Ilustración \* ARABIC </w:instrText>
      </w:r>
      <w:r w:rsidRPr="00EC6D59">
        <w:rPr>
          <w:color w:val="auto"/>
        </w:rPr>
        <w:fldChar w:fldCharType="separate"/>
      </w:r>
      <w:r w:rsidR="00960845">
        <w:rPr>
          <w:noProof/>
          <w:color w:val="auto"/>
        </w:rPr>
        <w:t>27</w:t>
      </w:r>
      <w:r w:rsidRPr="00EC6D59">
        <w:rPr>
          <w:color w:val="auto"/>
        </w:rPr>
        <w:fldChar w:fldCharType="end"/>
      </w:r>
      <w:bookmarkEnd w:id="201"/>
      <w:r w:rsidRPr="00EC6D59">
        <w:rPr>
          <w:color w:val="auto"/>
        </w:rPr>
        <w:t>: % de acierto según número de lanzamiento para disparos en dos zonas del campo distintas</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EC6D59">
        <w:rPr>
          <w:color w:val="auto"/>
        </w:rPr>
        <w:t>.</w:t>
      </w:r>
      <w:bookmarkEnd w:id="202"/>
    </w:p>
    <w:p w14:paraId="03132D8B" w14:textId="77777777" w:rsidR="009533F3" w:rsidRDefault="00EC6D59" w:rsidP="00F95C87">
      <w:r w:rsidRPr="00EC6D59">
        <w:t>El análisis previo es a nivel de equipo, pero también es importante conocer a nivel de un jugador si ocurre lo mismo o incluso si la mejora en los % de acierto son aún mayores.</w:t>
      </w:r>
    </w:p>
    <w:p w14:paraId="3EEF5171" w14:textId="60856366" w:rsidR="00F95C87" w:rsidRPr="00EC6D59" w:rsidRDefault="0055287A" w:rsidP="00F95C87">
      <w:r>
        <w:t>En el caso individual de un futbolista podemos ver (</w:t>
      </w:r>
      <w:r w:rsidR="009533F3">
        <w:fldChar w:fldCharType="begin"/>
      </w:r>
      <w:r w:rsidR="009533F3">
        <w:instrText xml:space="preserve"> REF _Ref82511405 \h </w:instrText>
      </w:r>
      <w:r w:rsidR="009533F3">
        <w:fldChar w:fldCharType="separate"/>
      </w:r>
      <w:r w:rsidR="009533F3" w:rsidRPr="009533F3">
        <w:t xml:space="preserve">Ilustración </w:t>
      </w:r>
      <w:r w:rsidR="009533F3" w:rsidRPr="009533F3">
        <w:rPr>
          <w:noProof/>
        </w:rPr>
        <w:t>28</w:t>
      </w:r>
      <w:r w:rsidR="009533F3">
        <w:fldChar w:fldCharType="end"/>
      </w:r>
      <w:r>
        <w:t xml:space="preserve">) como el </w:t>
      </w:r>
      <w:r w:rsidR="00FB726E">
        <w:t>porcentaje</w:t>
      </w:r>
      <w:r>
        <w:t xml:space="preserve"> de acierto pasa de un 9,48% en el primer disparo al 15,82% en el sexto. </w:t>
      </w:r>
      <w:r w:rsidR="009533F3">
        <w:t>A su vez, la distancia se reduce de 18,7m a 16,3m. En este caso el incremento es todavía mayor si se analiza de manera individual y además con una diferencia de menos disparos por lo que se puede suscribir lo dicho a nivel de equipo e incluso se puede afirmar que en el caso individual de un futbolista la mejora en la precisión de los tiros es incluso mayor.</w:t>
      </w:r>
    </w:p>
    <w:p w14:paraId="66141824" w14:textId="77777777" w:rsidR="00F95C87" w:rsidRDefault="00F95C87" w:rsidP="007F5E65">
      <w:pPr>
        <w:jc w:val="center"/>
        <w:rPr>
          <w:b/>
          <w:bCs/>
        </w:rPr>
      </w:pPr>
    </w:p>
    <w:p w14:paraId="423FA9B3" w14:textId="776E3A88" w:rsidR="007F5E65" w:rsidRDefault="00F95C87" w:rsidP="00E16DF0">
      <w:pPr>
        <w:jc w:val="center"/>
        <w:rPr>
          <w:b/>
          <w:bCs/>
        </w:rPr>
      </w:pPr>
      <w:r>
        <w:rPr>
          <w:b/>
          <w:bCs/>
          <w:noProof/>
        </w:rPr>
        <w:lastRenderedPageBreak/>
        <w:drawing>
          <wp:inline distT="0" distB="0" distL="0" distR="0" wp14:anchorId="5AC87B06" wp14:editId="0FA4BD2A">
            <wp:extent cx="5107861" cy="2880000"/>
            <wp:effectExtent l="0" t="0" r="0" b="0"/>
            <wp:docPr id="49" name="Imagen 49"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07861" cy="2880000"/>
                    </a:xfrm>
                    <a:prstGeom prst="rect">
                      <a:avLst/>
                    </a:prstGeom>
                    <a:noFill/>
                    <a:ln>
                      <a:noFill/>
                    </a:ln>
                  </pic:spPr>
                </pic:pic>
              </a:graphicData>
            </a:graphic>
          </wp:inline>
        </w:drawing>
      </w:r>
    </w:p>
    <w:p w14:paraId="004EB8E4" w14:textId="3E9EC894" w:rsidR="007F5E65" w:rsidRPr="009533F3" w:rsidRDefault="009533F3" w:rsidP="009533F3">
      <w:pPr>
        <w:pStyle w:val="Descripcin"/>
        <w:jc w:val="center"/>
        <w:rPr>
          <w:b/>
          <w:bCs/>
          <w:color w:val="auto"/>
        </w:rPr>
      </w:pPr>
      <w:bookmarkStart w:id="203" w:name="_Ref82511405"/>
      <w:bookmarkStart w:id="204" w:name="_Toc82627958"/>
      <w:r w:rsidRPr="009533F3">
        <w:rPr>
          <w:color w:val="auto"/>
        </w:rPr>
        <w:t xml:space="preserve">Ilustración </w:t>
      </w:r>
      <w:r w:rsidRPr="009533F3">
        <w:rPr>
          <w:color w:val="auto"/>
        </w:rPr>
        <w:fldChar w:fldCharType="begin"/>
      </w:r>
      <w:r w:rsidRPr="009533F3">
        <w:rPr>
          <w:color w:val="auto"/>
        </w:rPr>
        <w:instrText xml:space="preserve"> SEQ Ilustración \* ARABIC </w:instrText>
      </w:r>
      <w:r w:rsidRPr="009533F3">
        <w:rPr>
          <w:color w:val="auto"/>
        </w:rPr>
        <w:fldChar w:fldCharType="separate"/>
      </w:r>
      <w:r w:rsidR="00960845">
        <w:rPr>
          <w:noProof/>
          <w:color w:val="auto"/>
        </w:rPr>
        <w:t>28</w:t>
      </w:r>
      <w:r w:rsidRPr="009533F3">
        <w:rPr>
          <w:color w:val="auto"/>
        </w:rPr>
        <w:fldChar w:fldCharType="end"/>
      </w:r>
      <w:bookmarkEnd w:id="203"/>
      <w:r w:rsidRPr="009533F3">
        <w:rPr>
          <w:color w:val="auto"/>
        </w:rPr>
        <w:t>: % de acierto y distancia</w:t>
      </w:r>
      <w:r w:rsidR="00313DE6">
        <w:rPr>
          <w:color w:val="auto"/>
        </w:rPr>
        <w:t xml:space="preserve"> media</w:t>
      </w:r>
      <w:r w:rsidRPr="009533F3">
        <w:rPr>
          <w:color w:val="auto"/>
        </w:rPr>
        <w:t xml:space="preserve"> de los lanzamientos por número de disparo de</w:t>
      </w:r>
      <w:r w:rsidR="00E16DF0" w:rsidRPr="00E16DF0">
        <w:rPr>
          <w:color w:val="auto"/>
        </w:rPr>
        <w:t xml:space="preserve"> un mismo futbolista</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9533F3">
        <w:rPr>
          <w:color w:val="auto"/>
        </w:rPr>
        <w:t>.</w:t>
      </w:r>
      <w:bookmarkEnd w:id="204"/>
    </w:p>
    <w:p w14:paraId="0156F7E5" w14:textId="46A3D551" w:rsidR="009533F3" w:rsidRPr="009533F3" w:rsidRDefault="009533F3" w:rsidP="007A11F1">
      <w:r w:rsidRPr="009533F3">
        <w:t>Para terminar de confirmar</w:t>
      </w:r>
      <w:r>
        <w:t xml:space="preserve"> la hipótesis se ha analizado la mejora para mismas zonas del campo como ya se ha hecho previamente a nivel de equipo. De nuevo se aprecia () como en la misma zona los valores crecen para cada disparo realizado pasando de un % de acierto en la Zona 2 del 21,59% en el primer disparo a un 31,47% en el cuarto, una mejoría muy notable. En el caso de la Zona 3, algo más alejada, la mejora es del 11,01% al 15,58%.</w:t>
      </w:r>
    </w:p>
    <w:p w14:paraId="146E75D1" w14:textId="163B65FC" w:rsidR="007F5E65" w:rsidRDefault="007F5E65" w:rsidP="007F5E65">
      <w:pPr>
        <w:jc w:val="center"/>
        <w:rPr>
          <w:b/>
          <w:bCs/>
        </w:rPr>
      </w:pPr>
      <w:r w:rsidRPr="007F5E65">
        <w:rPr>
          <w:b/>
          <w:bCs/>
          <w:noProof/>
        </w:rPr>
        <w:drawing>
          <wp:inline distT="0" distB="0" distL="0" distR="0" wp14:anchorId="60A10412" wp14:editId="0018DE9A">
            <wp:extent cx="4825716" cy="2880000"/>
            <wp:effectExtent l="0" t="0" r="0" b="0"/>
            <wp:docPr id="50" name="Imagen 50"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descr="Gráfico, Gráfico de líneas&#10;&#10;Descripción generada automáticament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3F7B1E0C" w14:textId="299927B6" w:rsidR="00EC0A83" w:rsidRPr="00313DE6" w:rsidRDefault="00E16DF0" w:rsidP="00313DE6">
      <w:pPr>
        <w:pStyle w:val="Descripcin"/>
        <w:jc w:val="center"/>
        <w:rPr>
          <w:b/>
          <w:bCs/>
          <w:color w:val="auto"/>
        </w:rPr>
      </w:pPr>
      <w:bookmarkStart w:id="205" w:name="_Toc82627959"/>
      <w:r w:rsidRPr="00E16DF0">
        <w:rPr>
          <w:color w:val="auto"/>
        </w:rPr>
        <w:t xml:space="preserve">Ilustración </w:t>
      </w:r>
      <w:r w:rsidRPr="00E16DF0">
        <w:rPr>
          <w:color w:val="auto"/>
        </w:rPr>
        <w:fldChar w:fldCharType="begin"/>
      </w:r>
      <w:r w:rsidRPr="00E16DF0">
        <w:rPr>
          <w:color w:val="auto"/>
        </w:rPr>
        <w:instrText xml:space="preserve"> SEQ Ilustración \* ARABIC </w:instrText>
      </w:r>
      <w:r w:rsidRPr="00E16DF0">
        <w:rPr>
          <w:color w:val="auto"/>
        </w:rPr>
        <w:fldChar w:fldCharType="separate"/>
      </w:r>
      <w:r w:rsidR="00960845">
        <w:rPr>
          <w:noProof/>
          <w:color w:val="auto"/>
        </w:rPr>
        <w:t>29</w:t>
      </w:r>
      <w:r w:rsidRPr="00E16DF0">
        <w:rPr>
          <w:color w:val="auto"/>
        </w:rPr>
        <w:fldChar w:fldCharType="end"/>
      </w:r>
      <w:r w:rsidRPr="00E16DF0">
        <w:rPr>
          <w:color w:val="auto"/>
        </w:rPr>
        <w:t>: % de acierto según número de lanzamiento para disparos en dos zonas del campo distintas para disparos de un mismo futbolista</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E16DF0">
        <w:rPr>
          <w:color w:val="auto"/>
        </w:rPr>
        <w:t>.</w:t>
      </w:r>
      <w:bookmarkEnd w:id="205"/>
    </w:p>
    <w:p w14:paraId="2410E56C" w14:textId="3B7A0E11" w:rsidR="00E16DF0" w:rsidRPr="001341A8" w:rsidRDefault="001341A8" w:rsidP="007A11F1">
      <w:r w:rsidRPr="001341A8">
        <w:t>Si pasamos el análisis del número de lanzamiento a los lanzamientos de penalti (</w:t>
      </w:r>
      <w:r w:rsidR="00E97025">
        <w:fldChar w:fldCharType="begin"/>
      </w:r>
      <w:r w:rsidR="00E97025">
        <w:instrText xml:space="preserve"> REF _Ref82514128 \h </w:instrText>
      </w:r>
      <w:r w:rsidR="00E97025">
        <w:fldChar w:fldCharType="separate"/>
      </w:r>
      <w:r w:rsidR="00E97025" w:rsidRPr="00F5126B">
        <w:t xml:space="preserve">Ilustración </w:t>
      </w:r>
      <w:r w:rsidR="00E97025" w:rsidRPr="00F5126B">
        <w:rPr>
          <w:noProof/>
        </w:rPr>
        <w:t>30</w:t>
      </w:r>
      <w:r w:rsidR="00E97025">
        <w:fldChar w:fldCharType="end"/>
      </w:r>
      <w:r w:rsidRPr="001341A8">
        <w:t>)</w:t>
      </w:r>
      <w:r>
        <w:t xml:space="preserve"> se comprueba que en este caso no ocurre lo mismo. Al tener menos disparo se han </w:t>
      </w:r>
      <w:r>
        <w:lastRenderedPageBreak/>
        <w:t>unificado el número de disparo en distintos paquetes. En el caso de los lanzamientos de penalti se aprecia que el % de acierto es mayor si el penalti es uno de los 10 primeros disparos del equipo que si es en los siguientes disparos.</w:t>
      </w:r>
      <w:r w:rsidR="0034655C">
        <w:t xml:space="preserve"> Este dato tiene relación con el hecho que el % de acierto también es menor durante la segunda mitad del partido como se ha explicado previamente.</w:t>
      </w:r>
    </w:p>
    <w:p w14:paraId="552CFB46" w14:textId="58A63B33" w:rsidR="007F5E65" w:rsidRDefault="00E16DF0" w:rsidP="007F5E65">
      <w:pPr>
        <w:jc w:val="center"/>
        <w:rPr>
          <w:b/>
          <w:bCs/>
        </w:rPr>
      </w:pPr>
      <w:r>
        <w:rPr>
          <w:b/>
          <w:bCs/>
          <w:noProof/>
        </w:rPr>
        <w:drawing>
          <wp:inline distT="0" distB="0" distL="0" distR="0" wp14:anchorId="17F1D86C" wp14:editId="340875AF">
            <wp:extent cx="2842643" cy="2664000"/>
            <wp:effectExtent l="0" t="0" r="0" b="0"/>
            <wp:docPr id="54" name="Imagen 5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Gráfico, Gráfico de barras&#10;&#10;Descripción generada automáticament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2643" cy="2664000"/>
                    </a:xfrm>
                    <a:prstGeom prst="rect">
                      <a:avLst/>
                    </a:prstGeom>
                    <a:noFill/>
                    <a:ln>
                      <a:noFill/>
                    </a:ln>
                  </pic:spPr>
                </pic:pic>
              </a:graphicData>
            </a:graphic>
          </wp:inline>
        </w:drawing>
      </w:r>
      <w:r w:rsidR="007F5E65">
        <w:rPr>
          <w:b/>
          <w:bCs/>
          <w:noProof/>
        </w:rPr>
        <w:drawing>
          <wp:inline distT="0" distB="0" distL="0" distR="0" wp14:anchorId="0A30BFC3" wp14:editId="452DA907">
            <wp:extent cx="2806977" cy="2664000"/>
            <wp:effectExtent l="0" t="0" r="0" b="0"/>
            <wp:docPr id="52" name="Imagen 5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Gráfico, Gráfico de barras&#10;&#10;Descripción generada automáticament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06977" cy="2664000"/>
                    </a:xfrm>
                    <a:prstGeom prst="rect">
                      <a:avLst/>
                    </a:prstGeom>
                    <a:noFill/>
                    <a:ln>
                      <a:noFill/>
                    </a:ln>
                  </pic:spPr>
                </pic:pic>
              </a:graphicData>
            </a:graphic>
          </wp:inline>
        </w:drawing>
      </w:r>
      <w:r w:rsidR="007F5E65" w:rsidRPr="007F5E65">
        <w:rPr>
          <w:b/>
          <w:bCs/>
        </w:rPr>
        <w:t xml:space="preserve"> </w:t>
      </w:r>
    </w:p>
    <w:p w14:paraId="7C3A06EA" w14:textId="321AADD1" w:rsidR="00F5126B" w:rsidRPr="00F5126B" w:rsidRDefault="00F5126B" w:rsidP="00F5126B">
      <w:pPr>
        <w:pStyle w:val="Descripcin"/>
        <w:jc w:val="center"/>
        <w:rPr>
          <w:b/>
          <w:bCs/>
          <w:color w:val="auto"/>
        </w:rPr>
      </w:pPr>
      <w:bookmarkStart w:id="206" w:name="_Ref82514128"/>
      <w:bookmarkStart w:id="207" w:name="_Toc82627960"/>
      <w:r w:rsidRPr="00F5126B">
        <w:rPr>
          <w:color w:val="auto"/>
        </w:rPr>
        <w:t xml:space="preserve">Ilustración </w:t>
      </w:r>
      <w:r w:rsidRPr="00F5126B">
        <w:rPr>
          <w:color w:val="auto"/>
        </w:rPr>
        <w:fldChar w:fldCharType="begin"/>
      </w:r>
      <w:r w:rsidRPr="00F5126B">
        <w:rPr>
          <w:color w:val="auto"/>
        </w:rPr>
        <w:instrText xml:space="preserve"> SEQ Ilustración \* ARABIC </w:instrText>
      </w:r>
      <w:r w:rsidRPr="00F5126B">
        <w:rPr>
          <w:color w:val="auto"/>
        </w:rPr>
        <w:fldChar w:fldCharType="separate"/>
      </w:r>
      <w:r w:rsidR="00960845">
        <w:rPr>
          <w:noProof/>
          <w:color w:val="auto"/>
        </w:rPr>
        <w:t>30</w:t>
      </w:r>
      <w:r w:rsidRPr="00F5126B">
        <w:rPr>
          <w:color w:val="auto"/>
        </w:rPr>
        <w:fldChar w:fldCharType="end"/>
      </w:r>
      <w:bookmarkEnd w:id="206"/>
      <w:r w:rsidRPr="00F5126B">
        <w:rPr>
          <w:color w:val="auto"/>
        </w:rPr>
        <w:t>: % de acierto en los lanzamientos de penalti según número de lanzamiento del equipo (izquierda) o del futbolista (derecha)</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F5126B">
        <w:rPr>
          <w:color w:val="auto"/>
        </w:rPr>
        <w:t>.</w:t>
      </w:r>
      <w:bookmarkEnd w:id="207"/>
    </w:p>
    <w:p w14:paraId="02409EBF" w14:textId="3C0E1FA4" w:rsidR="00EC0A83" w:rsidRDefault="0034655C" w:rsidP="007A11F1">
      <w:r w:rsidRPr="0034655C">
        <w:t>A nivel de jugador (</w:t>
      </w:r>
      <w:r w:rsidR="00E97025">
        <w:fldChar w:fldCharType="begin"/>
      </w:r>
      <w:r w:rsidR="00E97025">
        <w:instrText xml:space="preserve"> REF _Ref82514128 \h </w:instrText>
      </w:r>
      <w:r w:rsidR="00E97025">
        <w:fldChar w:fldCharType="separate"/>
      </w:r>
      <w:r w:rsidR="00E97025" w:rsidRPr="00F5126B">
        <w:t xml:space="preserve">Ilustración </w:t>
      </w:r>
      <w:r w:rsidR="00E97025" w:rsidRPr="00F5126B">
        <w:rPr>
          <w:noProof/>
        </w:rPr>
        <w:t>30</w:t>
      </w:r>
      <w:r w:rsidR="00E97025">
        <w:fldChar w:fldCharType="end"/>
      </w:r>
      <w:r w:rsidRPr="0034655C">
        <w:t xml:space="preserve">) se aprecia como el mayor acierto lo tienen los futbolistas cuyo </w:t>
      </w:r>
      <w:r>
        <w:t>lanzamiento</w:t>
      </w:r>
      <w:r w:rsidRPr="0034655C">
        <w:t xml:space="preserve"> de penalti es su primer disparo.</w:t>
      </w:r>
      <w:r>
        <w:t xml:space="preserve"> Este hecho tiene relación con que los primeros disparos del equipo tienen mayor acierto. Por otro lado, es interesante contrastarlo con el hecho que en el caso de ser el segundo disparo del futbolista es precisamente el momento donde menor % de acierto tienen. </w:t>
      </w:r>
      <w:r w:rsidR="005C71A3">
        <w:t>A partir del segundo tiro este porcentaje va creciendo. No hay ningún motivo aparente para que entender la razón de esta ventaja cuando el lanzamiento de penalti es el primer disparo, incluso popularmente se cree que hay más opciones de fallarlo cuando el futbolista acaba de salir al campo.</w:t>
      </w:r>
    </w:p>
    <w:p w14:paraId="04E0979F" w14:textId="2550AA99" w:rsidR="005C71A3" w:rsidRPr="005C71A3" w:rsidRDefault="005C71A3" w:rsidP="007A11F1">
      <w:pPr>
        <w:rPr>
          <w:b/>
          <w:bCs/>
        </w:rPr>
      </w:pPr>
      <w:r w:rsidRPr="005C71A3">
        <w:rPr>
          <w:b/>
          <w:bCs/>
        </w:rPr>
        <w:t>Resumen del análisis de las variables</w:t>
      </w:r>
    </w:p>
    <w:p w14:paraId="02DD1017" w14:textId="77777777" w:rsidR="008E0378" w:rsidRDefault="005C71A3" w:rsidP="00A81699">
      <w:r w:rsidRPr="005C71A3">
        <w:t>Con</w:t>
      </w:r>
      <w:r>
        <w:t xml:space="preserve"> este último análisis se da por concluida la etapa de análisis de nuevas variables. </w:t>
      </w:r>
    </w:p>
    <w:p w14:paraId="6469D4F5" w14:textId="75BF057D" w:rsidR="00A81699" w:rsidRDefault="005C71A3" w:rsidP="00A81699">
      <w:r>
        <w:t>Los resultados obtenidos demuestran principalmente que el % de acierto mejora durante las</w:t>
      </w:r>
      <w:r w:rsidR="008E0378">
        <w:t xml:space="preserve"> segundas partes de los partidos, especialmente debido a un aumento en la precisión de los disparos a medida que se realizan más disparos. En el caso de los lanzamientos de penalti, por el contrario, ocurre el efecto inverso.</w:t>
      </w:r>
    </w:p>
    <w:p w14:paraId="3C428306" w14:textId="7719D715" w:rsidR="008E0378" w:rsidRDefault="008E0378" w:rsidP="00A81699">
      <w:r>
        <w:t xml:space="preserve">También se ha apreciado un mayor acierto en los partidos de liga respecto a los torneos con eliminación (Mundial, </w:t>
      </w:r>
      <w:proofErr w:type="gramStart"/>
      <w:r>
        <w:t>Europeo</w:t>
      </w:r>
      <w:proofErr w:type="gramEnd"/>
      <w:r>
        <w:t xml:space="preserve">…) donde hay una mayor presión al no tener más </w:t>
      </w:r>
      <w:r>
        <w:lastRenderedPageBreak/>
        <w:t>oportunidades para lograr los objetivos. Dentro de una misma competición el % de acierto es superior a medida que avanza la temporada o el torneo.</w:t>
      </w:r>
    </w:p>
    <w:p w14:paraId="355D49D3" w14:textId="52AB0242" w:rsidR="001149D6" w:rsidRDefault="006105BB" w:rsidP="00A81699">
      <w:r>
        <w:t>En cuanto a</w:t>
      </w:r>
      <w:r w:rsidR="002539BD">
        <w:t xml:space="preserve"> las expulsiones comprobado que se tiene una mayor precisión cuando el equipo atacante tiene un jugador más y se tiene una menor precisión cuando es el caso contrario. Los equipos</w:t>
      </w:r>
    </w:p>
    <w:p w14:paraId="3D86CAEA" w14:textId="77777777" w:rsidR="008E0378" w:rsidRDefault="008E0378" w:rsidP="00A81699">
      <w:r>
        <w:t xml:space="preserve">El factor campo, popularmente otorgado al equipo local respecto al visitante, es muy pequeño e incluso es favorable al equipo visitante en el caso de los lanzamientos de penalti. </w:t>
      </w:r>
    </w:p>
    <w:p w14:paraId="423D5624" w14:textId="1995E1F3" w:rsidR="008E0378" w:rsidRDefault="008E0378" w:rsidP="00A81699">
      <w:r>
        <w:t xml:space="preserve">Esta pequeña ventaja para el equipo local puede ser fruto de un mayor número de disparos por partido respecto al visitante dado que se ha comprobado que </w:t>
      </w:r>
      <w:r w:rsidR="001149D6">
        <w:t>cuanto mayor es el número de disparos realizados mayor es la precisión media de estos</w:t>
      </w:r>
      <w:r>
        <w:t>.</w:t>
      </w:r>
      <w:r w:rsidR="001149D6">
        <w:t xml:space="preserve"> Esto ocurre por dos motivos; por un </w:t>
      </w:r>
      <w:r w:rsidR="00313DE6">
        <w:t>lado,</w:t>
      </w:r>
      <w:r w:rsidR="001149D6">
        <w:t xml:space="preserve"> cada vez se realizan disparos más cercanos durante el partido y a partir de las Zonas de disparo se ha visto que para disparos desde ubicaciones cercanas cada disparo tiene una mayor precisión que los anteriores. A nivel de un futbolista individualmente ocurre lo mismo e incluso la mejora en la precisión es mayor.</w:t>
      </w:r>
    </w:p>
    <w:p w14:paraId="2609E1F3" w14:textId="77777777" w:rsidR="00313DE6" w:rsidRPr="005C71A3" w:rsidRDefault="00313DE6" w:rsidP="00A81699"/>
    <w:p w14:paraId="29E3F6AC" w14:textId="4D2B46A7" w:rsidR="00431739" w:rsidRDefault="00431739" w:rsidP="00431739">
      <w:pPr>
        <w:pStyle w:val="Ttulo2"/>
        <w:rPr>
          <w:rFonts w:eastAsia="Times New Roman"/>
          <w:lang w:eastAsia="es-ES"/>
        </w:rPr>
      </w:pPr>
      <w:bookmarkStart w:id="208" w:name="_Toc82627996"/>
      <w:r>
        <w:rPr>
          <w:rFonts w:eastAsia="Times New Roman"/>
          <w:lang w:eastAsia="es-ES"/>
        </w:rPr>
        <w:t>5.2 Análisis de los modelos obtenidos</w:t>
      </w:r>
      <w:bookmarkEnd w:id="208"/>
    </w:p>
    <w:p w14:paraId="6BECBCFF" w14:textId="77777777" w:rsidR="007A4D92" w:rsidRDefault="007A4D92" w:rsidP="007A4D92">
      <w:pPr>
        <w:rPr>
          <w:lang w:eastAsia="es-ES"/>
        </w:rPr>
      </w:pPr>
      <w:r>
        <w:rPr>
          <w:lang w:eastAsia="es-ES"/>
        </w:rPr>
        <w:t>Una vez analizadas las variables añadidas se ha analizado los distintos modelos elaborados.</w:t>
      </w:r>
    </w:p>
    <w:p w14:paraId="741B7ABE" w14:textId="77777777" w:rsidR="007A4D92" w:rsidRPr="00F66CBA" w:rsidRDefault="007A4D92" w:rsidP="007A4D92">
      <w:pPr>
        <w:rPr>
          <w:b/>
          <w:bCs/>
          <w:lang w:eastAsia="es-ES"/>
        </w:rPr>
      </w:pPr>
      <w:r w:rsidRPr="00F66CBA">
        <w:rPr>
          <w:b/>
          <w:bCs/>
          <w:lang w:eastAsia="es-ES"/>
        </w:rPr>
        <w:t>Modelos generado</w:t>
      </w:r>
      <w:r>
        <w:rPr>
          <w:b/>
          <w:bCs/>
          <w:lang w:eastAsia="es-ES"/>
        </w:rPr>
        <w:t>s</w:t>
      </w:r>
      <w:r w:rsidRPr="00F66CBA">
        <w:rPr>
          <w:b/>
          <w:bCs/>
          <w:lang w:eastAsia="es-ES"/>
        </w:rPr>
        <w:t xml:space="preserve"> para lanzamientos que no son de penalti</w:t>
      </w:r>
    </w:p>
    <w:p w14:paraId="62D53FF7" w14:textId="0DCC058E" w:rsidR="00B92E28" w:rsidRDefault="007A4D92" w:rsidP="007A4D92">
      <w:pPr>
        <w:rPr>
          <w:lang w:eastAsia="es-ES"/>
        </w:rPr>
      </w:pPr>
      <w:r>
        <w:rPr>
          <w:lang w:eastAsia="es-ES"/>
        </w:rPr>
        <w:t xml:space="preserve">Primero de todo se comparan las distintas métricas (ver el apartado </w:t>
      </w:r>
      <w:r>
        <w:rPr>
          <w:lang w:eastAsia="es-ES"/>
        </w:rPr>
        <w:fldChar w:fldCharType="begin"/>
      </w:r>
      <w:r>
        <w:rPr>
          <w:lang w:eastAsia="es-ES"/>
        </w:rPr>
        <w:instrText xml:space="preserve"> REF _Ref82192678 \h </w:instrText>
      </w:r>
      <w:r>
        <w:rPr>
          <w:lang w:eastAsia="es-ES"/>
        </w:rPr>
      </w:r>
      <w:r>
        <w:rPr>
          <w:lang w:eastAsia="es-ES"/>
        </w:rPr>
        <w:fldChar w:fldCharType="separate"/>
      </w:r>
      <w:r>
        <w:t>4.4.1</w:t>
      </w:r>
      <w:r>
        <w:rPr>
          <w:lang w:eastAsia="es-ES"/>
        </w:rPr>
        <w:fldChar w:fldCharType="end"/>
      </w:r>
      <w:r>
        <w:rPr>
          <w:lang w:eastAsia="es-ES"/>
        </w:rPr>
        <w:t>) de cada modelo para decidir cuál de todos ellos es mejor. A continuación (</w:t>
      </w:r>
      <w:r>
        <w:rPr>
          <w:lang w:eastAsia="es-ES"/>
        </w:rPr>
        <w:fldChar w:fldCharType="begin"/>
      </w:r>
      <w:r>
        <w:rPr>
          <w:lang w:eastAsia="es-ES"/>
        </w:rPr>
        <w:instrText xml:space="preserve"> REF _Ref82527629 \h </w:instrText>
      </w:r>
      <w:r>
        <w:rPr>
          <w:lang w:eastAsia="es-ES"/>
        </w:rPr>
      </w:r>
      <w:r>
        <w:rPr>
          <w:lang w:eastAsia="es-ES"/>
        </w:rPr>
        <w:fldChar w:fldCharType="separate"/>
      </w:r>
      <w:r w:rsidRPr="007C25EA">
        <w:t xml:space="preserve">Tabla </w:t>
      </w:r>
      <w:r w:rsidRPr="007C25EA">
        <w:rPr>
          <w:noProof/>
        </w:rPr>
        <w:t>9</w:t>
      </w:r>
      <w:r>
        <w:rPr>
          <w:lang w:eastAsia="es-ES"/>
        </w:rPr>
        <w:fldChar w:fldCharType="end"/>
      </w:r>
      <w:r>
        <w:rPr>
          <w:lang w:eastAsia="es-ES"/>
        </w:rPr>
        <w:t>) se muestran los resultados obtenidos:</w:t>
      </w:r>
    </w:p>
    <w:tbl>
      <w:tblPr>
        <w:tblStyle w:val="Tablaconcuadrcula5oscura-nfasis2"/>
        <w:tblW w:w="5000" w:type="pct"/>
        <w:tblLook w:val="04A0" w:firstRow="1" w:lastRow="0" w:firstColumn="1" w:lastColumn="0" w:noHBand="0" w:noVBand="1"/>
      </w:tblPr>
      <w:tblGrid>
        <w:gridCol w:w="2081"/>
        <w:gridCol w:w="1288"/>
        <w:gridCol w:w="1566"/>
        <w:gridCol w:w="1413"/>
        <w:gridCol w:w="1692"/>
        <w:gridCol w:w="1246"/>
      </w:tblGrid>
      <w:tr w:rsidR="00B92E28" w14:paraId="7AFA7478" w14:textId="7E712C49" w:rsidTr="00B92E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0" w:type="pct"/>
          </w:tcPr>
          <w:p w14:paraId="070C9F94" w14:textId="77777777" w:rsidR="00B92E28" w:rsidRDefault="00B92E28" w:rsidP="00105F3F">
            <w:pPr>
              <w:jc w:val="center"/>
              <w:rPr>
                <w:lang w:eastAsia="es-ES"/>
              </w:rPr>
            </w:pPr>
          </w:p>
        </w:tc>
        <w:tc>
          <w:tcPr>
            <w:tcW w:w="693" w:type="pct"/>
            <w:vAlign w:val="center"/>
          </w:tcPr>
          <w:p w14:paraId="4DAF9A1B" w14:textId="77777777"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r w:rsidRPr="00134C3A">
              <w:rPr>
                <w:lang w:eastAsia="es-ES"/>
              </w:rPr>
              <w:t>Log-</w:t>
            </w:r>
            <w:proofErr w:type="spellStart"/>
            <w:r w:rsidRPr="00134C3A">
              <w:rPr>
                <w:lang w:eastAsia="es-ES"/>
              </w:rPr>
              <w:t>loss</w:t>
            </w:r>
            <w:proofErr w:type="spellEnd"/>
          </w:p>
          <w:p w14:paraId="0A52B1E2" w14:textId="1D973A98"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sidRPr="00134C3A">
              <w:rPr>
                <w:lang w:eastAsia="es-ES"/>
              </w:rPr>
              <w:t>(</w:t>
            </w:r>
            <w:r w:rsidRPr="00134C3A">
              <w:rPr>
                <w:rFonts w:cs="Arial"/>
                <w:lang w:eastAsia="es-ES"/>
              </w:rPr>
              <w:t>↓)</w:t>
            </w:r>
          </w:p>
        </w:tc>
        <w:tc>
          <w:tcPr>
            <w:tcW w:w="843" w:type="pct"/>
            <w:vAlign w:val="center"/>
          </w:tcPr>
          <w:p w14:paraId="1AA15FC2" w14:textId="77777777"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proofErr w:type="spellStart"/>
            <w:r>
              <w:rPr>
                <w:lang w:eastAsia="es-ES"/>
              </w:rPr>
              <w:t>Brier</w:t>
            </w:r>
            <w:proofErr w:type="spellEnd"/>
            <w:r>
              <w:rPr>
                <w:lang w:eastAsia="es-ES"/>
              </w:rPr>
              <w:t xml:space="preserve"> score</w:t>
            </w:r>
          </w:p>
          <w:p w14:paraId="217ED8A9" w14:textId="09B9092B"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sidRPr="00134C3A">
              <w:rPr>
                <w:lang w:eastAsia="es-ES"/>
              </w:rPr>
              <w:t>(</w:t>
            </w:r>
            <w:r w:rsidRPr="00134C3A">
              <w:rPr>
                <w:rFonts w:cs="Arial"/>
                <w:lang w:eastAsia="es-ES"/>
              </w:rPr>
              <w:t>↓)</w:t>
            </w:r>
          </w:p>
        </w:tc>
        <w:tc>
          <w:tcPr>
            <w:tcW w:w="761" w:type="pct"/>
            <w:vAlign w:val="center"/>
          </w:tcPr>
          <w:p w14:paraId="554FCE5D" w14:textId="77777777"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r>
              <w:rPr>
                <w:lang w:eastAsia="es-ES"/>
              </w:rPr>
              <w:t>ROC AUC</w:t>
            </w:r>
          </w:p>
          <w:p w14:paraId="1A4A8FA8" w14:textId="5C7A27A5"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Pr>
                <w:lang w:eastAsia="es-ES"/>
              </w:rPr>
              <w:t>(</w:t>
            </w:r>
            <w:r>
              <w:rPr>
                <w:rFonts w:cs="Arial"/>
                <w:lang w:eastAsia="es-ES"/>
              </w:rPr>
              <w:t>↑)</w:t>
            </w:r>
          </w:p>
        </w:tc>
        <w:tc>
          <w:tcPr>
            <w:tcW w:w="911" w:type="pct"/>
            <w:vAlign w:val="center"/>
          </w:tcPr>
          <w:p w14:paraId="3F1F59C5" w14:textId="77777777"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r>
              <w:rPr>
                <w:lang w:eastAsia="es-ES"/>
              </w:rPr>
              <w:t>McFadden’s</w:t>
            </w:r>
          </w:p>
          <w:p w14:paraId="3975E5B7" w14:textId="1F774F06"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Pr>
                <w:lang w:eastAsia="es-ES"/>
              </w:rPr>
              <w:t>R</w:t>
            </w:r>
            <w:r>
              <w:rPr>
                <w:vertAlign w:val="superscript"/>
                <w:lang w:eastAsia="es-ES"/>
              </w:rPr>
              <w:t>2</w:t>
            </w:r>
            <w:r>
              <w:rPr>
                <w:lang w:eastAsia="es-ES"/>
              </w:rPr>
              <w:t xml:space="preserve"> (</w:t>
            </w:r>
            <w:r>
              <w:rPr>
                <w:rFonts w:cs="Arial"/>
                <w:lang w:eastAsia="es-ES"/>
              </w:rPr>
              <w:t>↑)</w:t>
            </w:r>
          </w:p>
        </w:tc>
        <w:tc>
          <w:tcPr>
            <w:tcW w:w="671" w:type="pct"/>
          </w:tcPr>
          <w:p w14:paraId="1D981F60" w14:textId="77777777"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r>
              <w:rPr>
                <w:lang w:eastAsia="es-ES"/>
              </w:rPr>
              <w:t>Tiempo</w:t>
            </w:r>
          </w:p>
          <w:p w14:paraId="56BCE17B" w14:textId="7D93790F"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sidRPr="00134C3A">
              <w:rPr>
                <w:lang w:eastAsia="es-ES"/>
              </w:rPr>
              <w:t>(</w:t>
            </w:r>
            <w:r w:rsidRPr="00134C3A">
              <w:rPr>
                <w:rFonts w:cs="Arial"/>
                <w:lang w:eastAsia="es-ES"/>
              </w:rPr>
              <w:t>↓)</w:t>
            </w:r>
          </w:p>
        </w:tc>
      </w:tr>
      <w:tr w:rsidR="00B92E28" w14:paraId="430D1996" w14:textId="27231A5B" w:rsidTr="00B92E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0" w:type="pct"/>
          </w:tcPr>
          <w:p w14:paraId="75531B5F" w14:textId="558BAEEF" w:rsidR="00B92E28" w:rsidRPr="00134C3A" w:rsidRDefault="00B92E28" w:rsidP="00105F3F">
            <w:pPr>
              <w:rPr>
                <w:lang w:eastAsia="es-ES"/>
              </w:rPr>
            </w:pPr>
            <w:r>
              <w:rPr>
                <w:lang w:eastAsia="es-ES"/>
              </w:rPr>
              <w:t>Regresión Log.</w:t>
            </w:r>
          </w:p>
        </w:tc>
        <w:tc>
          <w:tcPr>
            <w:tcW w:w="693" w:type="pct"/>
          </w:tcPr>
          <w:p w14:paraId="104E0E6A" w14:textId="77777777" w:rsidR="00B92E28" w:rsidRDefault="00B92E28"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481178">
              <w:rPr>
                <w:lang w:eastAsia="es-ES"/>
              </w:rPr>
              <w:t>0</w:t>
            </w:r>
            <w:r>
              <w:rPr>
                <w:lang w:eastAsia="es-ES"/>
              </w:rPr>
              <w:t>,</w:t>
            </w:r>
            <w:r w:rsidRPr="00481178">
              <w:rPr>
                <w:lang w:eastAsia="es-ES"/>
              </w:rPr>
              <w:t>2847</w:t>
            </w:r>
          </w:p>
        </w:tc>
        <w:tc>
          <w:tcPr>
            <w:tcW w:w="843" w:type="pct"/>
          </w:tcPr>
          <w:p w14:paraId="1D8BB893" w14:textId="54AFE6CB" w:rsidR="00B92E28" w:rsidRDefault="00B92E28"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481178">
              <w:rPr>
                <w:lang w:eastAsia="es-ES"/>
              </w:rPr>
              <w:t>0</w:t>
            </w:r>
            <w:r>
              <w:rPr>
                <w:lang w:eastAsia="es-ES"/>
              </w:rPr>
              <w:t>,</w:t>
            </w:r>
            <w:r w:rsidRPr="00481178">
              <w:rPr>
                <w:lang w:eastAsia="es-ES"/>
              </w:rPr>
              <w:t>082</w:t>
            </w:r>
            <w:r>
              <w:rPr>
                <w:lang w:eastAsia="es-ES"/>
              </w:rPr>
              <w:t>2</w:t>
            </w:r>
          </w:p>
        </w:tc>
        <w:tc>
          <w:tcPr>
            <w:tcW w:w="761" w:type="pct"/>
          </w:tcPr>
          <w:p w14:paraId="14349E7F" w14:textId="7CD81E5B" w:rsidR="00B92E28" w:rsidRPr="00531E5A" w:rsidRDefault="00B92E28" w:rsidP="00105F3F">
            <w:pPr>
              <w:jc w:val="center"/>
              <w:cnfStyle w:val="000000100000" w:firstRow="0" w:lastRow="0" w:firstColumn="0" w:lastColumn="0" w:oddVBand="0" w:evenVBand="0" w:oddHBand="1" w:evenHBand="0" w:firstRowFirstColumn="0" w:firstRowLastColumn="0" w:lastRowFirstColumn="0" w:lastRowLastColumn="0"/>
              <w:rPr>
                <w:b/>
                <w:bCs/>
                <w:lang w:eastAsia="es-ES"/>
              </w:rPr>
            </w:pPr>
            <w:r w:rsidRPr="00481178">
              <w:rPr>
                <w:lang w:eastAsia="es-ES"/>
              </w:rPr>
              <w:t>0</w:t>
            </w:r>
            <w:r>
              <w:rPr>
                <w:lang w:eastAsia="es-ES"/>
              </w:rPr>
              <w:t>,</w:t>
            </w:r>
            <w:r w:rsidRPr="00481178">
              <w:rPr>
                <w:lang w:eastAsia="es-ES"/>
              </w:rPr>
              <w:t>781</w:t>
            </w:r>
            <w:r>
              <w:rPr>
                <w:lang w:eastAsia="es-ES"/>
              </w:rPr>
              <w:t>7</w:t>
            </w:r>
          </w:p>
        </w:tc>
        <w:tc>
          <w:tcPr>
            <w:tcW w:w="911" w:type="pct"/>
          </w:tcPr>
          <w:p w14:paraId="41B11F5D" w14:textId="19DB992F" w:rsidR="00B92E28" w:rsidRDefault="00B92E28"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481178">
              <w:rPr>
                <w:lang w:eastAsia="es-ES"/>
              </w:rPr>
              <w:t>0</w:t>
            </w:r>
            <w:r>
              <w:rPr>
                <w:lang w:eastAsia="es-ES"/>
              </w:rPr>
              <w:t>,</w:t>
            </w:r>
            <w:r w:rsidRPr="00481178">
              <w:rPr>
                <w:lang w:eastAsia="es-ES"/>
              </w:rPr>
              <w:t>158</w:t>
            </w:r>
            <w:r>
              <w:rPr>
                <w:lang w:eastAsia="es-ES"/>
              </w:rPr>
              <w:t>4</w:t>
            </w:r>
          </w:p>
        </w:tc>
        <w:tc>
          <w:tcPr>
            <w:tcW w:w="671" w:type="pct"/>
          </w:tcPr>
          <w:p w14:paraId="08B6D367" w14:textId="606BB2D2" w:rsidR="00B92E28" w:rsidRPr="00D239AA" w:rsidRDefault="00B92E28"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531E5A">
              <w:rPr>
                <w:b/>
                <w:bCs/>
                <w:lang w:eastAsia="es-ES"/>
              </w:rPr>
              <w:t>00:00:04</w:t>
            </w:r>
          </w:p>
        </w:tc>
      </w:tr>
      <w:tr w:rsidR="00B92E28" w14:paraId="0E811EAB" w14:textId="68D8CEB0" w:rsidTr="00B92E28">
        <w:tc>
          <w:tcPr>
            <w:cnfStyle w:val="001000000000" w:firstRow="0" w:lastRow="0" w:firstColumn="1" w:lastColumn="0" w:oddVBand="0" w:evenVBand="0" w:oddHBand="0" w:evenHBand="0" w:firstRowFirstColumn="0" w:firstRowLastColumn="0" w:lastRowFirstColumn="0" w:lastRowLastColumn="0"/>
            <w:tcW w:w="1120" w:type="pct"/>
          </w:tcPr>
          <w:p w14:paraId="689B716C" w14:textId="0A5D0D35" w:rsidR="00B92E28" w:rsidRDefault="00B92E28" w:rsidP="00105F3F">
            <w:pPr>
              <w:rPr>
                <w:lang w:eastAsia="es-ES"/>
              </w:rPr>
            </w:pPr>
            <w:proofErr w:type="spellStart"/>
            <w:r>
              <w:rPr>
                <w:lang w:eastAsia="es-ES"/>
              </w:rPr>
              <w:t>LightGBM</w:t>
            </w:r>
            <w:proofErr w:type="spellEnd"/>
          </w:p>
        </w:tc>
        <w:tc>
          <w:tcPr>
            <w:tcW w:w="693" w:type="pct"/>
          </w:tcPr>
          <w:p w14:paraId="2E5B2596" w14:textId="4BE7DBFB" w:rsidR="00B92E28" w:rsidRDefault="00B92E28"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2854</w:t>
            </w:r>
          </w:p>
        </w:tc>
        <w:tc>
          <w:tcPr>
            <w:tcW w:w="843" w:type="pct"/>
          </w:tcPr>
          <w:p w14:paraId="79BDADCD" w14:textId="31476E23" w:rsidR="00B92E28" w:rsidRDefault="00B92E28"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081</w:t>
            </w:r>
            <w:r>
              <w:rPr>
                <w:lang w:eastAsia="es-ES"/>
              </w:rPr>
              <w:t>8</w:t>
            </w:r>
          </w:p>
        </w:tc>
        <w:tc>
          <w:tcPr>
            <w:tcW w:w="761" w:type="pct"/>
          </w:tcPr>
          <w:p w14:paraId="7CC18828" w14:textId="5C86A757" w:rsidR="00B92E28" w:rsidRPr="00531E5A" w:rsidRDefault="00B92E28" w:rsidP="00105F3F">
            <w:pPr>
              <w:jc w:val="center"/>
              <w:cnfStyle w:val="000000000000" w:firstRow="0" w:lastRow="0" w:firstColumn="0" w:lastColumn="0" w:oddVBand="0" w:evenVBand="0" w:oddHBand="0" w:evenHBand="0" w:firstRowFirstColumn="0" w:firstRowLastColumn="0" w:lastRowFirstColumn="0" w:lastRowLastColumn="0"/>
              <w:rPr>
                <w:b/>
                <w:bCs/>
                <w:lang w:eastAsia="es-ES"/>
              </w:rPr>
            </w:pPr>
            <w:r w:rsidRPr="00D239AA">
              <w:rPr>
                <w:lang w:eastAsia="es-ES"/>
              </w:rPr>
              <w:t>0</w:t>
            </w:r>
            <w:r>
              <w:rPr>
                <w:lang w:eastAsia="es-ES"/>
              </w:rPr>
              <w:t>,</w:t>
            </w:r>
            <w:r w:rsidRPr="00D239AA">
              <w:rPr>
                <w:lang w:eastAsia="es-ES"/>
              </w:rPr>
              <w:t>785</w:t>
            </w:r>
            <w:r>
              <w:rPr>
                <w:lang w:eastAsia="es-ES"/>
              </w:rPr>
              <w:t>5</w:t>
            </w:r>
          </w:p>
        </w:tc>
        <w:tc>
          <w:tcPr>
            <w:tcW w:w="911" w:type="pct"/>
          </w:tcPr>
          <w:p w14:paraId="27915BF2" w14:textId="23977E70" w:rsidR="00B92E28" w:rsidRDefault="00B92E28"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156</w:t>
            </w:r>
            <w:r>
              <w:rPr>
                <w:lang w:eastAsia="es-ES"/>
              </w:rPr>
              <w:t>3</w:t>
            </w:r>
          </w:p>
        </w:tc>
        <w:tc>
          <w:tcPr>
            <w:tcW w:w="671" w:type="pct"/>
          </w:tcPr>
          <w:p w14:paraId="607E1F96" w14:textId="35F31A6C" w:rsidR="00B92E28" w:rsidRPr="00D239AA" w:rsidRDefault="00B92E28"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Pr>
                <w:lang w:eastAsia="es-ES"/>
              </w:rPr>
              <w:t>00:30:13</w:t>
            </w:r>
          </w:p>
        </w:tc>
      </w:tr>
      <w:tr w:rsidR="00B92E28" w14:paraId="33D51A0E" w14:textId="618E9BAD" w:rsidTr="00B92E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0" w:type="pct"/>
          </w:tcPr>
          <w:p w14:paraId="0A82521A" w14:textId="4C3C3581" w:rsidR="00B92E28" w:rsidRPr="00134C3A" w:rsidRDefault="00B92E28" w:rsidP="00105F3F">
            <w:pPr>
              <w:rPr>
                <w:lang w:eastAsia="es-ES"/>
              </w:rPr>
            </w:pPr>
            <w:proofErr w:type="spellStart"/>
            <w:r>
              <w:rPr>
                <w:lang w:eastAsia="es-ES"/>
              </w:rPr>
              <w:t>XGBoost</w:t>
            </w:r>
            <w:proofErr w:type="spellEnd"/>
            <w:r>
              <w:rPr>
                <w:lang w:eastAsia="es-ES"/>
              </w:rPr>
              <w:t xml:space="preserve"> </w:t>
            </w:r>
          </w:p>
        </w:tc>
        <w:tc>
          <w:tcPr>
            <w:tcW w:w="693" w:type="pct"/>
          </w:tcPr>
          <w:p w14:paraId="449469F7" w14:textId="3A6C3DF9" w:rsidR="00B92E28" w:rsidRDefault="00B92E28"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531E5A">
              <w:rPr>
                <w:b/>
                <w:bCs/>
                <w:lang w:eastAsia="es-ES"/>
              </w:rPr>
              <w:t>0,2810</w:t>
            </w:r>
          </w:p>
        </w:tc>
        <w:tc>
          <w:tcPr>
            <w:tcW w:w="843" w:type="pct"/>
          </w:tcPr>
          <w:p w14:paraId="0CB1FD41" w14:textId="28595ADB" w:rsidR="00B92E28" w:rsidRDefault="00B92E28"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531E5A">
              <w:rPr>
                <w:b/>
                <w:bCs/>
                <w:lang w:eastAsia="es-ES"/>
              </w:rPr>
              <w:t>0,0814</w:t>
            </w:r>
          </w:p>
        </w:tc>
        <w:tc>
          <w:tcPr>
            <w:tcW w:w="761" w:type="pct"/>
          </w:tcPr>
          <w:p w14:paraId="234D55E5" w14:textId="61476913" w:rsidR="00B92E28" w:rsidRPr="00531E5A" w:rsidRDefault="00B92E28" w:rsidP="00105F3F">
            <w:pPr>
              <w:jc w:val="center"/>
              <w:cnfStyle w:val="000000100000" w:firstRow="0" w:lastRow="0" w:firstColumn="0" w:lastColumn="0" w:oddVBand="0" w:evenVBand="0" w:oddHBand="1" w:evenHBand="0" w:firstRowFirstColumn="0" w:firstRowLastColumn="0" w:lastRowFirstColumn="0" w:lastRowLastColumn="0"/>
              <w:rPr>
                <w:b/>
                <w:bCs/>
                <w:lang w:eastAsia="es-ES"/>
              </w:rPr>
            </w:pPr>
            <w:r w:rsidRPr="00531E5A">
              <w:rPr>
                <w:b/>
                <w:bCs/>
                <w:lang w:eastAsia="es-ES"/>
              </w:rPr>
              <w:t>0,7912</w:t>
            </w:r>
          </w:p>
        </w:tc>
        <w:tc>
          <w:tcPr>
            <w:tcW w:w="911" w:type="pct"/>
          </w:tcPr>
          <w:p w14:paraId="68E4FD44" w14:textId="0A567291" w:rsidR="00B92E28" w:rsidRDefault="00B92E28"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531E5A">
              <w:rPr>
                <w:b/>
                <w:bCs/>
                <w:lang w:eastAsia="es-ES"/>
              </w:rPr>
              <w:t>0,1694</w:t>
            </w:r>
          </w:p>
        </w:tc>
        <w:tc>
          <w:tcPr>
            <w:tcW w:w="671" w:type="pct"/>
          </w:tcPr>
          <w:p w14:paraId="36F7220D" w14:textId="7C128B31" w:rsidR="00B92E28" w:rsidRPr="00D239AA" w:rsidRDefault="00B92E28"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Pr>
                <w:lang w:eastAsia="es-ES"/>
              </w:rPr>
              <w:t>1:03:48</w:t>
            </w:r>
          </w:p>
        </w:tc>
      </w:tr>
      <w:tr w:rsidR="00B92E28" w14:paraId="2C609036" w14:textId="41E21D45" w:rsidTr="00B92E28">
        <w:tc>
          <w:tcPr>
            <w:cnfStyle w:val="001000000000" w:firstRow="0" w:lastRow="0" w:firstColumn="1" w:lastColumn="0" w:oddVBand="0" w:evenVBand="0" w:oddHBand="0" w:evenHBand="0" w:firstRowFirstColumn="0" w:firstRowLastColumn="0" w:lastRowFirstColumn="0" w:lastRowLastColumn="0"/>
            <w:tcW w:w="1120" w:type="pct"/>
          </w:tcPr>
          <w:p w14:paraId="11556AB3" w14:textId="4386F1E0" w:rsidR="00B92E28" w:rsidRDefault="00B92E28" w:rsidP="00105F3F">
            <w:pPr>
              <w:rPr>
                <w:lang w:eastAsia="es-ES"/>
              </w:rPr>
            </w:pPr>
            <w:proofErr w:type="spellStart"/>
            <w:r>
              <w:rPr>
                <w:lang w:eastAsia="es-ES"/>
              </w:rPr>
              <w:t>Random</w:t>
            </w:r>
            <w:proofErr w:type="spellEnd"/>
            <w:r>
              <w:rPr>
                <w:lang w:eastAsia="es-ES"/>
              </w:rPr>
              <w:t xml:space="preserve"> Forest</w:t>
            </w:r>
          </w:p>
        </w:tc>
        <w:tc>
          <w:tcPr>
            <w:tcW w:w="693" w:type="pct"/>
          </w:tcPr>
          <w:p w14:paraId="14EAFFD0" w14:textId="224AC619" w:rsidR="00B92E28" w:rsidRDefault="00B92E28"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285</w:t>
            </w:r>
            <w:r>
              <w:rPr>
                <w:lang w:eastAsia="es-ES"/>
              </w:rPr>
              <w:t>8</w:t>
            </w:r>
          </w:p>
        </w:tc>
        <w:tc>
          <w:tcPr>
            <w:tcW w:w="843" w:type="pct"/>
          </w:tcPr>
          <w:p w14:paraId="16649D8A" w14:textId="0F4FB7E7" w:rsidR="00B92E28" w:rsidRDefault="00B92E28"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082</w:t>
            </w:r>
            <w:r>
              <w:rPr>
                <w:lang w:eastAsia="es-ES"/>
              </w:rPr>
              <w:t>4</w:t>
            </w:r>
          </w:p>
        </w:tc>
        <w:tc>
          <w:tcPr>
            <w:tcW w:w="761" w:type="pct"/>
          </w:tcPr>
          <w:p w14:paraId="2CFC7BD8" w14:textId="3A538A38" w:rsidR="00B92E28" w:rsidRPr="00531E5A" w:rsidRDefault="00B92E28" w:rsidP="00105F3F">
            <w:pPr>
              <w:jc w:val="center"/>
              <w:cnfStyle w:val="000000000000" w:firstRow="0" w:lastRow="0" w:firstColumn="0" w:lastColumn="0" w:oddVBand="0" w:evenVBand="0" w:oddHBand="0" w:evenHBand="0" w:firstRowFirstColumn="0" w:firstRowLastColumn="0" w:lastRowFirstColumn="0" w:lastRowLastColumn="0"/>
              <w:rPr>
                <w:b/>
                <w:bCs/>
                <w:lang w:eastAsia="es-ES"/>
              </w:rPr>
            </w:pPr>
            <w:r w:rsidRPr="00D239AA">
              <w:rPr>
                <w:lang w:eastAsia="es-ES"/>
              </w:rPr>
              <w:t>0</w:t>
            </w:r>
            <w:r>
              <w:rPr>
                <w:lang w:eastAsia="es-ES"/>
              </w:rPr>
              <w:t>,</w:t>
            </w:r>
            <w:r w:rsidRPr="00D239AA">
              <w:rPr>
                <w:lang w:eastAsia="es-ES"/>
              </w:rPr>
              <w:t>778</w:t>
            </w:r>
            <w:r>
              <w:rPr>
                <w:lang w:eastAsia="es-ES"/>
              </w:rPr>
              <w:t>8</w:t>
            </w:r>
          </w:p>
        </w:tc>
        <w:tc>
          <w:tcPr>
            <w:tcW w:w="911" w:type="pct"/>
          </w:tcPr>
          <w:p w14:paraId="6D27D699" w14:textId="75885A61" w:rsidR="00B92E28" w:rsidRDefault="00B92E28"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1553</w:t>
            </w:r>
          </w:p>
        </w:tc>
        <w:tc>
          <w:tcPr>
            <w:tcW w:w="671" w:type="pct"/>
          </w:tcPr>
          <w:p w14:paraId="1A89C406" w14:textId="79352A71" w:rsidR="00B92E28" w:rsidRPr="00D239AA" w:rsidRDefault="00B92E28"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Pr>
                <w:lang w:eastAsia="es-ES"/>
              </w:rPr>
              <w:t>01:33:46</w:t>
            </w:r>
          </w:p>
        </w:tc>
      </w:tr>
    </w:tbl>
    <w:p w14:paraId="5B269319" w14:textId="662934EC" w:rsidR="007A4D92" w:rsidRPr="007C25EA" w:rsidRDefault="007A4D92" w:rsidP="007A4D92">
      <w:pPr>
        <w:pStyle w:val="Descripcin"/>
        <w:jc w:val="center"/>
        <w:rPr>
          <w:color w:val="auto"/>
          <w:lang w:eastAsia="es-ES"/>
        </w:rPr>
      </w:pPr>
      <w:bookmarkStart w:id="209" w:name="_Ref82527629"/>
      <w:bookmarkStart w:id="210" w:name="_Toc82627928"/>
      <w:r w:rsidRPr="007C25EA">
        <w:rPr>
          <w:color w:val="auto"/>
        </w:rPr>
        <w:t xml:space="preserve">Tabla </w:t>
      </w:r>
      <w:r w:rsidRPr="007C25EA">
        <w:rPr>
          <w:color w:val="auto"/>
        </w:rPr>
        <w:fldChar w:fldCharType="begin"/>
      </w:r>
      <w:r w:rsidRPr="007C25EA">
        <w:rPr>
          <w:color w:val="auto"/>
        </w:rPr>
        <w:instrText xml:space="preserve"> SEQ Tabla \* ARABIC </w:instrText>
      </w:r>
      <w:r w:rsidRPr="007C25EA">
        <w:rPr>
          <w:color w:val="auto"/>
        </w:rPr>
        <w:fldChar w:fldCharType="separate"/>
      </w:r>
      <w:r w:rsidR="00FF5F85">
        <w:rPr>
          <w:noProof/>
          <w:color w:val="auto"/>
        </w:rPr>
        <w:t>9</w:t>
      </w:r>
      <w:r w:rsidRPr="007C25EA">
        <w:rPr>
          <w:color w:val="auto"/>
        </w:rPr>
        <w:fldChar w:fldCharType="end"/>
      </w:r>
      <w:bookmarkEnd w:id="209"/>
      <w:r w:rsidRPr="007C25EA">
        <w:rPr>
          <w:color w:val="auto"/>
        </w:rPr>
        <w:t>: Tabla de métricas para cada modelo generado.</w:t>
      </w:r>
      <w:r w:rsidR="00BD524F">
        <w:rPr>
          <w:color w:val="auto"/>
        </w:rPr>
        <w:t xml:space="preserve"> La flecha indica si es positivo que sea mayor o menor el valor obtenido.</w:t>
      </w:r>
      <w:bookmarkEnd w:id="210"/>
    </w:p>
    <w:p w14:paraId="22D96CE7" w14:textId="18FA565C" w:rsidR="007A4D92" w:rsidRDefault="007A4D92" w:rsidP="007A4D92">
      <w:pPr>
        <w:rPr>
          <w:lang w:eastAsia="es-ES"/>
        </w:rPr>
      </w:pPr>
      <w:r>
        <w:rPr>
          <w:lang w:eastAsia="es-ES"/>
        </w:rPr>
        <w:t xml:space="preserve">Como se puede comprobar en el caso de este TFM ha sido el modelo </w:t>
      </w:r>
      <w:proofErr w:type="spellStart"/>
      <w:r>
        <w:rPr>
          <w:lang w:eastAsia="es-ES"/>
        </w:rPr>
        <w:t>XGBoost</w:t>
      </w:r>
      <w:proofErr w:type="spellEnd"/>
      <w:r>
        <w:rPr>
          <w:lang w:eastAsia="es-ES"/>
        </w:rPr>
        <w:t xml:space="preserve"> el que ha obtenido mejores resultados en todas las métricas. La diferencia entre ellos ha sido bastante </w:t>
      </w:r>
      <w:r>
        <w:rPr>
          <w:lang w:eastAsia="es-ES"/>
        </w:rPr>
        <w:lastRenderedPageBreak/>
        <w:t xml:space="preserve">pequeña, en cualquier caso. Como contrapunto, el tiempo de ejecución del método </w:t>
      </w:r>
      <w:proofErr w:type="spellStart"/>
      <w:r>
        <w:rPr>
          <w:lang w:eastAsia="es-ES"/>
        </w:rPr>
        <w:t>XGBoost</w:t>
      </w:r>
      <w:proofErr w:type="spellEnd"/>
      <w:r>
        <w:rPr>
          <w:lang w:eastAsia="es-ES"/>
        </w:rPr>
        <w:t xml:space="preserve"> ha sido el doble del método </w:t>
      </w:r>
      <w:proofErr w:type="spellStart"/>
      <w:r>
        <w:rPr>
          <w:lang w:eastAsia="es-ES"/>
        </w:rPr>
        <w:t>LightGBM</w:t>
      </w:r>
      <w:proofErr w:type="spellEnd"/>
      <w:r>
        <w:rPr>
          <w:lang w:eastAsia="es-ES"/>
        </w:rPr>
        <w:t xml:space="preserve"> mientras que la Regresión Logística (el único modelo no calibrado) ha sido la que menos ha tardado</w:t>
      </w:r>
      <w:r w:rsidR="00BD524F">
        <w:rPr>
          <w:lang w:eastAsia="es-ES"/>
        </w:rPr>
        <w:t>,</w:t>
      </w:r>
      <w:r>
        <w:rPr>
          <w:lang w:eastAsia="es-ES"/>
        </w:rPr>
        <w:t xml:space="preserve"> ejecutándose al momento. En el caso del método de </w:t>
      </w:r>
      <w:proofErr w:type="spellStart"/>
      <w:r>
        <w:rPr>
          <w:lang w:eastAsia="es-ES"/>
        </w:rPr>
        <w:t>Random</w:t>
      </w:r>
      <w:proofErr w:type="spellEnd"/>
      <w:r>
        <w:rPr>
          <w:lang w:eastAsia="es-ES"/>
        </w:rPr>
        <w:t xml:space="preserve"> Forest ha sido tanto el que peores valores ha dado además de ser el que mayor tiempo de ejecución ha necesitado.</w:t>
      </w:r>
    </w:p>
    <w:p w14:paraId="7C78BFAC" w14:textId="07DC2E74" w:rsidR="00BD524F" w:rsidRDefault="00BD524F" w:rsidP="007A4D92">
      <w:pPr>
        <w:rPr>
          <w:lang w:eastAsia="es-ES"/>
        </w:rPr>
      </w:pPr>
      <w:r>
        <w:rPr>
          <w:lang w:eastAsia="es-ES"/>
        </w:rPr>
        <w:t xml:space="preserve">El paso posterior es comprobar como de calibrados los distintos modelos de </w:t>
      </w:r>
      <w:proofErr w:type="spellStart"/>
      <w:r>
        <w:rPr>
          <w:lang w:eastAsia="es-ES"/>
        </w:rPr>
        <w:t>xG</w:t>
      </w:r>
      <w:proofErr w:type="spellEnd"/>
      <w:r>
        <w:rPr>
          <w:lang w:eastAsia="es-ES"/>
        </w:rPr>
        <w:t xml:space="preserve">. En la </w:t>
      </w:r>
      <w:r>
        <w:rPr>
          <w:lang w:eastAsia="es-ES"/>
        </w:rPr>
        <w:fldChar w:fldCharType="begin"/>
      </w:r>
      <w:r>
        <w:rPr>
          <w:lang w:eastAsia="es-ES"/>
        </w:rPr>
        <w:instrText xml:space="preserve"> REF _Ref82538011 \h </w:instrText>
      </w:r>
      <w:r>
        <w:rPr>
          <w:lang w:eastAsia="es-ES"/>
        </w:rPr>
      </w:r>
      <w:r>
        <w:rPr>
          <w:lang w:eastAsia="es-ES"/>
        </w:rPr>
        <w:fldChar w:fldCharType="separate"/>
      </w:r>
      <w:r w:rsidRPr="00BD524F">
        <w:t xml:space="preserve">Ilustración </w:t>
      </w:r>
      <w:r w:rsidRPr="00BD524F">
        <w:rPr>
          <w:noProof/>
        </w:rPr>
        <w:t>31</w:t>
      </w:r>
      <w:r>
        <w:rPr>
          <w:lang w:eastAsia="es-ES"/>
        </w:rPr>
        <w:fldChar w:fldCharType="end"/>
      </w:r>
      <w:r>
        <w:rPr>
          <w:lang w:eastAsia="es-ES"/>
        </w:rPr>
        <w:t xml:space="preserve"> se puede comprobar</w:t>
      </w:r>
      <w:r w:rsidR="007C549F">
        <w:rPr>
          <w:lang w:eastAsia="es-ES"/>
        </w:rPr>
        <w:t xml:space="preserve"> mediante las curvas de calibración por cuantiles</w:t>
      </w:r>
      <w:r>
        <w:rPr>
          <w:lang w:eastAsia="es-ES"/>
        </w:rPr>
        <w:t xml:space="preserve"> como todos los modelos tienen una buena calibración y solo para valores más altos </w:t>
      </w:r>
      <w:r w:rsidR="007A73FF">
        <w:rPr>
          <w:lang w:eastAsia="es-ES"/>
        </w:rPr>
        <w:t>hay una mayor diferencia entre las predicciones dadas y el % de goles reales. Esta diferencia no es muy preocupante puesto que son muy pocos los disparos que obtienen probabilidades por encima del 30%.</w:t>
      </w:r>
      <w:r w:rsidR="007C549F">
        <w:rPr>
          <w:lang w:eastAsia="es-ES"/>
        </w:rPr>
        <w:t xml:space="preserve"> En los apéndices también se puede ver como es cada curva de calibración de manera uniforme en la </w:t>
      </w:r>
      <w:r w:rsidR="007C549F">
        <w:rPr>
          <w:lang w:eastAsia="es-ES"/>
        </w:rPr>
        <w:fldChar w:fldCharType="begin"/>
      </w:r>
      <w:r w:rsidR="007C549F">
        <w:rPr>
          <w:lang w:eastAsia="es-ES"/>
        </w:rPr>
        <w:instrText xml:space="preserve"> REF _Ref82539199 \h </w:instrText>
      </w:r>
      <w:r w:rsidR="007C549F">
        <w:rPr>
          <w:lang w:eastAsia="es-ES"/>
        </w:rPr>
      </w:r>
      <w:r w:rsidR="007C549F">
        <w:rPr>
          <w:lang w:eastAsia="es-ES"/>
        </w:rPr>
        <w:fldChar w:fldCharType="separate"/>
      </w:r>
      <w:r w:rsidR="007C549F" w:rsidRPr="007C549F">
        <w:t xml:space="preserve">Ilustración </w:t>
      </w:r>
      <w:r w:rsidR="007C549F" w:rsidRPr="007C549F">
        <w:rPr>
          <w:noProof/>
        </w:rPr>
        <w:t>32</w:t>
      </w:r>
      <w:r w:rsidR="007C549F">
        <w:rPr>
          <w:lang w:eastAsia="es-ES"/>
        </w:rPr>
        <w:fldChar w:fldCharType="end"/>
      </w:r>
      <w:r w:rsidR="007C549F">
        <w:rPr>
          <w:lang w:eastAsia="es-ES"/>
        </w:rPr>
        <w:t>.</w:t>
      </w:r>
    </w:p>
    <w:p w14:paraId="1810B21B" w14:textId="538D671C" w:rsidR="00BD524F" w:rsidRDefault="00BD524F" w:rsidP="00BD524F">
      <w:pPr>
        <w:jc w:val="center"/>
        <w:rPr>
          <w:lang w:eastAsia="es-ES"/>
        </w:rPr>
      </w:pPr>
      <w:r>
        <w:rPr>
          <w:noProof/>
        </w:rPr>
        <w:drawing>
          <wp:inline distT="0" distB="0" distL="0" distR="0" wp14:anchorId="72B98AF0" wp14:editId="7B0117C0">
            <wp:extent cx="4715776" cy="4500000"/>
            <wp:effectExtent l="0" t="0" r="0" b="0"/>
            <wp:docPr id="39" name="Imagen 39" descr="Gráf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Gráfico&#10;&#10;Descripción generada automáticamente con confianza baja"/>
                    <pic:cNvPicPr>
                      <a:picLocks noChangeAspect="1" noChangeArrowheads="1"/>
                    </pic:cNvPicPr>
                  </pic:nvPicPr>
                  <pic:blipFill rotWithShape="1">
                    <a:blip r:embed="rId43">
                      <a:extLst>
                        <a:ext uri="{28A0092B-C50C-407E-A947-70E740481C1C}">
                          <a14:useLocalDpi xmlns:a14="http://schemas.microsoft.com/office/drawing/2010/main" val="0"/>
                        </a:ext>
                      </a:extLst>
                    </a:blip>
                    <a:srcRect b="36145"/>
                    <a:stretch/>
                  </pic:blipFill>
                  <pic:spPr bwMode="auto">
                    <a:xfrm>
                      <a:off x="0" y="0"/>
                      <a:ext cx="4715776" cy="4500000"/>
                    </a:xfrm>
                    <a:prstGeom prst="rect">
                      <a:avLst/>
                    </a:prstGeom>
                    <a:noFill/>
                    <a:ln>
                      <a:noFill/>
                    </a:ln>
                    <a:extLst>
                      <a:ext uri="{53640926-AAD7-44D8-BBD7-CCE9431645EC}">
                        <a14:shadowObscured xmlns:a14="http://schemas.microsoft.com/office/drawing/2010/main"/>
                      </a:ext>
                    </a:extLst>
                  </pic:spPr>
                </pic:pic>
              </a:graphicData>
            </a:graphic>
          </wp:inline>
        </w:drawing>
      </w:r>
    </w:p>
    <w:p w14:paraId="40DCE5CD" w14:textId="71050D45" w:rsidR="007A73FF" w:rsidRDefault="00BD524F" w:rsidP="007A73FF">
      <w:pPr>
        <w:pStyle w:val="Descripcin"/>
        <w:jc w:val="center"/>
        <w:rPr>
          <w:color w:val="auto"/>
        </w:rPr>
      </w:pPr>
      <w:bookmarkStart w:id="211" w:name="_Ref82538011"/>
      <w:bookmarkStart w:id="212" w:name="_Toc82627961"/>
      <w:r w:rsidRPr="00BD524F">
        <w:rPr>
          <w:color w:val="auto"/>
        </w:rPr>
        <w:t xml:space="preserve">Ilustración </w:t>
      </w:r>
      <w:r w:rsidRPr="00BD524F">
        <w:rPr>
          <w:color w:val="auto"/>
        </w:rPr>
        <w:fldChar w:fldCharType="begin"/>
      </w:r>
      <w:r w:rsidRPr="00BD524F">
        <w:rPr>
          <w:color w:val="auto"/>
        </w:rPr>
        <w:instrText xml:space="preserve"> SEQ Ilustración \* ARABIC </w:instrText>
      </w:r>
      <w:r w:rsidRPr="00BD524F">
        <w:rPr>
          <w:color w:val="auto"/>
        </w:rPr>
        <w:fldChar w:fldCharType="separate"/>
      </w:r>
      <w:r w:rsidR="00960845">
        <w:rPr>
          <w:noProof/>
          <w:color w:val="auto"/>
        </w:rPr>
        <w:t>31</w:t>
      </w:r>
      <w:r w:rsidRPr="00BD524F">
        <w:rPr>
          <w:color w:val="auto"/>
        </w:rPr>
        <w:fldChar w:fldCharType="end"/>
      </w:r>
      <w:bookmarkEnd w:id="211"/>
      <w:r w:rsidRPr="00BD524F">
        <w:rPr>
          <w:color w:val="auto"/>
        </w:rPr>
        <w:t xml:space="preserve">: Curvas de calibración para cada modelo de </w:t>
      </w:r>
      <w:proofErr w:type="spellStart"/>
      <w:r w:rsidRPr="00BD524F">
        <w:rPr>
          <w:color w:val="auto"/>
        </w:rPr>
        <w:t>xG</w:t>
      </w:r>
      <w:proofErr w:type="spellEnd"/>
      <w:r w:rsidR="007C549F">
        <w:rPr>
          <w:color w:val="auto"/>
        </w:rPr>
        <w:t xml:space="preserve"> por cuantiles</w:t>
      </w:r>
      <w:r w:rsidRPr="00BD524F">
        <w:rPr>
          <w:color w:val="auto"/>
        </w:rPr>
        <w:t>.</w:t>
      </w:r>
      <w:bookmarkEnd w:id="212"/>
    </w:p>
    <w:p w14:paraId="62EB8A8F" w14:textId="7138623A" w:rsidR="007C549F" w:rsidRPr="00970D22" w:rsidRDefault="007C549F" w:rsidP="007C549F">
      <w:r>
        <w:t xml:space="preserve">Puesto que el modelo de </w:t>
      </w:r>
      <w:proofErr w:type="spellStart"/>
      <w:r>
        <w:t>XGBoost</w:t>
      </w:r>
      <w:proofErr w:type="spellEnd"/>
      <w:r>
        <w:t xml:space="preserve"> es el que mejor resultados ha dado se ha estudiado más a fondo este.</w:t>
      </w:r>
      <w:r w:rsidR="00970D22">
        <w:t xml:space="preserve"> También ha sido el utilizado para comparar con otros modelos previos.</w:t>
      </w:r>
    </w:p>
    <w:p w14:paraId="140B4FC6" w14:textId="11B20DC0" w:rsidR="007C549F" w:rsidRPr="007C549F" w:rsidRDefault="00314BBD" w:rsidP="007C549F">
      <w:r>
        <w:lastRenderedPageBreak/>
        <w:t xml:space="preserve">Tras las curvas de calibración </w:t>
      </w:r>
      <w:r w:rsidR="00971D7F">
        <w:t xml:space="preserve">se ha querido conocer la importancia de cada variable dentro del modelo, en </w:t>
      </w:r>
      <w:r w:rsidR="00501872">
        <w:t>la</w:t>
      </w:r>
      <w:r w:rsidR="00057996">
        <w:t xml:space="preserve"> </w:t>
      </w:r>
      <w:r w:rsidR="00057996">
        <w:fldChar w:fldCharType="begin"/>
      </w:r>
      <w:r w:rsidR="00057996">
        <w:instrText xml:space="preserve"> REF _Ref82618295 \h </w:instrText>
      </w:r>
      <w:r w:rsidR="00057996">
        <w:fldChar w:fldCharType="separate"/>
      </w:r>
      <w:r w:rsidR="00057996" w:rsidRPr="00057996">
        <w:t xml:space="preserve">Ilustración </w:t>
      </w:r>
      <w:r w:rsidR="00057996" w:rsidRPr="00057996">
        <w:rPr>
          <w:noProof/>
        </w:rPr>
        <w:t>32</w:t>
      </w:r>
      <w:r w:rsidR="00057996">
        <w:fldChar w:fldCharType="end"/>
      </w:r>
      <w:r w:rsidR="00501872">
        <w:t xml:space="preserve"> se puede comprobar como las dos principales variables son el </w:t>
      </w:r>
      <w:r w:rsidR="00970D22">
        <w:t>ángulo</w:t>
      </w:r>
      <w:r w:rsidR="00501872">
        <w:t xml:space="preserve"> visible y la distancia a portería. De las variables añadidas la que mayor importancia tiene dentro del modelo </w:t>
      </w:r>
      <w:r w:rsidR="00057996">
        <w:t>son</w:t>
      </w:r>
      <w:r w:rsidR="00501872">
        <w:t xml:space="preserve"> el </w:t>
      </w:r>
      <w:r w:rsidR="00057996">
        <w:t xml:space="preserve">número de lanzamiento del jugador y el </w:t>
      </w:r>
      <w:r w:rsidR="00501872">
        <w:t>número de lanzamiento</w:t>
      </w:r>
      <w:r w:rsidR="00057996">
        <w:t xml:space="preserve"> del equipo</w:t>
      </w:r>
      <w:r w:rsidR="00501872">
        <w:t xml:space="preserve">. Por otro </w:t>
      </w:r>
      <w:r w:rsidR="00D27B0B">
        <w:t>lado,</w:t>
      </w:r>
      <w:r w:rsidR="00501872">
        <w:t xml:space="preserve"> hay variables que tienen muy poca o ninguna importancia como son </w:t>
      </w:r>
      <w:r w:rsidR="00057996">
        <w:t>el número de jugadores en el campo o el factor campo.</w:t>
      </w:r>
    </w:p>
    <w:p w14:paraId="7CAE39E1" w14:textId="3DD6AB89" w:rsidR="00431739" w:rsidRDefault="00057996" w:rsidP="00057996">
      <w:pPr>
        <w:jc w:val="center"/>
        <w:rPr>
          <w:lang w:eastAsia="es-ES"/>
        </w:rPr>
      </w:pPr>
      <w:r>
        <w:rPr>
          <w:noProof/>
        </w:rPr>
        <w:drawing>
          <wp:inline distT="0" distB="0" distL="0" distR="0" wp14:anchorId="63FA8646" wp14:editId="6F7A5DDA">
            <wp:extent cx="5415613" cy="4680000"/>
            <wp:effectExtent l="0" t="0" r="0" b="0"/>
            <wp:docPr id="31" name="Imagen 3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Aplicación&#10;&#10;Descripción generada automáticamente"/>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15613" cy="4680000"/>
                    </a:xfrm>
                    <a:prstGeom prst="rect">
                      <a:avLst/>
                    </a:prstGeom>
                    <a:noFill/>
                    <a:ln>
                      <a:noFill/>
                    </a:ln>
                  </pic:spPr>
                </pic:pic>
              </a:graphicData>
            </a:graphic>
          </wp:inline>
        </w:drawing>
      </w:r>
    </w:p>
    <w:p w14:paraId="6AA40939" w14:textId="20E6BFFC" w:rsidR="00A81699" w:rsidRPr="00057996" w:rsidRDefault="00057996" w:rsidP="00057996">
      <w:pPr>
        <w:pStyle w:val="Descripcin"/>
        <w:jc w:val="center"/>
        <w:rPr>
          <w:color w:val="auto"/>
          <w:lang w:eastAsia="es-ES"/>
        </w:rPr>
      </w:pPr>
      <w:bookmarkStart w:id="213" w:name="_Ref82618295"/>
      <w:bookmarkStart w:id="214" w:name="_Toc82627962"/>
      <w:r w:rsidRPr="00057996">
        <w:rPr>
          <w:color w:val="auto"/>
        </w:rPr>
        <w:t xml:space="preserve">Ilustración </w:t>
      </w:r>
      <w:r w:rsidRPr="00057996">
        <w:rPr>
          <w:color w:val="auto"/>
        </w:rPr>
        <w:fldChar w:fldCharType="begin"/>
      </w:r>
      <w:r w:rsidRPr="00057996">
        <w:rPr>
          <w:color w:val="auto"/>
        </w:rPr>
        <w:instrText xml:space="preserve"> SEQ Ilustración \* ARABIC </w:instrText>
      </w:r>
      <w:r w:rsidRPr="00057996">
        <w:rPr>
          <w:color w:val="auto"/>
        </w:rPr>
        <w:fldChar w:fldCharType="separate"/>
      </w:r>
      <w:r w:rsidR="00960845">
        <w:rPr>
          <w:noProof/>
          <w:color w:val="auto"/>
        </w:rPr>
        <w:t>32</w:t>
      </w:r>
      <w:r w:rsidRPr="00057996">
        <w:rPr>
          <w:color w:val="auto"/>
        </w:rPr>
        <w:fldChar w:fldCharType="end"/>
      </w:r>
      <w:bookmarkEnd w:id="213"/>
      <w:r w:rsidRPr="00057996">
        <w:rPr>
          <w:color w:val="auto"/>
        </w:rPr>
        <w:t xml:space="preserve">: Importancia de cada variable en el modelo </w:t>
      </w:r>
      <w:proofErr w:type="spellStart"/>
      <w:r w:rsidRPr="00057996">
        <w:rPr>
          <w:color w:val="auto"/>
        </w:rPr>
        <w:t>xG</w:t>
      </w:r>
      <w:proofErr w:type="spellEnd"/>
      <w:r w:rsidRPr="00057996">
        <w:rPr>
          <w:color w:val="auto"/>
        </w:rPr>
        <w:t xml:space="preserve"> de </w:t>
      </w:r>
      <w:proofErr w:type="spellStart"/>
      <w:r w:rsidRPr="00057996">
        <w:rPr>
          <w:color w:val="auto"/>
        </w:rPr>
        <w:t>XGBoost</w:t>
      </w:r>
      <w:proofErr w:type="spellEnd"/>
      <w:r>
        <w:rPr>
          <w:color w:val="auto"/>
        </w:rPr>
        <w:t xml:space="preserve"> (valores multiplicados por 10000)</w:t>
      </w:r>
      <w:r w:rsidRPr="00057996">
        <w:rPr>
          <w:color w:val="auto"/>
        </w:rPr>
        <w:t>.</w:t>
      </w:r>
      <w:bookmarkEnd w:id="214"/>
    </w:p>
    <w:p w14:paraId="7124FE7E" w14:textId="1D084E63" w:rsidR="00970D22" w:rsidRDefault="00970D22" w:rsidP="00431739">
      <w:pPr>
        <w:rPr>
          <w:lang w:eastAsia="es-ES"/>
        </w:rPr>
      </w:pPr>
      <w:r>
        <w:rPr>
          <w:lang w:eastAsia="es-ES"/>
        </w:rPr>
        <w:t>Una vez conocida que importancia tiene cada variable en el modelo se ha rea</w:t>
      </w:r>
      <w:r w:rsidR="00236C12">
        <w:rPr>
          <w:lang w:eastAsia="es-ES"/>
        </w:rPr>
        <w:t xml:space="preserve">lizado la visualización de la probabilidad general de marcar para cada zona del campo. En la </w:t>
      </w:r>
      <w:r w:rsidR="00FB726E">
        <w:rPr>
          <w:lang w:eastAsia="es-ES"/>
        </w:rPr>
        <w:fldChar w:fldCharType="begin"/>
      </w:r>
      <w:r w:rsidR="00FB726E">
        <w:rPr>
          <w:lang w:eastAsia="es-ES"/>
        </w:rPr>
        <w:instrText xml:space="preserve"> REF _Ref82619360 \h </w:instrText>
      </w:r>
      <w:r w:rsidR="00FB726E">
        <w:rPr>
          <w:lang w:eastAsia="es-ES"/>
        </w:rPr>
      </w:r>
      <w:r w:rsidR="00FB726E">
        <w:rPr>
          <w:lang w:eastAsia="es-ES"/>
        </w:rPr>
        <w:fldChar w:fldCharType="separate"/>
      </w:r>
      <w:r w:rsidR="00FB726E" w:rsidRPr="0076624F">
        <w:t xml:space="preserve">Ilustración </w:t>
      </w:r>
      <w:r w:rsidR="00FB726E" w:rsidRPr="0076624F">
        <w:rPr>
          <w:noProof/>
        </w:rPr>
        <w:t>33</w:t>
      </w:r>
      <w:r w:rsidR="00FB726E">
        <w:rPr>
          <w:lang w:eastAsia="es-ES"/>
        </w:rPr>
        <w:fldChar w:fldCharType="end"/>
      </w:r>
      <w:r w:rsidR="00FB726E">
        <w:rPr>
          <w:lang w:eastAsia="es-ES"/>
        </w:rPr>
        <w:t xml:space="preserve"> </w:t>
      </w:r>
      <w:r w:rsidR="00236C12">
        <w:rPr>
          <w:lang w:eastAsia="es-ES"/>
        </w:rPr>
        <w:t>se puede ver como cuanto más cercano a la portería y más centrado</w:t>
      </w:r>
      <w:r>
        <w:rPr>
          <w:lang w:eastAsia="es-ES"/>
        </w:rPr>
        <w:t xml:space="preserve"> </w:t>
      </w:r>
      <w:r w:rsidR="00236C12">
        <w:rPr>
          <w:lang w:eastAsia="es-ES"/>
        </w:rPr>
        <w:t xml:space="preserve">mayor es la probabilidad siendo de un </w:t>
      </w:r>
      <w:r w:rsidR="00632A94">
        <w:rPr>
          <w:lang w:eastAsia="es-ES"/>
        </w:rPr>
        <w:t>68-70</w:t>
      </w:r>
      <w:r w:rsidR="00236C12">
        <w:rPr>
          <w:lang w:eastAsia="es-ES"/>
        </w:rPr>
        <w:t>% justo en la portería, alrededor del punto de penalt</w:t>
      </w:r>
      <w:r w:rsidR="0034267D">
        <w:rPr>
          <w:lang w:eastAsia="es-ES"/>
        </w:rPr>
        <w:t>i</w:t>
      </w:r>
      <w:r w:rsidR="00632A94">
        <w:rPr>
          <w:lang w:eastAsia="es-ES"/>
        </w:rPr>
        <w:t xml:space="preserve"> la probabilidad es del 17%</w:t>
      </w:r>
      <w:r w:rsidR="00236C12">
        <w:rPr>
          <w:lang w:eastAsia="es-ES"/>
        </w:rPr>
        <w:t xml:space="preserve">, un </w:t>
      </w:r>
      <w:r w:rsidR="00632A94">
        <w:rPr>
          <w:lang w:eastAsia="es-ES"/>
        </w:rPr>
        <w:t>8-10</w:t>
      </w:r>
      <w:r w:rsidR="00236C12">
        <w:rPr>
          <w:lang w:eastAsia="es-ES"/>
        </w:rPr>
        <w:t xml:space="preserve">% en la frontal del área y solo un </w:t>
      </w:r>
      <w:r w:rsidR="00632A94">
        <w:rPr>
          <w:lang w:eastAsia="es-ES"/>
        </w:rPr>
        <w:t>1-</w:t>
      </w:r>
      <w:r w:rsidR="00236C12">
        <w:rPr>
          <w:lang w:eastAsia="es-ES"/>
        </w:rPr>
        <w:t xml:space="preserve">3% en los bordes del área. </w:t>
      </w:r>
      <w:r w:rsidR="0034267D">
        <w:rPr>
          <w:lang w:eastAsia="es-ES"/>
        </w:rPr>
        <w:t xml:space="preserve">En </w:t>
      </w:r>
      <w:r w:rsidR="00632A94">
        <w:rPr>
          <w:lang w:eastAsia="es-ES"/>
        </w:rPr>
        <w:t>e</w:t>
      </w:r>
      <w:r w:rsidR="0034267D">
        <w:rPr>
          <w:lang w:eastAsia="es-ES"/>
        </w:rPr>
        <w:t>l</w:t>
      </w:r>
      <w:r w:rsidR="00632A94">
        <w:rPr>
          <w:lang w:eastAsia="es-ES"/>
        </w:rPr>
        <w:t xml:space="preserve"> gráfico</w:t>
      </w:r>
      <w:r w:rsidR="0034267D">
        <w:rPr>
          <w:lang w:eastAsia="es-ES"/>
        </w:rPr>
        <w:t xml:space="preserve"> también</w:t>
      </w:r>
      <w:r w:rsidR="0034267D">
        <w:rPr>
          <w:lang w:eastAsia="es-ES"/>
        </w:rPr>
        <w:t xml:space="preserve"> se aprecia como las probabilidades van decreciendo en forma de semicírculos.</w:t>
      </w:r>
      <w:r w:rsidR="0034267D">
        <w:rPr>
          <w:lang w:eastAsia="es-ES"/>
        </w:rPr>
        <w:t xml:space="preserve"> </w:t>
      </w:r>
      <w:r w:rsidR="00236C12">
        <w:rPr>
          <w:lang w:eastAsia="es-ES"/>
        </w:rPr>
        <w:t xml:space="preserve">El mapa, como era de esperar, no es del todo simétrico pues en cada punto del campo las distintas variables habrán afectado en mayor o menor </w:t>
      </w:r>
      <w:r w:rsidR="0034267D">
        <w:rPr>
          <w:lang w:eastAsia="es-ES"/>
        </w:rPr>
        <w:t>medida</w:t>
      </w:r>
      <w:r w:rsidR="00236C12">
        <w:rPr>
          <w:lang w:eastAsia="es-ES"/>
        </w:rPr>
        <w:t>.</w:t>
      </w:r>
      <w:r w:rsidR="0034267D">
        <w:rPr>
          <w:lang w:eastAsia="es-ES"/>
        </w:rPr>
        <w:t xml:space="preserve"> </w:t>
      </w:r>
    </w:p>
    <w:p w14:paraId="2E796BA4" w14:textId="114C0ACE" w:rsidR="00A81699" w:rsidRDefault="00AE390C" w:rsidP="00A81699">
      <w:pPr>
        <w:jc w:val="center"/>
        <w:rPr>
          <w:lang w:eastAsia="es-ES"/>
        </w:rPr>
      </w:pPr>
      <w:r>
        <w:rPr>
          <w:noProof/>
        </w:rPr>
        <w:lastRenderedPageBreak/>
        <w:drawing>
          <wp:inline distT="0" distB="0" distL="0" distR="0" wp14:anchorId="688369B7" wp14:editId="0FDFA1BA">
            <wp:extent cx="5600700" cy="2733675"/>
            <wp:effectExtent l="0" t="0" r="0" b="0"/>
            <wp:docPr id="28" name="Imagen 28"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magen que contiene Texto&#10;&#10;Descripción generada automáticamente"/>
                    <pic:cNvPicPr>
                      <a:picLocks noChangeAspect="1" noChangeArrowheads="1"/>
                    </pic:cNvPicPr>
                  </pic:nvPicPr>
                  <pic:blipFill rotWithShape="1">
                    <a:blip r:embed="rId45">
                      <a:extLst>
                        <a:ext uri="{28A0092B-C50C-407E-A947-70E740481C1C}">
                          <a14:useLocalDpi xmlns:a14="http://schemas.microsoft.com/office/drawing/2010/main" val="0"/>
                        </a:ext>
                      </a:extLst>
                    </a:blip>
                    <a:srcRect l="1158" t="663" r="1598" b="67624"/>
                    <a:stretch/>
                  </pic:blipFill>
                  <pic:spPr bwMode="auto">
                    <a:xfrm>
                      <a:off x="0" y="0"/>
                      <a:ext cx="5600700" cy="2733675"/>
                    </a:xfrm>
                    <a:prstGeom prst="rect">
                      <a:avLst/>
                    </a:prstGeom>
                    <a:noFill/>
                    <a:ln>
                      <a:noFill/>
                    </a:ln>
                    <a:extLst>
                      <a:ext uri="{53640926-AAD7-44D8-BBD7-CCE9431645EC}">
                        <a14:shadowObscured xmlns:a14="http://schemas.microsoft.com/office/drawing/2010/main"/>
                      </a:ext>
                    </a:extLst>
                  </pic:spPr>
                </pic:pic>
              </a:graphicData>
            </a:graphic>
          </wp:inline>
        </w:drawing>
      </w:r>
    </w:p>
    <w:p w14:paraId="2631D3A4" w14:textId="6887280E" w:rsidR="00A81699" w:rsidRPr="0076624F" w:rsidRDefault="0076624F" w:rsidP="0076624F">
      <w:pPr>
        <w:pStyle w:val="Descripcin"/>
        <w:jc w:val="center"/>
        <w:rPr>
          <w:color w:val="auto"/>
          <w:lang w:eastAsia="es-ES"/>
        </w:rPr>
      </w:pPr>
      <w:bookmarkStart w:id="215" w:name="_Ref82619360"/>
      <w:bookmarkStart w:id="216" w:name="_Toc82627963"/>
      <w:r w:rsidRPr="0076624F">
        <w:rPr>
          <w:color w:val="auto"/>
        </w:rPr>
        <w:t xml:space="preserve">Ilustración </w:t>
      </w:r>
      <w:r w:rsidRPr="0076624F">
        <w:rPr>
          <w:color w:val="auto"/>
        </w:rPr>
        <w:fldChar w:fldCharType="begin"/>
      </w:r>
      <w:r w:rsidRPr="0076624F">
        <w:rPr>
          <w:color w:val="auto"/>
        </w:rPr>
        <w:instrText xml:space="preserve"> SEQ Ilustración \* ARABIC </w:instrText>
      </w:r>
      <w:r w:rsidRPr="0076624F">
        <w:rPr>
          <w:color w:val="auto"/>
        </w:rPr>
        <w:fldChar w:fldCharType="separate"/>
      </w:r>
      <w:r w:rsidR="00960845">
        <w:rPr>
          <w:noProof/>
          <w:color w:val="auto"/>
        </w:rPr>
        <w:t>33</w:t>
      </w:r>
      <w:r w:rsidRPr="0076624F">
        <w:rPr>
          <w:color w:val="auto"/>
        </w:rPr>
        <w:fldChar w:fldCharType="end"/>
      </w:r>
      <w:bookmarkEnd w:id="215"/>
      <w:r w:rsidRPr="0076624F">
        <w:rPr>
          <w:color w:val="auto"/>
        </w:rPr>
        <w:t xml:space="preserve">: Promedio de </w:t>
      </w:r>
      <w:proofErr w:type="spellStart"/>
      <w:r w:rsidRPr="0076624F">
        <w:rPr>
          <w:color w:val="auto"/>
        </w:rPr>
        <w:t>xG</w:t>
      </w:r>
      <w:proofErr w:type="spellEnd"/>
      <w:r w:rsidRPr="0076624F">
        <w:rPr>
          <w:color w:val="auto"/>
        </w:rPr>
        <w:t xml:space="preserve"> en cada zona del campo</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76624F">
        <w:rPr>
          <w:color w:val="auto"/>
        </w:rPr>
        <w:t>.</w:t>
      </w:r>
      <w:bookmarkEnd w:id="216"/>
    </w:p>
    <w:p w14:paraId="5DBF2A97" w14:textId="0F3AC429" w:rsidR="00B75D79" w:rsidRDefault="002A5005" w:rsidP="002A5005">
      <w:pPr>
        <w:rPr>
          <w:lang w:eastAsia="es-ES"/>
        </w:rPr>
      </w:pPr>
      <w:r>
        <w:rPr>
          <w:lang w:eastAsia="es-ES"/>
        </w:rPr>
        <w:t>Obviamente, pese a ser el punto donde más probabilidad hay de marcar, lograr disparar desde debajo de la portería rival no es nada fácil durante un partido</w:t>
      </w:r>
      <w:r w:rsidR="00632A94">
        <w:rPr>
          <w:lang w:eastAsia="es-ES"/>
        </w:rPr>
        <w:t>.</w:t>
      </w:r>
      <w:r>
        <w:rPr>
          <w:lang w:eastAsia="es-ES"/>
        </w:rPr>
        <w:t xml:space="preserve"> </w:t>
      </w:r>
      <w:r w:rsidR="00632A94">
        <w:rPr>
          <w:lang w:eastAsia="es-ES"/>
        </w:rPr>
        <w:t>Por esa razón</w:t>
      </w:r>
      <w:r>
        <w:rPr>
          <w:lang w:eastAsia="es-ES"/>
        </w:rPr>
        <w:t xml:space="preserve"> se ha querido visualizar también en que lugares suelen ocurrir la mayoría de los disparos. En la</w:t>
      </w:r>
      <w:r w:rsidR="00632A94">
        <w:rPr>
          <w:lang w:eastAsia="es-ES"/>
        </w:rPr>
        <w:t xml:space="preserve"> </w:t>
      </w:r>
      <w:r w:rsidR="00632A94">
        <w:rPr>
          <w:lang w:eastAsia="es-ES"/>
        </w:rPr>
        <w:fldChar w:fldCharType="begin"/>
      </w:r>
      <w:r w:rsidR="00632A94">
        <w:rPr>
          <w:lang w:eastAsia="es-ES"/>
        </w:rPr>
        <w:instrText xml:space="preserve"> REF _Ref82620076 \h </w:instrText>
      </w:r>
      <w:r w:rsidR="00632A94">
        <w:rPr>
          <w:lang w:eastAsia="es-ES"/>
        </w:rPr>
      </w:r>
      <w:r w:rsidR="00632A94">
        <w:rPr>
          <w:lang w:eastAsia="es-ES"/>
        </w:rPr>
        <w:fldChar w:fldCharType="separate"/>
      </w:r>
      <w:r w:rsidR="00632A94" w:rsidRPr="00632A94">
        <w:t xml:space="preserve">Ilustración </w:t>
      </w:r>
      <w:r w:rsidR="00632A94" w:rsidRPr="00632A94">
        <w:rPr>
          <w:noProof/>
        </w:rPr>
        <w:t>34</w:t>
      </w:r>
      <w:r w:rsidR="00632A94">
        <w:rPr>
          <w:lang w:eastAsia="es-ES"/>
        </w:rPr>
        <w:fldChar w:fldCharType="end"/>
      </w:r>
      <w:r>
        <w:rPr>
          <w:lang w:eastAsia="es-ES"/>
        </w:rPr>
        <w:t xml:space="preserve"> podemos ver como la mayoría de </w:t>
      </w:r>
      <w:r w:rsidR="00632A94">
        <w:rPr>
          <w:lang w:eastAsia="es-ES"/>
        </w:rPr>
        <w:t>los disparos (cuadriculas blancas o amarillas)</w:t>
      </w:r>
      <w:r>
        <w:rPr>
          <w:lang w:eastAsia="es-ES"/>
        </w:rPr>
        <w:t xml:space="preserve"> se realizan en torno a las zonas donde la probabilidad de marcar es de</w:t>
      </w:r>
      <w:r w:rsidR="00632A94">
        <w:rPr>
          <w:lang w:eastAsia="es-ES"/>
        </w:rPr>
        <w:t xml:space="preserve"> entre un 7% y un 31%</w:t>
      </w:r>
      <w:r>
        <w:rPr>
          <w:lang w:eastAsia="es-ES"/>
        </w:rPr>
        <w:t>.</w:t>
      </w:r>
    </w:p>
    <w:p w14:paraId="716BFF93" w14:textId="2651A40F" w:rsidR="00632A94" w:rsidRDefault="00632A94" w:rsidP="002A5005">
      <w:pPr>
        <w:rPr>
          <w:lang w:eastAsia="es-ES"/>
        </w:rPr>
      </w:pPr>
      <w:r>
        <w:rPr>
          <w:noProof/>
        </w:rPr>
        <w:drawing>
          <wp:inline distT="0" distB="0" distL="0" distR="0" wp14:anchorId="642E69E2" wp14:editId="27768D36">
            <wp:extent cx="5759450" cy="2498725"/>
            <wp:effectExtent l="0" t="0" r="0" b="0"/>
            <wp:docPr id="36" name="Imagen 36" descr="Patrón de fon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Patrón de fondo&#10;&#10;Descripción generada automáticament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59450" cy="2498725"/>
                    </a:xfrm>
                    <a:prstGeom prst="rect">
                      <a:avLst/>
                    </a:prstGeom>
                    <a:noFill/>
                    <a:ln>
                      <a:noFill/>
                    </a:ln>
                  </pic:spPr>
                </pic:pic>
              </a:graphicData>
            </a:graphic>
          </wp:inline>
        </w:drawing>
      </w:r>
    </w:p>
    <w:p w14:paraId="37E14F00" w14:textId="5E345CFA" w:rsidR="00632A94" w:rsidRPr="00632A94" w:rsidRDefault="00632A94" w:rsidP="00632A94">
      <w:pPr>
        <w:pStyle w:val="Descripcin"/>
        <w:jc w:val="center"/>
        <w:rPr>
          <w:color w:val="auto"/>
          <w:lang w:eastAsia="es-ES"/>
        </w:rPr>
      </w:pPr>
      <w:bookmarkStart w:id="217" w:name="_Ref82620076"/>
      <w:bookmarkStart w:id="218" w:name="_Toc82627964"/>
      <w:r w:rsidRPr="00632A94">
        <w:rPr>
          <w:color w:val="auto"/>
        </w:rPr>
        <w:t xml:space="preserve">Ilustración </w:t>
      </w:r>
      <w:r w:rsidRPr="00632A94">
        <w:rPr>
          <w:color w:val="auto"/>
        </w:rPr>
        <w:fldChar w:fldCharType="begin"/>
      </w:r>
      <w:r w:rsidRPr="00632A94">
        <w:rPr>
          <w:color w:val="auto"/>
        </w:rPr>
        <w:instrText xml:space="preserve"> SEQ Ilustración \* ARABIC </w:instrText>
      </w:r>
      <w:r w:rsidRPr="00632A94">
        <w:rPr>
          <w:color w:val="auto"/>
        </w:rPr>
        <w:fldChar w:fldCharType="separate"/>
      </w:r>
      <w:r w:rsidR="00960845">
        <w:rPr>
          <w:noProof/>
          <w:color w:val="auto"/>
        </w:rPr>
        <w:t>34</w:t>
      </w:r>
      <w:r w:rsidRPr="00632A94">
        <w:rPr>
          <w:color w:val="auto"/>
        </w:rPr>
        <w:fldChar w:fldCharType="end"/>
      </w:r>
      <w:bookmarkEnd w:id="217"/>
      <w:r w:rsidRPr="00632A94">
        <w:rPr>
          <w:color w:val="auto"/>
        </w:rPr>
        <w:t xml:space="preserve">: Cantidad de disparos que no han sido de penalti </w:t>
      </w:r>
      <w:r w:rsidRPr="00632A94">
        <w:rPr>
          <w:color w:val="auto"/>
        </w:rPr>
        <w:t xml:space="preserve">con los datos de </w:t>
      </w:r>
      <w:proofErr w:type="spellStart"/>
      <w:r w:rsidRPr="00632A94">
        <w:rPr>
          <w:color w:val="auto"/>
        </w:rPr>
        <w:t>StatsBomb</w:t>
      </w:r>
      <w:proofErr w:type="spellEnd"/>
      <w:r w:rsidRPr="00632A94">
        <w:rPr>
          <w:color w:val="auto"/>
        </w:rPr>
        <w:t xml:space="preserve"> y </w:t>
      </w:r>
      <w:proofErr w:type="spellStart"/>
      <w:r w:rsidRPr="00632A94">
        <w:rPr>
          <w:color w:val="auto"/>
        </w:rPr>
        <w:t>WyScout</w:t>
      </w:r>
      <w:proofErr w:type="spellEnd"/>
      <w:r w:rsidRPr="00632A94">
        <w:rPr>
          <w:color w:val="auto"/>
        </w:rPr>
        <w:t>.</w:t>
      </w:r>
      <w:bookmarkEnd w:id="218"/>
    </w:p>
    <w:p w14:paraId="47079BE4" w14:textId="2052A71E" w:rsidR="002A5005" w:rsidRDefault="002A5005" w:rsidP="002A5005">
      <w:pPr>
        <w:rPr>
          <w:lang w:eastAsia="es-ES"/>
        </w:rPr>
      </w:pPr>
      <w:r>
        <w:rPr>
          <w:lang w:eastAsia="es-ES"/>
        </w:rPr>
        <w:t xml:space="preserve">Para </w:t>
      </w:r>
      <w:r w:rsidR="00057996">
        <w:rPr>
          <w:lang w:eastAsia="es-ES"/>
        </w:rPr>
        <w:t>terminar,</w:t>
      </w:r>
      <w:r>
        <w:rPr>
          <w:lang w:eastAsia="es-ES"/>
        </w:rPr>
        <w:t xml:space="preserve"> se ha querido visualizar dos ejemplos de disparos gracias a la tecnología </w:t>
      </w:r>
      <w:proofErr w:type="spellStart"/>
      <w:r>
        <w:rPr>
          <w:lang w:eastAsia="es-ES"/>
        </w:rPr>
        <w:t>Freeze</w:t>
      </w:r>
      <w:proofErr w:type="spellEnd"/>
      <w:r>
        <w:rPr>
          <w:lang w:eastAsia="es-ES"/>
        </w:rPr>
        <w:t xml:space="preserve"> </w:t>
      </w:r>
      <w:proofErr w:type="spellStart"/>
      <w:proofErr w:type="gramStart"/>
      <w:r>
        <w:rPr>
          <w:lang w:eastAsia="es-ES"/>
        </w:rPr>
        <w:t>Frame</w:t>
      </w:r>
      <w:proofErr w:type="spellEnd"/>
      <w:proofErr w:type="gramEnd"/>
      <w:r>
        <w:rPr>
          <w:lang w:eastAsia="es-ES"/>
        </w:rPr>
        <w:t xml:space="preserve"> de </w:t>
      </w:r>
      <w:proofErr w:type="spellStart"/>
      <w:r>
        <w:rPr>
          <w:lang w:eastAsia="es-ES"/>
        </w:rPr>
        <w:t>StatsBomb</w:t>
      </w:r>
      <w:proofErr w:type="spellEnd"/>
      <w:r>
        <w:rPr>
          <w:lang w:eastAsia="es-ES"/>
        </w:rPr>
        <w:t xml:space="preserve"> para ver en 2D la situación del disparo y, mediante SHAP, obtener la explicación </w:t>
      </w:r>
      <w:r w:rsidR="003A0FF1">
        <w:rPr>
          <w:lang w:eastAsia="es-ES"/>
        </w:rPr>
        <w:t>del</w:t>
      </w:r>
      <w:r>
        <w:rPr>
          <w:lang w:eastAsia="es-ES"/>
        </w:rPr>
        <w:t xml:space="preserve"> valor de </w:t>
      </w:r>
      <w:proofErr w:type="spellStart"/>
      <w:r>
        <w:rPr>
          <w:lang w:eastAsia="es-ES"/>
        </w:rPr>
        <w:t>xG</w:t>
      </w:r>
      <w:proofErr w:type="spellEnd"/>
      <w:r>
        <w:rPr>
          <w:lang w:eastAsia="es-ES"/>
        </w:rPr>
        <w:t xml:space="preserve"> en cada caso</w:t>
      </w:r>
      <w:r w:rsidR="003A0FF1">
        <w:rPr>
          <w:lang w:eastAsia="es-ES"/>
        </w:rPr>
        <w:t xml:space="preserve"> (</w:t>
      </w:r>
      <w:r w:rsidR="003A0FF1">
        <w:rPr>
          <w:lang w:eastAsia="es-ES"/>
        </w:rPr>
        <w:fldChar w:fldCharType="begin"/>
      </w:r>
      <w:r w:rsidR="003A0FF1">
        <w:rPr>
          <w:lang w:eastAsia="es-ES"/>
        </w:rPr>
        <w:instrText xml:space="preserve"> REF _Ref82620644 \h </w:instrText>
      </w:r>
      <w:r w:rsidR="003A0FF1">
        <w:rPr>
          <w:lang w:eastAsia="es-ES"/>
        </w:rPr>
      </w:r>
      <w:r w:rsidR="003A0FF1">
        <w:rPr>
          <w:lang w:eastAsia="es-ES"/>
        </w:rPr>
        <w:fldChar w:fldCharType="separate"/>
      </w:r>
      <w:r w:rsidR="003A0FF1" w:rsidRPr="003A0FF1">
        <w:t xml:space="preserve">Ilustración </w:t>
      </w:r>
      <w:r w:rsidR="003A0FF1" w:rsidRPr="003A0FF1">
        <w:rPr>
          <w:noProof/>
        </w:rPr>
        <w:t>35</w:t>
      </w:r>
      <w:r w:rsidR="003A0FF1">
        <w:rPr>
          <w:lang w:eastAsia="es-ES"/>
        </w:rPr>
        <w:fldChar w:fldCharType="end"/>
      </w:r>
      <w:r w:rsidR="003A0FF1">
        <w:rPr>
          <w:lang w:eastAsia="es-ES"/>
        </w:rPr>
        <w:t>)</w:t>
      </w:r>
      <w:r>
        <w:rPr>
          <w:lang w:eastAsia="es-ES"/>
        </w:rPr>
        <w:t>.</w:t>
      </w:r>
    </w:p>
    <w:p w14:paraId="7974113F" w14:textId="3197811B" w:rsidR="003A0FF1" w:rsidRDefault="003A0FF1" w:rsidP="003A0FF1">
      <w:pPr>
        <w:jc w:val="center"/>
      </w:pPr>
      <w:r>
        <w:rPr>
          <w:noProof/>
        </w:rPr>
        <w:lastRenderedPageBreak/>
        <w:drawing>
          <wp:inline distT="0" distB="0" distL="0" distR="0" wp14:anchorId="7A2971FA" wp14:editId="4BF73839">
            <wp:extent cx="5293286" cy="2520000"/>
            <wp:effectExtent l="0" t="0" r="0" b="0"/>
            <wp:docPr id="46" name="Imagen 46"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Gráfico&#10;&#10;Descripción generada automáticament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93286" cy="2520000"/>
                    </a:xfrm>
                    <a:prstGeom prst="rect">
                      <a:avLst/>
                    </a:prstGeom>
                    <a:noFill/>
                    <a:ln>
                      <a:noFill/>
                    </a:ln>
                  </pic:spPr>
                </pic:pic>
              </a:graphicData>
            </a:graphic>
          </wp:inline>
        </w:drawing>
      </w:r>
      <w:r>
        <w:rPr>
          <w:noProof/>
        </w:rPr>
        <w:drawing>
          <wp:inline distT="0" distB="0" distL="0" distR="0" wp14:anchorId="00DAAA9C" wp14:editId="2B90E423">
            <wp:extent cx="5759450" cy="1000125"/>
            <wp:effectExtent l="0" t="0" r="0" b="0"/>
            <wp:docPr id="42" name="Imagen 42"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Diagrama&#10;&#10;Descripción generada automáticamente con confianza media"/>
                    <pic:cNvPicPr>
                      <a:picLocks noChangeAspect="1" noChangeArrowheads="1"/>
                    </pic:cNvPicPr>
                  </pic:nvPicPr>
                  <pic:blipFill rotWithShape="1">
                    <a:blip r:embed="rId48">
                      <a:extLst>
                        <a:ext uri="{28A0092B-C50C-407E-A947-70E740481C1C}">
                          <a14:useLocalDpi xmlns:a14="http://schemas.microsoft.com/office/drawing/2010/main" val="0"/>
                        </a:ext>
                      </a:extLst>
                    </a:blip>
                    <a:srcRect b="22604"/>
                    <a:stretch/>
                  </pic:blipFill>
                  <pic:spPr bwMode="auto">
                    <a:xfrm>
                      <a:off x="0" y="0"/>
                      <a:ext cx="5759450" cy="100012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A8347AB" wp14:editId="104AE5D0">
            <wp:extent cx="5303107" cy="2520000"/>
            <wp:effectExtent l="0" t="0" r="0" b="0"/>
            <wp:docPr id="47" name="Imagen 4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Gráfico, Gráfico de dispersión&#10;&#10;Descripción generada automáticament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03107" cy="2520000"/>
                    </a:xfrm>
                    <a:prstGeom prst="rect">
                      <a:avLst/>
                    </a:prstGeom>
                    <a:noFill/>
                    <a:ln>
                      <a:noFill/>
                    </a:ln>
                  </pic:spPr>
                </pic:pic>
              </a:graphicData>
            </a:graphic>
          </wp:inline>
        </w:drawing>
      </w:r>
      <w:r>
        <w:rPr>
          <w:noProof/>
        </w:rPr>
        <w:drawing>
          <wp:inline distT="0" distB="0" distL="0" distR="0" wp14:anchorId="125DA576" wp14:editId="7F00613E">
            <wp:extent cx="5759450" cy="1000125"/>
            <wp:effectExtent l="0" t="0" r="0" b="0"/>
            <wp:docPr id="45" name="Imagen 45"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Escala de tiempo&#10;&#10;Descripción generada automáticamente"/>
                    <pic:cNvPicPr>
                      <a:picLocks noChangeAspect="1" noChangeArrowheads="1"/>
                    </pic:cNvPicPr>
                  </pic:nvPicPr>
                  <pic:blipFill rotWithShape="1">
                    <a:blip r:embed="rId50">
                      <a:extLst>
                        <a:ext uri="{28A0092B-C50C-407E-A947-70E740481C1C}">
                          <a14:useLocalDpi xmlns:a14="http://schemas.microsoft.com/office/drawing/2010/main" val="0"/>
                        </a:ext>
                      </a:extLst>
                    </a:blip>
                    <a:srcRect b="22908"/>
                    <a:stretch/>
                  </pic:blipFill>
                  <pic:spPr bwMode="auto">
                    <a:xfrm>
                      <a:off x="0" y="0"/>
                      <a:ext cx="5759450" cy="1000125"/>
                    </a:xfrm>
                    <a:prstGeom prst="rect">
                      <a:avLst/>
                    </a:prstGeom>
                    <a:noFill/>
                    <a:ln>
                      <a:noFill/>
                    </a:ln>
                    <a:extLst>
                      <a:ext uri="{53640926-AAD7-44D8-BBD7-CCE9431645EC}">
                        <a14:shadowObscured xmlns:a14="http://schemas.microsoft.com/office/drawing/2010/main"/>
                      </a:ext>
                    </a:extLst>
                  </pic:spPr>
                </pic:pic>
              </a:graphicData>
            </a:graphic>
          </wp:inline>
        </w:drawing>
      </w:r>
    </w:p>
    <w:p w14:paraId="1FF8B3EF" w14:textId="14335B67" w:rsidR="002A5005" w:rsidRDefault="003A0FF1" w:rsidP="003A0FF1">
      <w:pPr>
        <w:pStyle w:val="Descripcin"/>
        <w:jc w:val="center"/>
        <w:rPr>
          <w:noProof/>
          <w:color w:val="auto"/>
        </w:rPr>
      </w:pPr>
      <w:bookmarkStart w:id="219" w:name="_Ref82620644"/>
      <w:bookmarkStart w:id="220" w:name="_Toc82627965"/>
      <w:r w:rsidRPr="003A0FF1">
        <w:rPr>
          <w:color w:val="auto"/>
        </w:rPr>
        <w:t xml:space="preserve">Ilustración </w:t>
      </w:r>
      <w:r w:rsidRPr="003A0FF1">
        <w:rPr>
          <w:color w:val="auto"/>
        </w:rPr>
        <w:fldChar w:fldCharType="begin"/>
      </w:r>
      <w:r w:rsidRPr="003A0FF1">
        <w:rPr>
          <w:color w:val="auto"/>
        </w:rPr>
        <w:instrText xml:space="preserve"> SEQ Ilustración \* ARABIC </w:instrText>
      </w:r>
      <w:r w:rsidRPr="003A0FF1">
        <w:rPr>
          <w:color w:val="auto"/>
        </w:rPr>
        <w:fldChar w:fldCharType="separate"/>
      </w:r>
      <w:r w:rsidR="00960845">
        <w:rPr>
          <w:noProof/>
          <w:color w:val="auto"/>
        </w:rPr>
        <w:t>35</w:t>
      </w:r>
      <w:r w:rsidRPr="003A0FF1">
        <w:rPr>
          <w:color w:val="auto"/>
        </w:rPr>
        <w:fldChar w:fldCharType="end"/>
      </w:r>
      <w:bookmarkEnd w:id="219"/>
      <w:r w:rsidRPr="003A0FF1">
        <w:rPr>
          <w:color w:val="auto"/>
        </w:rPr>
        <w:t>: Ejemplo de dos lanzamientos</w:t>
      </w:r>
      <w:r w:rsidRPr="003A0FF1">
        <w:rPr>
          <w:noProof/>
          <w:color w:val="auto"/>
        </w:rPr>
        <w:t xml:space="preserve"> a partir de los datos de Freeze Frame de StatsBomb con sus respectivos valores SHAP.</w:t>
      </w:r>
      <w:bookmarkEnd w:id="220"/>
    </w:p>
    <w:p w14:paraId="32C928CE" w14:textId="7FCFDAE8" w:rsidR="003A0FF1" w:rsidRDefault="003A0FF1" w:rsidP="003A0FF1">
      <w:r>
        <w:t xml:space="preserve">En estos ejemplos podemos ver la gran diferencia de </w:t>
      </w:r>
      <w:proofErr w:type="spellStart"/>
      <w:r>
        <w:t>xG</w:t>
      </w:r>
      <w:proofErr w:type="spellEnd"/>
      <w:r>
        <w:t xml:space="preserve"> dado en cada caso y los motivos detrás de ello. </w:t>
      </w:r>
      <w:r w:rsidR="0039394A">
        <w:t xml:space="preserve">Ambos disparos terminan en gol. </w:t>
      </w:r>
      <w:r>
        <w:t xml:space="preserve">En el primer disparo el lanzador se encuentra sin ningún jugador entre la portería y el balón, con el portero mal colocado, en una distancia relativamente cercana, buen </w:t>
      </w:r>
      <w:r w:rsidR="0039394A">
        <w:t>ángulo</w:t>
      </w:r>
      <w:r>
        <w:t xml:space="preserve"> de disparo y la jugada venia previamente </w:t>
      </w:r>
      <w:r>
        <w:lastRenderedPageBreak/>
        <w:t>de un pase al hueco</w:t>
      </w:r>
      <w:r w:rsidR="0039394A">
        <w:t xml:space="preserve"> (</w:t>
      </w:r>
      <w:proofErr w:type="spellStart"/>
      <w:r w:rsidR="0039394A">
        <w:t>Through</w:t>
      </w:r>
      <w:proofErr w:type="spellEnd"/>
      <w:r w:rsidR="0039394A">
        <w:t xml:space="preserve"> Ball)</w:t>
      </w:r>
      <w:r>
        <w:t xml:space="preserve">. En este caso el modelo de </w:t>
      </w:r>
      <w:proofErr w:type="spellStart"/>
      <w:r>
        <w:t>XGBoost</w:t>
      </w:r>
      <w:proofErr w:type="spellEnd"/>
      <w:r>
        <w:t xml:space="preserve"> le da un 73% de opciones de marcar mientras </w:t>
      </w:r>
      <w:proofErr w:type="spellStart"/>
      <w:r>
        <w:t>StatsBomb</w:t>
      </w:r>
      <w:proofErr w:type="spellEnd"/>
      <w:r>
        <w:t xml:space="preserve"> le otorga un 77%.</w:t>
      </w:r>
    </w:p>
    <w:p w14:paraId="526438B2" w14:textId="0557F650" w:rsidR="002A5005" w:rsidRDefault="003A0FF1" w:rsidP="002A5005">
      <w:r>
        <w:t>El segundo disparo por su parte se realiza desde una distancia mucho más corta</w:t>
      </w:r>
      <w:r w:rsidR="0039394A">
        <w:t>,</w:t>
      </w:r>
      <w:r>
        <w:t xml:space="preserve"> con un </w:t>
      </w:r>
      <w:r w:rsidR="0039394A">
        <w:t>ángulo</w:t>
      </w:r>
      <w:r>
        <w:t xml:space="preserve"> bastante </w:t>
      </w:r>
      <w:r w:rsidR="0039394A">
        <w:t xml:space="preserve">bueno y con un pase al hueco recibido previamente, </w:t>
      </w:r>
      <w:r>
        <w:t xml:space="preserve">pero </w:t>
      </w:r>
      <w:r w:rsidR="0039394A">
        <w:t xml:space="preserve">al tener el portero bien colocado las posibilidades de marcar se reducen en vez de aumentar como pasaba en el caso anterior. En este caso el modelo de </w:t>
      </w:r>
      <w:proofErr w:type="spellStart"/>
      <w:r w:rsidR="0039394A">
        <w:t>XGBoost</w:t>
      </w:r>
      <w:proofErr w:type="spellEnd"/>
      <w:r w:rsidR="0039394A">
        <w:t xml:space="preserve"> da un 32% de opciones de marcar mientras que </w:t>
      </w:r>
      <w:proofErr w:type="spellStart"/>
      <w:r w:rsidR="0039394A">
        <w:t>StatsBomb</w:t>
      </w:r>
      <w:proofErr w:type="spellEnd"/>
      <w:r w:rsidR="0039394A">
        <w:t xml:space="preserve"> calcula que son un 33%, datos muy similares de nuevo.</w:t>
      </w:r>
    </w:p>
    <w:p w14:paraId="2E0BC1BF" w14:textId="77777777" w:rsidR="007A4D92" w:rsidRPr="00F66CBA" w:rsidRDefault="007A4D92" w:rsidP="007A4D92">
      <w:pPr>
        <w:rPr>
          <w:b/>
          <w:bCs/>
          <w:lang w:eastAsia="es-ES"/>
        </w:rPr>
      </w:pPr>
      <w:r w:rsidRPr="00F66CBA">
        <w:rPr>
          <w:b/>
          <w:bCs/>
          <w:lang w:eastAsia="es-ES"/>
        </w:rPr>
        <w:t>Modelos generado</w:t>
      </w:r>
      <w:r>
        <w:rPr>
          <w:b/>
          <w:bCs/>
          <w:lang w:eastAsia="es-ES"/>
        </w:rPr>
        <w:t>s</w:t>
      </w:r>
      <w:r w:rsidRPr="00F66CBA">
        <w:rPr>
          <w:b/>
          <w:bCs/>
          <w:lang w:eastAsia="es-ES"/>
        </w:rPr>
        <w:t xml:space="preserve"> para lanzamientos que son de penalti</w:t>
      </w:r>
    </w:p>
    <w:p w14:paraId="1414842C" w14:textId="708E4635" w:rsidR="007A4D92" w:rsidRDefault="007A4D92" w:rsidP="007A4D92">
      <w:pPr>
        <w:rPr>
          <w:lang w:eastAsia="es-ES"/>
        </w:rPr>
      </w:pPr>
      <w:r>
        <w:rPr>
          <w:lang w:eastAsia="es-ES"/>
        </w:rPr>
        <w:t>En el caso de los lanzamientos de penalti también se ha estudiado los valores obtenidos de los distintos modelos</w:t>
      </w:r>
      <w:r w:rsidR="0039394A">
        <w:rPr>
          <w:lang w:eastAsia="es-ES"/>
        </w:rPr>
        <w:t xml:space="preserve">. En la </w:t>
      </w:r>
      <w:r w:rsidR="0039394A">
        <w:rPr>
          <w:lang w:eastAsia="es-ES"/>
        </w:rPr>
        <w:fldChar w:fldCharType="begin"/>
      </w:r>
      <w:r w:rsidR="0039394A">
        <w:rPr>
          <w:lang w:eastAsia="es-ES"/>
        </w:rPr>
        <w:instrText xml:space="preserve"> REF _Ref82621326 \h </w:instrText>
      </w:r>
      <w:r w:rsidR="0039394A">
        <w:rPr>
          <w:lang w:eastAsia="es-ES"/>
        </w:rPr>
      </w:r>
      <w:r w:rsidR="0039394A">
        <w:rPr>
          <w:lang w:eastAsia="es-ES"/>
        </w:rPr>
        <w:fldChar w:fldCharType="separate"/>
      </w:r>
      <w:r w:rsidR="0039394A" w:rsidRPr="0039394A">
        <w:t xml:space="preserve">Tabla </w:t>
      </w:r>
      <w:r w:rsidR="0039394A" w:rsidRPr="0039394A">
        <w:rPr>
          <w:noProof/>
        </w:rPr>
        <w:t>10</w:t>
      </w:r>
      <w:r w:rsidR="0039394A">
        <w:rPr>
          <w:lang w:eastAsia="es-ES"/>
        </w:rPr>
        <w:fldChar w:fldCharType="end"/>
      </w:r>
      <w:r w:rsidR="0039394A">
        <w:rPr>
          <w:lang w:eastAsia="es-ES"/>
        </w:rPr>
        <w:t xml:space="preserve"> se puede comprobar como los modelos generales son mucho peores que para el resto de lanzamiento. De hecho, los valores obtenidos demuestran que los modelos generados n</w:t>
      </w:r>
      <w:r w:rsidR="00B214B4">
        <w:rPr>
          <w:lang w:eastAsia="es-ES"/>
        </w:rPr>
        <w:t>o</w:t>
      </w:r>
      <w:r w:rsidR="0039394A">
        <w:rPr>
          <w:lang w:eastAsia="es-ES"/>
        </w:rPr>
        <w:t xml:space="preserve"> están bien calibrados </w:t>
      </w:r>
      <w:r w:rsidR="00B214B4">
        <w:rPr>
          <w:lang w:eastAsia="es-ES"/>
        </w:rPr>
        <w:t>y dan predicciones aleatorias. Estas predicciones, según la R</w:t>
      </w:r>
      <w:r w:rsidR="00B214B4">
        <w:rPr>
          <w:vertAlign w:val="superscript"/>
          <w:lang w:eastAsia="es-ES"/>
        </w:rPr>
        <w:t>2</w:t>
      </w:r>
      <w:r w:rsidR="00B214B4">
        <w:rPr>
          <w:lang w:eastAsia="es-ES"/>
        </w:rPr>
        <w:t xml:space="preserve"> de </w:t>
      </w:r>
      <w:proofErr w:type="spellStart"/>
      <w:r w:rsidR="00B214B4">
        <w:rPr>
          <w:lang w:eastAsia="es-ES"/>
        </w:rPr>
        <w:t>McFadden</w:t>
      </w:r>
      <w:proofErr w:type="spellEnd"/>
      <w:r w:rsidR="00B214B4">
        <w:rPr>
          <w:lang w:eastAsia="es-ES"/>
        </w:rPr>
        <w:t xml:space="preserve"> son poco mejores o incluso peores que dar un valor fijo a todos los penaltis.</w:t>
      </w:r>
      <w:r w:rsidR="0039394A">
        <w:rPr>
          <w:lang w:eastAsia="es-ES"/>
        </w:rPr>
        <w:fldChar w:fldCharType="begin"/>
      </w:r>
      <w:r w:rsidR="0039394A">
        <w:rPr>
          <w:lang w:eastAsia="es-ES"/>
        </w:rPr>
        <w:instrText xml:space="preserve"> REF _Ref82621318 \h </w:instrText>
      </w:r>
      <w:r w:rsidR="0039394A">
        <w:rPr>
          <w:lang w:eastAsia="es-ES"/>
        </w:rPr>
      </w:r>
      <w:r w:rsidR="0039394A">
        <w:rPr>
          <w:lang w:eastAsia="es-ES"/>
        </w:rPr>
        <w:fldChar w:fldCharType="separate"/>
      </w:r>
      <w:r w:rsidR="0039394A">
        <w:rPr>
          <w:lang w:eastAsia="es-ES"/>
        </w:rPr>
        <w:fldChar w:fldCharType="end"/>
      </w:r>
    </w:p>
    <w:tbl>
      <w:tblPr>
        <w:tblStyle w:val="Tablaconcuadrcula5oscura-nfasis2"/>
        <w:tblW w:w="5000" w:type="pct"/>
        <w:tblLook w:val="04A0" w:firstRow="1" w:lastRow="0" w:firstColumn="1" w:lastColumn="0" w:noHBand="0" w:noVBand="1"/>
      </w:tblPr>
      <w:tblGrid>
        <w:gridCol w:w="2081"/>
        <w:gridCol w:w="1288"/>
        <w:gridCol w:w="1566"/>
        <w:gridCol w:w="1413"/>
        <w:gridCol w:w="1692"/>
        <w:gridCol w:w="1246"/>
      </w:tblGrid>
      <w:tr w:rsidR="0039394A" w14:paraId="1B710034" w14:textId="77777777" w:rsidTr="00105F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0" w:type="pct"/>
          </w:tcPr>
          <w:p w14:paraId="317E57EC" w14:textId="77777777" w:rsidR="0039394A" w:rsidRDefault="0039394A" w:rsidP="00105F3F">
            <w:pPr>
              <w:jc w:val="center"/>
              <w:rPr>
                <w:lang w:eastAsia="es-ES"/>
              </w:rPr>
            </w:pPr>
          </w:p>
        </w:tc>
        <w:tc>
          <w:tcPr>
            <w:tcW w:w="693" w:type="pct"/>
            <w:vAlign w:val="center"/>
          </w:tcPr>
          <w:p w14:paraId="56FFC77C"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r w:rsidRPr="00134C3A">
              <w:rPr>
                <w:lang w:eastAsia="es-ES"/>
              </w:rPr>
              <w:t>Log-</w:t>
            </w:r>
            <w:proofErr w:type="spellStart"/>
            <w:r w:rsidRPr="00134C3A">
              <w:rPr>
                <w:lang w:eastAsia="es-ES"/>
              </w:rPr>
              <w:t>loss</w:t>
            </w:r>
            <w:proofErr w:type="spellEnd"/>
          </w:p>
          <w:p w14:paraId="2D94B637"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sidRPr="00134C3A">
              <w:rPr>
                <w:lang w:eastAsia="es-ES"/>
              </w:rPr>
              <w:t>(</w:t>
            </w:r>
            <w:r w:rsidRPr="00134C3A">
              <w:rPr>
                <w:rFonts w:cs="Arial"/>
                <w:lang w:eastAsia="es-ES"/>
              </w:rPr>
              <w:t>↓)</w:t>
            </w:r>
          </w:p>
        </w:tc>
        <w:tc>
          <w:tcPr>
            <w:tcW w:w="843" w:type="pct"/>
            <w:vAlign w:val="center"/>
          </w:tcPr>
          <w:p w14:paraId="3D1F3179"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proofErr w:type="spellStart"/>
            <w:r>
              <w:rPr>
                <w:lang w:eastAsia="es-ES"/>
              </w:rPr>
              <w:t>Brier</w:t>
            </w:r>
            <w:proofErr w:type="spellEnd"/>
            <w:r>
              <w:rPr>
                <w:lang w:eastAsia="es-ES"/>
              </w:rPr>
              <w:t xml:space="preserve"> score</w:t>
            </w:r>
          </w:p>
          <w:p w14:paraId="70B9D276"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sidRPr="00134C3A">
              <w:rPr>
                <w:lang w:eastAsia="es-ES"/>
              </w:rPr>
              <w:t>(</w:t>
            </w:r>
            <w:r w:rsidRPr="00134C3A">
              <w:rPr>
                <w:rFonts w:cs="Arial"/>
                <w:lang w:eastAsia="es-ES"/>
              </w:rPr>
              <w:t>↓)</w:t>
            </w:r>
          </w:p>
        </w:tc>
        <w:tc>
          <w:tcPr>
            <w:tcW w:w="761" w:type="pct"/>
            <w:vAlign w:val="center"/>
          </w:tcPr>
          <w:p w14:paraId="23CBDB1A"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r>
              <w:rPr>
                <w:lang w:eastAsia="es-ES"/>
              </w:rPr>
              <w:t>ROC AUC</w:t>
            </w:r>
          </w:p>
          <w:p w14:paraId="5EA12D04"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Pr>
                <w:lang w:eastAsia="es-ES"/>
              </w:rPr>
              <w:t>(</w:t>
            </w:r>
            <w:r>
              <w:rPr>
                <w:rFonts w:cs="Arial"/>
                <w:lang w:eastAsia="es-ES"/>
              </w:rPr>
              <w:t>↑)</w:t>
            </w:r>
          </w:p>
        </w:tc>
        <w:tc>
          <w:tcPr>
            <w:tcW w:w="911" w:type="pct"/>
            <w:vAlign w:val="center"/>
          </w:tcPr>
          <w:p w14:paraId="6848D19C"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proofErr w:type="spellStart"/>
            <w:r>
              <w:rPr>
                <w:lang w:eastAsia="es-ES"/>
              </w:rPr>
              <w:t>McFadden’s</w:t>
            </w:r>
            <w:proofErr w:type="spellEnd"/>
          </w:p>
          <w:p w14:paraId="4C9E41BC"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Pr>
                <w:lang w:eastAsia="es-ES"/>
              </w:rPr>
              <w:t>R</w:t>
            </w:r>
            <w:r>
              <w:rPr>
                <w:vertAlign w:val="superscript"/>
                <w:lang w:eastAsia="es-ES"/>
              </w:rPr>
              <w:t>2</w:t>
            </w:r>
            <w:r>
              <w:rPr>
                <w:lang w:eastAsia="es-ES"/>
              </w:rPr>
              <w:t xml:space="preserve"> (</w:t>
            </w:r>
            <w:r>
              <w:rPr>
                <w:rFonts w:cs="Arial"/>
                <w:lang w:eastAsia="es-ES"/>
              </w:rPr>
              <w:t>↑)</w:t>
            </w:r>
          </w:p>
        </w:tc>
        <w:tc>
          <w:tcPr>
            <w:tcW w:w="671" w:type="pct"/>
          </w:tcPr>
          <w:p w14:paraId="6E4CB0FF"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r>
              <w:rPr>
                <w:lang w:eastAsia="es-ES"/>
              </w:rPr>
              <w:t>Tiempo</w:t>
            </w:r>
          </w:p>
          <w:p w14:paraId="0F2F0F77"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sidRPr="00134C3A">
              <w:rPr>
                <w:lang w:eastAsia="es-ES"/>
              </w:rPr>
              <w:t>(</w:t>
            </w:r>
            <w:r w:rsidRPr="00134C3A">
              <w:rPr>
                <w:rFonts w:cs="Arial"/>
                <w:lang w:eastAsia="es-ES"/>
              </w:rPr>
              <w:t>↓)</w:t>
            </w:r>
          </w:p>
        </w:tc>
      </w:tr>
      <w:tr w:rsidR="0039394A" w14:paraId="670E35A3" w14:textId="77777777" w:rsidTr="00105F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0" w:type="pct"/>
          </w:tcPr>
          <w:p w14:paraId="592198AA" w14:textId="77777777" w:rsidR="0039394A" w:rsidRPr="00134C3A" w:rsidRDefault="0039394A" w:rsidP="00105F3F">
            <w:pPr>
              <w:rPr>
                <w:lang w:eastAsia="es-ES"/>
              </w:rPr>
            </w:pPr>
            <w:r>
              <w:rPr>
                <w:lang w:eastAsia="es-ES"/>
              </w:rPr>
              <w:t>Regresión Log.</w:t>
            </w:r>
          </w:p>
        </w:tc>
        <w:tc>
          <w:tcPr>
            <w:tcW w:w="693" w:type="pct"/>
          </w:tcPr>
          <w:p w14:paraId="78EAA06C" w14:textId="62D9F3EE" w:rsidR="0039394A" w:rsidRDefault="0039394A"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481178">
              <w:rPr>
                <w:lang w:eastAsia="es-ES"/>
              </w:rPr>
              <w:t>0</w:t>
            </w:r>
            <w:r>
              <w:rPr>
                <w:lang w:eastAsia="es-ES"/>
              </w:rPr>
              <w:t>,57</w:t>
            </w:r>
            <w:r w:rsidR="009D6A32">
              <w:rPr>
                <w:lang w:eastAsia="es-ES"/>
              </w:rPr>
              <w:t>75</w:t>
            </w:r>
          </w:p>
        </w:tc>
        <w:tc>
          <w:tcPr>
            <w:tcW w:w="843" w:type="pct"/>
          </w:tcPr>
          <w:p w14:paraId="5C195A4D" w14:textId="06F8BF8C" w:rsidR="0039394A" w:rsidRDefault="0039394A"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481178">
              <w:rPr>
                <w:lang w:eastAsia="es-ES"/>
              </w:rPr>
              <w:t>0</w:t>
            </w:r>
            <w:r>
              <w:rPr>
                <w:lang w:eastAsia="es-ES"/>
              </w:rPr>
              <w:t>,19</w:t>
            </w:r>
            <w:r w:rsidR="009D6A32">
              <w:rPr>
                <w:lang w:eastAsia="es-ES"/>
              </w:rPr>
              <w:t>4</w:t>
            </w:r>
            <w:r>
              <w:rPr>
                <w:lang w:eastAsia="es-ES"/>
              </w:rPr>
              <w:t>3</w:t>
            </w:r>
          </w:p>
        </w:tc>
        <w:tc>
          <w:tcPr>
            <w:tcW w:w="761" w:type="pct"/>
          </w:tcPr>
          <w:p w14:paraId="53AA1A9B" w14:textId="09DC3669" w:rsidR="0039394A" w:rsidRPr="00531E5A" w:rsidRDefault="0039394A" w:rsidP="00105F3F">
            <w:pPr>
              <w:jc w:val="center"/>
              <w:cnfStyle w:val="000000100000" w:firstRow="0" w:lastRow="0" w:firstColumn="0" w:lastColumn="0" w:oddVBand="0" w:evenVBand="0" w:oddHBand="1" w:evenHBand="0" w:firstRowFirstColumn="0" w:firstRowLastColumn="0" w:lastRowFirstColumn="0" w:lastRowLastColumn="0"/>
              <w:rPr>
                <w:b/>
                <w:bCs/>
                <w:lang w:eastAsia="es-ES"/>
              </w:rPr>
            </w:pPr>
            <w:r w:rsidRPr="00B75D79">
              <w:rPr>
                <w:lang w:eastAsia="es-ES"/>
              </w:rPr>
              <w:t>0,</w:t>
            </w:r>
            <w:r w:rsidR="009D6A32">
              <w:rPr>
                <w:lang w:eastAsia="es-ES"/>
              </w:rPr>
              <w:t>4795</w:t>
            </w:r>
          </w:p>
        </w:tc>
        <w:tc>
          <w:tcPr>
            <w:tcW w:w="911" w:type="pct"/>
          </w:tcPr>
          <w:p w14:paraId="3FCB95F5" w14:textId="7D4E0CF0" w:rsidR="0039394A" w:rsidRDefault="009D6A32"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Pr>
                <w:lang w:eastAsia="es-ES"/>
              </w:rPr>
              <w:t>-</w:t>
            </w:r>
            <w:r w:rsidR="0039394A" w:rsidRPr="00481178">
              <w:rPr>
                <w:lang w:eastAsia="es-ES"/>
              </w:rPr>
              <w:t>0</w:t>
            </w:r>
            <w:r w:rsidR="0039394A">
              <w:rPr>
                <w:lang w:eastAsia="es-ES"/>
              </w:rPr>
              <w:t>,00</w:t>
            </w:r>
            <w:r>
              <w:rPr>
                <w:lang w:eastAsia="es-ES"/>
              </w:rPr>
              <w:t>68</w:t>
            </w:r>
          </w:p>
        </w:tc>
        <w:tc>
          <w:tcPr>
            <w:tcW w:w="671" w:type="pct"/>
          </w:tcPr>
          <w:p w14:paraId="0044B631" w14:textId="1CE25A4B" w:rsidR="0039394A" w:rsidRPr="00D239AA" w:rsidRDefault="0039394A"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531E5A">
              <w:rPr>
                <w:b/>
                <w:bCs/>
                <w:lang w:eastAsia="es-ES"/>
              </w:rPr>
              <w:t>00:00:0</w:t>
            </w:r>
            <w:r>
              <w:rPr>
                <w:b/>
                <w:bCs/>
                <w:lang w:eastAsia="es-ES"/>
              </w:rPr>
              <w:t>0</w:t>
            </w:r>
          </w:p>
        </w:tc>
      </w:tr>
      <w:tr w:rsidR="0039394A" w14:paraId="606F6BC8" w14:textId="77777777" w:rsidTr="00105F3F">
        <w:tc>
          <w:tcPr>
            <w:cnfStyle w:val="001000000000" w:firstRow="0" w:lastRow="0" w:firstColumn="1" w:lastColumn="0" w:oddVBand="0" w:evenVBand="0" w:oddHBand="0" w:evenHBand="0" w:firstRowFirstColumn="0" w:firstRowLastColumn="0" w:lastRowFirstColumn="0" w:lastRowLastColumn="0"/>
            <w:tcW w:w="1120" w:type="pct"/>
          </w:tcPr>
          <w:p w14:paraId="272CA521" w14:textId="77777777" w:rsidR="0039394A" w:rsidRDefault="0039394A" w:rsidP="00105F3F">
            <w:pPr>
              <w:rPr>
                <w:lang w:eastAsia="es-ES"/>
              </w:rPr>
            </w:pPr>
            <w:proofErr w:type="spellStart"/>
            <w:r>
              <w:rPr>
                <w:lang w:eastAsia="es-ES"/>
              </w:rPr>
              <w:t>LightGBM</w:t>
            </w:r>
            <w:proofErr w:type="spellEnd"/>
          </w:p>
        </w:tc>
        <w:tc>
          <w:tcPr>
            <w:tcW w:w="693" w:type="pct"/>
          </w:tcPr>
          <w:p w14:paraId="76C7AEF6" w14:textId="77167B57" w:rsidR="0039394A" w:rsidRDefault="0039394A"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B75D79">
              <w:rPr>
                <w:b/>
                <w:bCs/>
                <w:lang w:eastAsia="es-ES"/>
              </w:rPr>
              <w:t>0,5</w:t>
            </w:r>
            <w:r w:rsidR="009D6A32">
              <w:rPr>
                <w:b/>
                <w:bCs/>
                <w:lang w:eastAsia="es-ES"/>
              </w:rPr>
              <w:t>705</w:t>
            </w:r>
          </w:p>
        </w:tc>
        <w:tc>
          <w:tcPr>
            <w:tcW w:w="843" w:type="pct"/>
          </w:tcPr>
          <w:p w14:paraId="65901A9C" w14:textId="1743A571" w:rsidR="0039394A" w:rsidRDefault="0039394A"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B75D79">
              <w:rPr>
                <w:b/>
                <w:bCs/>
                <w:lang w:eastAsia="es-ES"/>
              </w:rPr>
              <w:t>0,19</w:t>
            </w:r>
            <w:r w:rsidR="009D6A32">
              <w:rPr>
                <w:b/>
                <w:bCs/>
                <w:lang w:eastAsia="es-ES"/>
              </w:rPr>
              <w:t>11</w:t>
            </w:r>
          </w:p>
        </w:tc>
        <w:tc>
          <w:tcPr>
            <w:tcW w:w="761" w:type="pct"/>
          </w:tcPr>
          <w:p w14:paraId="6459CDA1" w14:textId="4602A568" w:rsidR="0039394A" w:rsidRPr="00531E5A" w:rsidRDefault="0039394A" w:rsidP="00105F3F">
            <w:pPr>
              <w:jc w:val="center"/>
              <w:cnfStyle w:val="000000000000" w:firstRow="0" w:lastRow="0" w:firstColumn="0" w:lastColumn="0" w:oddVBand="0" w:evenVBand="0" w:oddHBand="0" w:evenHBand="0" w:firstRowFirstColumn="0" w:firstRowLastColumn="0" w:lastRowFirstColumn="0" w:lastRowLastColumn="0"/>
              <w:rPr>
                <w:b/>
                <w:bCs/>
                <w:lang w:eastAsia="es-ES"/>
              </w:rPr>
            </w:pPr>
            <w:r w:rsidRPr="00D239AA">
              <w:rPr>
                <w:lang w:eastAsia="es-ES"/>
              </w:rPr>
              <w:t>0</w:t>
            </w:r>
            <w:r>
              <w:rPr>
                <w:lang w:eastAsia="es-ES"/>
              </w:rPr>
              <w:t>,</w:t>
            </w:r>
            <w:r w:rsidR="009D6A32">
              <w:rPr>
                <w:lang w:eastAsia="es-ES"/>
              </w:rPr>
              <w:t>5531</w:t>
            </w:r>
          </w:p>
        </w:tc>
        <w:tc>
          <w:tcPr>
            <w:tcW w:w="911" w:type="pct"/>
          </w:tcPr>
          <w:p w14:paraId="64327619" w14:textId="618E1672" w:rsidR="0039394A" w:rsidRDefault="0039394A"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B75D79">
              <w:rPr>
                <w:b/>
                <w:bCs/>
                <w:lang w:eastAsia="es-ES"/>
              </w:rPr>
              <w:t>0,00</w:t>
            </w:r>
            <w:r w:rsidR="009D6A32">
              <w:rPr>
                <w:b/>
                <w:bCs/>
                <w:lang w:eastAsia="es-ES"/>
              </w:rPr>
              <w:t>56</w:t>
            </w:r>
          </w:p>
        </w:tc>
        <w:tc>
          <w:tcPr>
            <w:tcW w:w="671" w:type="pct"/>
          </w:tcPr>
          <w:p w14:paraId="7EE98A66" w14:textId="0990D62C" w:rsidR="0039394A" w:rsidRPr="00D239AA" w:rsidRDefault="0039394A"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Pr>
                <w:lang w:eastAsia="es-ES"/>
              </w:rPr>
              <w:t>00:06:0</w:t>
            </w:r>
            <w:r w:rsidR="00D95F43">
              <w:rPr>
                <w:lang w:eastAsia="es-ES"/>
              </w:rPr>
              <w:t>3</w:t>
            </w:r>
          </w:p>
        </w:tc>
      </w:tr>
      <w:tr w:rsidR="0039394A" w14:paraId="5BC49297" w14:textId="77777777" w:rsidTr="00105F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0" w:type="pct"/>
          </w:tcPr>
          <w:p w14:paraId="2D86B3E5" w14:textId="77777777" w:rsidR="0039394A" w:rsidRPr="00134C3A" w:rsidRDefault="0039394A" w:rsidP="00105F3F">
            <w:pPr>
              <w:rPr>
                <w:lang w:eastAsia="es-ES"/>
              </w:rPr>
            </w:pPr>
            <w:proofErr w:type="spellStart"/>
            <w:r>
              <w:rPr>
                <w:lang w:eastAsia="es-ES"/>
              </w:rPr>
              <w:t>XGBoost</w:t>
            </w:r>
            <w:proofErr w:type="spellEnd"/>
            <w:r>
              <w:rPr>
                <w:lang w:eastAsia="es-ES"/>
              </w:rPr>
              <w:t xml:space="preserve"> </w:t>
            </w:r>
          </w:p>
        </w:tc>
        <w:tc>
          <w:tcPr>
            <w:tcW w:w="693" w:type="pct"/>
          </w:tcPr>
          <w:p w14:paraId="23B022AC" w14:textId="577E51AB" w:rsidR="0039394A" w:rsidRDefault="0039394A"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B75D79">
              <w:rPr>
                <w:lang w:eastAsia="es-ES"/>
              </w:rPr>
              <w:t>0,57</w:t>
            </w:r>
            <w:r w:rsidR="009D6A32">
              <w:rPr>
                <w:lang w:eastAsia="es-ES"/>
              </w:rPr>
              <w:t>51</w:t>
            </w:r>
          </w:p>
        </w:tc>
        <w:tc>
          <w:tcPr>
            <w:tcW w:w="843" w:type="pct"/>
          </w:tcPr>
          <w:p w14:paraId="372EE917" w14:textId="11DF9A22" w:rsidR="0039394A" w:rsidRDefault="0039394A"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B75D79">
              <w:rPr>
                <w:lang w:eastAsia="es-ES"/>
              </w:rPr>
              <w:t>0,19</w:t>
            </w:r>
            <w:r w:rsidR="009D6A32">
              <w:rPr>
                <w:lang w:eastAsia="es-ES"/>
              </w:rPr>
              <w:t>34</w:t>
            </w:r>
          </w:p>
        </w:tc>
        <w:tc>
          <w:tcPr>
            <w:tcW w:w="761" w:type="pct"/>
          </w:tcPr>
          <w:p w14:paraId="1DB0F192" w14:textId="39FB532E" w:rsidR="0039394A" w:rsidRPr="00531E5A" w:rsidRDefault="0039394A" w:rsidP="00105F3F">
            <w:pPr>
              <w:jc w:val="center"/>
              <w:cnfStyle w:val="000000100000" w:firstRow="0" w:lastRow="0" w:firstColumn="0" w:lastColumn="0" w:oddVBand="0" w:evenVBand="0" w:oddHBand="1" w:evenHBand="0" w:firstRowFirstColumn="0" w:firstRowLastColumn="0" w:lastRowFirstColumn="0" w:lastRowLastColumn="0"/>
              <w:rPr>
                <w:b/>
                <w:bCs/>
                <w:lang w:eastAsia="es-ES"/>
              </w:rPr>
            </w:pPr>
            <w:r w:rsidRPr="00B75D79">
              <w:rPr>
                <w:b/>
                <w:bCs/>
                <w:lang w:eastAsia="es-ES"/>
              </w:rPr>
              <w:t>0,</w:t>
            </w:r>
            <w:r w:rsidR="009D6A32">
              <w:rPr>
                <w:b/>
                <w:bCs/>
                <w:lang w:eastAsia="es-ES"/>
              </w:rPr>
              <w:t>5540</w:t>
            </w:r>
          </w:p>
        </w:tc>
        <w:tc>
          <w:tcPr>
            <w:tcW w:w="911" w:type="pct"/>
          </w:tcPr>
          <w:p w14:paraId="28303C31" w14:textId="12EA6583" w:rsidR="0039394A" w:rsidRDefault="0039394A"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B75D79">
              <w:rPr>
                <w:lang w:eastAsia="es-ES"/>
              </w:rPr>
              <w:t>-0,0</w:t>
            </w:r>
            <w:r w:rsidR="009D6A32">
              <w:rPr>
                <w:lang w:eastAsia="es-ES"/>
              </w:rPr>
              <w:t>025</w:t>
            </w:r>
          </w:p>
        </w:tc>
        <w:tc>
          <w:tcPr>
            <w:tcW w:w="671" w:type="pct"/>
          </w:tcPr>
          <w:p w14:paraId="5D81E895" w14:textId="270B373C" w:rsidR="0039394A" w:rsidRPr="00D239AA" w:rsidRDefault="0039394A"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Pr>
                <w:lang w:eastAsia="es-ES"/>
              </w:rPr>
              <w:t>0:0</w:t>
            </w:r>
            <w:r w:rsidR="00D95F43">
              <w:rPr>
                <w:lang w:eastAsia="es-ES"/>
              </w:rPr>
              <w:t>5</w:t>
            </w:r>
            <w:r>
              <w:rPr>
                <w:lang w:eastAsia="es-ES"/>
              </w:rPr>
              <w:t>:</w:t>
            </w:r>
            <w:r w:rsidR="00D95F43">
              <w:rPr>
                <w:lang w:eastAsia="es-ES"/>
              </w:rPr>
              <w:t>21</w:t>
            </w:r>
          </w:p>
        </w:tc>
      </w:tr>
      <w:tr w:rsidR="0039394A" w14:paraId="36D96B60" w14:textId="77777777" w:rsidTr="00105F3F">
        <w:tc>
          <w:tcPr>
            <w:cnfStyle w:val="001000000000" w:firstRow="0" w:lastRow="0" w:firstColumn="1" w:lastColumn="0" w:oddVBand="0" w:evenVBand="0" w:oddHBand="0" w:evenHBand="0" w:firstRowFirstColumn="0" w:firstRowLastColumn="0" w:lastRowFirstColumn="0" w:lastRowLastColumn="0"/>
            <w:tcW w:w="1120" w:type="pct"/>
          </w:tcPr>
          <w:p w14:paraId="1F388B5E" w14:textId="77777777" w:rsidR="0039394A" w:rsidRDefault="0039394A" w:rsidP="00105F3F">
            <w:pPr>
              <w:rPr>
                <w:lang w:eastAsia="es-ES"/>
              </w:rPr>
            </w:pPr>
            <w:proofErr w:type="spellStart"/>
            <w:r>
              <w:rPr>
                <w:lang w:eastAsia="es-ES"/>
              </w:rPr>
              <w:t>Random</w:t>
            </w:r>
            <w:proofErr w:type="spellEnd"/>
            <w:r>
              <w:rPr>
                <w:lang w:eastAsia="es-ES"/>
              </w:rPr>
              <w:t xml:space="preserve"> Forest</w:t>
            </w:r>
          </w:p>
        </w:tc>
        <w:tc>
          <w:tcPr>
            <w:tcW w:w="693" w:type="pct"/>
          </w:tcPr>
          <w:p w14:paraId="574746D3" w14:textId="6A7F779B" w:rsidR="0039394A" w:rsidRDefault="0039394A"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5</w:t>
            </w:r>
            <w:r w:rsidR="009D6A32">
              <w:rPr>
                <w:lang w:eastAsia="es-ES"/>
              </w:rPr>
              <w:t>853</w:t>
            </w:r>
          </w:p>
        </w:tc>
        <w:tc>
          <w:tcPr>
            <w:tcW w:w="843" w:type="pct"/>
          </w:tcPr>
          <w:p w14:paraId="6474F6E6" w14:textId="52DA7AA9" w:rsidR="0039394A" w:rsidRDefault="0039394A"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19</w:t>
            </w:r>
            <w:r w:rsidR="009D6A32">
              <w:rPr>
                <w:lang w:eastAsia="es-ES"/>
              </w:rPr>
              <w:t>77</w:t>
            </w:r>
          </w:p>
        </w:tc>
        <w:tc>
          <w:tcPr>
            <w:tcW w:w="761" w:type="pct"/>
          </w:tcPr>
          <w:p w14:paraId="7630C51F" w14:textId="29EE3749" w:rsidR="0039394A" w:rsidRPr="00531E5A" w:rsidRDefault="00B214B4" w:rsidP="00105F3F">
            <w:pPr>
              <w:jc w:val="center"/>
              <w:cnfStyle w:val="000000000000" w:firstRow="0" w:lastRow="0" w:firstColumn="0" w:lastColumn="0" w:oddVBand="0" w:evenVBand="0" w:oddHBand="0" w:evenHBand="0" w:firstRowFirstColumn="0" w:firstRowLastColumn="0" w:lastRowFirstColumn="0" w:lastRowLastColumn="0"/>
              <w:rPr>
                <w:b/>
                <w:bCs/>
                <w:lang w:eastAsia="es-ES"/>
              </w:rPr>
            </w:pPr>
            <w:r w:rsidRPr="00B214B4">
              <w:rPr>
                <w:lang w:eastAsia="es-ES"/>
              </w:rPr>
              <w:t>0</w:t>
            </w:r>
            <w:r w:rsidR="009D6A32">
              <w:rPr>
                <w:lang w:eastAsia="es-ES"/>
              </w:rPr>
              <w:t>,4668</w:t>
            </w:r>
          </w:p>
        </w:tc>
        <w:tc>
          <w:tcPr>
            <w:tcW w:w="911" w:type="pct"/>
          </w:tcPr>
          <w:p w14:paraId="480721DC" w14:textId="3C905F8E" w:rsidR="0039394A" w:rsidRDefault="009D6A32"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Pr>
                <w:lang w:eastAsia="es-ES"/>
              </w:rPr>
              <w:t>-</w:t>
            </w:r>
            <w:r w:rsidR="0039394A" w:rsidRPr="00D239AA">
              <w:rPr>
                <w:lang w:eastAsia="es-ES"/>
              </w:rPr>
              <w:t>0</w:t>
            </w:r>
            <w:r w:rsidR="0039394A">
              <w:rPr>
                <w:lang w:eastAsia="es-ES"/>
              </w:rPr>
              <w:t>,0</w:t>
            </w:r>
            <w:r w:rsidR="00D95F43">
              <w:rPr>
                <w:lang w:eastAsia="es-ES"/>
              </w:rPr>
              <w:t>2</w:t>
            </w:r>
            <w:r w:rsidR="0039394A">
              <w:rPr>
                <w:lang w:eastAsia="es-ES"/>
              </w:rPr>
              <w:t>0</w:t>
            </w:r>
            <w:r w:rsidR="00D95F43">
              <w:rPr>
                <w:lang w:eastAsia="es-ES"/>
              </w:rPr>
              <w:t>2</w:t>
            </w:r>
          </w:p>
        </w:tc>
        <w:tc>
          <w:tcPr>
            <w:tcW w:w="671" w:type="pct"/>
          </w:tcPr>
          <w:p w14:paraId="54AAC877" w14:textId="32594958" w:rsidR="0039394A" w:rsidRPr="00D239AA" w:rsidRDefault="0039394A"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Pr>
                <w:lang w:eastAsia="es-ES"/>
              </w:rPr>
              <w:t>00:1</w:t>
            </w:r>
            <w:r w:rsidR="00D95F43">
              <w:rPr>
                <w:lang w:eastAsia="es-ES"/>
              </w:rPr>
              <w:t>2</w:t>
            </w:r>
            <w:r>
              <w:rPr>
                <w:lang w:eastAsia="es-ES"/>
              </w:rPr>
              <w:t>:</w:t>
            </w:r>
            <w:r w:rsidR="00D95F43">
              <w:rPr>
                <w:lang w:eastAsia="es-ES"/>
              </w:rPr>
              <w:t>03</w:t>
            </w:r>
          </w:p>
        </w:tc>
      </w:tr>
    </w:tbl>
    <w:p w14:paraId="42031624" w14:textId="52A29F3C" w:rsidR="00B92E28" w:rsidRDefault="0039394A" w:rsidP="0039394A">
      <w:pPr>
        <w:pStyle w:val="Descripcin"/>
        <w:jc w:val="center"/>
        <w:rPr>
          <w:color w:val="auto"/>
        </w:rPr>
      </w:pPr>
      <w:bookmarkStart w:id="221" w:name="_Ref82621318"/>
      <w:bookmarkStart w:id="222" w:name="_Ref82621326"/>
      <w:bookmarkStart w:id="223" w:name="_Toc82627929"/>
      <w:r w:rsidRPr="0039394A">
        <w:rPr>
          <w:color w:val="auto"/>
        </w:rPr>
        <w:t xml:space="preserve">Tabla </w:t>
      </w:r>
      <w:r w:rsidRPr="0039394A">
        <w:rPr>
          <w:color w:val="auto"/>
        </w:rPr>
        <w:fldChar w:fldCharType="begin"/>
      </w:r>
      <w:r w:rsidRPr="0039394A">
        <w:rPr>
          <w:color w:val="auto"/>
        </w:rPr>
        <w:instrText xml:space="preserve"> SEQ Tabla \* ARABIC </w:instrText>
      </w:r>
      <w:r w:rsidRPr="0039394A">
        <w:rPr>
          <w:color w:val="auto"/>
        </w:rPr>
        <w:fldChar w:fldCharType="separate"/>
      </w:r>
      <w:r w:rsidR="00FF5F85">
        <w:rPr>
          <w:noProof/>
          <w:color w:val="auto"/>
        </w:rPr>
        <w:t>10</w:t>
      </w:r>
      <w:r w:rsidRPr="0039394A">
        <w:rPr>
          <w:color w:val="auto"/>
        </w:rPr>
        <w:fldChar w:fldCharType="end"/>
      </w:r>
      <w:bookmarkEnd w:id="222"/>
      <w:r w:rsidRPr="0039394A">
        <w:rPr>
          <w:color w:val="auto"/>
        </w:rPr>
        <w:t>: Tabla de métricas para cada modelo generado para lanzamientos de penalti. La flecha indica si es positivo que sea mayor o menor el valor obtenido.</w:t>
      </w:r>
      <w:bookmarkEnd w:id="221"/>
      <w:bookmarkEnd w:id="223"/>
    </w:p>
    <w:p w14:paraId="64698A1F" w14:textId="2E225C76" w:rsidR="007A4D92" w:rsidRDefault="00B214B4" w:rsidP="00960845">
      <w:r>
        <w:t>Podemos decir que ningún modelo es útil para predecir las probabilidades de un lanzamiento de penalti y que se deberá seguir utilizando un valor único para todo ellos. En la de los Anexos se puede visualizar como de mal calibrados están todos los modelos a partir de sus curvas de calibración.</w:t>
      </w:r>
    </w:p>
    <w:p w14:paraId="417DEEB0" w14:textId="77777777" w:rsidR="007A4D92" w:rsidRPr="00431739" w:rsidRDefault="007A4D92" w:rsidP="00960845">
      <w:pPr>
        <w:rPr>
          <w:lang w:eastAsia="es-ES"/>
        </w:rPr>
      </w:pPr>
    </w:p>
    <w:p w14:paraId="54D954AB" w14:textId="682C731C" w:rsidR="00431739" w:rsidRDefault="00431739" w:rsidP="00431739">
      <w:pPr>
        <w:pStyle w:val="Ttulo2"/>
        <w:rPr>
          <w:rFonts w:eastAsia="Times New Roman"/>
          <w:lang w:eastAsia="es-ES"/>
        </w:rPr>
      </w:pPr>
      <w:bookmarkStart w:id="224" w:name="_Toc82627997"/>
      <w:r>
        <w:rPr>
          <w:rFonts w:eastAsia="Times New Roman"/>
          <w:lang w:eastAsia="es-ES"/>
        </w:rPr>
        <w:t>5.3 Comparación con otros modelos</w:t>
      </w:r>
      <w:bookmarkEnd w:id="224"/>
    </w:p>
    <w:p w14:paraId="6633D415" w14:textId="2648C4CA" w:rsidR="006A6A78" w:rsidRPr="00960845" w:rsidRDefault="002A5005" w:rsidP="00960845">
      <w:pPr>
        <w:rPr>
          <w:lang w:eastAsia="es-ES"/>
        </w:rPr>
      </w:pPr>
      <w:r>
        <w:rPr>
          <w:lang w:eastAsia="es-ES"/>
        </w:rPr>
        <w:t>La primera comparación con otro modelo que</w:t>
      </w:r>
      <w:r>
        <w:rPr>
          <w:lang w:eastAsia="es-ES"/>
        </w:rPr>
        <w:t xml:space="preserve"> se ha querido </w:t>
      </w:r>
      <w:r>
        <w:rPr>
          <w:lang w:eastAsia="es-ES"/>
        </w:rPr>
        <w:t>hacer ha sido la de los</w:t>
      </w:r>
      <w:r>
        <w:rPr>
          <w:lang w:eastAsia="es-ES"/>
        </w:rPr>
        <w:t xml:space="preserve"> valores obtenidos con </w:t>
      </w:r>
      <w:r>
        <w:rPr>
          <w:lang w:eastAsia="es-ES"/>
        </w:rPr>
        <w:t xml:space="preserve">el modelo de este TFM frente a </w:t>
      </w:r>
      <w:r>
        <w:rPr>
          <w:lang w:eastAsia="es-ES"/>
        </w:rPr>
        <w:t xml:space="preserve">los valores de </w:t>
      </w:r>
      <w:proofErr w:type="spellStart"/>
      <w:r>
        <w:rPr>
          <w:lang w:eastAsia="es-ES"/>
        </w:rPr>
        <w:t>xG</w:t>
      </w:r>
      <w:proofErr w:type="spellEnd"/>
      <w:r>
        <w:rPr>
          <w:lang w:eastAsia="es-ES"/>
        </w:rPr>
        <w:t xml:space="preserve"> que ofrece </w:t>
      </w:r>
      <w:proofErr w:type="spellStart"/>
      <w:r>
        <w:rPr>
          <w:lang w:eastAsia="es-ES"/>
        </w:rPr>
        <w:t>StatsBombs</w:t>
      </w:r>
      <w:proofErr w:type="spellEnd"/>
      <w:r>
        <w:rPr>
          <w:lang w:eastAsia="es-ES"/>
        </w:rPr>
        <w:t xml:space="preserve"> en su </w:t>
      </w:r>
      <w:proofErr w:type="spellStart"/>
      <w:r w:rsidRPr="002A5005">
        <w:rPr>
          <w:i/>
          <w:iCs/>
          <w:lang w:eastAsia="es-ES"/>
        </w:rPr>
        <w:t>dataset</w:t>
      </w:r>
      <w:proofErr w:type="spellEnd"/>
      <w:r>
        <w:rPr>
          <w:lang w:eastAsia="es-ES"/>
        </w:rPr>
        <w:t>.</w:t>
      </w:r>
      <w:r w:rsidR="00960845">
        <w:rPr>
          <w:lang w:eastAsia="es-ES"/>
        </w:rPr>
        <w:t xml:space="preserve"> Previamente se ha hecho la comparativa para dos ejemplos y se ha observado que las diferencias son pequeñas.</w:t>
      </w:r>
      <w:r>
        <w:rPr>
          <w:lang w:eastAsia="es-ES"/>
        </w:rPr>
        <w:t xml:space="preserve"> En la </w:t>
      </w:r>
      <w:r w:rsidR="00960845">
        <w:rPr>
          <w:lang w:eastAsia="es-ES"/>
        </w:rPr>
        <w:fldChar w:fldCharType="begin"/>
      </w:r>
      <w:r w:rsidR="00960845">
        <w:rPr>
          <w:lang w:eastAsia="es-ES"/>
        </w:rPr>
        <w:instrText xml:space="preserve"> REF _Ref82622374 \h </w:instrText>
      </w:r>
      <w:r w:rsidR="00960845">
        <w:rPr>
          <w:lang w:eastAsia="es-ES"/>
        </w:rPr>
      </w:r>
      <w:r w:rsidR="00960845">
        <w:rPr>
          <w:lang w:eastAsia="es-ES"/>
        </w:rPr>
        <w:fldChar w:fldCharType="separate"/>
      </w:r>
      <w:r w:rsidR="00960845" w:rsidRPr="00960845">
        <w:t xml:space="preserve">Ilustración </w:t>
      </w:r>
      <w:r w:rsidR="00960845" w:rsidRPr="00960845">
        <w:rPr>
          <w:noProof/>
        </w:rPr>
        <w:t>36</w:t>
      </w:r>
      <w:r w:rsidR="00960845">
        <w:rPr>
          <w:lang w:eastAsia="es-ES"/>
        </w:rPr>
        <w:fldChar w:fldCharType="end"/>
      </w:r>
      <w:r w:rsidR="00960845">
        <w:rPr>
          <w:lang w:eastAsia="es-ES"/>
        </w:rPr>
        <w:t xml:space="preserve"> </w:t>
      </w:r>
      <w:r>
        <w:rPr>
          <w:lang w:eastAsia="es-ES"/>
        </w:rPr>
        <w:t>se puede observar como</w:t>
      </w:r>
      <w:r w:rsidR="00960845">
        <w:rPr>
          <w:lang w:eastAsia="es-ES"/>
        </w:rPr>
        <w:t xml:space="preserve"> solo en los puntos más cercanos a la portería y en pequeños puntos más alejados las diferencias son </w:t>
      </w:r>
      <w:r w:rsidR="00960845">
        <w:rPr>
          <w:lang w:eastAsia="es-ES"/>
        </w:rPr>
        <w:lastRenderedPageBreak/>
        <w:t xml:space="preserve">mayores del 10%. Esto ocurre porque, como se ha visto en la </w:t>
      </w:r>
      <w:r w:rsidR="00960845">
        <w:rPr>
          <w:lang w:eastAsia="es-ES"/>
        </w:rPr>
        <w:fldChar w:fldCharType="begin"/>
      </w:r>
      <w:r w:rsidR="00960845">
        <w:rPr>
          <w:lang w:eastAsia="es-ES"/>
        </w:rPr>
        <w:instrText xml:space="preserve"> REF _Ref82620076 \h </w:instrText>
      </w:r>
      <w:r w:rsidR="00960845">
        <w:rPr>
          <w:lang w:eastAsia="es-ES"/>
        </w:rPr>
      </w:r>
      <w:r w:rsidR="00960845">
        <w:rPr>
          <w:lang w:eastAsia="es-ES"/>
        </w:rPr>
        <w:fldChar w:fldCharType="separate"/>
      </w:r>
      <w:r w:rsidR="00960845" w:rsidRPr="00632A94">
        <w:t xml:space="preserve">Ilustración </w:t>
      </w:r>
      <w:r w:rsidR="00960845">
        <w:rPr>
          <w:noProof/>
        </w:rPr>
        <w:t>34</w:t>
      </w:r>
      <w:r w:rsidR="00960845">
        <w:rPr>
          <w:lang w:eastAsia="es-ES"/>
        </w:rPr>
        <w:fldChar w:fldCharType="end"/>
      </w:r>
      <w:r w:rsidR="00960845">
        <w:rPr>
          <w:lang w:eastAsia="es-ES"/>
        </w:rPr>
        <w:t>, son zonas con menor número de disparos. En general en la parte central del área las diferencias están entre el 5</w:t>
      </w:r>
      <w:r w:rsidR="00E91982">
        <w:rPr>
          <w:lang w:eastAsia="es-ES"/>
        </w:rPr>
        <w:t xml:space="preserve"> y el 6% mientras que para zonas más alejadas no superan el 2%. Con estas diferencias podemos decir que este modelo es bastante parecido al de una importante empresa como es </w:t>
      </w:r>
      <w:proofErr w:type="spellStart"/>
      <w:r w:rsidR="00E91982">
        <w:rPr>
          <w:lang w:eastAsia="es-ES"/>
        </w:rPr>
        <w:t>StatsBomb</w:t>
      </w:r>
      <w:proofErr w:type="spellEnd"/>
      <w:r w:rsidR="00E91982">
        <w:rPr>
          <w:lang w:eastAsia="es-ES"/>
        </w:rPr>
        <w:t>.</w:t>
      </w:r>
    </w:p>
    <w:p w14:paraId="360ECE15" w14:textId="32BF6A3B" w:rsidR="00960845" w:rsidRDefault="00960845" w:rsidP="00B96F49">
      <w:pPr>
        <w:tabs>
          <w:tab w:val="right" w:pos="9498"/>
        </w:tabs>
        <w:spacing w:after="0"/>
        <w:jc w:val="center"/>
        <w:rPr>
          <w:rFonts w:eastAsia="Times New Roman" w:cs="Arial"/>
          <w:lang w:eastAsia="es-ES"/>
        </w:rPr>
      </w:pPr>
      <w:r>
        <w:rPr>
          <w:rFonts w:cs="Arial"/>
          <w:noProof/>
        </w:rPr>
        <w:drawing>
          <wp:inline distT="0" distB="0" distL="0" distR="0" wp14:anchorId="5C565ED9" wp14:editId="0855CBA2">
            <wp:extent cx="5248373" cy="3600000"/>
            <wp:effectExtent l="0" t="0" r="0" b="0"/>
            <wp:docPr id="55" name="Imagen 55"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Gráfico&#10;&#10;Descripción generada automáticamente"/>
                    <pic:cNvPicPr>
                      <a:picLocks noChangeAspect="1" noChangeArrowheads="1"/>
                    </pic:cNvPicPr>
                  </pic:nvPicPr>
                  <pic:blipFill rotWithShape="1">
                    <a:blip r:embed="rId51">
                      <a:extLst>
                        <a:ext uri="{28A0092B-C50C-407E-A947-70E740481C1C}">
                          <a14:useLocalDpi xmlns:a14="http://schemas.microsoft.com/office/drawing/2010/main" val="0"/>
                        </a:ext>
                      </a:extLst>
                    </a:blip>
                    <a:srcRect t="11327"/>
                    <a:stretch/>
                  </pic:blipFill>
                  <pic:spPr bwMode="auto">
                    <a:xfrm>
                      <a:off x="0" y="0"/>
                      <a:ext cx="5248373"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2597FDDD" w14:textId="50B23061" w:rsidR="00431739" w:rsidRPr="00E91982" w:rsidRDefault="00960845" w:rsidP="00E91982">
      <w:pPr>
        <w:pStyle w:val="Descripcin"/>
        <w:jc w:val="center"/>
        <w:rPr>
          <w:rFonts w:eastAsia="Times New Roman" w:cs="Arial"/>
          <w:color w:val="auto"/>
          <w:lang w:eastAsia="es-ES"/>
        </w:rPr>
      </w:pPr>
      <w:bookmarkStart w:id="225" w:name="_Ref82622371"/>
      <w:bookmarkStart w:id="226" w:name="_Ref82622374"/>
      <w:bookmarkStart w:id="227" w:name="_Toc82627966"/>
      <w:r w:rsidRPr="00960845">
        <w:rPr>
          <w:color w:val="auto"/>
        </w:rPr>
        <w:t xml:space="preserve">Ilustración </w:t>
      </w:r>
      <w:r w:rsidRPr="00960845">
        <w:rPr>
          <w:color w:val="auto"/>
        </w:rPr>
        <w:fldChar w:fldCharType="begin"/>
      </w:r>
      <w:r w:rsidRPr="00960845">
        <w:rPr>
          <w:color w:val="auto"/>
        </w:rPr>
        <w:instrText xml:space="preserve"> SEQ Ilustración \* ARABIC </w:instrText>
      </w:r>
      <w:r w:rsidRPr="00960845">
        <w:rPr>
          <w:color w:val="auto"/>
        </w:rPr>
        <w:fldChar w:fldCharType="separate"/>
      </w:r>
      <w:r w:rsidRPr="00960845">
        <w:rPr>
          <w:noProof/>
          <w:color w:val="auto"/>
        </w:rPr>
        <w:t>36</w:t>
      </w:r>
      <w:r w:rsidRPr="00960845">
        <w:rPr>
          <w:color w:val="auto"/>
        </w:rPr>
        <w:fldChar w:fldCharType="end"/>
      </w:r>
      <w:bookmarkEnd w:id="226"/>
      <w:r w:rsidRPr="00960845">
        <w:rPr>
          <w:color w:val="auto"/>
        </w:rPr>
        <w:t xml:space="preserve">: Diferencia media absoluta de % entre los </w:t>
      </w:r>
      <w:proofErr w:type="spellStart"/>
      <w:r w:rsidRPr="00960845">
        <w:rPr>
          <w:color w:val="auto"/>
        </w:rPr>
        <w:t>xG</w:t>
      </w:r>
      <w:proofErr w:type="spellEnd"/>
      <w:r w:rsidRPr="00960845">
        <w:rPr>
          <w:color w:val="auto"/>
        </w:rPr>
        <w:t xml:space="preserve"> de </w:t>
      </w:r>
      <w:proofErr w:type="spellStart"/>
      <w:r w:rsidRPr="00960845">
        <w:rPr>
          <w:color w:val="auto"/>
        </w:rPr>
        <w:t>StatsBomb</w:t>
      </w:r>
      <w:proofErr w:type="spellEnd"/>
      <w:r w:rsidRPr="00960845">
        <w:rPr>
          <w:color w:val="auto"/>
        </w:rPr>
        <w:t xml:space="preserve"> y los </w:t>
      </w:r>
      <w:proofErr w:type="spellStart"/>
      <w:r w:rsidRPr="00960845">
        <w:rPr>
          <w:color w:val="auto"/>
        </w:rPr>
        <w:t>xG</w:t>
      </w:r>
      <w:proofErr w:type="spellEnd"/>
      <w:r w:rsidRPr="00960845">
        <w:rPr>
          <w:color w:val="auto"/>
        </w:rPr>
        <w:t xml:space="preserve"> del modelo </w:t>
      </w:r>
      <w:proofErr w:type="spellStart"/>
      <w:r w:rsidRPr="00960845">
        <w:rPr>
          <w:color w:val="auto"/>
        </w:rPr>
        <w:t>XGBoost</w:t>
      </w:r>
      <w:proofErr w:type="spellEnd"/>
      <w:r w:rsidRPr="00960845">
        <w:rPr>
          <w:color w:val="auto"/>
        </w:rPr>
        <w:t xml:space="preserve"> con los datos únicamente de </w:t>
      </w:r>
      <w:proofErr w:type="spellStart"/>
      <w:r w:rsidRPr="00960845">
        <w:rPr>
          <w:color w:val="auto"/>
        </w:rPr>
        <w:t>StatsBomb</w:t>
      </w:r>
      <w:proofErr w:type="spellEnd"/>
      <w:r w:rsidRPr="00960845">
        <w:rPr>
          <w:color w:val="auto"/>
        </w:rPr>
        <w:t>.</w:t>
      </w:r>
      <w:bookmarkEnd w:id="225"/>
      <w:bookmarkEnd w:id="227"/>
    </w:p>
    <w:p w14:paraId="6D5C2017" w14:textId="7A9A23E2" w:rsidR="00112650" w:rsidRDefault="002A5005" w:rsidP="002A5005">
      <w:pPr>
        <w:spacing w:line="276" w:lineRule="auto"/>
        <w:rPr>
          <w:lang w:val="en-US"/>
        </w:rPr>
      </w:pPr>
      <w:bookmarkStart w:id="228" w:name="_Toc432240309"/>
      <w:bookmarkStart w:id="229" w:name="_Toc432504698"/>
      <w:bookmarkStart w:id="230" w:name="_Toc435459317"/>
      <w:bookmarkStart w:id="231" w:name="_Toc435460091"/>
      <w:bookmarkStart w:id="232" w:name="_Toc435460324"/>
      <w:bookmarkStart w:id="233" w:name="_Toc435460389"/>
      <w:bookmarkStart w:id="234" w:name="_Toc435460653"/>
      <w:bookmarkStart w:id="235" w:name="_Toc435460772"/>
      <w:bookmarkStart w:id="236" w:name="_Toc435462179"/>
      <w:bookmarkStart w:id="237" w:name="_Toc437557504"/>
      <w:bookmarkStart w:id="238" w:name="_Toc439968623"/>
      <w:bookmarkStart w:id="239" w:name="_Toc439969758"/>
      <w:bookmarkStart w:id="240" w:name="_Toc441233912"/>
      <w:r>
        <w:t xml:space="preserve">Para finalizar el análisis se han comparado las distintas métricas obtenidas en el modelo </w:t>
      </w:r>
      <w:proofErr w:type="spellStart"/>
      <w:r>
        <w:t>XGBoost</w:t>
      </w:r>
      <w:proofErr w:type="spellEnd"/>
      <w:r>
        <w:t xml:space="preserve"> con las métricas </w:t>
      </w:r>
      <w:r w:rsidR="00B504A0">
        <w:t xml:space="preserve">conocidas </w:t>
      </w:r>
      <w:r w:rsidR="00E91982">
        <w:t>de otras publicaciones.</w:t>
      </w:r>
      <w:r w:rsidR="003C2B59">
        <w:t xml:space="preserve"> Las publicaciones utilizadas para la comparación son las siguientes: </w:t>
      </w:r>
      <w:r w:rsidR="00C83F21">
        <w:fldChar w:fldCharType="begin"/>
      </w:r>
      <w:r w:rsidR="00C83F21" w:rsidRPr="00C83F21">
        <w:instrText xml:space="preserve"> ADDIN ZOTERO_ITEM CSL_CITATION {"citationID":"xmEgB6C2","properties":{"formattedCitation":"(Dragulet, 2021)","plainCitation":"(Dragulet, 2021)","noteIndex":0},"citationItems":[{"id":235,"uris":["http://zotero.org/users/7978684/items/GX43GEQZ"],"uri":["http://zotero.org/users/7978684/items/GX43GEQZ"],"itemData":{"id":235,"type":"webpage","abstract":"In Part I, we took a deep dive into the data and trends of shots based on three key variables; the distance, angle and a categorical…","container-title":"Medium","language":"en","title":"Modeling Expected Goals","URL":"https://towardsdatascience.com/modeling-expected-goals-a756baa2e1db","author":[{"family":"Dragulet","given":"Ian"}],"accessed":{"date-parts":[["2021",9,15]]},"issued":{"date-parts":[["2021",1,28]]}}}],"schema":"https://github.com/citation-style-language/schema/raw/master/csl-citation.json"} </w:instrText>
      </w:r>
      <w:r w:rsidR="00C83F21">
        <w:fldChar w:fldCharType="separate"/>
      </w:r>
      <w:proofErr w:type="spellStart"/>
      <w:r w:rsidR="00C83F21" w:rsidRPr="00C83F21">
        <w:rPr>
          <w:rFonts w:cs="Arial"/>
        </w:rPr>
        <w:t>Dragulet</w:t>
      </w:r>
      <w:proofErr w:type="spellEnd"/>
      <w:r w:rsidR="00C83F21" w:rsidRPr="00C83F21">
        <w:rPr>
          <w:rFonts w:cs="Arial"/>
        </w:rPr>
        <w:t>, 2021</w:t>
      </w:r>
      <w:r w:rsidR="00C83F21">
        <w:fldChar w:fldCharType="end"/>
      </w:r>
      <w:r w:rsidR="00C83F21">
        <w:t xml:space="preserve">, </w:t>
      </w:r>
      <w:r w:rsidR="003C2B59">
        <w:fldChar w:fldCharType="begin"/>
      </w:r>
      <w:r w:rsidR="003C2B59">
        <w:instrText xml:space="preserve"> ADDIN ZOTERO_ITEM CSL_CITATION {"citationID":"QN87pHEB","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w:instrText>
      </w:r>
      <w:r w:rsidR="003C2B59" w:rsidRPr="00B93C71">
        <w:rPr>
          <w:lang w:val="en-US"/>
        </w:rPr>
        <w:instrText xml:space="preserve">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3C2B59">
        <w:fldChar w:fldCharType="separate"/>
      </w:r>
      <w:proofErr w:type="spellStart"/>
      <w:r w:rsidR="003C2B59" w:rsidRPr="00B93C71">
        <w:rPr>
          <w:rFonts w:cs="Arial"/>
          <w:lang w:val="en-US"/>
        </w:rPr>
        <w:t>Rowlinson</w:t>
      </w:r>
      <w:proofErr w:type="spellEnd"/>
      <w:r w:rsidR="003C2B59" w:rsidRPr="00B93C71">
        <w:rPr>
          <w:rFonts w:cs="Arial"/>
          <w:lang w:val="en-US"/>
        </w:rPr>
        <w:t>, 2020b</w:t>
      </w:r>
      <w:r w:rsidR="003C2B59">
        <w:fldChar w:fldCharType="end"/>
      </w:r>
      <w:r w:rsidR="003C2B59" w:rsidRPr="00B93C71">
        <w:rPr>
          <w:lang w:val="en-US"/>
        </w:rPr>
        <w:t>,</w:t>
      </w:r>
      <w:r w:rsidR="00C83F21" w:rsidRPr="00B93C71">
        <w:rPr>
          <w:lang w:val="en-US"/>
        </w:rPr>
        <w:t xml:space="preserve"> </w:t>
      </w:r>
      <w:r w:rsidR="00C83F21">
        <w:fldChar w:fldCharType="begin"/>
      </w:r>
      <w:r w:rsidR="00C83F21" w:rsidRPr="00B93C71">
        <w:rPr>
          <w:lang w:val="en-US"/>
        </w:rPr>
        <w:instrText xml:space="preserve"> ADDIN ZOTERO_ITEM CSL_CITATION {"citationID":"1UBnEb3i","properties":{"formattedCitation":"(Davis &amp; Robberechts, 2020)","plainCitation":"(Davis &amp; Robberechts, 2020)","noteIndex":0},"citationItems":[{"id":239,"uris":["http://zotero.org/users/7978684/items/79G22HCH"],"uri":["http://zotero.org/users/7978684/items/79G22HCH"],"itemData":{"id":239,"type":"webpage","abstract":"We explore how the amount, recency and specificity of available data affects the quality of xG models.","container-title":"DTAI Sports - KU Leuven","language":"en","title":"How data availability affects the ability to learn good xG models","URL":"https://dtai.cs.kuleuven.be/sports/blog/how-data-availability-affects-the-ability-to-learn-good-xg-models","author":[{"family":"Davis","given":"Jesse"},{"family":"Robberechts</w:instrText>
      </w:r>
      <w:r w:rsidR="00C83F21" w:rsidRPr="00C83F21">
        <w:rPr>
          <w:lang w:val="en-US"/>
        </w:rPr>
        <w:instrText xml:space="preserve">","given":"Pieter"}],"accessed":{"date-parts":[["2021",9,15]]},"issued":{"date-parts":[["2020",5]]}}}],"schema":"https://github.com/citation-style-language/schema/raw/master/csl-citation.json"} </w:instrText>
      </w:r>
      <w:r w:rsidR="00C83F21">
        <w:fldChar w:fldCharType="separate"/>
      </w:r>
      <w:r w:rsidR="00C83F21" w:rsidRPr="00C83F21">
        <w:rPr>
          <w:rFonts w:cs="Arial"/>
          <w:lang w:val="en-US"/>
        </w:rPr>
        <w:t xml:space="preserve">Davis &amp; </w:t>
      </w:r>
      <w:proofErr w:type="spellStart"/>
      <w:r w:rsidR="00C83F21" w:rsidRPr="00C83F21">
        <w:rPr>
          <w:rFonts w:cs="Arial"/>
          <w:lang w:val="en-US"/>
        </w:rPr>
        <w:t>Robberechts</w:t>
      </w:r>
      <w:proofErr w:type="spellEnd"/>
      <w:r w:rsidR="00C83F21" w:rsidRPr="00C83F21">
        <w:rPr>
          <w:rFonts w:cs="Arial"/>
          <w:lang w:val="en-US"/>
        </w:rPr>
        <w:t>, 2020</w:t>
      </w:r>
      <w:r w:rsidR="00C83F21">
        <w:fldChar w:fldCharType="end"/>
      </w:r>
      <w:r w:rsidR="00C83F21" w:rsidRPr="00C83F21">
        <w:rPr>
          <w:lang w:val="en-US"/>
        </w:rPr>
        <w:t>,</w:t>
      </w:r>
      <w:r w:rsidR="00B93C71">
        <w:rPr>
          <w:lang w:val="en-US"/>
        </w:rPr>
        <w:t xml:space="preserve"> </w:t>
      </w:r>
      <w:r w:rsidR="00B93C71">
        <w:rPr>
          <w:lang w:val="en-US"/>
        </w:rPr>
        <w:fldChar w:fldCharType="begin"/>
      </w:r>
      <w:r w:rsidR="00B93C71">
        <w:rPr>
          <w:lang w:val="en-US"/>
        </w:rPr>
        <w:instrText xml:space="preserve"> ADDIN ZOTERO_ITEM CSL_CITATION {"citationID":"LctAJQCa","properties":{"formattedCitation":"(Puopolo, 2020/2020)","plainCitation":"(Puopolo, 2020/2020)","noteIndex":0},"citationItems":[{"id":243,"uris":["http://zotero.org/users/7978684/items/3335IABZ"],"uri":["http://zotero.org/users/7978684/items/3335IABZ"],"itemData":{"id":243,"type":"book","abstract":"A tutorial on using cross validation and calibrating predictions for expected goals models in soccer","genre":"Jupyter Notebook","note":"original-date: 2020-05-08T00:53:06Z","source":"GitHub","title":"andrewsimplebet/expected_goals_deep_dive","URL":"https://github.com/andrewsimplebet/expected_goals_deep_dive","author":[{"family":"Puopolo","given":"Andrew"}],"accessed":{"date-parts":[["2021",9,15]]},"issued":{"date-parts":[["2020",5,27]]}}}],"schema":"https://github.com/citation-style-language/schema/raw/master/csl-citation.json"} </w:instrText>
      </w:r>
      <w:r w:rsidR="00B93C71">
        <w:rPr>
          <w:lang w:val="en-US"/>
        </w:rPr>
        <w:fldChar w:fldCharType="separate"/>
      </w:r>
      <w:r w:rsidR="00B93C71" w:rsidRPr="00B93C71">
        <w:rPr>
          <w:rFonts w:cs="Arial"/>
          <w:lang w:val="en-US"/>
        </w:rPr>
        <w:t>Puopolo, 2020</w:t>
      </w:r>
      <w:r w:rsidR="00B93C71">
        <w:rPr>
          <w:lang w:val="en-US"/>
        </w:rPr>
        <w:fldChar w:fldCharType="end"/>
      </w:r>
      <w:r w:rsidR="00B93C71">
        <w:rPr>
          <w:lang w:val="en-US"/>
        </w:rPr>
        <w:t>,</w:t>
      </w:r>
      <w:r w:rsidR="003C2B59" w:rsidRPr="00C83F21">
        <w:rPr>
          <w:lang w:val="en-US"/>
        </w:rPr>
        <w:t xml:space="preserve"> </w:t>
      </w:r>
      <w:r w:rsidR="003C2B59">
        <w:fldChar w:fldCharType="begin"/>
      </w:r>
      <w:r w:rsidR="003C2B59" w:rsidRPr="00C83F21">
        <w:rPr>
          <w:lang w:val="en-US"/>
        </w:rPr>
        <w:instrText xml:space="preserve"> ADDIN ZOTERO_ITEM CSL_CITATION {"citationID":"Xc9DPO13","properties":{"formattedCitation":"(Madrero, 2020)","plainCitation":"(Madrero, 2020)","noteIndex":0},"citationItems":[{"id":72,"uris":["http://zotero.org/users/7978684/items/M2SC8CG4"],"uri":["http://zotero.org/users/7978684/items/M2SC8CG4"],"itemData":{"id":72,"type":"thesis","event-place":"Barcelona","language":"en","number-of-pages":"66","publisher":"Universitat Politècnica de Catalunya","publisher-place":"Barcelona","source":"Zotero","title":"Creating a Model for Expected Goals in Football using Qualitative Player Information","URL":"https://upcommons.upc.edu/bitstream/handle/2117/328922/147841.pdf","author":[{"family":"Madrero","given":"Pau"}],"accessed":{"date-parts":[["2021",5,24]]},"issued":{"date-parts":[["2020",6,29]]}}}],"schema":"https://github.com/citation-style-language/schema/raw/master/csl-citation.json"} </w:instrText>
      </w:r>
      <w:r w:rsidR="003C2B59">
        <w:fldChar w:fldCharType="separate"/>
      </w:r>
      <w:proofErr w:type="spellStart"/>
      <w:r w:rsidR="003C2B59" w:rsidRPr="00C83F21">
        <w:rPr>
          <w:rFonts w:cs="Arial"/>
          <w:lang w:val="en-US"/>
        </w:rPr>
        <w:t>Madrero</w:t>
      </w:r>
      <w:proofErr w:type="spellEnd"/>
      <w:r w:rsidR="003C2B59" w:rsidRPr="00C83F21">
        <w:rPr>
          <w:rFonts w:cs="Arial"/>
          <w:lang w:val="en-US"/>
        </w:rPr>
        <w:t>, 2020</w:t>
      </w:r>
      <w:r w:rsidR="003C2B59">
        <w:fldChar w:fldCharType="end"/>
      </w:r>
      <w:r w:rsidR="005451DA">
        <w:rPr>
          <w:lang w:val="en-US"/>
        </w:rPr>
        <w:t>,</w:t>
      </w:r>
      <w:r w:rsidR="00C83F21" w:rsidRPr="00C83F21">
        <w:rPr>
          <w:lang w:val="en-US"/>
        </w:rPr>
        <w:t xml:space="preserve"> </w:t>
      </w:r>
      <w:r w:rsidR="00C83F21">
        <w:fldChar w:fldCharType="begin"/>
      </w:r>
      <w:r w:rsidR="00C83F21" w:rsidRPr="00C83F21">
        <w:rPr>
          <w:lang w:val="en-US"/>
        </w:rPr>
        <w:instrText xml:space="preserve"> ADDIN ZOTERO_ITEM CSL_CITATION {"citationID":"EGl1hDRA","properties":{"formattedCitation":"(G\\uc0\\u243{}mez, 2020)","plainCitation":"(Gómez, 2020)","noteIndex":0},"citationItems":[{"id":237,"uris":["http://zotero.org/users/7978684/items/SX7W5QL3"],"uri":["http://zotero.org/users/7978684/items/SX7W5QL3"],"itemData":{"id":237,"type":"webpage","abstract":"Along this article I am going to share some detail which could be useful if you want to fit your own xG model, in addition to its respective performance evaluat","container-title":"DATO FUTBOL","language":"es-ES","title":"Fitting your own football xG model","URL":"https://www.datofutbol.cl/xg-model/","author":[{"family":"Gómez","given":"Ismael"}],"accessed":{"date-parts":[["2021",9,15]]},"issued":{"date-parts":[["2020",4,14]]}}}],"schema":"https://github.com/citation-style-language/schema/raw/master/csl-citation.json"} </w:instrText>
      </w:r>
      <w:r w:rsidR="00C83F21">
        <w:fldChar w:fldCharType="separate"/>
      </w:r>
      <w:r w:rsidR="00C83F21" w:rsidRPr="00C83F21">
        <w:rPr>
          <w:rFonts w:cs="Arial"/>
          <w:szCs w:val="24"/>
          <w:lang w:val="en-US"/>
        </w:rPr>
        <w:t>Gómez, 2020</w:t>
      </w:r>
      <w:r w:rsidR="00C83F21">
        <w:fldChar w:fldCharType="end"/>
      </w:r>
      <w:r w:rsidR="00C83F21" w:rsidRPr="00C83F21">
        <w:rPr>
          <w:lang w:val="en-US"/>
        </w:rPr>
        <w:t xml:space="preserve">, </w:t>
      </w:r>
      <w:r w:rsidR="003C2B59">
        <w:fldChar w:fldCharType="begin"/>
      </w:r>
      <w:r w:rsidR="003C2B59" w:rsidRPr="00C83F21">
        <w:rPr>
          <w:lang w:val="en-US"/>
        </w:rPr>
        <w:instrText xml:space="preserve"> ADDIN ZOTERO_ITEM CSL_CITATION {"citationID":"tiP0sQd6","properties":{"formattedCitation":"(Noordman, 2019)","plainCitation":"(Noordman, 2019)","noteIndex":0},"citationItems":[{"id":60,"uris":["http://zotero.org/users/7978684/items/DCGCSPM5"],"uri":["http://zotero.org/users/7978684/items/DCGCSPM5"],"itemData":{"id":60,"type":"thesis","archive":"https://www.scisports.com/wp-content/uploads/2019/10/Noordman-Rogier-12366315-MSc-ETRICS.pdf","language":"en","number-of-pages":"54","publisher":"Amsterdam School of Economics","title":"Improving the estimation of outcome probabilities of football matches using in-game information","URL":"https://www.scisports.com/wp-content/uploads/2019/10/Noordman-Rogier-12366315-MSc-ETRICS.pdf","author":[{"family":"Noordman","given":"Rogier"}],"accessed":{"date-parts":[["2021",5,27]]},"issued":{"date-parts":[["2019",7,12]]}}}],"schema":"https://github.com/citation-style-language/schema/raw/master/csl-citation.json"} </w:instrText>
      </w:r>
      <w:r w:rsidR="003C2B59">
        <w:fldChar w:fldCharType="separate"/>
      </w:r>
      <w:proofErr w:type="spellStart"/>
      <w:r w:rsidR="003C2B59" w:rsidRPr="00C83F21">
        <w:rPr>
          <w:rFonts w:cs="Arial"/>
          <w:lang w:val="en-US"/>
        </w:rPr>
        <w:t>Noordman</w:t>
      </w:r>
      <w:proofErr w:type="spellEnd"/>
      <w:r w:rsidR="003C2B59" w:rsidRPr="00C83F21">
        <w:rPr>
          <w:rFonts w:cs="Arial"/>
          <w:lang w:val="en-US"/>
        </w:rPr>
        <w:t>, 2019</w:t>
      </w:r>
      <w:r w:rsidR="003C2B59">
        <w:fldChar w:fldCharType="end"/>
      </w:r>
      <w:r w:rsidR="003C2B59" w:rsidRPr="00C83F21">
        <w:rPr>
          <w:lang w:val="en-US"/>
        </w:rPr>
        <w:t xml:space="preserve">, </w:t>
      </w:r>
      <w:r w:rsidR="003C2B59">
        <w:fldChar w:fldCharType="begin"/>
      </w:r>
      <w:r w:rsidR="003C2B59" w:rsidRPr="00C83F21">
        <w:rPr>
          <w:lang w:val="en-US"/>
        </w:rPr>
        <w:instrText xml:space="preserve"> ADDIN ZOTERO_ITEM CSL_CITATION {"citationID":"WKAAYMkn","properties":{"formattedCitation":"(Fairchild et\\uc0\\u160{}al., 2018)","plainCitation":"(Fairchild et al., 2018)","noteIndex":0},"citationItems":[{"id":230,"uris":["http://zotero.org/users/7978684/items/ELPP2PIG"],"uri":["http://zotero.org/users/7978684/items/ELPP2PIG"],"itemData":{"id":230,"type":"article-journal","abstract":"One of the main statistics that is used to summarize the performance of a soccer team after a game is the number of shots (on target) taken by the team. A team with many shots is being seen as having exhibited a particularly offensive game plan and c","container-title":"Journal of Sports Analytics","DOI":"10.3233/JSA-170207","ISSN":"2215-020X","issue":"3","language":"en","note":"publisher: IOS Press","page":"165-174","source":"content.iospress.com","title":"Spatial analysis of shots in MLS: A model for expected goals and fractal dimensionality","title-short":"Spatial analysis of shots in MLS","volume":"4","author":[{"family":"Fairchild","given":"Alexander"},{"family":"Pelechrinis","given":"Konstantinos"},{"family":"Kokkodis","given":"Marios"}],"issued":{"date-parts":[["2018",1,1]]}}}],"schema":"https://github.com/citation-style-language/schema/raw/master/csl-citation.json"} </w:instrText>
      </w:r>
      <w:r w:rsidR="003C2B59">
        <w:fldChar w:fldCharType="separate"/>
      </w:r>
      <w:r w:rsidR="003C2B59" w:rsidRPr="00C83F21">
        <w:rPr>
          <w:rFonts w:cs="Arial"/>
          <w:szCs w:val="24"/>
          <w:lang w:val="en-US"/>
        </w:rPr>
        <w:t>Fairchild et al., 2018</w:t>
      </w:r>
      <w:r w:rsidR="003C2B59">
        <w:fldChar w:fldCharType="end"/>
      </w:r>
      <w:r w:rsidR="005451DA">
        <w:rPr>
          <w:lang w:val="en-US"/>
        </w:rPr>
        <w:t xml:space="preserve"> y </w:t>
      </w:r>
      <w:r w:rsidR="005451DA">
        <w:rPr>
          <w:lang w:val="en-US"/>
        </w:rPr>
        <w:fldChar w:fldCharType="begin"/>
      </w:r>
      <w:r w:rsidR="00F81C11">
        <w:rPr>
          <w:lang w:val="en-US"/>
        </w:rPr>
        <w:instrText xml:space="preserve"> ADDIN ZOTERO_ITEM CSL_CITATION {"citationID":"Kt0Tjii8","properties":{"formattedCitation":"(Eggels, 2016)","plainCitation":"(Eggels, 2016)","noteIndex":0},"citationItems":[{"id":62,"uris":["http://zotero.org/users/7978684/items/BGIPWWKR"],"uri":["http://zotero.org/users/7978684/items/BGIPWWKR"],"itemData":{"id":62,"type":"thesis","event-place":"Eindhoven","language":"en","number-of-pages":"63","publisher":"Eindhoven University of Technology","publisher-place":"Eindhoven","source":"Zotero","title":"Expected Goals in Soccer: Explaining Match Results using Predictive Analytic","title-short":"Expected Goals in Soccer","URL":"https://pure.tue.nl/ws/portalfiles/portal/46945853","author":[{"family":"Eggels","given":"H P H"}],"accessed":{"date-parts":[["2021",5,22]]},"issued":{"date-parts":[["2016",3]]}}}],"schema":"https://github.com/citation-style-language/schema/raw/master/csl-citation.json"} </w:instrText>
      </w:r>
      <w:r w:rsidR="005451DA">
        <w:rPr>
          <w:lang w:val="en-US"/>
        </w:rPr>
        <w:fldChar w:fldCharType="separate"/>
      </w:r>
      <w:proofErr w:type="spellStart"/>
      <w:r w:rsidR="00F81C11" w:rsidRPr="00F81C11">
        <w:rPr>
          <w:rFonts w:cs="Arial"/>
          <w:lang w:val="en-US"/>
        </w:rPr>
        <w:t>Eggels</w:t>
      </w:r>
      <w:proofErr w:type="spellEnd"/>
      <w:r w:rsidR="00F81C11" w:rsidRPr="00F81C11">
        <w:rPr>
          <w:rFonts w:cs="Arial"/>
          <w:lang w:val="en-US"/>
        </w:rPr>
        <w:t>, 2016</w:t>
      </w:r>
      <w:r w:rsidR="005451DA">
        <w:rPr>
          <w:lang w:val="en-US"/>
        </w:rPr>
        <w:fldChar w:fldCharType="end"/>
      </w:r>
      <w:r w:rsidR="00F81C11">
        <w:rPr>
          <w:lang w:val="en-US"/>
        </w:rPr>
        <w:t>.</w:t>
      </w:r>
    </w:p>
    <w:p w14:paraId="290D8FD9" w14:textId="0E801EB6" w:rsidR="005451DA" w:rsidRDefault="00FF5F85" w:rsidP="002A5005">
      <w:pPr>
        <w:spacing w:line="276" w:lineRule="auto"/>
      </w:pPr>
      <w:r w:rsidRPr="00FF5F85">
        <w:t xml:space="preserve">Aunque no </w:t>
      </w:r>
      <w:r>
        <w:t xml:space="preserve">tenemos todas las métricas para todos los modelos la </w:t>
      </w:r>
      <w:r>
        <w:fldChar w:fldCharType="begin"/>
      </w:r>
      <w:r>
        <w:instrText xml:space="preserve"> REF _Ref82627344 \h </w:instrText>
      </w:r>
      <w:r>
        <w:fldChar w:fldCharType="separate"/>
      </w:r>
      <w:r w:rsidRPr="00FF5F85">
        <w:t xml:space="preserve">Tabla </w:t>
      </w:r>
      <w:r w:rsidRPr="00FF5F85">
        <w:rPr>
          <w:noProof/>
        </w:rPr>
        <w:t>11</w:t>
      </w:r>
      <w:r>
        <w:fldChar w:fldCharType="end"/>
      </w:r>
      <w:r>
        <w:t xml:space="preserve"> nos es útil para comprobar si el modelo implementado en este trabajo tiene unas métricas suficientemente buenas como para darse por bueno.</w:t>
      </w:r>
    </w:p>
    <w:p w14:paraId="6426EC8E" w14:textId="4EDC3D36" w:rsidR="00FF5F85" w:rsidRDefault="00FF5F85" w:rsidP="002A5005">
      <w:pPr>
        <w:spacing w:line="276" w:lineRule="auto"/>
      </w:pPr>
      <w:r>
        <w:t xml:space="preserve">A partir de la tabla se deduce que este modelo ha ofrecido unos valores positivos en cuanto a la calidad </w:t>
      </w:r>
      <w:r w:rsidR="000B3054">
        <w:t>de este</w:t>
      </w:r>
      <w:r>
        <w:t>, aunque está por debajo de la mayoría a nivel general. Donde mejores resultados ha obtenido ha sido en la métrica de ROC AUC siendo el segundo mejor modelo de todos los que se tiene datos de esta métrica.</w:t>
      </w:r>
    </w:p>
    <w:p w14:paraId="7225186E" w14:textId="3A089F75" w:rsidR="000B3054" w:rsidRDefault="000B3054" w:rsidP="002A5005">
      <w:pPr>
        <w:spacing w:line="276" w:lineRule="auto"/>
      </w:pPr>
      <w:r>
        <w:t xml:space="preserve">Cada autor ha utilizado distintos </w:t>
      </w:r>
      <w:r w:rsidR="00D561CD">
        <w:t>métodos</w:t>
      </w:r>
      <w:r>
        <w:t xml:space="preserve"> </w:t>
      </w:r>
      <w:r w:rsidR="00D561CD">
        <w:t xml:space="preserve">y los </w:t>
      </w:r>
      <w:r w:rsidR="008B129C">
        <w:t>resultados obtenidos</w:t>
      </w:r>
      <w:r w:rsidR="00D561CD">
        <w:t xml:space="preserve"> en la mayoría de </w:t>
      </w:r>
      <w:r w:rsidR="004D5F09">
        <w:t>los casos</w:t>
      </w:r>
      <w:r w:rsidR="00D561CD">
        <w:t xml:space="preserve"> son muy parecidos </w:t>
      </w:r>
      <w:r>
        <w:t>por lo que se puede decir que el uso de uno u otro no es totalmente determinante a la hora de obtener los mejores resultados.</w:t>
      </w:r>
    </w:p>
    <w:p w14:paraId="39D04FED" w14:textId="77777777" w:rsidR="00FF5F85" w:rsidRPr="00FF5F85" w:rsidRDefault="00FF5F85" w:rsidP="002A5005">
      <w:pPr>
        <w:spacing w:line="276" w:lineRule="auto"/>
      </w:pPr>
    </w:p>
    <w:tbl>
      <w:tblPr>
        <w:tblStyle w:val="Tablaconcuadrcula5oscura-nfasis5"/>
        <w:tblW w:w="0" w:type="auto"/>
        <w:tblLook w:val="04A0" w:firstRow="1" w:lastRow="0" w:firstColumn="1" w:lastColumn="0" w:noHBand="0" w:noVBand="1"/>
      </w:tblPr>
      <w:tblGrid>
        <w:gridCol w:w="2518"/>
        <w:gridCol w:w="1121"/>
        <w:gridCol w:w="1133"/>
        <w:gridCol w:w="1378"/>
        <w:gridCol w:w="1243"/>
        <w:gridCol w:w="1488"/>
      </w:tblGrid>
      <w:tr w:rsidR="00F81C11" w:rsidRPr="00C83F21" w14:paraId="5FACE61B" w14:textId="77777777" w:rsidTr="004D5F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619F671E" w14:textId="77777777" w:rsidR="00F81C11" w:rsidRPr="00FF5F85" w:rsidRDefault="00F81C11" w:rsidP="004D5F09">
            <w:pPr>
              <w:jc w:val="left"/>
              <w:rPr>
                <w:lang w:eastAsia="es-ES"/>
              </w:rPr>
            </w:pPr>
          </w:p>
        </w:tc>
        <w:tc>
          <w:tcPr>
            <w:tcW w:w="1121" w:type="dxa"/>
          </w:tcPr>
          <w:p w14:paraId="33F46D66" w14:textId="302BE897" w:rsidR="00F81C11" w:rsidRPr="00FF5F85" w:rsidRDefault="004D5F09"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Pr>
                <w:lang w:eastAsia="es-ES"/>
              </w:rPr>
              <w:t>Método</w:t>
            </w:r>
          </w:p>
        </w:tc>
        <w:tc>
          <w:tcPr>
            <w:tcW w:w="0" w:type="auto"/>
          </w:tcPr>
          <w:p w14:paraId="3B43CC5B" w14:textId="57D22579" w:rsidR="00F81C11" w:rsidRPr="00C83F21" w:rsidRDefault="00F81C11" w:rsidP="00105F3F">
            <w:pPr>
              <w:jc w:val="center"/>
              <w:cnfStyle w:val="100000000000" w:firstRow="1" w:lastRow="0" w:firstColumn="0" w:lastColumn="0" w:oddVBand="0" w:evenVBand="0" w:oddHBand="0" w:evenHBand="0" w:firstRowFirstColumn="0" w:firstRowLastColumn="0" w:lastRowFirstColumn="0" w:lastRowLastColumn="0"/>
              <w:rPr>
                <w:b w:val="0"/>
                <w:bCs w:val="0"/>
                <w:lang w:val="en-US" w:eastAsia="es-ES"/>
              </w:rPr>
            </w:pPr>
            <w:r w:rsidRPr="00C83F21">
              <w:rPr>
                <w:lang w:val="en-US" w:eastAsia="es-ES"/>
              </w:rPr>
              <w:t>Log-loss</w:t>
            </w:r>
          </w:p>
          <w:p w14:paraId="3303A377" w14:textId="77777777" w:rsidR="00F81C11" w:rsidRPr="00C83F21" w:rsidRDefault="00F81C11" w:rsidP="00105F3F">
            <w:pPr>
              <w:jc w:val="center"/>
              <w:cnfStyle w:val="100000000000" w:firstRow="1" w:lastRow="0" w:firstColumn="0" w:lastColumn="0" w:oddVBand="0" w:evenVBand="0" w:oddHBand="0" w:evenHBand="0" w:firstRowFirstColumn="0" w:firstRowLastColumn="0" w:lastRowFirstColumn="0" w:lastRowLastColumn="0"/>
              <w:rPr>
                <w:lang w:val="en-US" w:eastAsia="es-ES"/>
              </w:rPr>
            </w:pPr>
            <w:r w:rsidRPr="00C83F21">
              <w:rPr>
                <w:lang w:val="en-US" w:eastAsia="es-ES"/>
              </w:rPr>
              <w:t>(</w:t>
            </w:r>
            <w:r w:rsidRPr="00C83F21">
              <w:rPr>
                <w:rFonts w:cs="Arial"/>
                <w:lang w:val="en-US" w:eastAsia="es-ES"/>
              </w:rPr>
              <w:t>↓)</w:t>
            </w:r>
          </w:p>
        </w:tc>
        <w:tc>
          <w:tcPr>
            <w:tcW w:w="0" w:type="auto"/>
          </w:tcPr>
          <w:p w14:paraId="2DA2CEFE" w14:textId="77777777" w:rsidR="00F81C11" w:rsidRPr="00C83F21" w:rsidRDefault="00F81C11" w:rsidP="00105F3F">
            <w:pPr>
              <w:jc w:val="center"/>
              <w:cnfStyle w:val="100000000000" w:firstRow="1" w:lastRow="0" w:firstColumn="0" w:lastColumn="0" w:oddVBand="0" w:evenVBand="0" w:oddHBand="0" w:evenHBand="0" w:firstRowFirstColumn="0" w:firstRowLastColumn="0" w:lastRowFirstColumn="0" w:lastRowLastColumn="0"/>
              <w:rPr>
                <w:b w:val="0"/>
                <w:bCs w:val="0"/>
                <w:lang w:val="en-US" w:eastAsia="es-ES"/>
              </w:rPr>
            </w:pPr>
            <w:r w:rsidRPr="00C83F21">
              <w:rPr>
                <w:lang w:val="en-US" w:eastAsia="es-ES"/>
              </w:rPr>
              <w:t>Brier score</w:t>
            </w:r>
          </w:p>
          <w:p w14:paraId="59EBBA0B" w14:textId="77777777" w:rsidR="00F81C11" w:rsidRPr="00C83F21" w:rsidRDefault="00F81C11" w:rsidP="00105F3F">
            <w:pPr>
              <w:jc w:val="center"/>
              <w:cnfStyle w:val="100000000000" w:firstRow="1" w:lastRow="0" w:firstColumn="0" w:lastColumn="0" w:oddVBand="0" w:evenVBand="0" w:oddHBand="0" w:evenHBand="0" w:firstRowFirstColumn="0" w:firstRowLastColumn="0" w:lastRowFirstColumn="0" w:lastRowLastColumn="0"/>
              <w:rPr>
                <w:lang w:val="en-US" w:eastAsia="es-ES"/>
              </w:rPr>
            </w:pPr>
            <w:r w:rsidRPr="00C83F21">
              <w:rPr>
                <w:lang w:val="en-US" w:eastAsia="es-ES"/>
              </w:rPr>
              <w:t>(</w:t>
            </w:r>
            <w:r w:rsidRPr="00C83F21">
              <w:rPr>
                <w:rFonts w:cs="Arial"/>
                <w:lang w:val="en-US" w:eastAsia="es-ES"/>
              </w:rPr>
              <w:t>↓)</w:t>
            </w:r>
          </w:p>
        </w:tc>
        <w:tc>
          <w:tcPr>
            <w:tcW w:w="0" w:type="auto"/>
          </w:tcPr>
          <w:p w14:paraId="434D14AF" w14:textId="77777777" w:rsidR="00F81C11" w:rsidRPr="00C83F21" w:rsidRDefault="00F81C11" w:rsidP="00105F3F">
            <w:pPr>
              <w:jc w:val="center"/>
              <w:cnfStyle w:val="100000000000" w:firstRow="1" w:lastRow="0" w:firstColumn="0" w:lastColumn="0" w:oddVBand="0" w:evenVBand="0" w:oddHBand="0" w:evenHBand="0" w:firstRowFirstColumn="0" w:firstRowLastColumn="0" w:lastRowFirstColumn="0" w:lastRowLastColumn="0"/>
              <w:rPr>
                <w:b w:val="0"/>
                <w:bCs w:val="0"/>
                <w:lang w:val="en-US" w:eastAsia="es-ES"/>
              </w:rPr>
            </w:pPr>
            <w:r w:rsidRPr="00C83F21">
              <w:rPr>
                <w:lang w:val="en-US" w:eastAsia="es-ES"/>
              </w:rPr>
              <w:t>ROC AUC</w:t>
            </w:r>
          </w:p>
          <w:p w14:paraId="7F1F4B7F" w14:textId="77777777" w:rsidR="00F81C11" w:rsidRPr="00C83F21" w:rsidRDefault="00F81C11" w:rsidP="00105F3F">
            <w:pPr>
              <w:jc w:val="center"/>
              <w:cnfStyle w:val="100000000000" w:firstRow="1" w:lastRow="0" w:firstColumn="0" w:lastColumn="0" w:oddVBand="0" w:evenVBand="0" w:oddHBand="0" w:evenHBand="0" w:firstRowFirstColumn="0" w:firstRowLastColumn="0" w:lastRowFirstColumn="0" w:lastRowLastColumn="0"/>
              <w:rPr>
                <w:lang w:val="en-US" w:eastAsia="es-ES"/>
              </w:rPr>
            </w:pPr>
            <w:r w:rsidRPr="00C83F21">
              <w:rPr>
                <w:lang w:val="en-US" w:eastAsia="es-ES"/>
              </w:rPr>
              <w:t>(</w:t>
            </w:r>
            <w:r w:rsidRPr="00C83F21">
              <w:rPr>
                <w:rFonts w:cs="Arial"/>
                <w:lang w:val="en-US" w:eastAsia="es-ES"/>
              </w:rPr>
              <w:t>↑)</w:t>
            </w:r>
          </w:p>
        </w:tc>
        <w:tc>
          <w:tcPr>
            <w:tcW w:w="0" w:type="auto"/>
          </w:tcPr>
          <w:p w14:paraId="6EA043BD" w14:textId="77777777" w:rsidR="00F81C11" w:rsidRPr="00C83F21" w:rsidRDefault="00F81C11" w:rsidP="00105F3F">
            <w:pPr>
              <w:jc w:val="center"/>
              <w:cnfStyle w:val="100000000000" w:firstRow="1" w:lastRow="0" w:firstColumn="0" w:lastColumn="0" w:oddVBand="0" w:evenVBand="0" w:oddHBand="0" w:evenHBand="0" w:firstRowFirstColumn="0" w:firstRowLastColumn="0" w:lastRowFirstColumn="0" w:lastRowLastColumn="0"/>
              <w:rPr>
                <w:b w:val="0"/>
                <w:bCs w:val="0"/>
                <w:lang w:val="en-US" w:eastAsia="es-ES"/>
              </w:rPr>
            </w:pPr>
            <w:r w:rsidRPr="00C83F21">
              <w:rPr>
                <w:lang w:val="en-US" w:eastAsia="es-ES"/>
              </w:rPr>
              <w:t>McFadden’s</w:t>
            </w:r>
          </w:p>
          <w:p w14:paraId="1553AC90" w14:textId="77777777" w:rsidR="00F81C11" w:rsidRPr="00C83F21" w:rsidRDefault="00F81C11" w:rsidP="00105F3F">
            <w:pPr>
              <w:jc w:val="center"/>
              <w:cnfStyle w:val="100000000000" w:firstRow="1" w:lastRow="0" w:firstColumn="0" w:lastColumn="0" w:oddVBand="0" w:evenVBand="0" w:oddHBand="0" w:evenHBand="0" w:firstRowFirstColumn="0" w:firstRowLastColumn="0" w:lastRowFirstColumn="0" w:lastRowLastColumn="0"/>
              <w:rPr>
                <w:lang w:val="en-US" w:eastAsia="es-ES"/>
              </w:rPr>
            </w:pPr>
            <w:r w:rsidRPr="00C83F21">
              <w:rPr>
                <w:lang w:val="en-US" w:eastAsia="es-ES"/>
              </w:rPr>
              <w:t>R</w:t>
            </w:r>
            <w:r w:rsidRPr="00C83F21">
              <w:rPr>
                <w:vertAlign w:val="superscript"/>
                <w:lang w:val="en-US" w:eastAsia="es-ES"/>
              </w:rPr>
              <w:t>2</w:t>
            </w:r>
            <w:r w:rsidRPr="00C83F21">
              <w:rPr>
                <w:lang w:val="en-US" w:eastAsia="es-ES"/>
              </w:rPr>
              <w:t xml:space="preserve"> (</w:t>
            </w:r>
            <w:r w:rsidRPr="00C83F21">
              <w:rPr>
                <w:rFonts w:cs="Arial"/>
                <w:lang w:val="en-US" w:eastAsia="es-ES"/>
              </w:rPr>
              <w:t>↑)</w:t>
            </w:r>
          </w:p>
        </w:tc>
      </w:tr>
      <w:tr w:rsidR="00F81C11" w:rsidRPr="00C83F21" w14:paraId="037D0E42" w14:textId="77777777" w:rsidTr="004D5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0704809D" w14:textId="1ED58B78" w:rsidR="00F81C11" w:rsidRPr="008B129C" w:rsidRDefault="00F81C11" w:rsidP="004D5F09">
            <w:pPr>
              <w:jc w:val="left"/>
              <w:rPr>
                <w:lang w:eastAsia="es-ES"/>
              </w:rPr>
            </w:pPr>
            <w:r w:rsidRPr="008B129C">
              <w:rPr>
                <w:lang w:eastAsia="es-ES"/>
              </w:rPr>
              <w:t>Modelo propio</w:t>
            </w:r>
          </w:p>
        </w:tc>
        <w:tc>
          <w:tcPr>
            <w:tcW w:w="1121" w:type="dxa"/>
          </w:tcPr>
          <w:p w14:paraId="2F77E42C" w14:textId="4564C456" w:rsidR="00F81C11" w:rsidRPr="00C83F21" w:rsidRDefault="002053F4" w:rsidP="004D5F09">
            <w:pPr>
              <w:jc w:val="center"/>
              <w:cnfStyle w:val="000000100000" w:firstRow="0" w:lastRow="0" w:firstColumn="0" w:lastColumn="0" w:oddVBand="0" w:evenVBand="0" w:oddHBand="1" w:evenHBand="0" w:firstRowFirstColumn="0" w:firstRowLastColumn="0" w:lastRowFirstColumn="0" w:lastRowLastColumn="0"/>
              <w:rPr>
                <w:lang w:val="en-US" w:eastAsia="es-ES"/>
              </w:rPr>
            </w:pPr>
            <w:r>
              <w:rPr>
                <w:lang w:val="en-US" w:eastAsia="es-ES"/>
              </w:rPr>
              <w:t>XGB</w:t>
            </w:r>
          </w:p>
        </w:tc>
        <w:tc>
          <w:tcPr>
            <w:tcW w:w="0" w:type="auto"/>
          </w:tcPr>
          <w:p w14:paraId="52C6C29A" w14:textId="43159EBF" w:rsidR="00F81C11" w:rsidRPr="00C83F21" w:rsidRDefault="00F81C11" w:rsidP="004D5F09">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2810</w:t>
            </w:r>
          </w:p>
        </w:tc>
        <w:tc>
          <w:tcPr>
            <w:tcW w:w="0" w:type="auto"/>
          </w:tcPr>
          <w:p w14:paraId="2E24774C" w14:textId="6C9550A1" w:rsidR="00F81C11" w:rsidRPr="00C83F21" w:rsidRDefault="00F81C11" w:rsidP="004D5F09">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0814</w:t>
            </w:r>
          </w:p>
        </w:tc>
        <w:tc>
          <w:tcPr>
            <w:tcW w:w="0" w:type="auto"/>
          </w:tcPr>
          <w:p w14:paraId="480160EC" w14:textId="25D57D77" w:rsidR="00F81C11" w:rsidRPr="00C83F21" w:rsidRDefault="00F81C11" w:rsidP="004D5F09">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7912</w:t>
            </w:r>
          </w:p>
        </w:tc>
        <w:tc>
          <w:tcPr>
            <w:tcW w:w="0" w:type="auto"/>
          </w:tcPr>
          <w:p w14:paraId="77F00E0E" w14:textId="12C79963" w:rsidR="00F81C11" w:rsidRPr="00C83F21" w:rsidRDefault="00F81C11" w:rsidP="004D5F09">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1694</w:t>
            </w:r>
          </w:p>
        </w:tc>
      </w:tr>
      <w:tr w:rsidR="00F81C11" w:rsidRPr="00C83F21" w14:paraId="1545463A" w14:textId="77777777" w:rsidTr="004D5F09">
        <w:tc>
          <w:tcPr>
            <w:cnfStyle w:val="001000000000" w:firstRow="0" w:lastRow="0" w:firstColumn="1" w:lastColumn="0" w:oddVBand="0" w:evenVBand="0" w:oddHBand="0" w:evenHBand="0" w:firstRowFirstColumn="0" w:firstRowLastColumn="0" w:lastRowFirstColumn="0" w:lastRowLastColumn="0"/>
            <w:tcW w:w="2518" w:type="dxa"/>
          </w:tcPr>
          <w:p w14:paraId="2817984D" w14:textId="3C7CDCAA" w:rsidR="00F81C11" w:rsidRPr="00C83F21" w:rsidRDefault="00F81C11" w:rsidP="004D5F09">
            <w:pPr>
              <w:jc w:val="left"/>
              <w:rPr>
                <w:lang w:val="en-US" w:eastAsia="es-ES"/>
              </w:rPr>
            </w:pPr>
            <w:proofErr w:type="spellStart"/>
            <w:r w:rsidRPr="00C83F21">
              <w:rPr>
                <w:lang w:val="en-US" w:eastAsia="es-ES"/>
              </w:rPr>
              <w:t>Dragulet</w:t>
            </w:r>
            <w:proofErr w:type="spellEnd"/>
            <w:r w:rsidRPr="00C83F21">
              <w:rPr>
                <w:lang w:val="en-US" w:eastAsia="es-ES"/>
              </w:rPr>
              <w:t xml:space="preserve"> (2021)</w:t>
            </w:r>
          </w:p>
        </w:tc>
        <w:tc>
          <w:tcPr>
            <w:tcW w:w="1121" w:type="dxa"/>
          </w:tcPr>
          <w:p w14:paraId="372DF033" w14:textId="5C1007FB" w:rsidR="00F81C11" w:rsidRPr="00C83F21" w:rsidRDefault="00F81C11" w:rsidP="004D5F09">
            <w:pPr>
              <w:jc w:val="center"/>
              <w:cnfStyle w:val="000000000000" w:firstRow="0" w:lastRow="0" w:firstColumn="0" w:lastColumn="0" w:oddVBand="0" w:evenVBand="0" w:oddHBand="0" w:evenHBand="0" w:firstRowFirstColumn="0" w:firstRowLastColumn="0" w:lastRowFirstColumn="0" w:lastRowLastColumn="0"/>
              <w:rPr>
                <w:lang w:val="en-US" w:eastAsia="es-ES"/>
              </w:rPr>
            </w:pPr>
            <w:r>
              <w:rPr>
                <w:lang w:val="en-US" w:eastAsia="es-ES"/>
              </w:rPr>
              <w:t>LR</w:t>
            </w:r>
          </w:p>
        </w:tc>
        <w:tc>
          <w:tcPr>
            <w:tcW w:w="0" w:type="auto"/>
          </w:tcPr>
          <w:p w14:paraId="2C3A7D18" w14:textId="25793D35" w:rsidR="00F81C11" w:rsidRPr="00C83F21" w:rsidRDefault="00F81C11" w:rsidP="004D5F09">
            <w:pPr>
              <w:jc w:val="center"/>
              <w:cnfStyle w:val="000000000000" w:firstRow="0" w:lastRow="0" w:firstColumn="0" w:lastColumn="0" w:oddVBand="0" w:evenVBand="0" w:oddHBand="0" w:evenHBand="0" w:firstRowFirstColumn="0" w:firstRowLastColumn="0" w:lastRowFirstColumn="0" w:lastRowLastColumn="0"/>
              <w:rPr>
                <w:lang w:val="en-US" w:eastAsia="es-ES"/>
              </w:rPr>
            </w:pPr>
          </w:p>
        </w:tc>
        <w:tc>
          <w:tcPr>
            <w:tcW w:w="0" w:type="auto"/>
          </w:tcPr>
          <w:p w14:paraId="5ADDC142" w14:textId="77777777" w:rsidR="00F81C11" w:rsidRPr="00C83F21" w:rsidRDefault="00F81C11" w:rsidP="004D5F09">
            <w:pPr>
              <w:jc w:val="center"/>
              <w:cnfStyle w:val="000000000000" w:firstRow="0" w:lastRow="0" w:firstColumn="0" w:lastColumn="0" w:oddVBand="0" w:evenVBand="0" w:oddHBand="0" w:evenHBand="0" w:firstRowFirstColumn="0" w:firstRowLastColumn="0" w:lastRowFirstColumn="0" w:lastRowLastColumn="0"/>
              <w:rPr>
                <w:lang w:val="en-US" w:eastAsia="es-ES"/>
              </w:rPr>
            </w:pPr>
          </w:p>
        </w:tc>
        <w:tc>
          <w:tcPr>
            <w:tcW w:w="0" w:type="auto"/>
          </w:tcPr>
          <w:p w14:paraId="084BDC05" w14:textId="77777777" w:rsidR="00F81C11" w:rsidRPr="00C83F21" w:rsidRDefault="00F81C11" w:rsidP="004D5F09">
            <w:pPr>
              <w:jc w:val="center"/>
              <w:cnfStyle w:val="000000000000" w:firstRow="0" w:lastRow="0" w:firstColumn="0" w:lastColumn="0" w:oddVBand="0" w:evenVBand="0" w:oddHBand="0" w:evenHBand="0" w:firstRowFirstColumn="0" w:firstRowLastColumn="0" w:lastRowFirstColumn="0" w:lastRowLastColumn="0"/>
              <w:rPr>
                <w:lang w:val="en-US" w:eastAsia="es-ES"/>
              </w:rPr>
            </w:pPr>
          </w:p>
        </w:tc>
        <w:tc>
          <w:tcPr>
            <w:tcW w:w="0" w:type="auto"/>
          </w:tcPr>
          <w:p w14:paraId="61445387" w14:textId="04901DDB" w:rsidR="00F81C11" w:rsidRPr="00C83F21" w:rsidRDefault="00F81C11" w:rsidP="004D5F09">
            <w:pPr>
              <w:jc w:val="center"/>
              <w:cnfStyle w:val="000000000000" w:firstRow="0" w:lastRow="0" w:firstColumn="0" w:lastColumn="0" w:oddVBand="0" w:evenVBand="0" w:oddHBand="0" w:evenHBand="0" w:firstRowFirstColumn="0" w:firstRowLastColumn="0" w:lastRowFirstColumn="0" w:lastRowLastColumn="0"/>
              <w:rPr>
                <w:b/>
                <w:bCs/>
                <w:lang w:val="en-US" w:eastAsia="es-ES"/>
              </w:rPr>
            </w:pPr>
            <w:r w:rsidRPr="00C83F21">
              <w:rPr>
                <w:b/>
                <w:bCs/>
                <w:lang w:val="en-US" w:eastAsia="es-ES"/>
              </w:rPr>
              <w:t>0,171</w:t>
            </w:r>
            <w:r>
              <w:rPr>
                <w:b/>
                <w:bCs/>
                <w:lang w:val="en-US" w:eastAsia="es-ES"/>
              </w:rPr>
              <w:t>4</w:t>
            </w:r>
          </w:p>
        </w:tc>
      </w:tr>
      <w:tr w:rsidR="00F81C11" w:rsidRPr="00C83F21" w14:paraId="4090335E" w14:textId="77777777" w:rsidTr="004D5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6F989F97" w14:textId="1D29B425" w:rsidR="00F81C11" w:rsidRPr="00C83F21" w:rsidRDefault="00F81C11" w:rsidP="004D5F09">
            <w:pPr>
              <w:jc w:val="left"/>
              <w:rPr>
                <w:lang w:val="en-US" w:eastAsia="es-ES"/>
              </w:rPr>
            </w:pPr>
            <w:proofErr w:type="spellStart"/>
            <w:r w:rsidRPr="00C83F21">
              <w:rPr>
                <w:lang w:val="en-US" w:eastAsia="es-ES"/>
              </w:rPr>
              <w:t>Rowlinson</w:t>
            </w:r>
            <w:proofErr w:type="spellEnd"/>
            <w:r w:rsidRPr="00C83F21">
              <w:rPr>
                <w:lang w:val="en-US" w:eastAsia="es-ES"/>
              </w:rPr>
              <w:t xml:space="preserve"> (2020)</w:t>
            </w:r>
          </w:p>
        </w:tc>
        <w:tc>
          <w:tcPr>
            <w:tcW w:w="1121" w:type="dxa"/>
          </w:tcPr>
          <w:p w14:paraId="45B96967" w14:textId="69F130CE" w:rsidR="00F81C11" w:rsidRPr="00C83F21" w:rsidRDefault="00B93C71" w:rsidP="004D5F09">
            <w:pPr>
              <w:jc w:val="center"/>
              <w:cnfStyle w:val="000000100000" w:firstRow="0" w:lastRow="0" w:firstColumn="0" w:lastColumn="0" w:oddVBand="0" w:evenVBand="0" w:oddHBand="1" w:evenHBand="0" w:firstRowFirstColumn="0" w:firstRowLastColumn="0" w:lastRowFirstColumn="0" w:lastRowLastColumn="0"/>
              <w:rPr>
                <w:lang w:val="en-US" w:eastAsia="es-ES"/>
              </w:rPr>
            </w:pPr>
            <w:r>
              <w:rPr>
                <w:lang w:val="en-US" w:eastAsia="es-ES"/>
              </w:rPr>
              <w:t>LGBM</w:t>
            </w:r>
          </w:p>
        </w:tc>
        <w:tc>
          <w:tcPr>
            <w:tcW w:w="0" w:type="auto"/>
          </w:tcPr>
          <w:p w14:paraId="4D2F44BD" w14:textId="7864951D" w:rsidR="00F81C11" w:rsidRPr="00C83F21" w:rsidRDefault="00F81C11" w:rsidP="004D5F09">
            <w:pPr>
              <w:jc w:val="center"/>
              <w:cnfStyle w:val="000000100000" w:firstRow="0" w:lastRow="0" w:firstColumn="0" w:lastColumn="0" w:oddVBand="0" w:evenVBand="0" w:oddHBand="1" w:evenHBand="0" w:firstRowFirstColumn="0" w:firstRowLastColumn="0" w:lastRowFirstColumn="0" w:lastRowLastColumn="0"/>
              <w:rPr>
                <w:lang w:val="en-US" w:eastAsia="es-ES"/>
              </w:rPr>
            </w:pPr>
          </w:p>
        </w:tc>
        <w:tc>
          <w:tcPr>
            <w:tcW w:w="0" w:type="auto"/>
          </w:tcPr>
          <w:p w14:paraId="296CDB42" w14:textId="0BEAEFDC" w:rsidR="00F81C11" w:rsidRPr="00C83F21" w:rsidRDefault="00F81C11" w:rsidP="004D5F09">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w:t>
            </w:r>
            <w:r w:rsidRPr="00C83F21">
              <w:rPr>
                <w:lang w:val="en-US" w:eastAsia="es-ES"/>
              </w:rPr>
              <w:t>,</w:t>
            </w:r>
            <w:r w:rsidRPr="00C83F21">
              <w:rPr>
                <w:lang w:val="en-US" w:eastAsia="es-ES"/>
              </w:rPr>
              <w:t>0804</w:t>
            </w:r>
          </w:p>
        </w:tc>
        <w:tc>
          <w:tcPr>
            <w:tcW w:w="0" w:type="auto"/>
          </w:tcPr>
          <w:p w14:paraId="50242939" w14:textId="6F07E18A" w:rsidR="00F81C11" w:rsidRPr="00C83F21" w:rsidRDefault="00F81C11" w:rsidP="004D5F09">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w:t>
            </w:r>
            <w:r w:rsidRPr="00C83F21">
              <w:rPr>
                <w:lang w:val="en-US" w:eastAsia="es-ES"/>
              </w:rPr>
              <w:t>,</w:t>
            </w:r>
            <w:r w:rsidRPr="00C83F21">
              <w:rPr>
                <w:lang w:val="en-US" w:eastAsia="es-ES"/>
              </w:rPr>
              <w:t>7851</w:t>
            </w:r>
          </w:p>
        </w:tc>
        <w:tc>
          <w:tcPr>
            <w:tcW w:w="0" w:type="auto"/>
          </w:tcPr>
          <w:p w14:paraId="164E5D08" w14:textId="3C27D759" w:rsidR="00F81C11" w:rsidRPr="00C83F21" w:rsidRDefault="00F81C11" w:rsidP="004D5F09">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w:t>
            </w:r>
            <w:r w:rsidRPr="00C83F21">
              <w:rPr>
                <w:lang w:val="en-US" w:eastAsia="es-ES"/>
              </w:rPr>
              <w:t>,</w:t>
            </w:r>
            <w:r w:rsidRPr="00C83F21">
              <w:rPr>
                <w:lang w:val="en-US" w:eastAsia="es-ES"/>
              </w:rPr>
              <w:t>1699</w:t>
            </w:r>
          </w:p>
        </w:tc>
      </w:tr>
      <w:tr w:rsidR="00F81C11" w:rsidRPr="00C83F21" w14:paraId="333249B9" w14:textId="77777777" w:rsidTr="004D5F09">
        <w:tc>
          <w:tcPr>
            <w:cnfStyle w:val="001000000000" w:firstRow="0" w:lastRow="0" w:firstColumn="1" w:lastColumn="0" w:oddVBand="0" w:evenVBand="0" w:oddHBand="0" w:evenHBand="0" w:firstRowFirstColumn="0" w:firstRowLastColumn="0" w:lastRowFirstColumn="0" w:lastRowLastColumn="0"/>
            <w:tcW w:w="2518" w:type="dxa"/>
          </w:tcPr>
          <w:p w14:paraId="2F25E44D" w14:textId="2D7371A6" w:rsidR="00F81C11" w:rsidRPr="00C83F21" w:rsidRDefault="00F81C11" w:rsidP="004D5F09">
            <w:pPr>
              <w:jc w:val="left"/>
              <w:rPr>
                <w:lang w:val="en-US" w:eastAsia="es-ES"/>
              </w:rPr>
            </w:pPr>
            <w:r w:rsidRPr="00C83F21">
              <w:rPr>
                <w:lang w:val="en-US" w:eastAsia="es-ES"/>
              </w:rPr>
              <w:t>Davis</w:t>
            </w:r>
            <w:r>
              <w:rPr>
                <w:lang w:val="en-US" w:eastAsia="es-ES"/>
              </w:rPr>
              <w:t xml:space="preserve"> </w:t>
            </w:r>
            <w:r w:rsidRPr="00C83F21">
              <w:rPr>
                <w:lang w:val="en-US" w:eastAsia="es-ES"/>
              </w:rPr>
              <w:t xml:space="preserve">&amp; </w:t>
            </w:r>
            <w:proofErr w:type="spellStart"/>
            <w:r w:rsidRPr="00C83F21">
              <w:rPr>
                <w:lang w:val="en-US" w:eastAsia="es-ES"/>
              </w:rPr>
              <w:t>Robberechts</w:t>
            </w:r>
            <w:proofErr w:type="spellEnd"/>
            <w:r>
              <w:rPr>
                <w:lang w:val="en-US" w:eastAsia="es-ES"/>
              </w:rPr>
              <w:t xml:space="preserve"> (2020)</w:t>
            </w:r>
          </w:p>
        </w:tc>
        <w:tc>
          <w:tcPr>
            <w:tcW w:w="1121" w:type="dxa"/>
          </w:tcPr>
          <w:p w14:paraId="20655EFA" w14:textId="45CCEF5C" w:rsidR="00F81C11" w:rsidRPr="00C83F21" w:rsidRDefault="00F81C11" w:rsidP="004D5F09">
            <w:pPr>
              <w:jc w:val="center"/>
              <w:cnfStyle w:val="000000000000" w:firstRow="0" w:lastRow="0" w:firstColumn="0" w:lastColumn="0" w:oddVBand="0" w:evenVBand="0" w:oddHBand="0" w:evenHBand="0" w:firstRowFirstColumn="0" w:firstRowLastColumn="0" w:lastRowFirstColumn="0" w:lastRowLastColumn="0"/>
              <w:rPr>
                <w:lang w:val="en-US" w:eastAsia="es-ES"/>
              </w:rPr>
            </w:pPr>
            <w:r>
              <w:rPr>
                <w:lang w:val="en-US" w:eastAsia="es-ES"/>
              </w:rPr>
              <w:t>XGB</w:t>
            </w:r>
          </w:p>
        </w:tc>
        <w:tc>
          <w:tcPr>
            <w:tcW w:w="0" w:type="auto"/>
          </w:tcPr>
          <w:p w14:paraId="5BB42A40" w14:textId="750D7599" w:rsidR="00F81C11" w:rsidRPr="00C83F21" w:rsidRDefault="00F81C11" w:rsidP="004D5F09">
            <w:pPr>
              <w:jc w:val="center"/>
              <w:cnfStyle w:val="000000000000" w:firstRow="0" w:lastRow="0" w:firstColumn="0" w:lastColumn="0" w:oddVBand="0" w:evenVBand="0" w:oddHBand="0" w:evenHBand="0" w:firstRowFirstColumn="0" w:firstRowLastColumn="0" w:lastRowFirstColumn="0" w:lastRowLastColumn="0"/>
              <w:rPr>
                <w:lang w:val="en-US" w:eastAsia="es-ES"/>
              </w:rPr>
            </w:pPr>
          </w:p>
        </w:tc>
        <w:tc>
          <w:tcPr>
            <w:tcW w:w="0" w:type="auto"/>
          </w:tcPr>
          <w:p w14:paraId="29C5AFA5" w14:textId="4C12919D" w:rsidR="00F81C11" w:rsidRPr="00F81C11" w:rsidRDefault="00F81C11" w:rsidP="004D5F09">
            <w:pPr>
              <w:jc w:val="center"/>
              <w:cnfStyle w:val="000000000000" w:firstRow="0" w:lastRow="0" w:firstColumn="0" w:lastColumn="0" w:oddVBand="0" w:evenVBand="0" w:oddHBand="0" w:evenHBand="0" w:firstRowFirstColumn="0" w:firstRowLastColumn="0" w:lastRowFirstColumn="0" w:lastRowLastColumn="0"/>
              <w:rPr>
                <w:b/>
                <w:bCs/>
                <w:lang w:val="en-US" w:eastAsia="es-ES"/>
              </w:rPr>
            </w:pPr>
            <w:r w:rsidRPr="00F81C11">
              <w:rPr>
                <w:b/>
                <w:bCs/>
                <w:lang w:val="en-US" w:eastAsia="es-ES"/>
              </w:rPr>
              <w:t>0,0783</w:t>
            </w:r>
          </w:p>
        </w:tc>
        <w:tc>
          <w:tcPr>
            <w:tcW w:w="0" w:type="auto"/>
          </w:tcPr>
          <w:p w14:paraId="1FF010FB" w14:textId="40ACFDFF" w:rsidR="00F81C11" w:rsidRPr="00C83F21" w:rsidRDefault="00F81C11" w:rsidP="004D5F09">
            <w:pPr>
              <w:jc w:val="center"/>
              <w:cnfStyle w:val="000000000000" w:firstRow="0" w:lastRow="0" w:firstColumn="0" w:lastColumn="0" w:oddVBand="0" w:evenVBand="0" w:oddHBand="0" w:evenHBand="0" w:firstRowFirstColumn="0" w:firstRowLastColumn="0" w:lastRowFirstColumn="0" w:lastRowLastColumn="0"/>
              <w:rPr>
                <w:lang w:val="en-US" w:eastAsia="es-ES"/>
              </w:rPr>
            </w:pPr>
            <w:r>
              <w:rPr>
                <w:lang w:val="en-US" w:eastAsia="es-ES"/>
              </w:rPr>
              <w:t>0,7902</w:t>
            </w:r>
          </w:p>
        </w:tc>
        <w:tc>
          <w:tcPr>
            <w:tcW w:w="0" w:type="auto"/>
          </w:tcPr>
          <w:p w14:paraId="57C81DF6" w14:textId="77777777" w:rsidR="00F81C11" w:rsidRPr="00C83F21" w:rsidRDefault="00F81C11" w:rsidP="004D5F09">
            <w:pPr>
              <w:jc w:val="center"/>
              <w:cnfStyle w:val="000000000000" w:firstRow="0" w:lastRow="0" w:firstColumn="0" w:lastColumn="0" w:oddVBand="0" w:evenVBand="0" w:oddHBand="0" w:evenHBand="0" w:firstRowFirstColumn="0" w:firstRowLastColumn="0" w:lastRowFirstColumn="0" w:lastRowLastColumn="0"/>
              <w:rPr>
                <w:lang w:val="en-US" w:eastAsia="es-ES"/>
              </w:rPr>
            </w:pPr>
          </w:p>
        </w:tc>
      </w:tr>
      <w:tr w:rsidR="00B93C71" w:rsidRPr="00C83F21" w14:paraId="21AC37B3" w14:textId="77777777" w:rsidTr="004D5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688A1B21" w14:textId="2F158D02" w:rsidR="00B93C71" w:rsidRPr="00C83F21" w:rsidRDefault="00B93C71" w:rsidP="004D5F09">
            <w:pPr>
              <w:jc w:val="left"/>
              <w:rPr>
                <w:lang w:val="en-US" w:eastAsia="es-ES"/>
              </w:rPr>
            </w:pPr>
            <w:r>
              <w:rPr>
                <w:lang w:val="en-US" w:eastAsia="es-ES"/>
              </w:rPr>
              <w:t>Puopolo (2020)</w:t>
            </w:r>
          </w:p>
        </w:tc>
        <w:tc>
          <w:tcPr>
            <w:tcW w:w="1121" w:type="dxa"/>
          </w:tcPr>
          <w:p w14:paraId="153FB1D5" w14:textId="75B7992C" w:rsidR="00B93C71" w:rsidRDefault="00B93C71" w:rsidP="004D5F09">
            <w:pPr>
              <w:jc w:val="center"/>
              <w:cnfStyle w:val="000000100000" w:firstRow="0" w:lastRow="0" w:firstColumn="0" w:lastColumn="0" w:oddVBand="0" w:evenVBand="0" w:oddHBand="1" w:evenHBand="0" w:firstRowFirstColumn="0" w:firstRowLastColumn="0" w:lastRowFirstColumn="0" w:lastRowLastColumn="0"/>
              <w:rPr>
                <w:lang w:val="en-US" w:eastAsia="es-ES"/>
              </w:rPr>
            </w:pPr>
            <w:r>
              <w:rPr>
                <w:lang w:val="en-US" w:eastAsia="es-ES"/>
              </w:rPr>
              <w:t>LR</w:t>
            </w:r>
          </w:p>
        </w:tc>
        <w:tc>
          <w:tcPr>
            <w:tcW w:w="0" w:type="auto"/>
          </w:tcPr>
          <w:p w14:paraId="479600FC" w14:textId="663972B3" w:rsidR="00B93C71" w:rsidRPr="00C83F21" w:rsidRDefault="00B93C71" w:rsidP="004D5F09">
            <w:pPr>
              <w:jc w:val="center"/>
              <w:cnfStyle w:val="000000100000" w:firstRow="0" w:lastRow="0" w:firstColumn="0" w:lastColumn="0" w:oddVBand="0" w:evenVBand="0" w:oddHBand="1" w:evenHBand="0" w:firstRowFirstColumn="0" w:firstRowLastColumn="0" w:lastRowFirstColumn="0" w:lastRowLastColumn="0"/>
              <w:rPr>
                <w:lang w:val="en-US" w:eastAsia="es-ES"/>
              </w:rPr>
            </w:pPr>
            <w:r>
              <w:rPr>
                <w:lang w:val="en-US" w:eastAsia="es-ES"/>
              </w:rPr>
              <w:t>0,2800</w:t>
            </w:r>
          </w:p>
        </w:tc>
        <w:tc>
          <w:tcPr>
            <w:tcW w:w="0" w:type="auto"/>
          </w:tcPr>
          <w:p w14:paraId="60B09DC2" w14:textId="77777777" w:rsidR="00B93C71" w:rsidRPr="00F81C11" w:rsidRDefault="00B93C71" w:rsidP="004D5F09">
            <w:pPr>
              <w:jc w:val="center"/>
              <w:cnfStyle w:val="000000100000" w:firstRow="0" w:lastRow="0" w:firstColumn="0" w:lastColumn="0" w:oddVBand="0" w:evenVBand="0" w:oddHBand="1" w:evenHBand="0" w:firstRowFirstColumn="0" w:firstRowLastColumn="0" w:lastRowFirstColumn="0" w:lastRowLastColumn="0"/>
              <w:rPr>
                <w:b/>
                <w:bCs/>
                <w:lang w:val="en-US" w:eastAsia="es-ES"/>
              </w:rPr>
            </w:pPr>
          </w:p>
        </w:tc>
        <w:tc>
          <w:tcPr>
            <w:tcW w:w="0" w:type="auto"/>
          </w:tcPr>
          <w:p w14:paraId="72A10FFD" w14:textId="748632FC" w:rsidR="00B93C71" w:rsidRDefault="00B93C71" w:rsidP="004D5F09">
            <w:pPr>
              <w:jc w:val="center"/>
              <w:cnfStyle w:val="000000100000" w:firstRow="0" w:lastRow="0" w:firstColumn="0" w:lastColumn="0" w:oddVBand="0" w:evenVBand="0" w:oddHBand="1" w:evenHBand="0" w:firstRowFirstColumn="0" w:firstRowLastColumn="0" w:lastRowFirstColumn="0" w:lastRowLastColumn="0"/>
              <w:rPr>
                <w:lang w:val="en-US" w:eastAsia="es-ES"/>
              </w:rPr>
            </w:pPr>
            <w:r>
              <w:rPr>
                <w:lang w:val="en-US" w:eastAsia="es-ES"/>
              </w:rPr>
              <w:t>0,7820</w:t>
            </w:r>
          </w:p>
        </w:tc>
        <w:tc>
          <w:tcPr>
            <w:tcW w:w="0" w:type="auto"/>
          </w:tcPr>
          <w:p w14:paraId="27EF480F" w14:textId="77777777" w:rsidR="00B93C71" w:rsidRPr="00C83F21" w:rsidRDefault="00B93C71" w:rsidP="004D5F09">
            <w:pPr>
              <w:jc w:val="center"/>
              <w:cnfStyle w:val="000000100000" w:firstRow="0" w:lastRow="0" w:firstColumn="0" w:lastColumn="0" w:oddVBand="0" w:evenVBand="0" w:oddHBand="1" w:evenHBand="0" w:firstRowFirstColumn="0" w:firstRowLastColumn="0" w:lastRowFirstColumn="0" w:lastRowLastColumn="0"/>
              <w:rPr>
                <w:lang w:val="en-US" w:eastAsia="es-ES"/>
              </w:rPr>
            </w:pPr>
          </w:p>
        </w:tc>
      </w:tr>
      <w:tr w:rsidR="00F81C11" w:rsidRPr="00C83F21" w14:paraId="7CE8FCD8" w14:textId="77777777" w:rsidTr="004D5F09">
        <w:tc>
          <w:tcPr>
            <w:cnfStyle w:val="001000000000" w:firstRow="0" w:lastRow="0" w:firstColumn="1" w:lastColumn="0" w:oddVBand="0" w:evenVBand="0" w:oddHBand="0" w:evenHBand="0" w:firstRowFirstColumn="0" w:firstRowLastColumn="0" w:lastRowFirstColumn="0" w:lastRowLastColumn="0"/>
            <w:tcW w:w="2518" w:type="dxa"/>
          </w:tcPr>
          <w:p w14:paraId="58625348" w14:textId="27E99671" w:rsidR="00F81C11" w:rsidRPr="00C83F21" w:rsidRDefault="00F81C11" w:rsidP="004D5F09">
            <w:pPr>
              <w:jc w:val="left"/>
              <w:rPr>
                <w:lang w:val="en-US" w:eastAsia="es-ES"/>
              </w:rPr>
            </w:pPr>
            <w:proofErr w:type="spellStart"/>
            <w:r w:rsidRPr="00C83F21">
              <w:rPr>
                <w:lang w:val="en-US" w:eastAsia="es-ES"/>
              </w:rPr>
              <w:t>Madrero</w:t>
            </w:r>
            <w:proofErr w:type="spellEnd"/>
            <w:r w:rsidRPr="00C83F21">
              <w:rPr>
                <w:lang w:val="en-US" w:eastAsia="es-ES"/>
              </w:rPr>
              <w:t xml:space="preserve"> (2020)</w:t>
            </w:r>
          </w:p>
        </w:tc>
        <w:tc>
          <w:tcPr>
            <w:tcW w:w="1121" w:type="dxa"/>
          </w:tcPr>
          <w:p w14:paraId="5930A6C2" w14:textId="02ED2B26" w:rsidR="00F81C11" w:rsidRPr="0043715F" w:rsidRDefault="0043715F" w:rsidP="004D5F09">
            <w:pPr>
              <w:jc w:val="center"/>
              <w:cnfStyle w:val="000000000000" w:firstRow="0" w:lastRow="0" w:firstColumn="0" w:lastColumn="0" w:oddVBand="0" w:evenVBand="0" w:oddHBand="0" w:evenHBand="0" w:firstRowFirstColumn="0" w:firstRowLastColumn="0" w:lastRowFirstColumn="0" w:lastRowLastColumn="0"/>
              <w:rPr>
                <w:lang w:val="en-US" w:eastAsia="es-ES"/>
              </w:rPr>
            </w:pPr>
            <w:r w:rsidRPr="0043715F">
              <w:rPr>
                <w:lang w:val="en-US" w:eastAsia="es-ES"/>
              </w:rPr>
              <w:t>XGB</w:t>
            </w:r>
          </w:p>
        </w:tc>
        <w:tc>
          <w:tcPr>
            <w:tcW w:w="0" w:type="auto"/>
          </w:tcPr>
          <w:p w14:paraId="4F21E90A" w14:textId="6BF961FA" w:rsidR="00F81C11" w:rsidRPr="00F81C11" w:rsidRDefault="00F81C11" w:rsidP="004D5F09">
            <w:pPr>
              <w:jc w:val="center"/>
              <w:cnfStyle w:val="000000000000" w:firstRow="0" w:lastRow="0" w:firstColumn="0" w:lastColumn="0" w:oddVBand="0" w:evenVBand="0" w:oddHBand="0" w:evenHBand="0" w:firstRowFirstColumn="0" w:firstRowLastColumn="0" w:lastRowFirstColumn="0" w:lastRowLastColumn="0"/>
              <w:rPr>
                <w:b/>
                <w:bCs/>
                <w:lang w:val="en-US" w:eastAsia="es-ES"/>
              </w:rPr>
            </w:pPr>
            <w:r w:rsidRPr="00F81C11">
              <w:rPr>
                <w:b/>
                <w:bCs/>
                <w:lang w:val="en-US" w:eastAsia="es-ES"/>
              </w:rPr>
              <w:t>0,2536</w:t>
            </w:r>
          </w:p>
        </w:tc>
        <w:tc>
          <w:tcPr>
            <w:tcW w:w="0" w:type="auto"/>
          </w:tcPr>
          <w:p w14:paraId="62F61672" w14:textId="77777777" w:rsidR="00F81C11" w:rsidRPr="00C83F21" w:rsidRDefault="00F81C11" w:rsidP="004D5F09">
            <w:pPr>
              <w:jc w:val="center"/>
              <w:cnfStyle w:val="000000000000" w:firstRow="0" w:lastRow="0" w:firstColumn="0" w:lastColumn="0" w:oddVBand="0" w:evenVBand="0" w:oddHBand="0" w:evenHBand="0" w:firstRowFirstColumn="0" w:firstRowLastColumn="0" w:lastRowFirstColumn="0" w:lastRowLastColumn="0"/>
              <w:rPr>
                <w:lang w:val="en-US" w:eastAsia="es-ES"/>
              </w:rPr>
            </w:pPr>
          </w:p>
        </w:tc>
        <w:tc>
          <w:tcPr>
            <w:tcW w:w="0" w:type="auto"/>
          </w:tcPr>
          <w:p w14:paraId="15C8103F" w14:textId="77777777" w:rsidR="00F81C11" w:rsidRPr="00C83F21" w:rsidRDefault="00F81C11" w:rsidP="004D5F09">
            <w:pPr>
              <w:jc w:val="center"/>
              <w:cnfStyle w:val="000000000000" w:firstRow="0" w:lastRow="0" w:firstColumn="0" w:lastColumn="0" w:oddVBand="0" w:evenVBand="0" w:oddHBand="0" w:evenHBand="0" w:firstRowFirstColumn="0" w:firstRowLastColumn="0" w:lastRowFirstColumn="0" w:lastRowLastColumn="0"/>
              <w:rPr>
                <w:lang w:val="en-US" w:eastAsia="es-ES"/>
              </w:rPr>
            </w:pPr>
          </w:p>
        </w:tc>
        <w:tc>
          <w:tcPr>
            <w:tcW w:w="0" w:type="auto"/>
          </w:tcPr>
          <w:p w14:paraId="37240BE4" w14:textId="77777777" w:rsidR="00F81C11" w:rsidRPr="00C83F21" w:rsidRDefault="00F81C11" w:rsidP="004D5F09">
            <w:pPr>
              <w:jc w:val="center"/>
              <w:cnfStyle w:val="000000000000" w:firstRow="0" w:lastRow="0" w:firstColumn="0" w:lastColumn="0" w:oddVBand="0" w:evenVBand="0" w:oddHBand="0" w:evenHBand="0" w:firstRowFirstColumn="0" w:firstRowLastColumn="0" w:lastRowFirstColumn="0" w:lastRowLastColumn="0"/>
              <w:rPr>
                <w:lang w:val="en-US" w:eastAsia="es-ES"/>
              </w:rPr>
            </w:pPr>
          </w:p>
        </w:tc>
      </w:tr>
      <w:tr w:rsidR="00F81C11" w:rsidRPr="00C83F21" w14:paraId="74924AF7" w14:textId="77777777" w:rsidTr="004D5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68205B5E" w14:textId="4609794B" w:rsidR="00F81C11" w:rsidRPr="00C83F21" w:rsidRDefault="00F81C11" w:rsidP="004D5F09">
            <w:pPr>
              <w:jc w:val="left"/>
              <w:rPr>
                <w:lang w:val="en-US" w:eastAsia="es-ES"/>
              </w:rPr>
            </w:pPr>
            <w:r w:rsidRPr="00C83F21">
              <w:rPr>
                <w:lang w:val="en-US" w:eastAsia="es-ES"/>
              </w:rPr>
              <w:t>Gómez (2020)</w:t>
            </w:r>
          </w:p>
        </w:tc>
        <w:tc>
          <w:tcPr>
            <w:tcW w:w="1121" w:type="dxa"/>
          </w:tcPr>
          <w:p w14:paraId="01CADCAF" w14:textId="1FD33FB5" w:rsidR="00F81C11" w:rsidRPr="00C83F21" w:rsidRDefault="00FF5F85" w:rsidP="004D5F09">
            <w:pPr>
              <w:jc w:val="center"/>
              <w:cnfStyle w:val="000000100000" w:firstRow="0" w:lastRow="0" w:firstColumn="0" w:lastColumn="0" w:oddVBand="0" w:evenVBand="0" w:oddHBand="1" w:evenHBand="0" w:firstRowFirstColumn="0" w:firstRowLastColumn="0" w:lastRowFirstColumn="0" w:lastRowLastColumn="0"/>
              <w:rPr>
                <w:lang w:val="en-US" w:eastAsia="es-ES"/>
              </w:rPr>
            </w:pPr>
            <w:r>
              <w:rPr>
                <w:lang w:val="en-US" w:eastAsia="es-ES"/>
              </w:rPr>
              <w:t>L</w:t>
            </w:r>
            <w:r w:rsidR="00F81C11">
              <w:rPr>
                <w:lang w:val="en-US" w:eastAsia="es-ES"/>
              </w:rPr>
              <w:t>GBM</w:t>
            </w:r>
          </w:p>
        </w:tc>
        <w:tc>
          <w:tcPr>
            <w:tcW w:w="0" w:type="auto"/>
          </w:tcPr>
          <w:p w14:paraId="3C5E1970" w14:textId="3A7A52E5" w:rsidR="00F81C11" w:rsidRPr="00C83F21" w:rsidRDefault="00F81C11" w:rsidP="004D5F09">
            <w:pPr>
              <w:jc w:val="center"/>
              <w:cnfStyle w:val="000000100000" w:firstRow="0" w:lastRow="0" w:firstColumn="0" w:lastColumn="0" w:oddVBand="0" w:evenVBand="0" w:oddHBand="1" w:evenHBand="0" w:firstRowFirstColumn="0" w:firstRowLastColumn="0" w:lastRowFirstColumn="0" w:lastRowLastColumn="0"/>
              <w:rPr>
                <w:lang w:val="en-US" w:eastAsia="es-ES"/>
              </w:rPr>
            </w:pPr>
          </w:p>
        </w:tc>
        <w:tc>
          <w:tcPr>
            <w:tcW w:w="0" w:type="auto"/>
          </w:tcPr>
          <w:p w14:paraId="0102B3EF" w14:textId="77777777" w:rsidR="00F81C11" w:rsidRPr="00C83F21" w:rsidRDefault="00F81C11" w:rsidP="004D5F09">
            <w:pPr>
              <w:jc w:val="center"/>
              <w:cnfStyle w:val="000000100000" w:firstRow="0" w:lastRow="0" w:firstColumn="0" w:lastColumn="0" w:oddVBand="0" w:evenVBand="0" w:oddHBand="1" w:evenHBand="0" w:firstRowFirstColumn="0" w:firstRowLastColumn="0" w:lastRowFirstColumn="0" w:lastRowLastColumn="0"/>
              <w:rPr>
                <w:lang w:val="en-US" w:eastAsia="es-ES"/>
              </w:rPr>
            </w:pPr>
          </w:p>
        </w:tc>
        <w:tc>
          <w:tcPr>
            <w:tcW w:w="0" w:type="auto"/>
          </w:tcPr>
          <w:p w14:paraId="5FBD8DEC" w14:textId="649F6110" w:rsidR="00F81C11" w:rsidRPr="00C83F21" w:rsidRDefault="00F81C11" w:rsidP="004D5F09">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7680</w:t>
            </w:r>
          </w:p>
        </w:tc>
        <w:tc>
          <w:tcPr>
            <w:tcW w:w="0" w:type="auto"/>
          </w:tcPr>
          <w:p w14:paraId="05FA7620" w14:textId="77777777" w:rsidR="00F81C11" w:rsidRPr="00C83F21" w:rsidRDefault="00F81C11" w:rsidP="004D5F09">
            <w:pPr>
              <w:jc w:val="center"/>
              <w:cnfStyle w:val="000000100000" w:firstRow="0" w:lastRow="0" w:firstColumn="0" w:lastColumn="0" w:oddVBand="0" w:evenVBand="0" w:oddHBand="1" w:evenHBand="0" w:firstRowFirstColumn="0" w:firstRowLastColumn="0" w:lastRowFirstColumn="0" w:lastRowLastColumn="0"/>
              <w:rPr>
                <w:lang w:val="en-US" w:eastAsia="es-ES"/>
              </w:rPr>
            </w:pPr>
          </w:p>
        </w:tc>
      </w:tr>
      <w:tr w:rsidR="00F81C11" w:rsidRPr="00C83F21" w14:paraId="6897A4C0" w14:textId="77777777" w:rsidTr="004D5F09">
        <w:tc>
          <w:tcPr>
            <w:cnfStyle w:val="001000000000" w:firstRow="0" w:lastRow="0" w:firstColumn="1" w:lastColumn="0" w:oddVBand="0" w:evenVBand="0" w:oddHBand="0" w:evenHBand="0" w:firstRowFirstColumn="0" w:firstRowLastColumn="0" w:lastRowFirstColumn="0" w:lastRowLastColumn="0"/>
            <w:tcW w:w="2518" w:type="dxa"/>
          </w:tcPr>
          <w:p w14:paraId="479AFD80" w14:textId="55325283" w:rsidR="00F81C11" w:rsidRPr="00C83F21" w:rsidRDefault="00F81C11" w:rsidP="004D5F09">
            <w:pPr>
              <w:jc w:val="left"/>
              <w:rPr>
                <w:lang w:val="en-US" w:eastAsia="es-ES"/>
              </w:rPr>
            </w:pPr>
            <w:proofErr w:type="spellStart"/>
            <w:r w:rsidRPr="00C83F21">
              <w:rPr>
                <w:lang w:val="en-US"/>
              </w:rPr>
              <w:t>Noordman</w:t>
            </w:r>
            <w:proofErr w:type="spellEnd"/>
            <w:r w:rsidRPr="00C83F21">
              <w:rPr>
                <w:lang w:val="en-US"/>
              </w:rPr>
              <w:t xml:space="preserve"> (2019)</w:t>
            </w:r>
          </w:p>
        </w:tc>
        <w:tc>
          <w:tcPr>
            <w:tcW w:w="1121" w:type="dxa"/>
          </w:tcPr>
          <w:p w14:paraId="0EA969B2" w14:textId="12D5689C" w:rsidR="00F81C11" w:rsidRPr="00C83F21" w:rsidRDefault="002053F4" w:rsidP="004D5F09">
            <w:pPr>
              <w:jc w:val="center"/>
              <w:cnfStyle w:val="000000000000" w:firstRow="0" w:lastRow="0" w:firstColumn="0" w:lastColumn="0" w:oddVBand="0" w:evenVBand="0" w:oddHBand="0" w:evenHBand="0" w:firstRowFirstColumn="0" w:firstRowLastColumn="0" w:lastRowFirstColumn="0" w:lastRowLastColumn="0"/>
              <w:rPr>
                <w:lang w:val="en-US" w:eastAsia="es-ES"/>
              </w:rPr>
            </w:pPr>
            <w:proofErr w:type="spellStart"/>
            <w:r>
              <w:rPr>
                <w:lang w:val="en-US" w:eastAsia="es-ES"/>
              </w:rPr>
              <w:t>CatB</w:t>
            </w:r>
            <w:proofErr w:type="spellEnd"/>
          </w:p>
        </w:tc>
        <w:tc>
          <w:tcPr>
            <w:tcW w:w="0" w:type="auto"/>
          </w:tcPr>
          <w:p w14:paraId="1FFBEDE5" w14:textId="5E80CF9C" w:rsidR="00F81C11" w:rsidRPr="00C83F21" w:rsidRDefault="00F81C11" w:rsidP="004D5F09">
            <w:pPr>
              <w:jc w:val="center"/>
              <w:cnfStyle w:val="000000000000" w:firstRow="0" w:lastRow="0" w:firstColumn="0" w:lastColumn="0" w:oddVBand="0" w:evenVBand="0" w:oddHBand="0" w:evenHBand="0" w:firstRowFirstColumn="0" w:firstRowLastColumn="0" w:lastRowFirstColumn="0" w:lastRowLastColumn="0"/>
              <w:rPr>
                <w:lang w:val="en-US" w:eastAsia="es-ES"/>
              </w:rPr>
            </w:pPr>
            <w:r w:rsidRPr="00C83F21">
              <w:rPr>
                <w:lang w:val="en-US" w:eastAsia="es-ES"/>
              </w:rPr>
              <w:t>0</w:t>
            </w:r>
            <w:r w:rsidRPr="00C83F21">
              <w:rPr>
                <w:lang w:val="en-US" w:eastAsia="es-ES"/>
              </w:rPr>
              <w:t>,</w:t>
            </w:r>
            <w:r w:rsidRPr="00C83F21">
              <w:rPr>
                <w:lang w:val="en-US" w:eastAsia="es-ES"/>
              </w:rPr>
              <w:t>2787</w:t>
            </w:r>
          </w:p>
        </w:tc>
        <w:tc>
          <w:tcPr>
            <w:tcW w:w="0" w:type="auto"/>
          </w:tcPr>
          <w:p w14:paraId="1EE22E3B" w14:textId="7F4EF553" w:rsidR="00F81C11" w:rsidRPr="00C83F21" w:rsidRDefault="00F81C11" w:rsidP="004D5F09">
            <w:pPr>
              <w:jc w:val="center"/>
              <w:cnfStyle w:val="000000000000" w:firstRow="0" w:lastRow="0" w:firstColumn="0" w:lastColumn="0" w:oddVBand="0" w:evenVBand="0" w:oddHBand="0" w:evenHBand="0" w:firstRowFirstColumn="0" w:firstRowLastColumn="0" w:lastRowFirstColumn="0" w:lastRowLastColumn="0"/>
              <w:rPr>
                <w:lang w:val="en-US" w:eastAsia="es-ES"/>
              </w:rPr>
            </w:pPr>
            <w:r w:rsidRPr="00C83F21">
              <w:rPr>
                <w:lang w:val="en-US" w:eastAsia="es-ES"/>
              </w:rPr>
              <w:t>0</w:t>
            </w:r>
            <w:r w:rsidRPr="00C83F21">
              <w:rPr>
                <w:lang w:val="en-US" w:eastAsia="es-ES"/>
              </w:rPr>
              <w:t>,</w:t>
            </w:r>
            <w:r w:rsidRPr="00C83F21">
              <w:rPr>
                <w:lang w:val="en-US" w:eastAsia="es-ES"/>
              </w:rPr>
              <w:t>0799</w:t>
            </w:r>
          </w:p>
        </w:tc>
        <w:tc>
          <w:tcPr>
            <w:tcW w:w="0" w:type="auto"/>
          </w:tcPr>
          <w:p w14:paraId="66143E36" w14:textId="3870A1A7" w:rsidR="00F81C11" w:rsidRPr="00F81C11" w:rsidRDefault="00F81C11" w:rsidP="004D5F09">
            <w:pPr>
              <w:jc w:val="center"/>
              <w:cnfStyle w:val="000000000000" w:firstRow="0" w:lastRow="0" w:firstColumn="0" w:lastColumn="0" w:oddVBand="0" w:evenVBand="0" w:oddHBand="0" w:evenHBand="0" w:firstRowFirstColumn="0" w:firstRowLastColumn="0" w:lastRowFirstColumn="0" w:lastRowLastColumn="0"/>
              <w:rPr>
                <w:b/>
                <w:bCs/>
                <w:lang w:val="en-US" w:eastAsia="es-ES"/>
              </w:rPr>
            </w:pPr>
            <w:r w:rsidRPr="00F81C11">
              <w:rPr>
                <w:b/>
                <w:bCs/>
                <w:lang w:val="en-US" w:eastAsia="es-ES"/>
              </w:rPr>
              <w:t>0</w:t>
            </w:r>
            <w:r w:rsidRPr="00F81C11">
              <w:rPr>
                <w:b/>
                <w:bCs/>
                <w:lang w:val="en-US" w:eastAsia="es-ES"/>
              </w:rPr>
              <w:t>,</w:t>
            </w:r>
            <w:r w:rsidRPr="00F81C11">
              <w:rPr>
                <w:b/>
                <w:bCs/>
                <w:lang w:val="en-US" w:eastAsia="es-ES"/>
              </w:rPr>
              <w:t>8022</w:t>
            </w:r>
          </w:p>
        </w:tc>
        <w:tc>
          <w:tcPr>
            <w:tcW w:w="0" w:type="auto"/>
          </w:tcPr>
          <w:p w14:paraId="31A380F9" w14:textId="77777777" w:rsidR="00F81C11" w:rsidRPr="00C83F21" w:rsidRDefault="00F81C11" w:rsidP="004D5F09">
            <w:pPr>
              <w:jc w:val="center"/>
              <w:cnfStyle w:val="000000000000" w:firstRow="0" w:lastRow="0" w:firstColumn="0" w:lastColumn="0" w:oddVBand="0" w:evenVBand="0" w:oddHBand="0" w:evenHBand="0" w:firstRowFirstColumn="0" w:firstRowLastColumn="0" w:lastRowFirstColumn="0" w:lastRowLastColumn="0"/>
              <w:rPr>
                <w:lang w:val="en-US" w:eastAsia="es-ES"/>
              </w:rPr>
            </w:pPr>
          </w:p>
        </w:tc>
      </w:tr>
      <w:tr w:rsidR="00F81C11" w:rsidRPr="00C83F21" w14:paraId="7DE3E102" w14:textId="77777777" w:rsidTr="004D5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770F800D" w14:textId="29D90DB3" w:rsidR="00F81C11" w:rsidRPr="00C83F21" w:rsidRDefault="00F81C11" w:rsidP="004D5F09">
            <w:pPr>
              <w:jc w:val="left"/>
              <w:rPr>
                <w:lang w:val="en-US" w:eastAsia="es-ES"/>
              </w:rPr>
            </w:pPr>
            <w:r w:rsidRPr="00C83F21">
              <w:rPr>
                <w:rFonts w:cs="Arial"/>
                <w:szCs w:val="24"/>
                <w:lang w:val="en-US"/>
              </w:rPr>
              <w:t>Fairchild et al</w:t>
            </w:r>
            <w:r w:rsidRPr="00C83F21">
              <w:rPr>
                <w:rFonts w:cs="Arial"/>
                <w:szCs w:val="24"/>
                <w:lang w:val="en-US"/>
              </w:rPr>
              <w:t>. (2018)</w:t>
            </w:r>
          </w:p>
        </w:tc>
        <w:tc>
          <w:tcPr>
            <w:tcW w:w="1121" w:type="dxa"/>
          </w:tcPr>
          <w:p w14:paraId="3DDD9F9A" w14:textId="6700827E" w:rsidR="00F81C11" w:rsidRPr="00C83F21" w:rsidRDefault="0043715F" w:rsidP="004D5F09">
            <w:pPr>
              <w:jc w:val="center"/>
              <w:cnfStyle w:val="000000100000" w:firstRow="0" w:lastRow="0" w:firstColumn="0" w:lastColumn="0" w:oddVBand="0" w:evenVBand="0" w:oddHBand="1" w:evenHBand="0" w:firstRowFirstColumn="0" w:firstRowLastColumn="0" w:lastRowFirstColumn="0" w:lastRowLastColumn="0"/>
              <w:rPr>
                <w:lang w:val="en-US" w:eastAsia="es-ES"/>
              </w:rPr>
            </w:pPr>
            <w:r>
              <w:rPr>
                <w:lang w:val="en-US" w:eastAsia="es-ES"/>
              </w:rPr>
              <w:t>LR</w:t>
            </w:r>
          </w:p>
        </w:tc>
        <w:tc>
          <w:tcPr>
            <w:tcW w:w="0" w:type="auto"/>
          </w:tcPr>
          <w:p w14:paraId="28B069EF" w14:textId="144889DD" w:rsidR="00F81C11" w:rsidRPr="00C83F21" w:rsidRDefault="00F81C11" w:rsidP="004D5F09">
            <w:pPr>
              <w:jc w:val="center"/>
              <w:cnfStyle w:val="000000100000" w:firstRow="0" w:lastRow="0" w:firstColumn="0" w:lastColumn="0" w:oddVBand="0" w:evenVBand="0" w:oddHBand="1" w:evenHBand="0" w:firstRowFirstColumn="0" w:firstRowLastColumn="0" w:lastRowFirstColumn="0" w:lastRowLastColumn="0"/>
              <w:rPr>
                <w:lang w:val="en-US" w:eastAsia="es-ES"/>
              </w:rPr>
            </w:pPr>
          </w:p>
        </w:tc>
        <w:tc>
          <w:tcPr>
            <w:tcW w:w="0" w:type="auto"/>
          </w:tcPr>
          <w:p w14:paraId="12DCCF5E" w14:textId="63DE7F8A" w:rsidR="00F81C11" w:rsidRPr="00C83F21" w:rsidRDefault="00F81C11" w:rsidP="004D5F09">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w:t>
            </w:r>
            <w:r w:rsidRPr="00C83F21">
              <w:rPr>
                <w:lang w:val="en-US" w:eastAsia="es-ES"/>
              </w:rPr>
              <w:t>1500</w:t>
            </w:r>
          </w:p>
        </w:tc>
        <w:tc>
          <w:tcPr>
            <w:tcW w:w="0" w:type="auto"/>
          </w:tcPr>
          <w:p w14:paraId="3C0BFEF3" w14:textId="06EF66EB" w:rsidR="00F81C11" w:rsidRPr="00C83F21" w:rsidRDefault="00F81C11" w:rsidP="004D5F09">
            <w:pPr>
              <w:jc w:val="center"/>
              <w:cnfStyle w:val="000000100000" w:firstRow="0" w:lastRow="0" w:firstColumn="0" w:lastColumn="0" w:oddVBand="0" w:evenVBand="0" w:oddHBand="1" w:evenHBand="0" w:firstRowFirstColumn="0" w:firstRowLastColumn="0" w:lastRowFirstColumn="0" w:lastRowLastColumn="0"/>
              <w:rPr>
                <w:lang w:val="en-US" w:eastAsia="es-ES"/>
              </w:rPr>
            </w:pPr>
          </w:p>
        </w:tc>
        <w:tc>
          <w:tcPr>
            <w:tcW w:w="0" w:type="auto"/>
          </w:tcPr>
          <w:p w14:paraId="334073CA" w14:textId="7E7004E1" w:rsidR="00F81C11" w:rsidRPr="00C83F21" w:rsidRDefault="00F81C11" w:rsidP="004D5F09">
            <w:pPr>
              <w:jc w:val="center"/>
              <w:cnfStyle w:val="000000100000" w:firstRow="0" w:lastRow="0" w:firstColumn="0" w:lastColumn="0" w:oddVBand="0" w:evenVBand="0" w:oddHBand="1" w:evenHBand="0" w:firstRowFirstColumn="0" w:firstRowLastColumn="0" w:lastRowFirstColumn="0" w:lastRowLastColumn="0"/>
              <w:rPr>
                <w:lang w:val="en-US" w:eastAsia="es-ES"/>
              </w:rPr>
            </w:pPr>
          </w:p>
        </w:tc>
      </w:tr>
      <w:tr w:rsidR="00F81C11" w:rsidRPr="00C83F21" w14:paraId="7BA47F5A" w14:textId="77777777" w:rsidTr="004D5F09">
        <w:tc>
          <w:tcPr>
            <w:cnfStyle w:val="001000000000" w:firstRow="0" w:lastRow="0" w:firstColumn="1" w:lastColumn="0" w:oddVBand="0" w:evenVBand="0" w:oddHBand="0" w:evenHBand="0" w:firstRowFirstColumn="0" w:firstRowLastColumn="0" w:lastRowFirstColumn="0" w:lastRowLastColumn="0"/>
            <w:tcW w:w="2518" w:type="dxa"/>
          </w:tcPr>
          <w:p w14:paraId="2A3C01C3" w14:textId="01770308" w:rsidR="00F81C11" w:rsidRPr="00C83F21" w:rsidRDefault="00F81C11" w:rsidP="004D5F09">
            <w:pPr>
              <w:jc w:val="left"/>
              <w:rPr>
                <w:lang w:val="en-US" w:eastAsia="es-ES"/>
              </w:rPr>
            </w:pPr>
            <w:proofErr w:type="spellStart"/>
            <w:r w:rsidRPr="00C83F21">
              <w:rPr>
                <w:lang w:val="en-US" w:eastAsia="es-ES"/>
              </w:rPr>
              <w:t>Eggels</w:t>
            </w:r>
            <w:proofErr w:type="spellEnd"/>
            <w:r w:rsidRPr="00C83F21">
              <w:rPr>
                <w:lang w:val="en-US" w:eastAsia="es-ES"/>
              </w:rPr>
              <w:t xml:space="preserve"> (2016)</w:t>
            </w:r>
          </w:p>
        </w:tc>
        <w:tc>
          <w:tcPr>
            <w:tcW w:w="1121" w:type="dxa"/>
          </w:tcPr>
          <w:p w14:paraId="200FB214" w14:textId="6ABBCEED" w:rsidR="00F81C11" w:rsidRPr="00C83F21" w:rsidRDefault="0043715F" w:rsidP="004D5F09">
            <w:pPr>
              <w:jc w:val="center"/>
              <w:cnfStyle w:val="000000000000" w:firstRow="0" w:lastRow="0" w:firstColumn="0" w:lastColumn="0" w:oddVBand="0" w:evenVBand="0" w:oddHBand="0" w:evenHBand="0" w:firstRowFirstColumn="0" w:firstRowLastColumn="0" w:lastRowFirstColumn="0" w:lastRowLastColumn="0"/>
              <w:rPr>
                <w:lang w:val="en-US" w:eastAsia="es-ES"/>
              </w:rPr>
            </w:pPr>
            <w:r>
              <w:rPr>
                <w:lang w:val="en-US" w:eastAsia="es-ES"/>
              </w:rPr>
              <w:t>LR</w:t>
            </w:r>
          </w:p>
        </w:tc>
        <w:tc>
          <w:tcPr>
            <w:tcW w:w="0" w:type="auto"/>
          </w:tcPr>
          <w:p w14:paraId="5B1C6F61" w14:textId="7A40B93F" w:rsidR="00F81C11" w:rsidRPr="00C83F21" w:rsidRDefault="00F81C11" w:rsidP="004D5F09">
            <w:pPr>
              <w:jc w:val="center"/>
              <w:cnfStyle w:val="000000000000" w:firstRow="0" w:lastRow="0" w:firstColumn="0" w:lastColumn="0" w:oddVBand="0" w:evenVBand="0" w:oddHBand="0" w:evenHBand="0" w:firstRowFirstColumn="0" w:firstRowLastColumn="0" w:lastRowFirstColumn="0" w:lastRowLastColumn="0"/>
              <w:rPr>
                <w:lang w:val="en-US" w:eastAsia="es-ES"/>
              </w:rPr>
            </w:pPr>
          </w:p>
        </w:tc>
        <w:tc>
          <w:tcPr>
            <w:tcW w:w="0" w:type="auto"/>
          </w:tcPr>
          <w:p w14:paraId="6CE9B866" w14:textId="1FF55F7E" w:rsidR="00F81C11" w:rsidRPr="00C83F21" w:rsidRDefault="00F81C11" w:rsidP="004D5F09">
            <w:pPr>
              <w:jc w:val="center"/>
              <w:cnfStyle w:val="000000000000" w:firstRow="0" w:lastRow="0" w:firstColumn="0" w:lastColumn="0" w:oddVBand="0" w:evenVBand="0" w:oddHBand="0" w:evenHBand="0" w:firstRowFirstColumn="0" w:firstRowLastColumn="0" w:lastRowFirstColumn="0" w:lastRowLastColumn="0"/>
              <w:rPr>
                <w:lang w:val="en-US" w:eastAsia="es-ES"/>
              </w:rPr>
            </w:pPr>
          </w:p>
        </w:tc>
        <w:tc>
          <w:tcPr>
            <w:tcW w:w="0" w:type="auto"/>
          </w:tcPr>
          <w:p w14:paraId="5D540AED" w14:textId="4DBC04F3" w:rsidR="00F81C11" w:rsidRPr="00C83F21" w:rsidRDefault="00F81C11" w:rsidP="004D5F09">
            <w:pPr>
              <w:jc w:val="center"/>
              <w:cnfStyle w:val="000000000000" w:firstRow="0" w:lastRow="0" w:firstColumn="0" w:lastColumn="0" w:oddVBand="0" w:evenVBand="0" w:oddHBand="0" w:evenHBand="0" w:firstRowFirstColumn="0" w:firstRowLastColumn="0" w:lastRowFirstColumn="0" w:lastRowLastColumn="0"/>
              <w:rPr>
                <w:lang w:val="en-US" w:eastAsia="es-ES"/>
              </w:rPr>
            </w:pPr>
            <w:r w:rsidRPr="00C83F21">
              <w:rPr>
                <w:lang w:val="en-US" w:eastAsia="es-ES"/>
              </w:rPr>
              <w:t>0,7850</w:t>
            </w:r>
          </w:p>
        </w:tc>
        <w:tc>
          <w:tcPr>
            <w:tcW w:w="0" w:type="auto"/>
          </w:tcPr>
          <w:p w14:paraId="7C341942" w14:textId="30D6449D" w:rsidR="00F81C11" w:rsidRPr="00C83F21" w:rsidRDefault="00F81C11" w:rsidP="004D5F09">
            <w:pPr>
              <w:jc w:val="center"/>
              <w:cnfStyle w:val="000000000000" w:firstRow="0" w:lastRow="0" w:firstColumn="0" w:lastColumn="0" w:oddVBand="0" w:evenVBand="0" w:oddHBand="0" w:evenHBand="0" w:firstRowFirstColumn="0" w:firstRowLastColumn="0" w:lastRowFirstColumn="0" w:lastRowLastColumn="0"/>
              <w:rPr>
                <w:lang w:val="en-US" w:eastAsia="es-ES"/>
              </w:rPr>
            </w:pPr>
          </w:p>
        </w:tc>
      </w:tr>
    </w:tbl>
    <w:p w14:paraId="62E80303" w14:textId="50129D51" w:rsidR="00B92E28" w:rsidRDefault="00FF5F85" w:rsidP="00FF5F85">
      <w:pPr>
        <w:spacing w:after="0" w:line="240" w:lineRule="auto"/>
        <w:jc w:val="right"/>
        <w:rPr>
          <w:sz w:val="18"/>
          <w:szCs w:val="18"/>
          <w:lang w:val="en-US"/>
        </w:rPr>
      </w:pPr>
      <w:r>
        <w:rPr>
          <w:sz w:val="18"/>
          <w:szCs w:val="18"/>
          <w:lang w:val="en-US"/>
        </w:rPr>
        <w:t xml:space="preserve">XGB = </w:t>
      </w:r>
      <w:proofErr w:type="spellStart"/>
      <w:r>
        <w:rPr>
          <w:sz w:val="18"/>
          <w:szCs w:val="18"/>
          <w:lang w:val="en-US"/>
        </w:rPr>
        <w:t>XGBoost</w:t>
      </w:r>
      <w:proofErr w:type="spellEnd"/>
    </w:p>
    <w:p w14:paraId="752A1D7D" w14:textId="02A31673" w:rsidR="00FF5F85" w:rsidRDefault="00FF5F85" w:rsidP="00FF5F85">
      <w:pPr>
        <w:spacing w:after="0" w:line="240" w:lineRule="auto"/>
        <w:jc w:val="right"/>
        <w:rPr>
          <w:sz w:val="18"/>
          <w:szCs w:val="18"/>
          <w:lang w:val="en-US"/>
        </w:rPr>
      </w:pPr>
      <w:r>
        <w:rPr>
          <w:sz w:val="18"/>
          <w:szCs w:val="18"/>
          <w:lang w:val="en-US"/>
        </w:rPr>
        <w:t xml:space="preserve">LR = </w:t>
      </w:r>
      <w:proofErr w:type="spellStart"/>
      <w:r>
        <w:rPr>
          <w:sz w:val="18"/>
          <w:szCs w:val="18"/>
          <w:lang w:val="en-US"/>
        </w:rPr>
        <w:t>Regresión</w:t>
      </w:r>
      <w:proofErr w:type="spellEnd"/>
      <w:r>
        <w:rPr>
          <w:sz w:val="18"/>
          <w:szCs w:val="18"/>
          <w:lang w:val="en-US"/>
        </w:rPr>
        <w:t xml:space="preserve"> </w:t>
      </w:r>
      <w:proofErr w:type="spellStart"/>
      <w:r>
        <w:rPr>
          <w:sz w:val="18"/>
          <w:szCs w:val="18"/>
          <w:lang w:val="en-US"/>
        </w:rPr>
        <w:t>Logística</w:t>
      </w:r>
      <w:proofErr w:type="spellEnd"/>
    </w:p>
    <w:p w14:paraId="45A0FE09" w14:textId="063FD76D" w:rsidR="00FF5F85" w:rsidRDefault="00FF5F85" w:rsidP="00FF5F85">
      <w:pPr>
        <w:spacing w:after="0" w:line="240" w:lineRule="auto"/>
        <w:jc w:val="right"/>
        <w:rPr>
          <w:sz w:val="18"/>
          <w:szCs w:val="18"/>
          <w:lang w:val="en-US"/>
        </w:rPr>
      </w:pPr>
      <w:r>
        <w:rPr>
          <w:sz w:val="18"/>
          <w:szCs w:val="18"/>
          <w:lang w:val="en-US"/>
        </w:rPr>
        <w:t xml:space="preserve">LGBM = </w:t>
      </w:r>
      <w:proofErr w:type="spellStart"/>
      <w:r>
        <w:rPr>
          <w:sz w:val="18"/>
          <w:szCs w:val="18"/>
          <w:lang w:val="en-US"/>
        </w:rPr>
        <w:t>LightGBM</w:t>
      </w:r>
      <w:proofErr w:type="spellEnd"/>
    </w:p>
    <w:p w14:paraId="5A382DD0" w14:textId="3133208C" w:rsidR="00FF5F85" w:rsidRPr="00FF5F85" w:rsidRDefault="00FF5F85" w:rsidP="00FF5F85">
      <w:pPr>
        <w:spacing w:after="0" w:line="240" w:lineRule="auto"/>
        <w:jc w:val="right"/>
        <w:rPr>
          <w:sz w:val="18"/>
          <w:szCs w:val="18"/>
        </w:rPr>
      </w:pPr>
      <w:proofErr w:type="spellStart"/>
      <w:r w:rsidRPr="00FF5F85">
        <w:rPr>
          <w:sz w:val="18"/>
          <w:szCs w:val="18"/>
        </w:rPr>
        <w:t>CatB</w:t>
      </w:r>
      <w:proofErr w:type="spellEnd"/>
      <w:r w:rsidRPr="00FF5F85">
        <w:rPr>
          <w:sz w:val="18"/>
          <w:szCs w:val="18"/>
        </w:rPr>
        <w:t xml:space="preserve"> = </w:t>
      </w:r>
      <w:proofErr w:type="spellStart"/>
      <w:r w:rsidRPr="00FF5F85">
        <w:rPr>
          <w:sz w:val="18"/>
          <w:szCs w:val="18"/>
        </w:rPr>
        <w:t>CatBoost</w:t>
      </w:r>
      <w:proofErr w:type="spellEnd"/>
    </w:p>
    <w:p w14:paraId="1D1AD4AC" w14:textId="2840CC73" w:rsidR="00B92E28" w:rsidRDefault="00FF5F85" w:rsidP="00FF5F85">
      <w:pPr>
        <w:pStyle w:val="Descripcin"/>
        <w:jc w:val="center"/>
        <w:rPr>
          <w:color w:val="auto"/>
        </w:rPr>
      </w:pPr>
      <w:bookmarkStart w:id="241" w:name="_Ref82627344"/>
      <w:bookmarkStart w:id="242" w:name="_Toc82627930"/>
      <w:r w:rsidRPr="00FF5F85">
        <w:rPr>
          <w:color w:val="auto"/>
        </w:rPr>
        <w:t xml:space="preserve">Tabla </w:t>
      </w:r>
      <w:r w:rsidRPr="00FF5F85">
        <w:rPr>
          <w:color w:val="auto"/>
        </w:rPr>
        <w:fldChar w:fldCharType="begin"/>
      </w:r>
      <w:r w:rsidRPr="00FF5F85">
        <w:rPr>
          <w:color w:val="auto"/>
        </w:rPr>
        <w:instrText xml:space="preserve"> SEQ Tabla \* ARABIC </w:instrText>
      </w:r>
      <w:r w:rsidRPr="00FF5F85">
        <w:rPr>
          <w:color w:val="auto"/>
        </w:rPr>
        <w:fldChar w:fldCharType="separate"/>
      </w:r>
      <w:r w:rsidRPr="00FF5F85">
        <w:rPr>
          <w:noProof/>
          <w:color w:val="auto"/>
        </w:rPr>
        <w:t>11</w:t>
      </w:r>
      <w:r w:rsidRPr="00FF5F85">
        <w:rPr>
          <w:color w:val="auto"/>
        </w:rPr>
        <w:fldChar w:fldCharType="end"/>
      </w:r>
      <w:bookmarkEnd w:id="241"/>
      <w:r w:rsidRPr="00FF5F85">
        <w:rPr>
          <w:color w:val="auto"/>
        </w:rPr>
        <w:t xml:space="preserve">: Comparativa de las distintas métricas de modelos de </w:t>
      </w:r>
      <w:proofErr w:type="spellStart"/>
      <w:r w:rsidRPr="00FF5F85">
        <w:rPr>
          <w:color w:val="auto"/>
        </w:rPr>
        <w:t>xG</w:t>
      </w:r>
      <w:proofErr w:type="spellEnd"/>
      <w:r w:rsidRPr="00FF5F85">
        <w:rPr>
          <w:color w:val="auto"/>
        </w:rPr>
        <w:t xml:space="preserve"> para distintas publicaciones.</w:t>
      </w:r>
      <w:bookmarkEnd w:id="242"/>
    </w:p>
    <w:p w14:paraId="1E56D342" w14:textId="77777777" w:rsidR="002A5005" w:rsidRPr="00FF5F85" w:rsidRDefault="002A5005">
      <w:pPr>
        <w:spacing w:line="276" w:lineRule="auto"/>
        <w:jc w:val="left"/>
        <w:rPr>
          <w:rFonts w:eastAsia="Times New Roman" w:cs="Arial"/>
          <w:b/>
          <w:bCs/>
          <w:iCs/>
          <w:sz w:val="36"/>
          <w:szCs w:val="32"/>
          <w:lang w:bidi="en-US"/>
        </w:rPr>
      </w:pPr>
      <w:r w:rsidRPr="00FF5F85">
        <w:br w:type="page"/>
      </w:r>
    </w:p>
    <w:p w14:paraId="0247F2DE" w14:textId="4E0B30AA" w:rsidR="00E464E0" w:rsidRPr="00C83F21" w:rsidRDefault="008950E0" w:rsidP="007B2C11">
      <w:pPr>
        <w:pStyle w:val="Ttulo1"/>
        <w:rPr>
          <w:lang w:val="en-US"/>
        </w:rPr>
      </w:pPr>
      <w:bookmarkStart w:id="243" w:name="_Toc82627998"/>
      <w:r w:rsidRPr="00C83F21">
        <w:rPr>
          <w:lang w:val="en-US"/>
        </w:rPr>
        <w:lastRenderedPageBreak/>
        <w:t>6</w:t>
      </w:r>
      <w:r w:rsidR="00E464E0" w:rsidRPr="00C83F21">
        <w:rPr>
          <w:lang w:val="en-US"/>
        </w:rPr>
        <w:t xml:space="preserve">. </w:t>
      </w:r>
      <w:proofErr w:type="spellStart"/>
      <w:r w:rsidR="00E464E0" w:rsidRPr="00C83F21">
        <w:rPr>
          <w:lang w:val="en-US"/>
        </w:rPr>
        <w:t>Conclusiones</w:t>
      </w:r>
      <w:bookmarkEnd w:id="228"/>
      <w:bookmarkEnd w:id="229"/>
      <w:bookmarkEnd w:id="230"/>
      <w:bookmarkEnd w:id="231"/>
      <w:bookmarkEnd w:id="232"/>
      <w:bookmarkEnd w:id="233"/>
      <w:bookmarkEnd w:id="234"/>
      <w:bookmarkEnd w:id="235"/>
      <w:bookmarkEnd w:id="236"/>
      <w:bookmarkEnd w:id="237"/>
      <w:bookmarkEnd w:id="238"/>
      <w:bookmarkEnd w:id="239"/>
      <w:bookmarkEnd w:id="240"/>
      <w:proofErr w:type="spellEnd"/>
      <w:r w:rsidR="00572843" w:rsidRPr="00C83F21">
        <w:rPr>
          <w:lang w:val="en-US"/>
        </w:rPr>
        <w:t xml:space="preserve"> y </w:t>
      </w:r>
      <w:proofErr w:type="spellStart"/>
      <w:r w:rsidR="00572843" w:rsidRPr="00C83F21">
        <w:rPr>
          <w:lang w:val="en-US"/>
        </w:rPr>
        <w:t>trabajo</w:t>
      </w:r>
      <w:proofErr w:type="spellEnd"/>
      <w:r w:rsidR="00572843" w:rsidRPr="00C83F21">
        <w:rPr>
          <w:lang w:val="en-US"/>
        </w:rPr>
        <w:t xml:space="preserve"> </w:t>
      </w:r>
      <w:proofErr w:type="spellStart"/>
      <w:r w:rsidR="00572843" w:rsidRPr="00C83F21">
        <w:rPr>
          <w:lang w:val="en-US"/>
        </w:rPr>
        <w:t>futuro</w:t>
      </w:r>
      <w:bookmarkEnd w:id="243"/>
      <w:proofErr w:type="spellEnd"/>
    </w:p>
    <w:p w14:paraId="1D3CE054" w14:textId="5D0DC0B9" w:rsidR="00572843" w:rsidRPr="00C83F21" w:rsidRDefault="008950E0" w:rsidP="00572843">
      <w:pPr>
        <w:pStyle w:val="Ttulo2"/>
        <w:rPr>
          <w:rFonts w:eastAsia="Times New Roman"/>
          <w:lang w:val="en-US" w:eastAsia="es-ES"/>
        </w:rPr>
      </w:pPr>
      <w:bookmarkStart w:id="244" w:name="_Toc82627999"/>
      <w:r w:rsidRPr="00C83F21">
        <w:rPr>
          <w:rFonts w:eastAsia="Times New Roman"/>
          <w:lang w:val="en-US" w:eastAsia="es-ES"/>
        </w:rPr>
        <w:t>6</w:t>
      </w:r>
      <w:r w:rsidR="00572843" w:rsidRPr="00C83F21">
        <w:rPr>
          <w:rFonts w:eastAsia="Times New Roman"/>
          <w:lang w:val="en-US" w:eastAsia="es-ES"/>
        </w:rPr>
        <w:t xml:space="preserve">.1. </w:t>
      </w:r>
      <w:proofErr w:type="spellStart"/>
      <w:r w:rsidR="00572843" w:rsidRPr="00C83F21">
        <w:rPr>
          <w:rFonts w:eastAsia="Times New Roman"/>
          <w:lang w:val="en-US" w:eastAsia="es-ES"/>
        </w:rPr>
        <w:t>Conclusiones</w:t>
      </w:r>
      <w:bookmarkEnd w:id="244"/>
      <w:proofErr w:type="spellEnd"/>
    </w:p>
    <w:p w14:paraId="3CD9E1A0" w14:textId="6AFE38F0" w:rsidR="00572843" w:rsidRPr="00C83F21" w:rsidRDefault="00572843" w:rsidP="00572843">
      <w:pPr>
        <w:tabs>
          <w:tab w:val="right" w:pos="9498"/>
        </w:tabs>
        <w:spacing w:after="0"/>
        <w:rPr>
          <w:rFonts w:eastAsia="Times New Roman" w:cs="Arial"/>
          <w:lang w:val="en-US" w:eastAsia="es-ES"/>
        </w:rPr>
      </w:pPr>
    </w:p>
    <w:p w14:paraId="1AFE8E66" w14:textId="77777777" w:rsidR="003D34FC" w:rsidRPr="00C83F21" w:rsidRDefault="003D34FC" w:rsidP="00572843">
      <w:pPr>
        <w:tabs>
          <w:tab w:val="right" w:pos="9498"/>
        </w:tabs>
        <w:spacing w:after="0"/>
        <w:rPr>
          <w:rFonts w:eastAsia="Times New Roman" w:cs="Arial"/>
          <w:lang w:val="en-US" w:eastAsia="es-ES"/>
        </w:rPr>
      </w:pPr>
    </w:p>
    <w:p w14:paraId="620F6005" w14:textId="75382462" w:rsidR="00572843" w:rsidRPr="00C83F21" w:rsidRDefault="008950E0" w:rsidP="00572843">
      <w:pPr>
        <w:pStyle w:val="Ttulo2"/>
        <w:rPr>
          <w:rFonts w:eastAsia="Times New Roman"/>
          <w:lang w:val="en-US" w:eastAsia="es-ES"/>
        </w:rPr>
      </w:pPr>
      <w:bookmarkStart w:id="245" w:name="_Toc82628000"/>
      <w:r w:rsidRPr="00C83F21">
        <w:rPr>
          <w:rFonts w:eastAsia="Times New Roman"/>
          <w:lang w:val="en-US" w:eastAsia="es-ES"/>
        </w:rPr>
        <w:t>6</w:t>
      </w:r>
      <w:r w:rsidR="00572843" w:rsidRPr="00C83F21">
        <w:rPr>
          <w:rFonts w:eastAsia="Times New Roman"/>
          <w:lang w:val="en-US" w:eastAsia="es-ES"/>
        </w:rPr>
        <w:t xml:space="preserve">.2. </w:t>
      </w:r>
      <w:proofErr w:type="spellStart"/>
      <w:r w:rsidR="00572843" w:rsidRPr="00C83F21">
        <w:rPr>
          <w:rFonts w:eastAsia="Times New Roman"/>
          <w:lang w:val="en-US" w:eastAsia="es-ES"/>
        </w:rPr>
        <w:t>Líneas</w:t>
      </w:r>
      <w:proofErr w:type="spellEnd"/>
      <w:r w:rsidR="00572843" w:rsidRPr="00C83F21">
        <w:rPr>
          <w:rFonts w:eastAsia="Times New Roman"/>
          <w:lang w:val="en-US" w:eastAsia="es-ES"/>
        </w:rPr>
        <w:t xml:space="preserve"> de </w:t>
      </w:r>
      <w:proofErr w:type="spellStart"/>
      <w:r w:rsidR="00572843" w:rsidRPr="00C83F21">
        <w:rPr>
          <w:rFonts w:eastAsia="Times New Roman"/>
          <w:lang w:val="en-US" w:eastAsia="es-ES"/>
        </w:rPr>
        <w:t>trabajo</w:t>
      </w:r>
      <w:proofErr w:type="spellEnd"/>
      <w:r w:rsidR="00572843" w:rsidRPr="00C83F21">
        <w:rPr>
          <w:rFonts w:eastAsia="Times New Roman"/>
          <w:lang w:val="en-US" w:eastAsia="es-ES"/>
        </w:rPr>
        <w:t xml:space="preserve"> </w:t>
      </w:r>
      <w:proofErr w:type="spellStart"/>
      <w:r w:rsidR="00572843" w:rsidRPr="00C83F21">
        <w:rPr>
          <w:rFonts w:eastAsia="Times New Roman"/>
          <w:lang w:val="en-US" w:eastAsia="es-ES"/>
        </w:rPr>
        <w:t>futuro</w:t>
      </w:r>
      <w:bookmarkEnd w:id="245"/>
      <w:proofErr w:type="spellEnd"/>
    </w:p>
    <w:p w14:paraId="59789431" w14:textId="5CA250D9" w:rsidR="00E464E0" w:rsidRPr="00C83F21" w:rsidRDefault="00E464E0" w:rsidP="00E67AB1">
      <w:pPr>
        <w:spacing w:after="0" w:line="240" w:lineRule="auto"/>
        <w:jc w:val="left"/>
        <w:rPr>
          <w:rFonts w:eastAsia="Times New Roman" w:cs="Arial"/>
          <w:b/>
          <w:bCs/>
          <w:iCs/>
          <w:sz w:val="36"/>
          <w:szCs w:val="32"/>
          <w:lang w:val="en-US" w:bidi="en-US"/>
        </w:rPr>
      </w:pPr>
      <w:bookmarkStart w:id="246" w:name="_Toc441233913"/>
      <w:r w:rsidRPr="00C83F21">
        <w:rPr>
          <w:rFonts w:cs="Arial"/>
          <w:lang w:val="en-US"/>
        </w:rPr>
        <w:br w:type="page"/>
      </w:r>
      <w:bookmarkEnd w:id="246"/>
    </w:p>
    <w:bookmarkStart w:id="247" w:name="_Toc82628001" w:displacedByCustomXml="next"/>
    <w:sdt>
      <w:sdtPr>
        <w:rPr>
          <w:rFonts w:eastAsiaTheme="minorHAnsi" w:cstheme="minorBidi"/>
          <w:b w:val="0"/>
          <w:bCs w:val="0"/>
          <w:iCs w:val="0"/>
          <w:sz w:val="22"/>
          <w:szCs w:val="22"/>
          <w:lang w:val="es-ES_tradnl" w:bidi="ar-SA"/>
        </w:rPr>
        <w:id w:val="-198159038"/>
        <w:docPartObj>
          <w:docPartGallery w:val="Bibliographies"/>
          <w:docPartUnique/>
        </w:docPartObj>
      </w:sdtPr>
      <w:sdtEndPr>
        <w:rPr>
          <w:lang w:val="es-ES"/>
        </w:rPr>
      </w:sdtEndPr>
      <w:sdtContent>
        <w:p w14:paraId="3D8275EC" w14:textId="64B7ABCB" w:rsidR="00E67AB1" w:rsidRPr="00C83F21" w:rsidRDefault="008950E0">
          <w:pPr>
            <w:pStyle w:val="Ttulo1"/>
            <w:rPr>
              <w:lang w:val="en-US"/>
            </w:rPr>
          </w:pPr>
          <w:r w:rsidRPr="00C83F21">
            <w:rPr>
              <w:lang w:val="en-US"/>
            </w:rPr>
            <w:t>7</w:t>
          </w:r>
          <w:r w:rsidR="00E67AB1" w:rsidRPr="00C83F21">
            <w:rPr>
              <w:lang w:val="en-US"/>
            </w:rPr>
            <w:t xml:space="preserve">. </w:t>
          </w:r>
          <w:proofErr w:type="spellStart"/>
          <w:r w:rsidR="00E67AB1" w:rsidRPr="00C83F21">
            <w:rPr>
              <w:lang w:val="en-US"/>
            </w:rPr>
            <w:t>Bibliografía</w:t>
          </w:r>
          <w:bookmarkEnd w:id="247"/>
          <w:proofErr w:type="spellEnd"/>
        </w:p>
        <w:sdt>
          <w:sdtPr>
            <w:rPr>
              <w:rFonts w:eastAsiaTheme="minorHAnsi" w:cstheme="minorBidi"/>
              <w:lang w:val="es-ES_tradnl"/>
            </w:rPr>
            <w:id w:val="111145805"/>
            <w:bibliography/>
          </w:sdtPr>
          <w:sdtEndPr>
            <w:rPr>
              <w:lang w:val="es-ES"/>
            </w:rPr>
          </w:sdtEndPr>
          <w:sdtContent>
            <w:p w14:paraId="5260C034" w14:textId="77777777" w:rsidR="00B93C71" w:rsidRPr="00B93C71" w:rsidRDefault="00D97405" w:rsidP="00B93C71">
              <w:pPr>
                <w:pStyle w:val="Bibliografa"/>
                <w:rPr>
                  <w:lang w:val="en-US"/>
                </w:rPr>
              </w:pPr>
              <w:r w:rsidRPr="00D97405">
                <w:rPr>
                  <w:b/>
                  <w:bCs/>
                </w:rPr>
                <w:fldChar w:fldCharType="begin"/>
              </w:r>
              <w:r w:rsidR="0082741E" w:rsidRPr="00C83F21">
                <w:rPr>
                  <w:b/>
                  <w:bCs/>
                  <w:lang w:val="en-US"/>
                </w:rPr>
                <w:instrText xml:space="preserve"> ADDIN ZOTERO_BIBL {"uncited":[],"omitted":[],"custom":[]} CSL_BIBLIOGRAPHY </w:instrText>
              </w:r>
              <w:r w:rsidRPr="00D97405">
                <w:rPr>
                  <w:b/>
                  <w:bCs/>
                </w:rPr>
                <w:fldChar w:fldCharType="separate"/>
              </w:r>
              <w:r w:rsidR="00B93C71" w:rsidRPr="00B93C71">
                <w:rPr>
                  <w:lang w:val="en-US"/>
                </w:rPr>
                <w:t xml:space="preserve">11tegen11. (2015, </w:t>
              </w:r>
              <w:proofErr w:type="spellStart"/>
              <w:r w:rsidR="00B93C71" w:rsidRPr="00B93C71">
                <w:rPr>
                  <w:lang w:val="en-US"/>
                </w:rPr>
                <w:t>octubre</w:t>
              </w:r>
              <w:proofErr w:type="spellEnd"/>
              <w:r w:rsidR="00B93C71" w:rsidRPr="00B93C71">
                <w:rPr>
                  <w:lang w:val="en-US"/>
                </w:rPr>
                <w:t xml:space="preserve"> 31). Arsenal pulled away in the 2nd half. Their defensive numbers look very impressive again. But what’s up with Swansea? Https://t.co/LKXVcvCaRT [Tweet]. </w:t>
              </w:r>
              <w:r w:rsidR="00B93C71" w:rsidRPr="00B93C71">
                <w:rPr>
                  <w:i/>
                  <w:iCs/>
                  <w:lang w:val="en-US"/>
                </w:rPr>
                <w:t>@11tegen11</w:t>
              </w:r>
              <w:r w:rsidR="00B93C71" w:rsidRPr="00B93C71">
                <w:rPr>
                  <w:lang w:val="en-US"/>
                </w:rPr>
                <w:t>. https://twitter.com/11tegen11/status/660510093365129216/photo/1</w:t>
              </w:r>
            </w:p>
            <w:p w14:paraId="64BA6032" w14:textId="77777777" w:rsidR="00B93C71" w:rsidRDefault="00B93C71" w:rsidP="00B93C71">
              <w:pPr>
                <w:pStyle w:val="Bibliografa"/>
              </w:pPr>
              <w:r>
                <w:t xml:space="preserve">Alonso Fernández, A. M. (2006). </w:t>
              </w:r>
              <w:r>
                <w:rPr>
                  <w:i/>
                  <w:iCs/>
                </w:rPr>
                <w:t>Introducción a la regresión logística</w:t>
              </w:r>
              <w:r>
                <w:t>. http://halweb.uc3m.es/esp/Personal/personas/amalonso/esp/bstat-tema9.pdf</w:t>
              </w:r>
            </w:p>
            <w:p w14:paraId="5D094377" w14:textId="77777777" w:rsidR="00B93C71" w:rsidRDefault="00B93C71" w:rsidP="00B93C71">
              <w:pPr>
                <w:pStyle w:val="Bibliografa"/>
              </w:pPr>
              <w:r>
                <w:t xml:space="preserve">Amat Rodrigo, J. (2016, agosto). </w:t>
              </w:r>
              <w:r>
                <w:rPr>
                  <w:i/>
                  <w:iCs/>
                </w:rPr>
                <w:t>Regresión logística simple y múltiple</w:t>
              </w:r>
              <w:r>
                <w:t>. https://www.cienciadedatos.net/documentos/27_regresion_logistica_simple_y_multiple</w:t>
              </w:r>
            </w:p>
            <w:p w14:paraId="476E1C40" w14:textId="77777777" w:rsidR="00B93C71" w:rsidRDefault="00B93C71" w:rsidP="00B93C71">
              <w:pPr>
                <w:pStyle w:val="Bibliografa"/>
              </w:pPr>
              <w:r>
                <w:t xml:space="preserve">Amat Rodrigo, J. (2020, abril). </w:t>
              </w:r>
              <w:r>
                <w:rPr>
                  <w:i/>
                  <w:iCs/>
                </w:rPr>
                <w:t xml:space="preserve">Optimización bayesiana de </w:t>
              </w:r>
              <w:proofErr w:type="spellStart"/>
              <w:r>
                <w:rPr>
                  <w:i/>
                  <w:iCs/>
                </w:rPr>
                <w:t>hiperparámetros</w:t>
              </w:r>
              <w:proofErr w:type="spellEnd"/>
              <w:r>
                <w:t>. https://www.cienciadedatos.net/documentos/62_optimizacion_bayesiana_hiperparametros.html</w:t>
              </w:r>
            </w:p>
            <w:p w14:paraId="663E8BEE" w14:textId="77777777" w:rsidR="00B93C71" w:rsidRPr="00B93C71" w:rsidRDefault="00B93C71" w:rsidP="00B93C71">
              <w:pPr>
                <w:pStyle w:val="Bibliografa"/>
                <w:rPr>
                  <w:lang w:val="en-US"/>
                </w:rPr>
              </w:pPr>
              <w:r w:rsidRPr="00B93C71">
                <w:rPr>
                  <w:lang w:val="en-US"/>
                </w:rPr>
                <w:t xml:space="preserve">Analytics Vidhya. (2016, </w:t>
              </w:r>
              <w:proofErr w:type="spellStart"/>
              <w:r w:rsidRPr="00B93C71">
                <w:rPr>
                  <w:lang w:val="en-US"/>
                </w:rPr>
                <w:t>abril</w:t>
              </w:r>
              <w:proofErr w:type="spellEnd"/>
              <w:r w:rsidRPr="00B93C71">
                <w:rPr>
                  <w:lang w:val="en-US"/>
                </w:rPr>
                <w:t xml:space="preserve"> 11). Tree Based Algorithms | Implementation </w:t>
              </w:r>
              <w:proofErr w:type="gramStart"/>
              <w:r w:rsidRPr="00B93C71">
                <w:rPr>
                  <w:lang w:val="en-US"/>
                </w:rPr>
                <w:t>In</w:t>
              </w:r>
              <w:proofErr w:type="gramEnd"/>
              <w:r w:rsidRPr="00B93C71">
                <w:rPr>
                  <w:lang w:val="en-US"/>
                </w:rPr>
                <w:t xml:space="preserve"> Python &amp; R. </w:t>
              </w:r>
              <w:r w:rsidRPr="00B93C71">
                <w:rPr>
                  <w:i/>
                  <w:iCs/>
                  <w:lang w:val="en-US"/>
                </w:rPr>
                <w:t>Analytics Vidhya</w:t>
              </w:r>
              <w:r w:rsidRPr="00B93C71">
                <w:rPr>
                  <w:lang w:val="en-US"/>
                </w:rPr>
                <w:t>. https://www.analyticsvidhya.com/blog/2016/04/tree-based-algorithms-complete-tutorial-scratch-in-python/</w:t>
              </w:r>
            </w:p>
            <w:p w14:paraId="088B0AA6" w14:textId="77777777" w:rsidR="00B93C71" w:rsidRPr="00B93C71" w:rsidRDefault="00B93C71" w:rsidP="00B93C71">
              <w:pPr>
                <w:pStyle w:val="Bibliografa"/>
                <w:rPr>
                  <w:lang w:val="en-US"/>
                </w:rPr>
              </w:pPr>
              <w:r w:rsidRPr="00B93C71">
                <w:rPr>
                  <w:lang w:val="en-US"/>
                </w:rPr>
                <w:t xml:space="preserve">Andersen, K. (2021, </w:t>
              </w:r>
              <w:proofErr w:type="spellStart"/>
              <w:r w:rsidRPr="00B93C71">
                <w:rPr>
                  <w:lang w:val="en-US"/>
                </w:rPr>
                <w:t>marzo</w:t>
              </w:r>
              <w:proofErr w:type="spellEnd"/>
              <w:r w:rsidRPr="00B93C71">
                <w:rPr>
                  <w:lang w:val="en-US"/>
                </w:rPr>
                <w:t xml:space="preserve"> 13). Interview: The creator of </w:t>
              </w:r>
              <w:proofErr w:type="spellStart"/>
              <w:r w:rsidRPr="00B93C71">
                <w:rPr>
                  <w:lang w:val="en-US"/>
                </w:rPr>
                <w:t>OptaJoe</w:t>
              </w:r>
              <w:proofErr w:type="spellEnd"/>
              <w:r w:rsidRPr="00B93C71">
                <w:rPr>
                  <w:lang w:val="en-US"/>
                </w:rPr>
                <w:t xml:space="preserve"> and how </w:t>
              </w:r>
              <w:proofErr w:type="spellStart"/>
              <w:r w:rsidRPr="00B93C71">
                <w:rPr>
                  <w:lang w:val="en-US"/>
                </w:rPr>
                <w:t>xG</w:t>
              </w:r>
              <w:proofErr w:type="spellEnd"/>
              <w:r w:rsidRPr="00B93C71">
                <w:rPr>
                  <w:lang w:val="en-US"/>
                </w:rPr>
                <w:t xml:space="preserve"> came about. </w:t>
              </w:r>
              <w:r w:rsidRPr="00B93C71">
                <w:rPr>
                  <w:i/>
                  <w:iCs/>
                  <w:lang w:val="en-US"/>
                </w:rPr>
                <w:t>A Word of Arsenal</w:t>
              </w:r>
              <w:r w:rsidRPr="00B93C71">
                <w:rPr>
                  <w:lang w:val="en-US"/>
                </w:rPr>
                <w:t>. https://awordofarsenal.com/2021/03/13/interview-the-creator-of-optajoe-and-how-xg-came-about/</w:t>
              </w:r>
            </w:p>
            <w:p w14:paraId="592425F8" w14:textId="77777777" w:rsidR="00B93C71" w:rsidRPr="00B93C71" w:rsidRDefault="00B93C71" w:rsidP="00B93C71">
              <w:pPr>
                <w:pStyle w:val="Bibliografa"/>
                <w:rPr>
                  <w:lang w:val="en-US"/>
                </w:rPr>
              </w:pPr>
              <w:r w:rsidRPr="00B93C71">
                <w:rPr>
                  <w:lang w:val="en-US"/>
                </w:rPr>
                <w:t xml:space="preserve">Banerjee. (2020a, </w:t>
              </w:r>
              <w:proofErr w:type="spellStart"/>
              <w:r w:rsidRPr="00B93C71">
                <w:rPr>
                  <w:lang w:val="en-US"/>
                </w:rPr>
                <w:t>diciembre</w:t>
              </w:r>
              <w:proofErr w:type="spellEnd"/>
              <w:r w:rsidRPr="00B93C71">
                <w:rPr>
                  <w:lang w:val="en-US"/>
                </w:rPr>
                <w:t xml:space="preserve"> 8). </w:t>
              </w:r>
              <w:proofErr w:type="spellStart"/>
              <w:r w:rsidRPr="00B93C71">
                <w:rPr>
                  <w:i/>
                  <w:iCs/>
                  <w:lang w:val="en-US"/>
                </w:rPr>
                <w:t>XGBoost</w:t>
              </w:r>
              <w:proofErr w:type="spellEnd"/>
              <w:r w:rsidRPr="00B93C71">
                <w:rPr>
                  <w:i/>
                  <w:iCs/>
                  <w:lang w:val="en-US"/>
                </w:rPr>
                <w:t xml:space="preserve"> + k-fold CV + Feature Importance</w:t>
              </w:r>
              <w:r w:rsidRPr="00B93C71">
                <w:rPr>
                  <w:lang w:val="en-US"/>
                </w:rPr>
                <w:t xml:space="preserve"> [Kaggle]. https://kaggle.com/prashant111/xgboost-k-fold-cv-feature-importance</w:t>
              </w:r>
            </w:p>
            <w:p w14:paraId="5AD1869D" w14:textId="77777777" w:rsidR="00B93C71" w:rsidRPr="00B93C71" w:rsidRDefault="00B93C71" w:rsidP="00B93C71">
              <w:pPr>
                <w:pStyle w:val="Bibliografa"/>
                <w:rPr>
                  <w:lang w:val="en-US"/>
                </w:rPr>
              </w:pPr>
              <w:r w:rsidRPr="00B93C71">
                <w:rPr>
                  <w:lang w:val="en-US"/>
                </w:rPr>
                <w:t xml:space="preserve">Banerjee, P. (2020b, </w:t>
              </w:r>
              <w:proofErr w:type="spellStart"/>
              <w:r w:rsidRPr="00B93C71">
                <w:rPr>
                  <w:lang w:val="en-US"/>
                </w:rPr>
                <w:t>julio</w:t>
              </w:r>
              <w:proofErr w:type="spellEnd"/>
              <w:r w:rsidRPr="00B93C71">
                <w:rPr>
                  <w:lang w:val="en-US"/>
                </w:rPr>
                <w:t xml:space="preserve"> 15). </w:t>
              </w:r>
              <w:r w:rsidRPr="00B93C71">
                <w:rPr>
                  <w:i/>
                  <w:iCs/>
                  <w:lang w:val="en-US"/>
                </w:rPr>
                <w:t xml:space="preserve">A Guide on </w:t>
              </w:r>
              <w:proofErr w:type="spellStart"/>
              <w:r w:rsidRPr="00B93C71">
                <w:rPr>
                  <w:i/>
                  <w:iCs/>
                  <w:lang w:val="en-US"/>
                </w:rPr>
                <w:t>XGBoost</w:t>
              </w:r>
              <w:proofErr w:type="spellEnd"/>
              <w:r w:rsidRPr="00B93C71">
                <w:rPr>
                  <w:i/>
                  <w:iCs/>
                  <w:lang w:val="en-US"/>
                </w:rPr>
                <w:t xml:space="preserve"> hyperparameters tuning</w:t>
              </w:r>
              <w:r w:rsidRPr="00B93C71">
                <w:rPr>
                  <w:lang w:val="en-US"/>
                </w:rPr>
                <w:t xml:space="preserve"> [Kaggle]. https://kaggle.com/prashant111/a-guide-on-xgboost-hyperparameters-tuning</w:t>
              </w:r>
            </w:p>
            <w:p w14:paraId="332627FA" w14:textId="77777777" w:rsidR="00B93C71" w:rsidRPr="00B93C71" w:rsidRDefault="00B93C71" w:rsidP="00B93C71">
              <w:pPr>
                <w:pStyle w:val="Bibliografa"/>
                <w:rPr>
                  <w:lang w:val="en-US"/>
                </w:rPr>
              </w:pPr>
              <w:r w:rsidRPr="00B93C71">
                <w:rPr>
                  <w:lang w:val="en-US"/>
                </w:rPr>
                <w:t xml:space="preserve">Banerjee, P. (2020c, </w:t>
              </w:r>
              <w:proofErr w:type="spellStart"/>
              <w:r w:rsidRPr="00B93C71">
                <w:rPr>
                  <w:lang w:val="en-US"/>
                </w:rPr>
                <w:t>julio</w:t>
              </w:r>
              <w:proofErr w:type="spellEnd"/>
              <w:r w:rsidRPr="00B93C71">
                <w:rPr>
                  <w:lang w:val="en-US"/>
                </w:rPr>
                <w:t xml:space="preserve"> 21). </w:t>
              </w:r>
              <w:proofErr w:type="spellStart"/>
              <w:r w:rsidRPr="00B93C71">
                <w:rPr>
                  <w:i/>
                  <w:iCs/>
                  <w:lang w:val="en-US"/>
                </w:rPr>
                <w:t>LightGBM</w:t>
              </w:r>
              <w:proofErr w:type="spellEnd"/>
              <w:r w:rsidRPr="00B93C71">
                <w:rPr>
                  <w:i/>
                  <w:iCs/>
                  <w:lang w:val="en-US"/>
                </w:rPr>
                <w:t xml:space="preserve"> Classifier in Python</w:t>
              </w:r>
              <w:r w:rsidRPr="00B93C71">
                <w:rPr>
                  <w:lang w:val="en-US"/>
                </w:rPr>
                <w:t>. Kaggle. https://kaggle.com/prashant111/lightgbm-classifier-in-python</w:t>
              </w:r>
            </w:p>
            <w:p w14:paraId="59D86DB9" w14:textId="77777777" w:rsidR="00B93C71" w:rsidRPr="00B93C71" w:rsidRDefault="00B93C71" w:rsidP="00B93C71">
              <w:pPr>
                <w:pStyle w:val="Bibliografa"/>
                <w:rPr>
                  <w:lang w:val="en-US"/>
                </w:rPr>
              </w:pPr>
              <w:r w:rsidRPr="00B93C71">
                <w:rPr>
                  <w:lang w:val="en-US"/>
                </w:rPr>
                <w:lastRenderedPageBreak/>
                <w:t xml:space="preserve">Barnett, V., &amp; Hilditch, S. (1993). The Effect of an Artificial Pitch Surface on Home Team Performance in Football (Soccer). </w:t>
              </w:r>
              <w:r w:rsidRPr="00B93C71">
                <w:rPr>
                  <w:i/>
                  <w:iCs/>
                  <w:lang w:val="en-US"/>
                </w:rPr>
                <w:t>Journal of the Royal Statistical Society. Series A (Statistics in Society)</w:t>
              </w:r>
              <w:r w:rsidRPr="00B93C71">
                <w:rPr>
                  <w:lang w:val="en-US"/>
                </w:rPr>
                <w:t xml:space="preserve">, </w:t>
              </w:r>
              <w:r w:rsidRPr="00B93C71">
                <w:rPr>
                  <w:i/>
                  <w:iCs/>
                  <w:lang w:val="en-US"/>
                </w:rPr>
                <w:t>156</w:t>
              </w:r>
              <w:r w:rsidRPr="00B93C71">
                <w:rPr>
                  <w:lang w:val="en-US"/>
                </w:rPr>
                <w:t>(1), 39-50. https://doi.org/10.2307/2982859</w:t>
              </w:r>
            </w:p>
            <w:p w14:paraId="5EF62C1F" w14:textId="77777777" w:rsidR="00B93C71" w:rsidRPr="00B93C71" w:rsidRDefault="00B93C71" w:rsidP="00B93C71">
              <w:pPr>
                <w:pStyle w:val="Bibliografa"/>
                <w:rPr>
                  <w:lang w:val="en-US"/>
                </w:rPr>
              </w:pPr>
              <w:r w:rsidRPr="00B93C71">
                <w:rPr>
                  <w:lang w:val="en-US"/>
                </w:rPr>
                <w:t xml:space="preserve">Becker, D. (2018). </w:t>
              </w:r>
              <w:r w:rsidRPr="00B93C71">
                <w:rPr>
                  <w:i/>
                  <w:iCs/>
                  <w:lang w:val="en-US"/>
                </w:rPr>
                <w:t>What is Log Loss?</w:t>
              </w:r>
              <w:r w:rsidRPr="00B93C71">
                <w:rPr>
                  <w:lang w:val="en-US"/>
                </w:rPr>
                <w:t xml:space="preserve"> Kaggle. https://kaggle.com/dansbecker/what-is-log-loss</w:t>
              </w:r>
            </w:p>
            <w:p w14:paraId="250779E7" w14:textId="77777777" w:rsidR="00B93C71" w:rsidRPr="00B93C71" w:rsidRDefault="00B93C71" w:rsidP="00B93C71">
              <w:pPr>
                <w:pStyle w:val="Bibliografa"/>
                <w:rPr>
                  <w:lang w:val="en-US"/>
                </w:rPr>
              </w:pPr>
              <w:r w:rsidRPr="00B93C71">
                <w:rPr>
                  <w:lang w:val="en-US"/>
                </w:rPr>
                <w:t xml:space="preserve">Blum, J. (2017, </w:t>
              </w:r>
              <w:proofErr w:type="spellStart"/>
              <w:r w:rsidRPr="00B93C71">
                <w:rPr>
                  <w:lang w:val="en-US"/>
                </w:rPr>
                <w:t>octubre</w:t>
              </w:r>
              <w:proofErr w:type="spellEnd"/>
              <w:r w:rsidRPr="00B93C71">
                <w:rPr>
                  <w:lang w:val="en-US"/>
                </w:rPr>
                <w:t xml:space="preserve"> 27). Using Neural Networks to calculate Expected Goals. </w:t>
              </w:r>
              <w:r w:rsidRPr="00B93C71">
                <w:rPr>
                  <w:i/>
                  <w:iCs/>
                  <w:lang w:val="en-US"/>
                </w:rPr>
                <w:t>Jon Blum</w:t>
              </w:r>
              <w:r w:rsidRPr="00B93C71">
                <w:rPr>
                  <w:lang w:val="en-US"/>
                </w:rPr>
                <w:t>. https://jonblum.wordpress.com/2017/10/27/using-neural-networks-to-calculate-expected-goals/</w:t>
              </w:r>
            </w:p>
            <w:p w14:paraId="2ADC6830" w14:textId="77777777" w:rsidR="00B93C71" w:rsidRPr="00B93C71" w:rsidRDefault="00B93C71" w:rsidP="00B93C71">
              <w:pPr>
                <w:pStyle w:val="Bibliografa"/>
                <w:rPr>
                  <w:lang w:val="en-US"/>
                </w:rPr>
              </w:pPr>
              <w:proofErr w:type="spellStart"/>
              <w:r w:rsidRPr="00B93C71">
                <w:rPr>
                  <w:lang w:val="en-US"/>
                </w:rPr>
                <w:t>Breiman</w:t>
              </w:r>
              <w:proofErr w:type="spellEnd"/>
              <w:r w:rsidRPr="00B93C71">
                <w:rPr>
                  <w:lang w:val="en-US"/>
                </w:rPr>
                <w:t xml:space="preserve">, L. (2001). Random Forests. </w:t>
              </w:r>
              <w:r w:rsidRPr="00B93C71">
                <w:rPr>
                  <w:i/>
                  <w:iCs/>
                  <w:lang w:val="en-US"/>
                </w:rPr>
                <w:t>Machine Learning</w:t>
              </w:r>
              <w:r w:rsidRPr="00B93C71">
                <w:rPr>
                  <w:lang w:val="en-US"/>
                </w:rPr>
                <w:t xml:space="preserve">, </w:t>
              </w:r>
              <w:r w:rsidRPr="00B93C71">
                <w:rPr>
                  <w:i/>
                  <w:iCs/>
                  <w:lang w:val="en-US"/>
                </w:rPr>
                <w:t>45</w:t>
              </w:r>
              <w:r w:rsidRPr="00B93C71">
                <w:rPr>
                  <w:lang w:val="en-US"/>
                </w:rPr>
                <w:t>(1), 5-32. https://doi.org/10.1023/A:1010933404324</w:t>
              </w:r>
            </w:p>
            <w:p w14:paraId="6495C809" w14:textId="77777777" w:rsidR="00B93C71" w:rsidRPr="00B93C71" w:rsidRDefault="00B93C71" w:rsidP="00B93C71">
              <w:pPr>
                <w:pStyle w:val="Bibliografa"/>
                <w:rPr>
                  <w:lang w:val="en-US"/>
                </w:rPr>
              </w:pPr>
              <w:proofErr w:type="spellStart"/>
              <w:r w:rsidRPr="00B93C71">
                <w:rPr>
                  <w:lang w:val="en-US"/>
                </w:rPr>
                <w:t>Brener</w:t>
              </w:r>
              <w:proofErr w:type="spellEnd"/>
              <w:r w:rsidRPr="00B93C71">
                <w:rPr>
                  <w:lang w:val="en-US"/>
                </w:rPr>
                <w:t xml:space="preserve">, A. (2017). </w:t>
              </w:r>
              <w:r w:rsidRPr="00B93C71">
                <w:rPr>
                  <w:i/>
                  <w:iCs/>
                  <w:lang w:val="en-US"/>
                </w:rPr>
                <w:t>Expected Goals Model</w:t>
              </w:r>
              <w:r w:rsidRPr="00B93C71">
                <w:rPr>
                  <w:lang w:val="en-US"/>
                </w:rPr>
                <w:t xml:space="preserve"> [Python]. https://github.com/andrebrener/expected_goals</w:t>
              </w:r>
            </w:p>
            <w:p w14:paraId="6127EFDD" w14:textId="77777777" w:rsidR="00B93C71" w:rsidRPr="00B93C71" w:rsidRDefault="00B93C71" w:rsidP="00B93C71">
              <w:pPr>
                <w:pStyle w:val="Bibliografa"/>
                <w:rPr>
                  <w:lang w:val="en-US"/>
                </w:rPr>
              </w:pPr>
              <w:proofErr w:type="spellStart"/>
              <w:r w:rsidRPr="00B93C71">
                <w:rPr>
                  <w:lang w:val="en-US"/>
                </w:rPr>
                <w:t>Buitinck</w:t>
              </w:r>
              <w:proofErr w:type="spellEnd"/>
              <w:r w:rsidRPr="00B93C71">
                <w:rPr>
                  <w:lang w:val="en-US"/>
                </w:rPr>
                <w:t xml:space="preserve">, L., </w:t>
              </w:r>
              <w:proofErr w:type="spellStart"/>
              <w:r w:rsidRPr="00B93C71">
                <w:rPr>
                  <w:lang w:val="en-US"/>
                </w:rPr>
                <w:t>Louppe</w:t>
              </w:r>
              <w:proofErr w:type="spellEnd"/>
              <w:r w:rsidRPr="00B93C71">
                <w:rPr>
                  <w:lang w:val="en-US"/>
                </w:rPr>
                <w:t xml:space="preserve">, G., Blondel, M., </w:t>
              </w:r>
              <w:proofErr w:type="spellStart"/>
              <w:r w:rsidRPr="00B93C71">
                <w:rPr>
                  <w:lang w:val="en-US"/>
                </w:rPr>
                <w:t>Pedregosa</w:t>
              </w:r>
              <w:proofErr w:type="spellEnd"/>
              <w:r w:rsidRPr="00B93C71">
                <w:rPr>
                  <w:lang w:val="en-US"/>
                </w:rPr>
                <w:t xml:space="preserve">, F., Mueller, A., Grisel, O., </w:t>
              </w:r>
              <w:proofErr w:type="spellStart"/>
              <w:r w:rsidRPr="00B93C71">
                <w:rPr>
                  <w:lang w:val="en-US"/>
                </w:rPr>
                <w:t>Niculae</w:t>
              </w:r>
              <w:proofErr w:type="spellEnd"/>
              <w:r w:rsidRPr="00B93C71">
                <w:rPr>
                  <w:lang w:val="en-US"/>
                </w:rPr>
                <w:t xml:space="preserve">, V., </w:t>
              </w:r>
              <w:proofErr w:type="spellStart"/>
              <w:r w:rsidRPr="00B93C71">
                <w:rPr>
                  <w:lang w:val="en-US"/>
                </w:rPr>
                <w:t>Prettenhofer</w:t>
              </w:r>
              <w:proofErr w:type="spellEnd"/>
              <w:r w:rsidRPr="00B93C71">
                <w:rPr>
                  <w:lang w:val="en-US"/>
                </w:rPr>
                <w:t xml:space="preserve">, P., </w:t>
              </w:r>
              <w:proofErr w:type="spellStart"/>
              <w:r w:rsidRPr="00B93C71">
                <w:rPr>
                  <w:lang w:val="en-US"/>
                </w:rPr>
                <w:t>Gramfort</w:t>
              </w:r>
              <w:proofErr w:type="spellEnd"/>
              <w:r w:rsidRPr="00B93C71">
                <w:rPr>
                  <w:lang w:val="en-US"/>
                </w:rPr>
                <w:t xml:space="preserve">, A., Grobler, J., Layton, R., </w:t>
              </w:r>
              <w:proofErr w:type="spellStart"/>
              <w:r w:rsidRPr="00B93C71">
                <w:rPr>
                  <w:lang w:val="en-US"/>
                </w:rPr>
                <w:t>Vanderplas</w:t>
              </w:r>
              <w:proofErr w:type="spellEnd"/>
              <w:r w:rsidRPr="00B93C71">
                <w:rPr>
                  <w:lang w:val="en-US"/>
                </w:rPr>
                <w:t xml:space="preserve">, J., Joly, A., Holt, B., &amp; </w:t>
              </w:r>
              <w:proofErr w:type="spellStart"/>
              <w:r w:rsidRPr="00B93C71">
                <w:rPr>
                  <w:lang w:val="en-US"/>
                </w:rPr>
                <w:t>Varoquaux</w:t>
              </w:r>
              <w:proofErr w:type="spellEnd"/>
              <w:r w:rsidRPr="00B93C71">
                <w:rPr>
                  <w:lang w:val="en-US"/>
                </w:rPr>
                <w:t xml:space="preserve">, G. (2013). API design for machine learning software: Experiences from the scikit-learn project. </w:t>
              </w:r>
              <w:r w:rsidRPr="00B93C71">
                <w:rPr>
                  <w:i/>
                  <w:iCs/>
                  <w:lang w:val="en-US"/>
                </w:rPr>
                <w:t>arXiv:1309.0238 [cs]</w:t>
              </w:r>
              <w:r w:rsidRPr="00B93C71">
                <w:rPr>
                  <w:lang w:val="en-US"/>
                </w:rPr>
                <w:t>, 108--122.</w:t>
              </w:r>
            </w:p>
            <w:p w14:paraId="5429CF05" w14:textId="77777777" w:rsidR="00B93C71" w:rsidRPr="00B93C71" w:rsidRDefault="00B93C71" w:rsidP="00B93C71">
              <w:pPr>
                <w:pStyle w:val="Bibliografa"/>
                <w:rPr>
                  <w:lang w:val="en-US"/>
                </w:rPr>
              </w:pPr>
              <w:r w:rsidRPr="00B93C71">
                <w:rPr>
                  <w:lang w:val="en-US"/>
                </w:rPr>
                <w:t xml:space="preserve">Chen, T., &amp; </w:t>
              </w:r>
              <w:proofErr w:type="spellStart"/>
              <w:r w:rsidRPr="00B93C71">
                <w:rPr>
                  <w:lang w:val="en-US"/>
                </w:rPr>
                <w:t>Guestrin</w:t>
              </w:r>
              <w:proofErr w:type="spellEnd"/>
              <w:r w:rsidRPr="00B93C71">
                <w:rPr>
                  <w:lang w:val="en-US"/>
                </w:rPr>
                <w:t xml:space="preserve">, C. (2016). </w:t>
              </w:r>
              <w:proofErr w:type="spellStart"/>
              <w:r w:rsidRPr="00B93C71">
                <w:rPr>
                  <w:lang w:val="en-US"/>
                </w:rPr>
                <w:t>XGBoost</w:t>
              </w:r>
              <w:proofErr w:type="spellEnd"/>
              <w:r w:rsidRPr="00B93C71">
                <w:rPr>
                  <w:lang w:val="en-US"/>
                </w:rPr>
                <w:t xml:space="preserve">: A Scalable Tree Boosting System. </w:t>
              </w:r>
              <w:r w:rsidRPr="00B93C71">
                <w:rPr>
                  <w:i/>
                  <w:iCs/>
                  <w:lang w:val="en-US"/>
                </w:rPr>
                <w:t>Proceedings of the 22nd ACM SIGKDD International Conference on Knowledge Discovery and Data Mining</w:t>
              </w:r>
              <w:r w:rsidRPr="00B93C71">
                <w:rPr>
                  <w:lang w:val="en-US"/>
                </w:rPr>
                <w:t>, 785-794. https://doi.org/10.1145/2939672.2939785</w:t>
              </w:r>
            </w:p>
            <w:p w14:paraId="62F7D592" w14:textId="77777777" w:rsidR="00B93C71" w:rsidRDefault="00B93C71" w:rsidP="00B93C71">
              <w:pPr>
                <w:pStyle w:val="Bibliografa"/>
              </w:pPr>
              <w:r>
                <w:t>Coronis, A. (2021, mayo 3). Los “</w:t>
              </w:r>
              <w:proofErr w:type="spellStart"/>
              <w:r>
                <w:t>expected</w:t>
              </w:r>
              <w:proofErr w:type="spellEnd"/>
              <w:r>
                <w:t xml:space="preserve"> </w:t>
              </w:r>
              <w:proofErr w:type="spellStart"/>
              <w:r>
                <w:t>goals</w:t>
              </w:r>
              <w:proofErr w:type="spellEnd"/>
              <w:r>
                <w:t xml:space="preserve">”, la métrica de moda del análisis </w:t>
              </w:r>
              <w:proofErr w:type="spellStart"/>
              <w:r>
                <w:t>big</w:t>
              </w:r>
              <w:proofErr w:type="spellEnd"/>
              <w:r>
                <w:t xml:space="preserve"> data. </w:t>
              </w:r>
              <w:r>
                <w:rPr>
                  <w:i/>
                  <w:iCs/>
                </w:rPr>
                <w:t>Futbol Sapiens</w:t>
              </w:r>
              <w:r>
                <w:t>. https://www.futbolsapiens.com/mas-sapiens/los-expected-goals-la-metrica-de-moda-del-analisis-big-data/</w:t>
              </w:r>
            </w:p>
            <w:p w14:paraId="58C92B50" w14:textId="77777777" w:rsidR="00B93C71" w:rsidRPr="00B93C71" w:rsidRDefault="00B93C71" w:rsidP="00B93C71">
              <w:pPr>
                <w:pStyle w:val="Bibliografa"/>
                <w:rPr>
                  <w:lang w:val="en-US"/>
                </w:rPr>
              </w:pPr>
              <w:r w:rsidRPr="00B93C71">
                <w:rPr>
                  <w:lang w:val="en-US"/>
                </w:rPr>
                <w:t xml:space="preserve">Davis, J., &amp; </w:t>
              </w:r>
              <w:proofErr w:type="spellStart"/>
              <w:r w:rsidRPr="00B93C71">
                <w:rPr>
                  <w:lang w:val="en-US"/>
                </w:rPr>
                <w:t>Robberechts</w:t>
              </w:r>
              <w:proofErr w:type="spellEnd"/>
              <w:r w:rsidRPr="00B93C71">
                <w:rPr>
                  <w:lang w:val="en-US"/>
                </w:rPr>
                <w:t xml:space="preserve">, P. (2020, mayo). </w:t>
              </w:r>
              <w:r w:rsidRPr="00B93C71">
                <w:rPr>
                  <w:i/>
                  <w:iCs/>
                  <w:lang w:val="en-US"/>
                </w:rPr>
                <w:t xml:space="preserve">How data availability affects the ability to learn good </w:t>
              </w:r>
              <w:proofErr w:type="spellStart"/>
              <w:r w:rsidRPr="00B93C71">
                <w:rPr>
                  <w:i/>
                  <w:iCs/>
                  <w:lang w:val="en-US"/>
                </w:rPr>
                <w:t>xG</w:t>
              </w:r>
              <w:proofErr w:type="spellEnd"/>
              <w:r w:rsidRPr="00B93C71">
                <w:rPr>
                  <w:i/>
                  <w:iCs/>
                  <w:lang w:val="en-US"/>
                </w:rPr>
                <w:t xml:space="preserve"> models</w:t>
              </w:r>
              <w:r w:rsidRPr="00B93C71">
                <w:rPr>
                  <w:lang w:val="en-US"/>
                </w:rPr>
                <w:t>. DTAI Sports - KU Leuven. https://dtai.cs.kuleuven.be/sports/blog/how-data-availability-affects-the-ability-to-learn-good-xg-models</w:t>
              </w:r>
            </w:p>
            <w:p w14:paraId="388F7DC5" w14:textId="77777777" w:rsidR="00B93C71" w:rsidRDefault="00B93C71" w:rsidP="00B93C71">
              <w:pPr>
                <w:pStyle w:val="Bibliografa"/>
              </w:pPr>
              <w:r>
                <w:t xml:space="preserve">De Torres, A. (2021, enero). </w:t>
              </w:r>
              <w:r>
                <w:rPr>
                  <w:i/>
                  <w:iCs/>
                </w:rPr>
                <w:t>¿Cómo funciona el Big Data en fútbol?</w:t>
              </w:r>
              <w:r>
                <w:t xml:space="preserve"> [Educativa]. ESIC. https://www.esic.edu/rethink/tecnologia/big-data-en-futbol</w:t>
              </w:r>
            </w:p>
            <w:p w14:paraId="73D8C302" w14:textId="77777777" w:rsidR="00B93C71" w:rsidRDefault="00B93C71" w:rsidP="00B93C71">
              <w:pPr>
                <w:pStyle w:val="Bibliografa"/>
              </w:pPr>
              <w:proofErr w:type="spellStart"/>
              <w:r w:rsidRPr="00B93C71">
                <w:rPr>
                  <w:lang w:val="en-US"/>
                </w:rPr>
                <w:lastRenderedPageBreak/>
                <w:t>Dembla</w:t>
              </w:r>
              <w:proofErr w:type="spellEnd"/>
              <w:r w:rsidRPr="00B93C71">
                <w:rPr>
                  <w:lang w:val="en-US"/>
                </w:rPr>
                <w:t xml:space="preserve">, G. (2020, </w:t>
              </w:r>
              <w:proofErr w:type="spellStart"/>
              <w:r w:rsidRPr="00B93C71">
                <w:rPr>
                  <w:lang w:val="en-US"/>
                </w:rPr>
                <w:t>noviembre</w:t>
              </w:r>
              <w:proofErr w:type="spellEnd"/>
              <w:r w:rsidRPr="00B93C71">
                <w:rPr>
                  <w:lang w:val="en-US"/>
                </w:rPr>
                <w:t xml:space="preserve"> 17). </w:t>
              </w:r>
              <w:r w:rsidRPr="00B93C71">
                <w:rPr>
                  <w:i/>
                  <w:iCs/>
                  <w:lang w:val="en-US"/>
                </w:rPr>
                <w:t>Intuition behind Log-loss Score</w:t>
              </w:r>
              <w:r w:rsidRPr="00B93C71">
                <w:rPr>
                  <w:lang w:val="en-US"/>
                </w:rPr>
                <w:t xml:space="preserve">. </w:t>
              </w:r>
              <w:r>
                <w:t>Medium. https://towardsdatascience.com/intuition-behind-log-loss-score-4e0c9979680a</w:t>
              </w:r>
            </w:p>
            <w:p w14:paraId="5DBE18C3" w14:textId="77777777" w:rsidR="00B93C71" w:rsidRPr="00B93C71" w:rsidRDefault="00B93C71" w:rsidP="00B93C71">
              <w:pPr>
                <w:pStyle w:val="Bibliografa"/>
                <w:rPr>
                  <w:lang w:val="en-US"/>
                </w:rPr>
              </w:pPr>
              <w:proofErr w:type="spellStart"/>
              <w:r>
                <w:t>Dragulet</w:t>
              </w:r>
              <w:proofErr w:type="spellEnd"/>
              <w:r>
                <w:t xml:space="preserve">, I. (2021, enero 28). </w:t>
              </w:r>
              <w:r w:rsidRPr="00B93C71">
                <w:rPr>
                  <w:i/>
                  <w:iCs/>
                  <w:lang w:val="en-US"/>
                </w:rPr>
                <w:t>Modeling Expected Goals</w:t>
              </w:r>
              <w:r w:rsidRPr="00B93C71">
                <w:rPr>
                  <w:lang w:val="en-US"/>
                </w:rPr>
                <w:t>. Medium. https://towardsdatascience.com/modeling-expected-goals-a756baa2e1db</w:t>
              </w:r>
            </w:p>
            <w:p w14:paraId="60C8E68D" w14:textId="77777777" w:rsidR="00B93C71" w:rsidRPr="00B93C71" w:rsidRDefault="00B93C71" w:rsidP="00B93C71">
              <w:pPr>
                <w:pStyle w:val="Bibliografa"/>
                <w:rPr>
                  <w:lang w:val="en-US"/>
                </w:rPr>
              </w:pPr>
              <w:proofErr w:type="spellStart"/>
              <w:r w:rsidRPr="00B93C71">
                <w:rPr>
                  <w:lang w:val="en-US"/>
                </w:rPr>
                <w:t>Durgapal</w:t>
              </w:r>
              <w:proofErr w:type="spellEnd"/>
              <w:r w:rsidRPr="00B93C71">
                <w:rPr>
                  <w:lang w:val="en-US"/>
                </w:rPr>
                <w:t xml:space="preserve">, A., &amp; </w:t>
              </w:r>
              <w:proofErr w:type="spellStart"/>
              <w:r w:rsidRPr="00B93C71">
                <w:rPr>
                  <w:lang w:val="en-US"/>
                </w:rPr>
                <w:t>Rowlinson</w:t>
              </w:r>
              <w:proofErr w:type="spellEnd"/>
              <w:r w:rsidRPr="00B93C71">
                <w:rPr>
                  <w:lang w:val="en-US"/>
                </w:rPr>
                <w:t xml:space="preserve">, A. (2021). </w:t>
              </w:r>
              <w:r w:rsidRPr="00B93C71">
                <w:rPr>
                  <w:i/>
                  <w:iCs/>
                  <w:lang w:val="en-US"/>
                </w:rPr>
                <w:t>Quick start—</w:t>
              </w:r>
              <w:proofErr w:type="spellStart"/>
              <w:r w:rsidRPr="00B93C71">
                <w:rPr>
                  <w:i/>
                  <w:iCs/>
                  <w:lang w:val="en-US"/>
                </w:rPr>
                <w:t>Mplsoccer</w:t>
              </w:r>
              <w:proofErr w:type="spellEnd"/>
              <w:r w:rsidRPr="00B93C71">
                <w:rPr>
                  <w:i/>
                  <w:iCs/>
                  <w:lang w:val="en-US"/>
                </w:rPr>
                <w:t xml:space="preserve"> 1.0.5 documentation</w:t>
              </w:r>
              <w:r w:rsidRPr="00B93C71">
                <w:rPr>
                  <w:lang w:val="en-US"/>
                </w:rPr>
                <w:t xml:space="preserve">. </w:t>
              </w:r>
              <w:proofErr w:type="spellStart"/>
              <w:r w:rsidRPr="00B93C71">
                <w:rPr>
                  <w:lang w:val="en-US"/>
                </w:rPr>
                <w:t>mplsoccer</w:t>
              </w:r>
              <w:proofErr w:type="spellEnd"/>
              <w:r w:rsidRPr="00B93C71">
                <w:rPr>
                  <w:lang w:val="en-US"/>
                </w:rPr>
                <w:t>. https://mplsoccer.readthedocs.io/en/latest/#</w:t>
              </w:r>
            </w:p>
            <w:p w14:paraId="164196C7" w14:textId="77777777" w:rsidR="00B93C71" w:rsidRPr="00B93C71" w:rsidRDefault="00B93C71" w:rsidP="00B93C71">
              <w:pPr>
                <w:pStyle w:val="Bibliografa"/>
                <w:rPr>
                  <w:lang w:val="en-US"/>
                </w:rPr>
              </w:pPr>
              <w:proofErr w:type="spellStart"/>
              <w:r w:rsidRPr="00B93C71">
                <w:rPr>
                  <w:lang w:val="en-US"/>
                </w:rPr>
                <w:t>Eggels</w:t>
              </w:r>
              <w:proofErr w:type="spellEnd"/>
              <w:r w:rsidRPr="00B93C71">
                <w:rPr>
                  <w:lang w:val="en-US"/>
                </w:rPr>
                <w:t xml:space="preserve">, H. P. H. (2016). </w:t>
              </w:r>
              <w:r w:rsidRPr="00B93C71">
                <w:rPr>
                  <w:i/>
                  <w:iCs/>
                  <w:lang w:val="en-US"/>
                </w:rPr>
                <w:t>Expected Goals in Soccer: Explaining Match Results using Predictive Analytic</w:t>
              </w:r>
              <w:r w:rsidRPr="00B93C71">
                <w:rPr>
                  <w:lang w:val="en-US"/>
                </w:rPr>
                <w:t xml:space="preserve"> [Eindhoven University of Technology]. https://pure.tue.nl/ws/portalfiles/portal/46945853</w:t>
              </w:r>
            </w:p>
            <w:p w14:paraId="6D4204D1" w14:textId="77777777" w:rsidR="00B93C71" w:rsidRPr="00B93C71" w:rsidRDefault="00B93C71" w:rsidP="00B93C71">
              <w:pPr>
                <w:pStyle w:val="Bibliografa"/>
                <w:rPr>
                  <w:lang w:val="en-US"/>
                </w:rPr>
              </w:pPr>
              <w:r w:rsidRPr="00B93C71">
                <w:rPr>
                  <w:lang w:val="en-US"/>
                </w:rPr>
                <w:t xml:space="preserve">Fairchild, A., </w:t>
              </w:r>
              <w:proofErr w:type="spellStart"/>
              <w:r w:rsidRPr="00B93C71">
                <w:rPr>
                  <w:lang w:val="en-US"/>
                </w:rPr>
                <w:t>Pelechrinis</w:t>
              </w:r>
              <w:proofErr w:type="spellEnd"/>
              <w:r w:rsidRPr="00B93C71">
                <w:rPr>
                  <w:lang w:val="en-US"/>
                </w:rPr>
                <w:t xml:space="preserve">, K., &amp; </w:t>
              </w:r>
              <w:proofErr w:type="spellStart"/>
              <w:r w:rsidRPr="00B93C71">
                <w:rPr>
                  <w:lang w:val="en-US"/>
                </w:rPr>
                <w:t>Kokkodis</w:t>
              </w:r>
              <w:proofErr w:type="spellEnd"/>
              <w:r w:rsidRPr="00B93C71">
                <w:rPr>
                  <w:lang w:val="en-US"/>
                </w:rPr>
                <w:t xml:space="preserve">, M. (2018). Spatial analysis of shots in MLS: A model for expected goals and fractal dimensionality. </w:t>
              </w:r>
              <w:r w:rsidRPr="00B93C71">
                <w:rPr>
                  <w:i/>
                  <w:iCs/>
                  <w:lang w:val="en-US"/>
                </w:rPr>
                <w:t>Journal of Sports Analytics</w:t>
              </w:r>
              <w:r w:rsidRPr="00B93C71">
                <w:rPr>
                  <w:lang w:val="en-US"/>
                </w:rPr>
                <w:t xml:space="preserve">, </w:t>
              </w:r>
              <w:r w:rsidRPr="00B93C71">
                <w:rPr>
                  <w:i/>
                  <w:iCs/>
                  <w:lang w:val="en-US"/>
                </w:rPr>
                <w:t>4</w:t>
              </w:r>
              <w:r w:rsidRPr="00B93C71">
                <w:rPr>
                  <w:lang w:val="en-US"/>
                </w:rPr>
                <w:t>(3), 165-174. https://doi.org/10.3233/JSA-170207</w:t>
              </w:r>
            </w:p>
            <w:p w14:paraId="18BFAC6E" w14:textId="77777777" w:rsidR="00B93C71" w:rsidRPr="00B93C71" w:rsidRDefault="00B93C71" w:rsidP="00B93C71">
              <w:pPr>
                <w:pStyle w:val="Bibliografa"/>
                <w:rPr>
                  <w:lang w:val="en-US"/>
                </w:rPr>
              </w:pPr>
              <w:r w:rsidRPr="00B93C71">
                <w:rPr>
                  <w:lang w:val="en-US"/>
                </w:rPr>
                <w:t xml:space="preserve">Friends of Tracking. (2020, mayo 8). </w:t>
              </w:r>
              <w:r w:rsidRPr="00B93C71">
                <w:rPr>
                  <w:i/>
                  <w:iCs/>
                  <w:lang w:val="en-US"/>
                </w:rPr>
                <w:t>The Ultimate Guide to Expected Goals</w:t>
              </w:r>
              <w:r w:rsidRPr="00B93C71">
                <w:rPr>
                  <w:lang w:val="en-US"/>
                </w:rPr>
                <w:t>. https://www.youtube.com/watch?v=310_eW0hUqQ&amp;t=1101s</w:t>
              </w:r>
            </w:p>
            <w:p w14:paraId="0C46BE06" w14:textId="77777777" w:rsidR="00B93C71" w:rsidRDefault="00B93C71" w:rsidP="00B93C71">
              <w:pPr>
                <w:pStyle w:val="Bibliografa"/>
              </w:pPr>
              <w:proofErr w:type="spellStart"/>
              <w:r>
                <w:t>Giacobbe</w:t>
              </w:r>
              <w:proofErr w:type="spellEnd"/>
              <w:r>
                <w:t xml:space="preserve">. (2016, septiembre 8). Un </w:t>
              </w:r>
              <w:proofErr w:type="spellStart"/>
              <w:r>
                <w:t>nuovo</w:t>
              </w:r>
              <w:proofErr w:type="spellEnd"/>
              <w:r>
                <w:t xml:space="preserve"> </w:t>
              </w:r>
              <w:proofErr w:type="spellStart"/>
              <w:r>
                <w:t>modello</w:t>
              </w:r>
              <w:proofErr w:type="spellEnd"/>
              <w:r>
                <w:t xml:space="preserve"> di </w:t>
              </w:r>
              <w:proofErr w:type="spellStart"/>
              <w:r>
                <w:t>Expected</w:t>
              </w:r>
              <w:proofErr w:type="spellEnd"/>
              <w:r>
                <w:t xml:space="preserve"> </w:t>
              </w:r>
              <w:proofErr w:type="spellStart"/>
              <w:r>
                <w:t>Goals</w:t>
              </w:r>
              <w:proofErr w:type="spellEnd"/>
              <w:r>
                <w:t xml:space="preserve">. </w:t>
              </w:r>
              <w:proofErr w:type="spellStart"/>
              <w:r>
                <w:rPr>
                  <w:i/>
                  <w:iCs/>
                </w:rPr>
                <w:t>L’Ultimo</w:t>
              </w:r>
              <w:proofErr w:type="spellEnd"/>
              <w:r>
                <w:rPr>
                  <w:i/>
                  <w:iCs/>
                </w:rPr>
                <w:t xml:space="preserve"> </w:t>
              </w:r>
              <w:proofErr w:type="spellStart"/>
              <w:r>
                <w:rPr>
                  <w:i/>
                  <w:iCs/>
                </w:rPr>
                <w:t>Uomo</w:t>
              </w:r>
              <w:proofErr w:type="spellEnd"/>
              <w:r>
                <w:t>. https://www.ultimouomo.com/un-nuovo-modello-di-expected-goals/</w:t>
              </w:r>
            </w:p>
            <w:p w14:paraId="10F4994A" w14:textId="77777777" w:rsidR="00B93C71" w:rsidRPr="00B93C71" w:rsidRDefault="00B93C71" w:rsidP="00B93C71">
              <w:pPr>
                <w:pStyle w:val="Bibliografa"/>
                <w:rPr>
                  <w:lang w:val="en-US"/>
                </w:rPr>
              </w:pPr>
              <w:r w:rsidRPr="00B93C71">
                <w:rPr>
                  <w:lang w:val="en-US"/>
                </w:rPr>
                <w:t xml:space="preserve">Godoy, D. (2019, </w:t>
              </w:r>
              <w:proofErr w:type="spellStart"/>
              <w:r w:rsidRPr="00B93C71">
                <w:rPr>
                  <w:lang w:val="en-US"/>
                </w:rPr>
                <w:t>febrero</w:t>
              </w:r>
              <w:proofErr w:type="spellEnd"/>
              <w:r w:rsidRPr="00B93C71">
                <w:rPr>
                  <w:lang w:val="en-US"/>
                </w:rPr>
                <w:t xml:space="preserve"> 7). </w:t>
              </w:r>
              <w:r w:rsidRPr="00B93C71">
                <w:rPr>
                  <w:i/>
                  <w:iCs/>
                  <w:lang w:val="en-US"/>
                </w:rPr>
                <w:t>Understanding binary cross-entropy / log loss: A visual explanation</w:t>
              </w:r>
              <w:r w:rsidRPr="00B93C71">
                <w:rPr>
                  <w:lang w:val="en-US"/>
                </w:rPr>
                <w:t>. Medium. https://towardsdatascience.com/understanding-binary-cross-entropy-log-loss-a-visual-explanation-a3ac6025181a</w:t>
              </w:r>
            </w:p>
            <w:p w14:paraId="12A96CB3" w14:textId="77777777" w:rsidR="00B93C71" w:rsidRDefault="00B93C71" w:rsidP="00B93C71">
              <w:pPr>
                <w:pStyle w:val="Bibliografa"/>
              </w:pPr>
              <w:r w:rsidRPr="00B93C71">
                <w:rPr>
                  <w:lang w:val="en-US"/>
                </w:rPr>
                <w:t xml:space="preserve">Gómez, I. (2020, </w:t>
              </w:r>
              <w:proofErr w:type="spellStart"/>
              <w:r w:rsidRPr="00B93C71">
                <w:rPr>
                  <w:lang w:val="en-US"/>
                </w:rPr>
                <w:t>abril</w:t>
              </w:r>
              <w:proofErr w:type="spellEnd"/>
              <w:r w:rsidRPr="00B93C71">
                <w:rPr>
                  <w:lang w:val="en-US"/>
                </w:rPr>
                <w:t xml:space="preserve"> 14). </w:t>
              </w:r>
              <w:r w:rsidRPr="00B93C71">
                <w:rPr>
                  <w:i/>
                  <w:iCs/>
                  <w:lang w:val="en-US"/>
                </w:rPr>
                <w:t xml:space="preserve">Fitting your own football </w:t>
              </w:r>
              <w:proofErr w:type="spellStart"/>
              <w:r w:rsidRPr="00B93C71">
                <w:rPr>
                  <w:i/>
                  <w:iCs/>
                  <w:lang w:val="en-US"/>
                </w:rPr>
                <w:t>xG</w:t>
              </w:r>
              <w:proofErr w:type="spellEnd"/>
              <w:r w:rsidRPr="00B93C71">
                <w:rPr>
                  <w:i/>
                  <w:iCs/>
                  <w:lang w:val="en-US"/>
                </w:rPr>
                <w:t xml:space="preserve"> model</w:t>
              </w:r>
              <w:r w:rsidRPr="00B93C71">
                <w:rPr>
                  <w:lang w:val="en-US"/>
                </w:rPr>
                <w:t xml:space="preserve">. </w:t>
              </w:r>
              <w:r>
                <w:t>DATO FUTBOL. https://www.datofutbol.cl/xg-model/</w:t>
              </w:r>
            </w:p>
            <w:p w14:paraId="08BBC714" w14:textId="77777777" w:rsidR="00B93C71" w:rsidRPr="00B93C71" w:rsidRDefault="00B93C71" w:rsidP="00B93C71">
              <w:pPr>
                <w:pStyle w:val="Bibliografa"/>
                <w:rPr>
                  <w:lang w:val="en-US"/>
                </w:rPr>
              </w:pPr>
              <w:r w:rsidRPr="00B93C71">
                <w:rPr>
                  <w:lang w:val="en-US"/>
                </w:rPr>
                <w:t xml:space="preserve">Goodman. (2018a, </w:t>
              </w:r>
              <w:proofErr w:type="spellStart"/>
              <w:r w:rsidRPr="00B93C71">
                <w:rPr>
                  <w:lang w:val="en-US"/>
                </w:rPr>
                <w:t>noviembre</w:t>
              </w:r>
              <w:proofErr w:type="spellEnd"/>
              <w:r w:rsidRPr="00B93C71">
                <w:rPr>
                  <w:lang w:val="en-US"/>
                </w:rPr>
                <w:t xml:space="preserve"> 12). </w:t>
              </w:r>
              <w:r w:rsidRPr="00B93C71">
                <w:rPr>
                  <w:i/>
                  <w:iCs/>
                  <w:lang w:val="en-US"/>
                </w:rPr>
                <w:t>A New Way to Measure Keepers’ Shot Stopping: Post-Shot Expected Goals</w:t>
              </w:r>
              <w:r w:rsidRPr="00B93C71">
                <w:rPr>
                  <w:lang w:val="en-US"/>
                </w:rPr>
                <w:t xml:space="preserve">. </w:t>
              </w:r>
              <w:proofErr w:type="spellStart"/>
              <w:r w:rsidRPr="00B93C71">
                <w:rPr>
                  <w:lang w:val="en-US"/>
                </w:rPr>
                <w:t>StatsBomb</w:t>
              </w:r>
              <w:proofErr w:type="spellEnd"/>
              <w:r w:rsidRPr="00B93C71">
                <w:rPr>
                  <w:lang w:val="en-US"/>
                </w:rPr>
                <w:t>. https://statsbomb.com/2018/11/a-new-way-to-measure-keepers-shot-stopping-post-shot-expected-goals/</w:t>
              </w:r>
            </w:p>
            <w:p w14:paraId="26D0F8A6" w14:textId="77777777" w:rsidR="00B93C71" w:rsidRPr="00B93C71" w:rsidRDefault="00B93C71" w:rsidP="00B93C71">
              <w:pPr>
                <w:pStyle w:val="Bibliografa"/>
                <w:rPr>
                  <w:lang w:val="en-US"/>
                </w:rPr>
              </w:pPr>
              <w:r w:rsidRPr="00B93C71">
                <w:rPr>
                  <w:lang w:val="en-US"/>
                </w:rPr>
                <w:t xml:space="preserve">Goodman, M. (2018b, mayo 18). The Dual Life of Expected Goals (Part 2). </w:t>
              </w:r>
              <w:proofErr w:type="spellStart"/>
              <w:r w:rsidRPr="00B93C71">
                <w:rPr>
                  <w:i/>
                  <w:iCs/>
                  <w:lang w:val="en-US"/>
                </w:rPr>
                <w:t>StatsBomb</w:t>
              </w:r>
              <w:proofErr w:type="spellEnd"/>
              <w:r w:rsidRPr="00B93C71">
                <w:rPr>
                  <w:lang w:val="en-US"/>
                </w:rPr>
                <w:t>. https://statsbomb.com/2018/05/the-dual-life-of-expected-goals-part-2/</w:t>
              </w:r>
            </w:p>
            <w:p w14:paraId="39DFBC7D" w14:textId="77777777" w:rsidR="00B93C71" w:rsidRPr="00B93C71" w:rsidRDefault="00B93C71" w:rsidP="00B93C71">
              <w:pPr>
                <w:pStyle w:val="Bibliografa"/>
                <w:rPr>
                  <w:lang w:val="en-US"/>
                </w:rPr>
              </w:pPr>
              <w:r w:rsidRPr="00B93C71">
                <w:rPr>
                  <w:lang w:val="en-US"/>
                </w:rPr>
                <w:lastRenderedPageBreak/>
                <w:t xml:space="preserve">Green, S. (2012, </w:t>
              </w:r>
              <w:proofErr w:type="spellStart"/>
              <w:r w:rsidRPr="00B93C71">
                <w:rPr>
                  <w:lang w:val="en-US"/>
                </w:rPr>
                <w:t>abril</w:t>
              </w:r>
              <w:proofErr w:type="spellEnd"/>
              <w:r w:rsidRPr="00B93C71">
                <w:rPr>
                  <w:lang w:val="en-US"/>
                </w:rPr>
                <w:t xml:space="preserve"> 9). </w:t>
              </w:r>
              <w:r w:rsidRPr="00B93C71">
                <w:rPr>
                  <w:i/>
                  <w:iCs/>
                  <w:lang w:val="en-US"/>
                </w:rPr>
                <w:t xml:space="preserve">Assessing The Performance of Premier League </w:t>
              </w:r>
              <w:proofErr w:type="spellStart"/>
              <w:r w:rsidRPr="00B93C71">
                <w:rPr>
                  <w:i/>
                  <w:iCs/>
                  <w:lang w:val="en-US"/>
                </w:rPr>
                <w:t>Goalscorers</w:t>
              </w:r>
              <w:proofErr w:type="spellEnd"/>
              <w:r w:rsidRPr="00B93C71">
                <w:rPr>
                  <w:lang w:val="en-US"/>
                </w:rPr>
                <w:t>. Stats Perform. https://www.statsperform.com/resource/assessing-the-performance-of-premier-league-goalscorers/</w:t>
              </w:r>
            </w:p>
            <w:p w14:paraId="574EEC7D" w14:textId="77777777" w:rsidR="00B93C71" w:rsidRPr="00B93C71" w:rsidRDefault="00B93C71" w:rsidP="00B93C71">
              <w:pPr>
                <w:pStyle w:val="Bibliografa"/>
                <w:rPr>
                  <w:lang w:val="en-US"/>
                </w:rPr>
              </w:pPr>
              <w:r w:rsidRPr="00B93C71">
                <w:rPr>
                  <w:lang w:val="en-US"/>
                </w:rPr>
                <w:t xml:space="preserve">Gregory, S. (2017, </w:t>
              </w:r>
              <w:proofErr w:type="spellStart"/>
              <w:r w:rsidRPr="00B93C71">
                <w:rPr>
                  <w:lang w:val="en-US"/>
                </w:rPr>
                <w:t>enero</w:t>
              </w:r>
              <w:proofErr w:type="spellEnd"/>
              <w:r w:rsidRPr="00B93C71">
                <w:rPr>
                  <w:lang w:val="en-US"/>
                </w:rPr>
                <w:t xml:space="preserve"> 30). </w:t>
              </w:r>
              <w:r w:rsidRPr="00B93C71">
                <w:rPr>
                  <w:i/>
                  <w:iCs/>
                  <w:lang w:val="en-US"/>
                </w:rPr>
                <w:t>Expected Goals in Context</w:t>
              </w:r>
              <w:r w:rsidRPr="00B93C71">
                <w:rPr>
                  <w:lang w:val="en-US"/>
                </w:rPr>
                <w:t>. Stats Perform. https://www.statsperform.com/resource/expected-goals-in-context/</w:t>
              </w:r>
            </w:p>
            <w:p w14:paraId="09D35287" w14:textId="77777777" w:rsidR="00B93C71" w:rsidRPr="00B93C71" w:rsidRDefault="00B93C71" w:rsidP="00B93C71">
              <w:pPr>
                <w:pStyle w:val="Bibliografa"/>
                <w:rPr>
                  <w:lang w:val="en-US"/>
                </w:rPr>
              </w:pPr>
              <w:proofErr w:type="spellStart"/>
              <w:r w:rsidRPr="00B93C71">
                <w:rPr>
                  <w:lang w:val="en-US"/>
                </w:rPr>
                <w:t>Gursky</w:t>
              </w:r>
              <w:proofErr w:type="spellEnd"/>
              <w:r w:rsidRPr="00B93C71">
                <w:rPr>
                  <w:lang w:val="en-US"/>
                </w:rPr>
                <w:t xml:space="preserve">, J. (2020, </w:t>
              </w:r>
              <w:proofErr w:type="spellStart"/>
              <w:r w:rsidRPr="00B93C71">
                <w:rPr>
                  <w:lang w:val="en-US"/>
                </w:rPr>
                <w:t>marzo</w:t>
              </w:r>
              <w:proofErr w:type="spellEnd"/>
              <w:r w:rsidRPr="00B93C71">
                <w:rPr>
                  <w:lang w:val="en-US"/>
                </w:rPr>
                <w:t xml:space="preserve"> 30). </w:t>
              </w:r>
              <w:r w:rsidRPr="00B93C71">
                <w:rPr>
                  <w:i/>
                  <w:iCs/>
                  <w:lang w:val="en-US"/>
                </w:rPr>
                <w:t xml:space="preserve">Boosting Showdown: Scikit-Learn vs </w:t>
              </w:r>
              <w:proofErr w:type="spellStart"/>
              <w:r w:rsidRPr="00B93C71">
                <w:rPr>
                  <w:i/>
                  <w:iCs/>
                  <w:lang w:val="en-US"/>
                </w:rPr>
                <w:t>XGBoost</w:t>
              </w:r>
              <w:proofErr w:type="spellEnd"/>
              <w:r w:rsidRPr="00B93C71">
                <w:rPr>
                  <w:i/>
                  <w:iCs/>
                  <w:lang w:val="en-US"/>
                </w:rPr>
                <w:t xml:space="preserve"> vs </w:t>
              </w:r>
              <w:proofErr w:type="spellStart"/>
              <w:r w:rsidRPr="00B93C71">
                <w:rPr>
                  <w:i/>
                  <w:iCs/>
                  <w:lang w:val="en-US"/>
                </w:rPr>
                <w:t>LightGBM</w:t>
              </w:r>
              <w:proofErr w:type="spellEnd"/>
              <w:r w:rsidRPr="00B93C71">
                <w:rPr>
                  <w:i/>
                  <w:iCs/>
                  <w:lang w:val="en-US"/>
                </w:rPr>
                <w:t xml:space="preserve"> vs </w:t>
              </w:r>
              <w:proofErr w:type="spellStart"/>
              <w:r w:rsidRPr="00B93C71">
                <w:rPr>
                  <w:i/>
                  <w:iCs/>
                  <w:lang w:val="en-US"/>
                </w:rPr>
                <w:t>CatBoost</w:t>
              </w:r>
              <w:proofErr w:type="spellEnd"/>
              <w:r w:rsidRPr="00B93C71">
                <w:rPr>
                  <w:i/>
                  <w:iCs/>
                  <w:lang w:val="en-US"/>
                </w:rPr>
                <w:t xml:space="preserve"> in Sentiment Classification</w:t>
              </w:r>
              <w:r w:rsidRPr="00B93C71">
                <w:rPr>
                  <w:lang w:val="en-US"/>
                </w:rPr>
                <w:t>. Medium. https://towardsdatascience.com/boosting-showdown-scikit-learn-vs-xgboost-vs-lightgbm-vs-catboost-in-sentiment-classification-f7c7f46fd956</w:t>
              </w:r>
            </w:p>
            <w:p w14:paraId="0B11B3BA" w14:textId="77777777" w:rsidR="00B93C71" w:rsidRPr="00B93C71" w:rsidRDefault="00B93C71" w:rsidP="00B93C71">
              <w:pPr>
                <w:pStyle w:val="Bibliografa"/>
                <w:rPr>
                  <w:lang w:val="en-US"/>
                </w:rPr>
              </w:pPr>
              <w:r w:rsidRPr="00B93C71">
                <w:rPr>
                  <w:lang w:val="en-US"/>
                </w:rPr>
                <w:t xml:space="preserve">Harris, C. R., Millman, K. J., van der Walt, S. J., </w:t>
              </w:r>
              <w:proofErr w:type="spellStart"/>
              <w:r w:rsidRPr="00B93C71">
                <w:rPr>
                  <w:lang w:val="en-US"/>
                </w:rPr>
                <w:t>Gommers</w:t>
              </w:r>
              <w:proofErr w:type="spellEnd"/>
              <w:r w:rsidRPr="00B93C71">
                <w:rPr>
                  <w:lang w:val="en-US"/>
                </w:rPr>
                <w:t xml:space="preserve">, R., Virtanen, P., </w:t>
              </w:r>
              <w:proofErr w:type="spellStart"/>
              <w:r w:rsidRPr="00B93C71">
                <w:rPr>
                  <w:lang w:val="en-US"/>
                </w:rPr>
                <w:t>Cournapeau</w:t>
              </w:r>
              <w:proofErr w:type="spellEnd"/>
              <w:r w:rsidRPr="00B93C71">
                <w:rPr>
                  <w:lang w:val="en-US"/>
                </w:rPr>
                <w:t xml:space="preserve">, D., </w:t>
              </w:r>
              <w:proofErr w:type="spellStart"/>
              <w:r w:rsidRPr="00B93C71">
                <w:rPr>
                  <w:lang w:val="en-US"/>
                </w:rPr>
                <w:t>Wieser</w:t>
              </w:r>
              <w:proofErr w:type="spellEnd"/>
              <w:r w:rsidRPr="00B93C71">
                <w:rPr>
                  <w:lang w:val="en-US"/>
                </w:rPr>
                <w:t xml:space="preserve">, E., Taylor, J., Berg, S., Smith, N. J., Kern, R., </w:t>
              </w:r>
              <w:proofErr w:type="spellStart"/>
              <w:r w:rsidRPr="00B93C71">
                <w:rPr>
                  <w:lang w:val="en-US"/>
                </w:rPr>
                <w:t>Picus</w:t>
              </w:r>
              <w:proofErr w:type="spellEnd"/>
              <w:r w:rsidRPr="00B93C71">
                <w:rPr>
                  <w:lang w:val="en-US"/>
                </w:rPr>
                <w:t xml:space="preserve">, M., Hoyer, S., van </w:t>
              </w:r>
              <w:proofErr w:type="spellStart"/>
              <w:r w:rsidRPr="00B93C71">
                <w:rPr>
                  <w:lang w:val="en-US"/>
                </w:rPr>
                <w:t>Kerkwijk</w:t>
              </w:r>
              <w:proofErr w:type="spellEnd"/>
              <w:r w:rsidRPr="00B93C71">
                <w:rPr>
                  <w:lang w:val="en-US"/>
                </w:rPr>
                <w:t xml:space="preserve">, M. H., Brett, M., Haldane, A., del Río, J. F., Wiebe, M., Peterson, P., … Oliphant, T. E. (2020). Array programming with NumPy. </w:t>
              </w:r>
              <w:r w:rsidRPr="00B93C71">
                <w:rPr>
                  <w:i/>
                  <w:iCs/>
                  <w:lang w:val="en-US"/>
                </w:rPr>
                <w:t>Nature</w:t>
              </w:r>
              <w:r w:rsidRPr="00B93C71">
                <w:rPr>
                  <w:lang w:val="en-US"/>
                </w:rPr>
                <w:t xml:space="preserve">, </w:t>
              </w:r>
              <w:r w:rsidRPr="00B93C71">
                <w:rPr>
                  <w:i/>
                  <w:iCs/>
                  <w:lang w:val="en-US"/>
                </w:rPr>
                <w:t>585</w:t>
              </w:r>
              <w:r w:rsidRPr="00B93C71">
                <w:rPr>
                  <w:lang w:val="en-US"/>
                </w:rPr>
                <w:t>(7825), 357-362. https://doi.org/10.1038/s41586-020-2649-2</w:t>
              </w:r>
            </w:p>
            <w:p w14:paraId="4128A044" w14:textId="77777777" w:rsidR="00B93C71" w:rsidRPr="00B93C71" w:rsidRDefault="00B93C71" w:rsidP="00B93C71">
              <w:pPr>
                <w:pStyle w:val="Bibliografa"/>
                <w:rPr>
                  <w:lang w:val="en-US"/>
                </w:rPr>
              </w:pPr>
              <w:proofErr w:type="spellStart"/>
              <w:r w:rsidRPr="00B93C71">
                <w:rPr>
                  <w:lang w:val="en-US"/>
                </w:rPr>
                <w:t>Hedar</w:t>
              </w:r>
              <w:proofErr w:type="spellEnd"/>
              <w:r w:rsidRPr="00B93C71">
                <w:rPr>
                  <w:lang w:val="en-US"/>
                </w:rPr>
                <w:t xml:space="preserve">, S. (2020). </w:t>
              </w:r>
              <w:r w:rsidRPr="00B93C71">
                <w:rPr>
                  <w:i/>
                  <w:iCs/>
                  <w:lang w:val="en-US"/>
                </w:rPr>
                <w:t>Applying Machine Learning Methods to Predict the Outcome of Shots in Football</w:t>
              </w:r>
              <w:r w:rsidRPr="00B93C71">
                <w:rPr>
                  <w:lang w:val="en-US"/>
                </w:rPr>
                <w:t xml:space="preserve"> [Uppsala University]. https://www.diva-portal.org/smash/get/diva2:1448482/FULLTEXT01.pdf</w:t>
              </w:r>
            </w:p>
            <w:p w14:paraId="4E99254C" w14:textId="77777777" w:rsidR="00B93C71" w:rsidRPr="00B93C71" w:rsidRDefault="00B93C71" w:rsidP="00B93C71">
              <w:pPr>
                <w:pStyle w:val="Bibliografa"/>
                <w:rPr>
                  <w:lang w:val="en-US"/>
                </w:rPr>
              </w:pPr>
              <w:r w:rsidRPr="00B93C71">
                <w:rPr>
                  <w:lang w:val="en-US"/>
                </w:rPr>
                <w:t xml:space="preserve">Hunter, J. D. (2007). Matplotlib: A 2D Graphics Environment. </w:t>
              </w:r>
              <w:r w:rsidRPr="00B93C71">
                <w:rPr>
                  <w:i/>
                  <w:iCs/>
                  <w:lang w:val="en-US"/>
                </w:rPr>
                <w:t>Computing in Science Engineering</w:t>
              </w:r>
              <w:r w:rsidRPr="00B93C71">
                <w:rPr>
                  <w:lang w:val="en-US"/>
                </w:rPr>
                <w:t xml:space="preserve">, </w:t>
              </w:r>
              <w:r w:rsidRPr="00B93C71">
                <w:rPr>
                  <w:i/>
                  <w:iCs/>
                  <w:lang w:val="en-US"/>
                </w:rPr>
                <w:t>9</w:t>
              </w:r>
              <w:r w:rsidRPr="00B93C71">
                <w:rPr>
                  <w:lang w:val="en-US"/>
                </w:rPr>
                <w:t>(3), 90-95. https://doi.org/10.1109/MCSE.2007.55</w:t>
              </w:r>
            </w:p>
            <w:p w14:paraId="6438B138" w14:textId="77777777" w:rsidR="00B93C71" w:rsidRPr="00B93C71" w:rsidRDefault="00B93C71" w:rsidP="00B93C71">
              <w:pPr>
                <w:pStyle w:val="Bibliografa"/>
                <w:rPr>
                  <w:lang w:val="en-US"/>
                </w:rPr>
              </w:pPr>
              <w:r w:rsidRPr="00B93C71">
                <w:rPr>
                  <w:lang w:val="en-US"/>
                </w:rPr>
                <w:t xml:space="preserve">Kasturi, S. N. (2019, </w:t>
              </w:r>
              <w:proofErr w:type="spellStart"/>
              <w:r w:rsidRPr="00B93C71">
                <w:rPr>
                  <w:lang w:val="en-US"/>
                </w:rPr>
                <w:t>julio</w:t>
              </w:r>
              <w:proofErr w:type="spellEnd"/>
              <w:r w:rsidRPr="00B93C71">
                <w:rPr>
                  <w:lang w:val="en-US"/>
                </w:rPr>
                <w:t xml:space="preserve"> 11). </w:t>
              </w:r>
              <w:proofErr w:type="spellStart"/>
              <w:r w:rsidRPr="00B93C71">
                <w:rPr>
                  <w:i/>
                  <w:iCs/>
                  <w:lang w:val="en-US"/>
                </w:rPr>
                <w:t>LightGBM</w:t>
              </w:r>
              <w:proofErr w:type="spellEnd"/>
              <w:r w:rsidRPr="00B93C71">
                <w:rPr>
                  <w:i/>
                  <w:iCs/>
                  <w:lang w:val="en-US"/>
                </w:rPr>
                <w:t xml:space="preserve"> vs XGBOOST: Which algorithm win the </w:t>
              </w:r>
              <w:proofErr w:type="gramStart"/>
              <w:r w:rsidRPr="00B93C71">
                <w:rPr>
                  <w:i/>
                  <w:iCs/>
                  <w:lang w:val="en-US"/>
                </w:rPr>
                <w:t>race !!!</w:t>
              </w:r>
              <w:proofErr w:type="gramEnd"/>
              <w:r w:rsidRPr="00B93C71">
                <w:rPr>
                  <w:lang w:val="en-US"/>
                </w:rPr>
                <w:t xml:space="preserve"> Medium. https://towardsdatascience.com/lightgbm-vs-xgboost-which-algorithm-win-the-race-1ff7dd4917d</w:t>
              </w:r>
            </w:p>
            <w:p w14:paraId="6DF39EA9" w14:textId="77777777" w:rsidR="00B93C71" w:rsidRPr="00B93C71" w:rsidRDefault="00B93C71" w:rsidP="00B93C71">
              <w:pPr>
                <w:pStyle w:val="Bibliografa"/>
                <w:rPr>
                  <w:lang w:val="en-US"/>
                </w:rPr>
              </w:pPr>
              <w:proofErr w:type="spellStart"/>
              <w:r w:rsidRPr="00B93C71">
                <w:rPr>
                  <w:lang w:val="en-US"/>
                </w:rPr>
                <w:t>Ke</w:t>
              </w:r>
              <w:proofErr w:type="spellEnd"/>
              <w:r w:rsidRPr="00B93C71">
                <w:rPr>
                  <w:lang w:val="en-US"/>
                </w:rPr>
                <w:t xml:space="preserve">, G., Meng, Q., Finley, T., Wang, T., Chen, W., Ma, W., Ye, Q., &amp; Liu, T.-Y. (2017). </w:t>
              </w:r>
              <w:proofErr w:type="spellStart"/>
              <w:r w:rsidRPr="00B93C71">
                <w:rPr>
                  <w:lang w:val="en-US"/>
                </w:rPr>
                <w:t>LightGBM</w:t>
              </w:r>
              <w:proofErr w:type="spellEnd"/>
              <w:r w:rsidRPr="00B93C71">
                <w:rPr>
                  <w:lang w:val="en-US"/>
                </w:rPr>
                <w:t xml:space="preserve">: A Highly Efficient Gradient Boosting Decision Tree. </w:t>
              </w:r>
              <w:r w:rsidRPr="00B93C71">
                <w:rPr>
                  <w:i/>
                  <w:iCs/>
                  <w:lang w:val="en-US"/>
                </w:rPr>
                <w:t>Advances in Neural Information Processing Systems</w:t>
              </w:r>
              <w:r w:rsidRPr="00B93C71">
                <w:rPr>
                  <w:lang w:val="en-US"/>
                </w:rPr>
                <w:t>, 3149-3157.</w:t>
              </w:r>
            </w:p>
            <w:p w14:paraId="361ABA1F" w14:textId="77777777" w:rsidR="00B93C71" w:rsidRPr="00B93C71" w:rsidRDefault="00B93C71" w:rsidP="00B93C71">
              <w:pPr>
                <w:pStyle w:val="Bibliografa"/>
                <w:rPr>
                  <w:lang w:val="en-US"/>
                </w:rPr>
              </w:pPr>
              <w:r w:rsidRPr="00B93C71">
                <w:rPr>
                  <w:lang w:val="en-US"/>
                </w:rPr>
                <w:t xml:space="preserve">Knutson, T. (2020, </w:t>
              </w:r>
              <w:proofErr w:type="spellStart"/>
              <w:r w:rsidRPr="00B93C71">
                <w:rPr>
                  <w:lang w:val="en-US"/>
                </w:rPr>
                <w:t>julio</w:t>
              </w:r>
              <w:proofErr w:type="spellEnd"/>
              <w:r w:rsidRPr="00B93C71">
                <w:rPr>
                  <w:lang w:val="en-US"/>
                </w:rPr>
                <w:t xml:space="preserve"> 31). </w:t>
              </w:r>
              <w:proofErr w:type="spellStart"/>
              <w:r w:rsidRPr="00B93C71">
                <w:rPr>
                  <w:lang w:val="en-US"/>
                </w:rPr>
                <w:t>StatsBomb</w:t>
              </w:r>
              <w:proofErr w:type="spellEnd"/>
              <w:r w:rsidRPr="00B93C71">
                <w:rPr>
                  <w:lang w:val="en-US"/>
                </w:rPr>
                <w:t xml:space="preserve"> Release Expected Goals with Shot Impact Height. </w:t>
              </w:r>
              <w:proofErr w:type="spellStart"/>
              <w:r w:rsidRPr="00B93C71">
                <w:rPr>
                  <w:i/>
                  <w:iCs/>
                  <w:lang w:val="en-US"/>
                </w:rPr>
                <w:t>StatsBomb</w:t>
              </w:r>
              <w:proofErr w:type="spellEnd"/>
              <w:r w:rsidRPr="00B93C71">
                <w:rPr>
                  <w:lang w:val="en-US"/>
                </w:rPr>
                <w:t>. https://statsbomb.com/2020/07/statsbomb-release-expected-goals-with-shot-impact-height/</w:t>
              </w:r>
            </w:p>
            <w:p w14:paraId="3A631380" w14:textId="77777777" w:rsidR="00B93C71" w:rsidRPr="00B93C71" w:rsidRDefault="00B93C71" w:rsidP="00B93C71">
              <w:pPr>
                <w:pStyle w:val="Bibliografa"/>
                <w:rPr>
                  <w:lang w:val="en-US"/>
                </w:rPr>
              </w:pPr>
              <w:proofErr w:type="spellStart"/>
              <w:r w:rsidRPr="00B93C71">
                <w:rPr>
                  <w:lang w:val="en-US"/>
                </w:rPr>
                <w:lastRenderedPageBreak/>
                <w:t>Krishni</w:t>
              </w:r>
              <w:proofErr w:type="spellEnd"/>
              <w:r w:rsidRPr="00B93C71">
                <w:rPr>
                  <w:lang w:val="en-US"/>
                </w:rPr>
                <w:t xml:space="preserve">. (2018, </w:t>
              </w:r>
              <w:proofErr w:type="spellStart"/>
              <w:r w:rsidRPr="00B93C71">
                <w:rPr>
                  <w:lang w:val="en-US"/>
                </w:rPr>
                <w:t>diciembre</w:t>
              </w:r>
              <w:proofErr w:type="spellEnd"/>
              <w:r w:rsidRPr="00B93C71">
                <w:rPr>
                  <w:lang w:val="en-US"/>
                </w:rPr>
                <w:t xml:space="preserve"> 16). </w:t>
              </w:r>
              <w:r w:rsidRPr="00B93C71">
                <w:rPr>
                  <w:i/>
                  <w:iCs/>
                  <w:lang w:val="en-US"/>
                </w:rPr>
                <w:t xml:space="preserve">K-Fold Cross Validation. Evaluating a Machine Learning model can… | by </w:t>
              </w:r>
              <w:proofErr w:type="spellStart"/>
              <w:r w:rsidRPr="00B93C71">
                <w:rPr>
                  <w:i/>
                  <w:iCs/>
                  <w:lang w:val="en-US"/>
                </w:rPr>
                <w:t>Krishni</w:t>
              </w:r>
              <w:proofErr w:type="spellEnd"/>
              <w:r w:rsidRPr="00B93C71">
                <w:rPr>
                  <w:i/>
                  <w:iCs/>
                  <w:lang w:val="en-US"/>
                </w:rPr>
                <w:t xml:space="preserve"> | </w:t>
              </w:r>
              <w:proofErr w:type="spellStart"/>
              <w:r w:rsidRPr="00B93C71">
                <w:rPr>
                  <w:i/>
                  <w:iCs/>
                  <w:lang w:val="en-US"/>
                </w:rPr>
                <w:t>DataDrivenInvestor</w:t>
              </w:r>
              <w:proofErr w:type="spellEnd"/>
              <w:r w:rsidRPr="00B93C71">
                <w:rPr>
                  <w:lang w:val="en-US"/>
                </w:rPr>
                <w:t>. Medium. https://medium.datadriveninvestor.com/k-fold-cross-validation-6b8518070833</w:t>
              </w:r>
            </w:p>
            <w:p w14:paraId="05EFDFFC" w14:textId="77777777" w:rsidR="00B93C71" w:rsidRPr="00B93C71" w:rsidRDefault="00B93C71" w:rsidP="00B93C71">
              <w:pPr>
                <w:pStyle w:val="Bibliografa"/>
                <w:rPr>
                  <w:lang w:val="en-US"/>
                </w:rPr>
              </w:pPr>
              <w:proofErr w:type="spellStart"/>
              <w:r w:rsidRPr="00B93C71">
                <w:rPr>
                  <w:lang w:val="en-US"/>
                </w:rPr>
                <w:t>Kurnia</w:t>
              </w:r>
              <w:proofErr w:type="spellEnd"/>
              <w:r w:rsidRPr="00B93C71">
                <w:rPr>
                  <w:lang w:val="en-US"/>
                </w:rPr>
                <w:t xml:space="preserve">, R. (2021, </w:t>
              </w:r>
              <w:proofErr w:type="spellStart"/>
              <w:r w:rsidRPr="00B93C71">
                <w:rPr>
                  <w:lang w:val="en-US"/>
                </w:rPr>
                <w:t>abril</w:t>
              </w:r>
              <w:proofErr w:type="spellEnd"/>
              <w:r w:rsidRPr="00B93C71">
                <w:rPr>
                  <w:lang w:val="en-US"/>
                </w:rPr>
                <w:t xml:space="preserve"> 15). Tree-Based Machine Learning Algorithms | Compare and Contrast. </w:t>
              </w:r>
              <w:r w:rsidRPr="00B93C71">
                <w:rPr>
                  <w:i/>
                  <w:iCs/>
                  <w:lang w:val="en-US"/>
                </w:rPr>
                <w:t>Analytics Vidhya</w:t>
              </w:r>
              <w:r w:rsidRPr="00B93C71">
                <w:rPr>
                  <w:lang w:val="en-US"/>
                </w:rPr>
                <w:t>. https://www.analyticsvidhya.com/blog/2021/04/distinguish-between-tree-based-machine-learning-algorithms/</w:t>
              </w:r>
            </w:p>
            <w:p w14:paraId="5E7068CA" w14:textId="77777777" w:rsidR="00B93C71" w:rsidRPr="00B93C71" w:rsidRDefault="00B93C71" w:rsidP="00B93C71">
              <w:pPr>
                <w:pStyle w:val="Bibliografa"/>
                <w:rPr>
                  <w:lang w:val="en-US"/>
                </w:rPr>
              </w:pPr>
              <w:r w:rsidRPr="00B93C71">
                <w:rPr>
                  <w:lang w:val="en-US"/>
                </w:rPr>
                <w:t xml:space="preserve">Langford, R. (2017, </w:t>
              </w:r>
              <w:proofErr w:type="spellStart"/>
              <w:r w:rsidRPr="00B93C71">
                <w:rPr>
                  <w:lang w:val="en-US"/>
                </w:rPr>
                <w:t>marzo</w:t>
              </w:r>
              <w:proofErr w:type="spellEnd"/>
              <w:r w:rsidRPr="00B93C71">
                <w:rPr>
                  <w:lang w:val="en-US"/>
                </w:rPr>
                <w:t xml:space="preserve"> 24). </w:t>
              </w:r>
              <w:r w:rsidRPr="00B93C71">
                <w:rPr>
                  <w:i/>
                  <w:iCs/>
                  <w:lang w:val="en-US"/>
                </w:rPr>
                <w:t>The Dummy’s Guide to Creating Dummy Variables</w:t>
              </w:r>
              <w:r w:rsidRPr="00B93C71">
                <w:rPr>
                  <w:lang w:val="en-US"/>
                </w:rPr>
                <w:t>. Medium. https://towardsdatascience.com/the-dummys-guide-to-creating-dummy-variables-f21faddb1d40</w:t>
              </w:r>
            </w:p>
            <w:p w14:paraId="1970E799" w14:textId="77777777" w:rsidR="00B93C71" w:rsidRPr="00B93C71" w:rsidRDefault="00B93C71" w:rsidP="00B93C71">
              <w:pPr>
                <w:pStyle w:val="Bibliografa"/>
                <w:rPr>
                  <w:lang w:val="en-US"/>
                </w:rPr>
              </w:pPr>
              <w:r w:rsidRPr="00B93C71">
                <w:rPr>
                  <w:lang w:val="en-US"/>
                </w:rPr>
                <w:t xml:space="preserve">Lawrence, T., Yorke, J., &amp; </w:t>
              </w:r>
              <w:proofErr w:type="spellStart"/>
              <w:r w:rsidRPr="00B93C71">
                <w:rPr>
                  <w:lang w:val="en-US"/>
                </w:rPr>
                <w:t>haghanim</w:t>
              </w:r>
              <w:proofErr w:type="spellEnd"/>
              <w:r w:rsidRPr="00B93C71">
                <w:rPr>
                  <w:lang w:val="en-US"/>
                </w:rPr>
                <w:t xml:space="preserve">. (2021). </w:t>
              </w:r>
              <w:proofErr w:type="spellStart"/>
              <w:r w:rsidRPr="00B93C71">
                <w:rPr>
                  <w:i/>
                  <w:iCs/>
                  <w:lang w:val="en-US"/>
                </w:rPr>
                <w:t>StatsBomb</w:t>
              </w:r>
              <w:proofErr w:type="spellEnd"/>
              <w:r w:rsidRPr="00B93C71">
                <w:rPr>
                  <w:i/>
                  <w:iCs/>
                  <w:lang w:val="en-US"/>
                </w:rPr>
                <w:t xml:space="preserve"> Open Data</w:t>
              </w:r>
              <w:r w:rsidRPr="00B93C71">
                <w:rPr>
                  <w:lang w:val="en-US"/>
                </w:rPr>
                <w:t xml:space="preserve">. </w:t>
              </w:r>
              <w:proofErr w:type="spellStart"/>
              <w:r w:rsidRPr="00B93C71">
                <w:rPr>
                  <w:lang w:val="en-US"/>
                </w:rPr>
                <w:t>StatsBomb</w:t>
              </w:r>
              <w:proofErr w:type="spellEnd"/>
              <w:r w:rsidRPr="00B93C71">
                <w:rPr>
                  <w:lang w:val="en-US"/>
                </w:rPr>
                <w:t>. https://github.com/statsbomb/open-data (Original work published 2018)</w:t>
              </w:r>
            </w:p>
            <w:p w14:paraId="1B71A6BC" w14:textId="77777777" w:rsidR="00B93C71" w:rsidRPr="00B93C71" w:rsidRDefault="00B93C71" w:rsidP="00B93C71">
              <w:pPr>
                <w:pStyle w:val="Bibliografa"/>
                <w:rPr>
                  <w:lang w:val="en-US"/>
                </w:rPr>
              </w:pPr>
              <w:r w:rsidRPr="00B93C71">
                <w:rPr>
                  <w:lang w:val="en-US"/>
                </w:rPr>
                <w:t xml:space="preserve">Lewis, M. (2004). </w:t>
              </w:r>
              <w:r w:rsidRPr="00B93C71">
                <w:rPr>
                  <w:i/>
                  <w:iCs/>
                  <w:lang w:val="en-US"/>
                </w:rPr>
                <w:t>Moneyball: The Art of Winning an Unfair Game</w:t>
              </w:r>
              <w:r w:rsidRPr="00B93C71">
                <w:rPr>
                  <w:lang w:val="en-US"/>
                </w:rPr>
                <w:t>.</w:t>
              </w:r>
            </w:p>
            <w:p w14:paraId="72163F14" w14:textId="77777777" w:rsidR="00B93C71" w:rsidRPr="00B93C71" w:rsidRDefault="00B93C71" w:rsidP="00B93C71">
              <w:pPr>
                <w:pStyle w:val="Bibliografa"/>
                <w:rPr>
                  <w:lang w:val="en-US"/>
                </w:rPr>
              </w:pPr>
              <w:r w:rsidRPr="00B93C71">
                <w:rPr>
                  <w:lang w:val="en-US"/>
                </w:rPr>
                <w:t xml:space="preserve">Li, S. (2017, </w:t>
              </w:r>
              <w:proofErr w:type="spellStart"/>
              <w:r w:rsidRPr="00B93C71">
                <w:rPr>
                  <w:lang w:val="en-US"/>
                </w:rPr>
                <w:t>septiembre</w:t>
              </w:r>
              <w:proofErr w:type="spellEnd"/>
              <w:r w:rsidRPr="00B93C71">
                <w:rPr>
                  <w:lang w:val="en-US"/>
                </w:rPr>
                <w:t xml:space="preserve"> 29). </w:t>
              </w:r>
              <w:r w:rsidRPr="00B93C71">
                <w:rPr>
                  <w:i/>
                  <w:iCs/>
                  <w:lang w:val="en-US"/>
                </w:rPr>
                <w:t>Building A Logistic Regression in Python, Step by Step</w:t>
              </w:r>
              <w:r w:rsidRPr="00B93C71">
                <w:rPr>
                  <w:lang w:val="en-US"/>
                </w:rPr>
                <w:t>. Medium. https://towardsdatascience.com/building-a-logistic-regression-in-python-step-by-step-becd4d56c9c8</w:t>
              </w:r>
            </w:p>
            <w:p w14:paraId="5A7ED8BA" w14:textId="77777777" w:rsidR="00B93C71" w:rsidRDefault="00B93C71" w:rsidP="00B93C71">
              <w:pPr>
                <w:pStyle w:val="Bibliografa"/>
              </w:pPr>
              <w:proofErr w:type="spellStart"/>
              <w:r w:rsidRPr="00B93C71">
                <w:rPr>
                  <w:lang w:val="en-US"/>
                </w:rPr>
                <w:t>LightGBM</w:t>
              </w:r>
              <w:proofErr w:type="spellEnd"/>
              <w:r w:rsidRPr="00B93C71">
                <w:rPr>
                  <w:lang w:val="en-US"/>
                </w:rPr>
                <w:t xml:space="preserve">. (s. f.). </w:t>
              </w:r>
              <w:proofErr w:type="spellStart"/>
              <w:proofErr w:type="gramStart"/>
              <w:r w:rsidRPr="00B93C71">
                <w:rPr>
                  <w:i/>
                  <w:iCs/>
                  <w:lang w:val="en-US"/>
                </w:rPr>
                <w:t>lightgbm.LGBMClassifier</w:t>
              </w:r>
              <w:proofErr w:type="spellEnd"/>
              <w:proofErr w:type="gramEnd"/>
              <w:r w:rsidRPr="00B93C71">
                <w:rPr>
                  <w:i/>
                  <w:iCs/>
                  <w:lang w:val="en-US"/>
                </w:rPr>
                <w:t>—</w:t>
              </w:r>
              <w:proofErr w:type="spellStart"/>
              <w:r w:rsidRPr="00B93C71">
                <w:rPr>
                  <w:i/>
                  <w:iCs/>
                  <w:lang w:val="en-US"/>
                </w:rPr>
                <w:t>LightGBM</w:t>
              </w:r>
              <w:proofErr w:type="spellEnd"/>
              <w:r w:rsidRPr="00B93C71">
                <w:rPr>
                  <w:i/>
                  <w:iCs/>
                  <w:lang w:val="en-US"/>
                </w:rPr>
                <w:t xml:space="preserve"> 3.2.1.99 documentation</w:t>
              </w:r>
              <w:r w:rsidRPr="00B93C71">
                <w:rPr>
                  <w:lang w:val="en-US"/>
                </w:rPr>
                <w:t xml:space="preserve">. </w:t>
              </w:r>
              <w:proofErr w:type="spellStart"/>
              <w:r>
                <w:t>LightGBM</w:t>
              </w:r>
              <w:proofErr w:type="spellEnd"/>
              <w:r>
                <w:t>. Recuperado 9 de septiembre de 2021, de https://lightgbm.readthedocs.io/en/latest/pythonapi/lightgbm.LGBMClassifier.html#lightgbm.LGBMClassifier</w:t>
              </w:r>
            </w:p>
            <w:p w14:paraId="4F4D3827" w14:textId="77777777" w:rsidR="00B93C71" w:rsidRPr="00B93C71" w:rsidRDefault="00B93C71" w:rsidP="00B93C71">
              <w:pPr>
                <w:pStyle w:val="Bibliografa"/>
                <w:rPr>
                  <w:lang w:val="en-US"/>
                </w:rPr>
              </w:pPr>
              <w:r w:rsidRPr="00B93C71">
                <w:rPr>
                  <w:lang w:val="en-US"/>
                </w:rPr>
                <w:t xml:space="preserve">Linacre, R. (2017). </w:t>
              </w:r>
              <w:proofErr w:type="spellStart"/>
              <w:r w:rsidRPr="00B93C71">
                <w:rPr>
                  <w:i/>
                  <w:iCs/>
                  <w:lang w:val="en-US"/>
                </w:rPr>
                <w:t>RobinL</w:t>
              </w:r>
              <w:proofErr w:type="spellEnd"/>
              <w:r w:rsidRPr="00B93C71">
                <w:rPr>
                  <w:i/>
                  <w:iCs/>
                  <w:lang w:val="en-US"/>
                </w:rPr>
                <w:t>/</w:t>
              </w:r>
              <w:proofErr w:type="spellStart"/>
              <w:r w:rsidRPr="00B93C71">
                <w:rPr>
                  <w:i/>
                  <w:iCs/>
                  <w:lang w:val="en-US"/>
                </w:rPr>
                <w:t>fuzzymatcher</w:t>
              </w:r>
              <w:proofErr w:type="spellEnd"/>
              <w:r w:rsidRPr="00B93C71">
                <w:rPr>
                  <w:lang w:val="en-US"/>
                </w:rPr>
                <w:t xml:space="preserve"> [Python]. https://github.com/RobinL/fuzzymatcher (Original work published 2017)</w:t>
              </w:r>
            </w:p>
            <w:p w14:paraId="60700F2D" w14:textId="77777777" w:rsidR="00B93C71" w:rsidRPr="00B93C71" w:rsidRDefault="00B93C71" w:rsidP="00B93C71">
              <w:pPr>
                <w:pStyle w:val="Bibliografa"/>
                <w:rPr>
                  <w:lang w:val="en-US"/>
                </w:rPr>
              </w:pPr>
              <w:r w:rsidRPr="00B93C71">
                <w:rPr>
                  <w:lang w:val="en-US"/>
                </w:rPr>
                <w:t xml:space="preserve">Lundberg, S. M., &amp; Lee, S.-I. (2017). A Unified Approach to Interpreting Model Predictions. </w:t>
              </w:r>
              <w:r w:rsidRPr="00B93C71">
                <w:rPr>
                  <w:i/>
                  <w:iCs/>
                  <w:lang w:val="en-US"/>
                </w:rPr>
                <w:t>Advances in Neural Information Processing Systems</w:t>
              </w:r>
              <w:r w:rsidRPr="00B93C71">
                <w:rPr>
                  <w:lang w:val="en-US"/>
                </w:rPr>
                <w:t xml:space="preserve">, </w:t>
              </w:r>
              <w:r w:rsidRPr="00B93C71">
                <w:rPr>
                  <w:i/>
                  <w:iCs/>
                  <w:lang w:val="en-US"/>
                </w:rPr>
                <w:t>30</w:t>
              </w:r>
              <w:r w:rsidRPr="00B93C71">
                <w:rPr>
                  <w:lang w:val="en-US"/>
                </w:rPr>
                <w:t>. https://proceedings.neurips.cc/paper/2017/hash/8a20a8621978632d76c43dfd28b67767-Abstract.html</w:t>
              </w:r>
            </w:p>
            <w:p w14:paraId="4603177A" w14:textId="77777777" w:rsidR="00B93C71" w:rsidRPr="00B93C71" w:rsidRDefault="00B93C71" w:rsidP="00B93C71">
              <w:pPr>
                <w:pStyle w:val="Bibliografa"/>
                <w:rPr>
                  <w:lang w:val="en-US"/>
                </w:rPr>
              </w:pPr>
              <w:r w:rsidRPr="00B93C71">
                <w:rPr>
                  <w:lang w:val="en-US"/>
                </w:rPr>
                <w:lastRenderedPageBreak/>
                <w:t xml:space="preserve">Mackay, N. (2017, </w:t>
              </w:r>
              <w:proofErr w:type="spellStart"/>
              <w:r w:rsidRPr="00B93C71">
                <w:rPr>
                  <w:lang w:val="en-US"/>
                </w:rPr>
                <w:t>junio</w:t>
              </w:r>
              <w:proofErr w:type="spellEnd"/>
              <w:r w:rsidRPr="00B93C71">
                <w:rPr>
                  <w:lang w:val="en-US"/>
                </w:rPr>
                <w:t xml:space="preserve"> 19). How accurate are </w:t>
              </w:r>
              <w:proofErr w:type="spellStart"/>
              <w:r w:rsidRPr="00B93C71">
                <w:rPr>
                  <w:lang w:val="en-US"/>
                </w:rPr>
                <w:t>xG</w:t>
              </w:r>
              <w:proofErr w:type="spellEnd"/>
              <w:r w:rsidRPr="00B93C71">
                <w:rPr>
                  <w:lang w:val="en-US"/>
                </w:rPr>
                <w:t xml:space="preserve"> models II: the ‘Big Chance’ Dilemma. </w:t>
              </w:r>
              <w:r w:rsidRPr="00B93C71">
                <w:rPr>
                  <w:i/>
                  <w:iCs/>
                  <w:lang w:val="en-US"/>
                </w:rPr>
                <w:t>Mackay Analytics</w:t>
              </w:r>
              <w:r w:rsidRPr="00B93C71">
                <w:rPr>
                  <w:lang w:val="en-US"/>
                </w:rPr>
                <w:t>. https://mackayanalytics.nl/2017/06/19/how-accurate-are-xg-models-ii-the-big-chance-dilemma/</w:t>
              </w:r>
            </w:p>
            <w:p w14:paraId="7FA86CE5" w14:textId="77777777" w:rsidR="00B93C71" w:rsidRPr="00B93C71" w:rsidRDefault="00B93C71" w:rsidP="00B93C71">
              <w:pPr>
                <w:pStyle w:val="Bibliografa"/>
                <w:rPr>
                  <w:lang w:val="en-US"/>
                </w:rPr>
              </w:pPr>
              <w:proofErr w:type="spellStart"/>
              <w:r w:rsidRPr="00B93C71">
                <w:rPr>
                  <w:lang w:val="en-US"/>
                </w:rPr>
                <w:t>Madrero</w:t>
              </w:r>
              <w:proofErr w:type="spellEnd"/>
              <w:r w:rsidRPr="00B93C71">
                <w:rPr>
                  <w:lang w:val="en-US"/>
                </w:rPr>
                <w:t xml:space="preserve">, P. (2020). </w:t>
              </w:r>
              <w:r w:rsidRPr="00B93C71">
                <w:rPr>
                  <w:i/>
                  <w:iCs/>
                  <w:lang w:val="en-US"/>
                </w:rPr>
                <w:t>Creating a Model for Expected Goals in Football using Qualitative Player Information</w:t>
              </w:r>
              <w:r w:rsidRPr="00B93C71">
                <w:rPr>
                  <w:lang w:val="en-US"/>
                </w:rPr>
                <w:t xml:space="preserve"> [</w:t>
              </w:r>
              <w:proofErr w:type="spellStart"/>
              <w:r w:rsidRPr="00B93C71">
                <w:rPr>
                  <w:lang w:val="en-US"/>
                </w:rPr>
                <w:t>Universitat</w:t>
              </w:r>
              <w:proofErr w:type="spellEnd"/>
              <w:r w:rsidRPr="00B93C71">
                <w:rPr>
                  <w:lang w:val="en-US"/>
                </w:rPr>
                <w:t xml:space="preserve"> </w:t>
              </w:r>
              <w:proofErr w:type="spellStart"/>
              <w:r w:rsidRPr="00B93C71">
                <w:rPr>
                  <w:lang w:val="en-US"/>
                </w:rPr>
                <w:t>Politècnica</w:t>
              </w:r>
              <w:proofErr w:type="spellEnd"/>
              <w:r w:rsidRPr="00B93C71">
                <w:rPr>
                  <w:lang w:val="en-US"/>
                </w:rPr>
                <w:t xml:space="preserve"> de Catalunya]. https://upcommons.upc.edu/bitstream/handle/2117/328922/147841.pdf</w:t>
              </w:r>
            </w:p>
            <w:p w14:paraId="7B669BA0" w14:textId="77777777" w:rsidR="00B93C71" w:rsidRPr="00B93C71" w:rsidRDefault="00B93C71" w:rsidP="00B93C71">
              <w:pPr>
                <w:pStyle w:val="Bibliografa"/>
                <w:rPr>
                  <w:lang w:val="en-US"/>
                </w:rPr>
              </w:pPr>
              <w:proofErr w:type="spellStart"/>
              <w:r w:rsidRPr="00B93C71">
                <w:rPr>
                  <w:lang w:val="en-US"/>
                </w:rPr>
                <w:t>Mandot</w:t>
              </w:r>
              <w:proofErr w:type="spellEnd"/>
              <w:r w:rsidRPr="00B93C71">
                <w:rPr>
                  <w:lang w:val="en-US"/>
                </w:rPr>
                <w:t xml:space="preserve">, P. (2017, </w:t>
              </w:r>
              <w:proofErr w:type="spellStart"/>
              <w:r w:rsidRPr="00B93C71">
                <w:rPr>
                  <w:lang w:val="en-US"/>
                </w:rPr>
                <w:t>agosto</w:t>
              </w:r>
              <w:proofErr w:type="spellEnd"/>
              <w:r w:rsidRPr="00B93C71">
                <w:rPr>
                  <w:lang w:val="en-US"/>
                </w:rPr>
                <w:t xml:space="preserve"> 17). </w:t>
              </w:r>
              <w:r w:rsidRPr="00B93C71">
                <w:rPr>
                  <w:i/>
                  <w:iCs/>
                  <w:lang w:val="en-US"/>
                </w:rPr>
                <w:t xml:space="preserve">What is </w:t>
              </w:r>
              <w:proofErr w:type="spellStart"/>
              <w:r w:rsidRPr="00B93C71">
                <w:rPr>
                  <w:i/>
                  <w:iCs/>
                  <w:lang w:val="en-US"/>
                </w:rPr>
                <w:t>LightGBM</w:t>
              </w:r>
              <w:proofErr w:type="spellEnd"/>
              <w:r w:rsidRPr="00B93C71">
                <w:rPr>
                  <w:i/>
                  <w:iCs/>
                  <w:lang w:val="en-US"/>
                </w:rPr>
                <w:t xml:space="preserve">, </w:t>
              </w:r>
              <w:proofErr w:type="gramStart"/>
              <w:r w:rsidRPr="00B93C71">
                <w:rPr>
                  <w:i/>
                  <w:iCs/>
                  <w:lang w:val="en-US"/>
                </w:rPr>
                <w:t>How</w:t>
              </w:r>
              <w:proofErr w:type="gramEnd"/>
              <w:r w:rsidRPr="00B93C71">
                <w:rPr>
                  <w:i/>
                  <w:iCs/>
                  <w:lang w:val="en-US"/>
                </w:rPr>
                <w:t xml:space="preserve"> to implement it? How to fine tune the parameters?</w:t>
              </w:r>
              <w:r w:rsidRPr="00B93C71">
                <w:rPr>
                  <w:lang w:val="en-US"/>
                </w:rPr>
                <w:t xml:space="preserve"> Medium. https://medium.com/@pushkarmandot/https-medium-com-pushkarmandot-what-is-lightgbm-how-to-implement-it-how-to-fine-tune-the-parameters-60347819b7fc</w:t>
              </w:r>
            </w:p>
            <w:p w14:paraId="2A6D54DE" w14:textId="77777777" w:rsidR="00B93C71" w:rsidRPr="00B93C71" w:rsidRDefault="00B93C71" w:rsidP="00B93C71">
              <w:pPr>
                <w:pStyle w:val="Bibliografa"/>
                <w:rPr>
                  <w:lang w:val="en-US"/>
                </w:rPr>
              </w:pPr>
              <w:r w:rsidRPr="00B93C71">
                <w:rPr>
                  <w:lang w:val="en-US"/>
                </w:rPr>
                <w:t xml:space="preserve">Manna, S. (2020, </w:t>
              </w:r>
              <w:proofErr w:type="spellStart"/>
              <w:r w:rsidRPr="00B93C71">
                <w:rPr>
                  <w:lang w:val="en-US"/>
                </w:rPr>
                <w:t>marzo</w:t>
              </w:r>
              <w:proofErr w:type="spellEnd"/>
              <w:r w:rsidRPr="00B93C71">
                <w:rPr>
                  <w:lang w:val="en-US"/>
                </w:rPr>
                <w:t xml:space="preserve"> 20). K-Fold Cross Validation for Deep Learning using </w:t>
              </w:r>
              <w:proofErr w:type="spellStart"/>
              <w:r w:rsidRPr="00B93C71">
                <w:rPr>
                  <w:lang w:val="en-US"/>
                </w:rPr>
                <w:t>Keras</w:t>
              </w:r>
              <w:proofErr w:type="spellEnd"/>
              <w:r w:rsidRPr="00B93C71">
                <w:rPr>
                  <w:lang w:val="en-US"/>
                </w:rPr>
                <w:t xml:space="preserve">. </w:t>
              </w:r>
              <w:r w:rsidRPr="00B93C71">
                <w:rPr>
                  <w:i/>
                  <w:iCs/>
                  <w:lang w:val="en-US"/>
                </w:rPr>
                <w:t>The Owl</w:t>
              </w:r>
              <w:r w:rsidRPr="00B93C71">
                <w:rPr>
                  <w:lang w:val="en-US"/>
                </w:rPr>
                <w:t>. https://medium.com/the-owl/k-fold-cross-validation-in-keras-3ec4a3a00538</w:t>
              </w:r>
            </w:p>
            <w:p w14:paraId="3F5D9959" w14:textId="77777777" w:rsidR="00B93C71" w:rsidRPr="00B93C71" w:rsidRDefault="00B93C71" w:rsidP="00B93C71">
              <w:pPr>
                <w:pStyle w:val="Bibliografa"/>
                <w:rPr>
                  <w:lang w:val="en-US"/>
                </w:rPr>
              </w:pPr>
              <w:r w:rsidRPr="00B93C71">
                <w:rPr>
                  <w:lang w:val="en-US"/>
                </w:rPr>
                <w:t xml:space="preserve">Martinez </w:t>
              </w:r>
              <w:proofErr w:type="spellStart"/>
              <w:r w:rsidRPr="00B93C71">
                <w:rPr>
                  <w:lang w:val="en-US"/>
                </w:rPr>
                <w:t>Arastrey</w:t>
              </w:r>
              <w:proofErr w:type="spellEnd"/>
              <w:r w:rsidRPr="00B93C71">
                <w:rPr>
                  <w:lang w:val="en-US"/>
                </w:rPr>
                <w:t xml:space="preserve">, G. (2018, mayo 22). </w:t>
              </w:r>
              <w:r w:rsidRPr="00B93C71">
                <w:rPr>
                  <w:i/>
                  <w:iCs/>
                  <w:lang w:val="en-US"/>
                </w:rPr>
                <w:t>What are Expected Goals (</w:t>
              </w:r>
              <w:proofErr w:type="spellStart"/>
              <w:r w:rsidRPr="00B93C71">
                <w:rPr>
                  <w:i/>
                  <w:iCs/>
                  <w:lang w:val="en-US"/>
                </w:rPr>
                <w:t>xG</w:t>
              </w:r>
              <w:proofErr w:type="spellEnd"/>
              <w:r w:rsidRPr="00B93C71">
                <w:rPr>
                  <w:i/>
                  <w:iCs/>
                  <w:lang w:val="en-US"/>
                </w:rPr>
                <w:t>)?</w:t>
              </w:r>
              <w:r w:rsidRPr="00B93C71">
                <w:rPr>
                  <w:lang w:val="en-US"/>
                </w:rPr>
                <w:t xml:space="preserve"> Sport Performance Analysis. https://www.sportperformanceanalysis.com/article/what-are-expected-goals-xg</w:t>
              </w:r>
            </w:p>
            <w:p w14:paraId="04D0B6DD" w14:textId="77777777" w:rsidR="00B93C71" w:rsidRDefault="00B93C71" w:rsidP="00B93C71">
              <w:pPr>
                <w:pStyle w:val="Bibliografa"/>
              </w:pPr>
              <w:proofErr w:type="spellStart"/>
              <w:r>
                <w:t>Martinez</w:t>
              </w:r>
              <w:proofErr w:type="spellEnd"/>
              <w:r>
                <w:t xml:space="preserve"> Heras, J. (2019, junio 10). </w:t>
              </w:r>
              <w:proofErr w:type="spellStart"/>
              <w:r>
                <w:t>Random</w:t>
              </w:r>
              <w:proofErr w:type="spellEnd"/>
              <w:r>
                <w:t xml:space="preserve"> Forest (Bosque Aleatorio): Combinando árboles. </w:t>
              </w:r>
              <w:r>
                <w:rPr>
                  <w:i/>
                  <w:iCs/>
                </w:rPr>
                <w:t>IArtificial.net</w:t>
              </w:r>
              <w:r>
                <w:t>. https://www.iartificial.net/random-forest-bosque-aleatorio/</w:t>
              </w:r>
            </w:p>
            <w:p w14:paraId="5603F35B" w14:textId="77777777" w:rsidR="00B93C71" w:rsidRPr="00B93C71" w:rsidRDefault="00B93C71" w:rsidP="00B93C71">
              <w:pPr>
                <w:pStyle w:val="Bibliografa"/>
                <w:rPr>
                  <w:lang w:val="en-US"/>
                </w:rPr>
              </w:pPr>
              <w:proofErr w:type="spellStart"/>
              <w:r w:rsidRPr="00B93C71">
                <w:rPr>
                  <w:lang w:val="en-US"/>
                </w:rPr>
                <w:t>Mbaabu</w:t>
              </w:r>
              <w:proofErr w:type="spellEnd"/>
              <w:r w:rsidRPr="00B93C71">
                <w:rPr>
                  <w:lang w:val="en-US"/>
                </w:rPr>
                <w:t xml:space="preserve">, O. (2020, </w:t>
              </w:r>
              <w:proofErr w:type="spellStart"/>
              <w:r w:rsidRPr="00B93C71">
                <w:rPr>
                  <w:lang w:val="en-US"/>
                </w:rPr>
                <w:t>diciembre</w:t>
              </w:r>
              <w:proofErr w:type="spellEnd"/>
              <w:r w:rsidRPr="00B93C71">
                <w:rPr>
                  <w:lang w:val="en-US"/>
                </w:rPr>
                <w:t xml:space="preserve"> 11). </w:t>
              </w:r>
              <w:r w:rsidRPr="00B93C71">
                <w:rPr>
                  <w:i/>
                  <w:iCs/>
                  <w:lang w:val="en-US"/>
                </w:rPr>
                <w:t>Introduction to Random Forest in Machine Learning</w:t>
              </w:r>
              <w:r w:rsidRPr="00B93C71">
                <w:rPr>
                  <w:lang w:val="en-US"/>
                </w:rPr>
                <w:t>. Section. https://www.section.io/engineering-education/introduction-to-random-forest-in-machine-learning/</w:t>
              </w:r>
            </w:p>
            <w:p w14:paraId="709BD74D" w14:textId="77777777" w:rsidR="00B93C71" w:rsidRDefault="00B93C71" w:rsidP="00B93C71">
              <w:pPr>
                <w:pStyle w:val="Bibliografa"/>
              </w:pPr>
              <w:r w:rsidRPr="00B93C71">
                <w:rPr>
                  <w:lang w:val="en-US"/>
                </w:rPr>
                <w:t xml:space="preserve">McKinney, W. (2010). </w:t>
              </w:r>
              <w:r w:rsidRPr="00B93C71">
                <w:rPr>
                  <w:i/>
                  <w:iCs/>
                  <w:lang w:val="en-US"/>
                </w:rPr>
                <w:t>Data Structures for Statistical Computing in Python</w:t>
              </w:r>
              <w:r w:rsidRPr="00B93C71">
                <w:rPr>
                  <w:lang w:val="en-US"/>
                </w:rPr>
                <w:t xml:space="preserve">. </w:t>
              </w:r>
              <w:r>
                <w:t>56-61. https://doi.org/10.25080/Majora-92bf1922-00a</w:t>
              </w:r>
            </w:p>
            <w:p w14:paraId="259F9EBC" w14:textId="77777777" w:rsidR="00B93C71" w:rsidRPr="00B93C71" w:rsidRDefault="00B93C71" w:rsidP="00B93C71">
              <w:pPr>
                <w:pStyle w:val="Bibliografa"/>
                <w:rPr>
                  <w:lang w:val="en-US"/>
                </w:rPr>
              </w:pPr>
              <w:r>
                <w:t xml:space="preserve">Mena Camino, L. (2021). </w:t>
              </w:r>
              <w:r>
                <w:rPr>
                  <w:i/>
                  <w:iCs/>
                </w:rPr>
                <w:t>Buscando el recambio perfecto para Fernando</w:t>
              </w:r>
              <w:r>
                <w:t xml:space="preserve">. </w:t>
              </w:r>
              <w:r w:rsidRPr="00B93C71">
                <w:rPr>
                  <w:lang w:val="en-US"/>
                </w:rPr>
                <w:t>Big Data International Campus. https://www.campusbigdata.com/difusion/Futuro_Recambio_Fernando.pdf</w:t>
              </w:r>
            </w:p>
            <w:p w14:paraId="77994C37" w14:textId="77777777" w:rsidR="00B93C71" w:rsidRPr="00B93C71" w:rsidRDefault="00B93C71" w:rsidP="00B93C71">
              <w:pPr>
                <w:pStyle w:val="Bibliografa"/>
                <w:rPr>
                  <w:lang w:val="en-US"/>
                </w:rPr>
              </w:pPr>
              <w:r w:rsidRPr="00B93C71">
                <w:rPr>
                  <w:lang w:val="en-US"/>
                </w:rPr>
                <w:t xml:space="preserve">Miller, B. (2011). </w:t>
              </w:r>
              <w:r w:rsidRPr="00B93C71">
                <w:rPr>
                  <w:i/>
                  <w:iCs/>
                  <w:lang w:val="en-US"/>
                </w:rPr>
                <w:t>Moneyball</w:t>
              </w:r>
              <w:r w:rsidRPr="00B93C71">
                <w:rPr>
                  <w:lang w:val="en-US"/>
                </w:rPr>
                <w:t xml:space="preserve"> [Drama]. https://www.filmaffinity.com/es/film974637.html</w:t>
              </w:r>
            </w:p>
            <w:p w14:paraId="4F0DC37B" w14:textId="77777777" w:rsidR="00B93C71" w:rsidRDefault="00B93C71" w:rsidP="00B93C71">
              <w:pPr>
                <w:pStyle w:val="Bibliografa"/>
              </w:pPr>
              <w:r w:rsidRPr="00B93C71">
                <w:rPr>
                  <w:lang w:val="en-US"/>
                </w:rPr>
                <w:lastRenderedPageBreak/>
                <w:t xml:space="preserve">ML Glossary. (s. f.). </w:t>
              </w:r>
              <w:r w:rsidRPr="00B93C71">
                <w:rPr>
                  <w:i/>
                  <w:iCs/>
                  <w:lang w:val="en-US"/>
                </w:rPr>
                <w:t>Loss Functions—ML Glossary documentation</w:t>
              </w:r>
              <w:r w:rsidRPr="00B93C71">
                <w:rPr>
                  <w:lang w:val="en-US"/>
                </w:rPr>
                <w:t xml:space="preserve">. </w:t>
              </w:r>
              <w:r>
                <w:t>Recuperado 10 de septiembre de 2021, de https://ml-cheatsheet.readthedocs.io/en/latest/loss_functions.html</w:t>
              </w:r>
            </w:p>
            <w:p w14:paraId="5E1115EE" w14:textId="77777777" w:rsidR="00B93C71" w:rsidRPr="00B93C71" w:rsidRDefault="00B93C71" w:rsidP="00B93C71">
              <w:pPr>
                <w:pStyle w:val="Bibliografa"/>
                <w:rPr>
                  <w:lang w:val="en-US"/>
                </w:rPr>
              </w:pPr>
              <w:proofErr w:type="spellStart"/>
              <w:r w:rsidRPr="00B93C71">
                <w:rPr>
                  <w:lang w:val="en-US"/>
                </w:rPr>
                <w:t>Morde</w:t>
              </w:r>
              <w:proofErr w:type="spellEnd"/>
              <w:r w:rsidRPr="00B93C71">
                <w:rPr>
                  <w:lang w:val="en-US"/>
                </w:rPr>
                <w:t xml:space="preserve">, V. (2019, </w:t>
              </w:r>
              <w:proofErr w:type="spellStart"/>
              <w:r w:rsidRPr="00B93C71">
                <w:rPr>
                  <w:lang w:val="en-US"/>
                </w:rPr>
                <w:t>abril</w:t>
              </w:r>
              <w:proofErr w:type="spellEnd"/>
              <w:r w:rsidRPr="00B93C71">
                <w:rPr>
                  <w:lang w:val="en-US"/>
                </w:rPr>
                <w:t xml:space="preserve"> 8). </w:t>
              </w:r>
              <w:proofErr w:type="spellStart"/>
              <w:r w:rsidRPr="00B93C71">
                <w:rPr>
                  <w:i/>
                  <w:iCs/>
                  <w:lang w:val="en-US"/>
                </w:rPr>
                <w:t>XGBoost</w:t>
              </w:r>
              <w:proofErr w:type="spellEnd"/>
              <w:r w:rsidRPr="00B93C71">
                <w:rPr>
                  <w:i/>
                  <w:iCs/>
                  <w:lang w:val="en-US"/>
                </w:rPr>
                <w:t xml:space="preserve"> Algorithm: Long May She Reign!</w:t>
              </w:r>
              <w:r w:rsidRPr="00B93C71">
                <w:rPr>
                  <w:lang w:val="en-US"/>
                </w:rPr>
                <w:t xml:space="preserve"> Medium. https://towardsdatascience.com/https-medium-com-vishalmorde-xgboost-algorithm-long-she-may-rein-edd9f99be63d</w:t>
              </w:r>
            </w:p>
            <w:p w14:paraId="508339E8" w14:textId="77777777" w:rsidR="00B93C71" w:rsidRPr="00B93C71" w:rsidRDefault="00B93C71" w:rsidP="00B93C71">
              <w:pPr>
                <w:pStyle w:val="Bibliografa"/>
                <w:rPr>
                  <w:lang w:val="en-US"/>
                </w:rPr>
              </w:pPr>
              <w:proofErr w:type="spellStart"/>
              <w:r w:rsidRPr="00B93C71">
                <w:rPr>
                  <w:lang w:val="en-US"/>
                </w:rPr>
                <w:t>Mullenberg</w:t>
              </w:r>
              <w:proofErr w:type="spellEnd"/>
              <w:r w:rsidRPr="00B93C71">
                <w:rPr>
                  <w:lang w:val="en-US"/>
                </w:rPr>
                <w:t xml:space="preserve">, J. (2016, </w:t>
              </w:r>
              <w:proofErr w:type="spellStart"/>
              <w:r w:rsidRPr="00B93C71">
                <w:rPr>
                  <w:lang w:val="en-US"/>
                </w:rPr>
                <w:t>octubre</w:t>
              </w:r>
              <w:proofErr w:type="spellEnd"/>
              <w:r w:rsidRPr="00B93C71">
                <w:rPr>
                  <w:lang w:val="en-US"/>
                </w:rPr>
                <w:t xml:space="preserve"> 14). </w:t>
              </w:r>
              <w:r w:rsidRPr="00B93C71">
                <w:rPr>
                  <w:i/>
                  <w:iCs/>
                  <w:lang w:val="en-US"/>
                </w:rPr>
                <w:t xml:space="preserve">Expected Goals: Wat is het </w:t>
              </w:r>
              <w:proofErr w:type="spellStart"/>
              <w:r w:rsidRPr="00B93C71">
                <w:rPr>
                  <w:i/>
                  <w:iCs/>
                  <w:lang w:val="en-US"/>
                </w:rPr>
                <w:t>en</w:t>
              </w:r>
              <w:proofErr w:type="spellEnd"/>
              <w:r w:rsidRPr="00B93C71">
                <w:rPr>
                  <w:i/>
                  <w:iCs/>
                  <w:lang w:val="en-US"/>
                </w:rPr>
                <w:t xml:space="preserve"> hoe </w:t>
              </w:r>
              <w:proofErr w:type="spellStart"/>
              <w:r w:rsidRPr="00B93C71">
                <w:rPr>
                  <w:i/>
                  <w:iCs/>
                  <w:lang w:val="en-US"/>
                </w:rPr>
                <w:t>berekenen</w:t>
              </w:r>
              <w:proofErr w:type="spellEnd"/>
              <w:r w:rsidRPr="00B93C71">
                <w:rPr>
                  <w:i/>
                  <w:iCs/>
                  <w:lang w:val="en-US"/>
                </w:rPr>
                <w:t xml:space="preserve"> we het? - </w:t>
              </w:r>
              <w:proofErr w:type="spellStart"/>
              <w:r w:rsidRPr="00B93C71">
                <w:rPr>
                  <w:i/>
                  <w:iCs/>
                  <w:lang w:val="en-US"/>
                </w:rPr>
                <w:t>Tussen</w:t>
              </w:r>
              <w:proofErr w:type="spellEnd"/>
              <w:r w:rsidRPr="00B93C71">
                <w:rPr>
                  <w:i/>
                  <w:iCs/>
                  <w:lang w:val="en-US"/>
                </w:rPr>
                <w:t xml:space="preserve"> de </w:t>
              </w:r>
              <w:proofErr w:type="spellStart"/>
              <w:r w:rsidRPr="00B93C71">
                <w:rPr>
                  <w:i/>
                  <w:iCs/>
                  <w:lang w:val="en-US"/>
                </w:rPr>
                <w:t>linies</w:t>
              </w:r>
              <w:proofErr w:type="spellEnd"/>
              <w:r w:rsidRPr="00B93C71">
                <w:rPr>
                  <w:lang w:val="en-US"/>
                </w:rPr>
                <w:t xml:space="preserve"> [</w:t>
              </w:r>
              <w:proofErr w:type="spellStart"/>
              <w:r w:rsidRPr="00B93C71">
                <w:rPr>
                  <w:lang w:val="en-US"/>
                </w:rPr>
                <w:t>TussenDeLinies</w:t>
              </w:r>
              <w:proofErr w:type="spellEnd"/>
              <w:r w:rsidRPr="00B93C71">
                <w:rPr>
                  <w:lang w:val="en-US"/>
                </w:rPr>
                <w:t>]. https://www.tussendelinies.nl/expected-goals-uitgelegd/</w:t>
              </w:r>
            </w:p>
            <w:p w14:paraId="55514914" w14:textId="77777777" w:rsidR="00B93C71" w:rsidRPr="00B93C71" w:rsidRDefault="00B93C71" w:rsidP="00B93C71">
              <w:pPr>
                <w:pStyle w:val="Bibliografa"/>
                <w:rPr>
                  <w:lang w:val="en-US"/>
                </w:rPr>
              </w:pPr>
              <w:proofErr w:type="spellStart"/>
              <w:r w:rsidRPr="00B93C71">
                <w:rPr>
                  <w:lang w:val="en-US"/>
                </w:rPr>
                <w:t>Narkhede</w:t>
              </w:r>
              <w:proofErr w:type="spellEnd"/>
              <w:r w:rsidRPr="00B93C71">
                <w:rPr>
                  <w:lang w:val="en-US"/>
                </w:rPr>
                <w:t xml:space="preserve">, S. (2018, </w:t>
              </w:r>
              <w:proofErr w:type="spellStart"/>
              <w:r w:rsidRPr="00B93C71">
                <w:rPr>
                  <w:lang w:val="en-US"/>
                </w:rPr>
                <w:t>junio</w:t>
              </w:r>
              <w:proofErr w:type="spellEnd"/>
              <w:r w:rsidRPr="00B93C71">
                <w:rPr>
                  <w:lang w:val="en-US"/>
                </w:rPr>
                <w:t xml:space="preserve"> 26). </w:t>
              </w:r>
              <w:r w:rsidRPr="00B93C71">
                <w:rPr>
                  <w:i/>
                  <w:iCs/>
                  <w:lang w:val="en-US"/>
                </w:rPr>
                <w:t>Understanding AUC - ROC Curve</w:t>
              </w:r>
              <w:r w:rsidRPr="00B93C71">
                <w:rPr>
                  <w:lang w:val="en-US"/>
                </w:rPr>
                <w:t>. Medium. https://towardsdatascience.com/understanding-auc-roc-curve-68b2303cc9c5</w:t>
              </w:r>
            </w:p>
            <w:p w14:paraId="2A6D6F44" w14:textId="77777777" w:rsidR="00B93C71" w:rsidRPr="00B93C71" w:rsidRDefault="00B93C71" w:rsidP="00B93C71">
              <w:pPr>
                <w:pStyle w:val="Bibliografa"/>
                <w:rPr>
                  <w:lang w:val="en-US"/>
                </w:rPr>
              </w:pPr>
              <w:proofErr w:type="spellStart"/>
              <w:r w:rsidRPr="00B93C71">
                <w:rPr>
                  <w:lang w:val="en-US"/>
                </w:rPr>
                <w:t>Noordman</w:t>
              </w:r>
              <w:proofErr w:type="spellEnd"/>
              <w:r w:rsidRPr="00B93C71">
                <w:rPr>
                  <w:lang w:val="en-US"/>
                </w:rPr>
                <w:t xml:space="preserve">, R. (2019). </w:t>
              </w:r>
              <w:r w:rsidRPr="00B93C71">
                <w:rPr>
                  <w:i/>
                  <w:iCs/>
                  <w:lang w:val="en-US"/>
                </w:rPr>
                <w:t>Improving the estimation of outcome probabilities of football matches using in-game information</w:t>
              </w:r>
              <w:r w:rsidRPr="00B93C71">
                <w:rPr>
                  <w:lang w:val="en-US"/>
                </w:rPr>
                <w:t xml:space="preserve"> [Amsterdam School of Economics]. https://www.scisports.com/wp-content/uploads/2019/10/Noordman-Rogier-12366315-MSc-ETRICS.pdf. https://www.scisports.com/wp-content/uploads/2019/10/Noordman-Rogier-12366315-MSc-ETRICS.pdf</w:t>
              </w:r>
            </w:p>
            <w:p w14:paraId="435245DD" w14:textId="77777777" w:rsidR="00B93C71" w:rsidRPr="00B93C71" w:rsidRDefault="00B93C71" w:rsidP="00B93C71">
              <w:pPr>
                <w:pStyle w:val="Bibliografa"/>
                <w:rPr>
                  <w:lang w:val="en-US"/>
                </w:rPr>
              </w:pPr>
              <w:r w:rsidRPr="00B93C71">
                <w:rPr>
                  <w:lang w:val="en-US"/>
                </w:rPr>
                <w:t xml:space="preserve">Oliphant, T. (2006). </w:t>
              </w:r>
              <w:r w:rsidRPr="00B93C71">
                <w:rPr>
                  <w:i/>
                  <w:iCs/>
                  <w:lang w:val="en-US"/>
                </w:rPr>
                <w:t>Guide to NumPy</w:t>
              </w:r>
              <w:r w:rsidRPr="00B93C71">
                <w:rPr>
                  <w:lang w:val="en-US"/>
                </w:rPr>
                <w:t xml:space="preserve">. </w:t>
              </w:r>
              <w:proofErr w:type="spellStart"/>
              <w:r w:rsidRPr="00B93C71">
                <w:rPr>
                  <w:lang w:val="en-US"/>
                </w:rPr>
                <w:t>Trelgol</w:t>
              </w:r>
              <w:proofErr w:type="spellEnd"/>
              <w:r w:rsidRPr="00B93C71">
                <w:rPr>
                  <w:lang w:val="en-US"/>
                </w:rPr>
                <w:t xml:space="preserve"> Publishing </w:t>
              </w:r>
              <w:proofErr w:type="gramStart"/>
              <w:r w:rsidRPr="00B93C71">
                <w:rPr>
                  <w:lang w:val="en-US"/>
                </w:rPr>
                <w:t>USA,.</w:t>
              </w:r>
              <w:proofErr w:type="gramEnd"/>
              <w:r w:rsidRPr="00B93C71">
                <w:rPr>
                  <w:lang w:val="en-US"/>
                </w:rPr>
                <w:t xml:space="preserve"> https://web.mit.edu/dvp/Public/numpybook.pdf</w:t>
              </w:r>
            </w:p>
            <w:p w14:paraId="464F1809" w14:textId="77777777" w:rsidR="00B93C71" w:rsidRPr="00B93C71" w:rsidRDefault="00B93C71" w:rsidP="00B93C71">
              <w:pPr>
                <w:pStyle w:val="Bibliografa"/>
                <w:rPr>
                  <w:lang w:val="en-US"/>
                </w:rPr>
              </w:pPr>
              <w:proofErr w:type="spellStart"/>
              <w:r w:rsidRPr="00B93C71">
                <w:rPr>
                  <w:lang w:val="en-US"/>
                </w:rPr>
                <w:t>Pappalardo</w:t>
              </w:r>
              <w:proofErr w:type="spellEnd"/>
              <w:r w:rsidRPr="00B93C71">
                <w:rPr>
                  <w:lang w:val="en-US"/>
                </w:rPr>
                <w:t xml:space="preserve">, L., </w:t>
              </w:r>
              <w:proofErr w:type="spellStart"/>
              <w:r w:rsidRPr="00B93C71">
                <w:rPr>
                  <w:lang w:val="en-US"/>
                </w:rPr>
                <w:t>Cintia</w:t>
              </w:r>
              <w:proofErr w:type="spellEnd"/>
              <w:r w:rsidRPr="00B93C71">
                <w:rPr>
                  <w:lang w:val="en-US"/>
                </w:rPr>
                <w:t xml:space="preserve">, P., Rossi, A., </w:t>
              </w:r>
              <w:proofErr w:type="spellStart"/>
              <w:r w:rsidRPr="00B93C71">
                <w:rPr>
                  <w:lang w:val="en-US"/>
                </w:rPr>
                <w:t>Massucco</w:t>
              </w:r>
              <w:proofErr w:type="spellEnd"/>
              <w:r w:rsidRPr="00B93C71">
                <w:rPr>
                  <w:lang w:val="en-US"/>
                </w:rPr>
                <w:t xml:space="preserve">, E., </w:t>
              </w:r>
              <w:proofErr w:type="spellStart"/>
              <w:r w:rsidRPr="00B93C71">
                <w:rPr>
                  <w:lang w:val="en-US"/>
                </w:rPr>
                <w:t>Ferragina</w:t>
              </w:r>
              <w:proofErr w:type="spellEnd"/>
              <w:r w:rsidRPr="00B93C71">
                <w:rPr>
                  <w:lang w:val="en-US"/>
                </w:rPr>
                <w:t xml:space="preserve">, P., </w:t>
              </w:r>
              <w:proofErr w:type="spellStart"/>
              <w:r w:rsidRPr="00B93C71">
                <w:rPr>
                  <w:lang w:val="en-US"/>
                </w:rPr>
                <w:t>Pedreschi</w:t>
              </w:r>
              <w:proofErr w:type="spellEnd"/>
              <w:r w:rsidRPr="00B93C71">
                <w:rPr>
                  <w:lang w:val="en-US"/>
                </w:rPr>
                <w:t xml:space="preserve">, D., &amp; Giannotti, F. (2019). A public data set of </w:t>
              </w:r>
              <w:proofErr w:type="spellStart"/>
              <w:r w:rsidRPr="00B93C71">
                <w:rPr>
                  <w:lang w:val="en-US"/>
                </w:rPr>
                <w:t>spatio</w:t>
              </w:r>
              <w:proofErr w:type="spellEnd"/>
              <w:r w:rsidRPr="00B93C71">
                <w:rPr>
                  <w:lang w:val="en-US"/>
                </w:rPr>
                <w:t xml:space="preserve">-temporal match events in soccer competitions. </w:t>
              </w:r>
              <w:r w:rsidRPr="00B93C71">
                <w:rPr>
                  <w:i/>
                  <w:iCs/>
                  <w:lang w:val="en-US"/>
                </w:rPr>
                <w:t>Scientific Data</w:t>
              </w:r>
              <w:r w:rsidRPr="00B93C71">
                <w:rPr>
                  <w:lang w:val="en-US"/>
                </w:rPr>
                <w:t xml:space="preserve">, </w:t>
              </w:r>
              <w:r w:rsidRPr="00B93C71">
                <w:rPr>
                  <w:i/>
                  <w:iCs/>
                  <w:lang w:val="en-US"/>
                </w:rPr>
                <w:t>6</w:t>
              </w:r>
              <w:r w:rsidRPr="00B93C71">
                <w:rPr>
                  <w:lang w:val="en-US"/>
                </w:rPr>
                <w:t>(1), 236. https://doi.org/10.1038/s41597-019-0247-7</w:t>
              </w:r>
            </w:p>
            <w:p w14:paraId="6359E88F" w14:textId="77777777" w:rsidR="00B93C71" w:rsidRPr="00B93C71" w:rsidRDefault="00B93C71" w:rsidP="00B93C71">
              <w:pPr>
                <w:pStyle w:val="Bibliografa"/>
                <w:rPr>
                  <w:lang w:val="en-US"/>
                </w:rPr>
              </w:pPr>
              <w:proofErr w:type="spellStart"/>
              <w:r w:rsidRPr="00B93C71">
                <w:rPr>
                  <w:lang w:val="en-US"/>
                </w:rPr>
                <w:t>Pappalardo</w:t>
              </w:r>
              <w:proofErr w:type="spellEnd"/>
              <w:r w:rsidRPr="00B93C71">
                <w:rPr>
                  <w:lang w:val="en-US"/>
                </w:rPr>
                <w:t xml:space="preserve">, L., &amp; </w:t>
              </w:r>
              <w:proofErr w:type="spellStart"/>
              <w:r w:rsidRPr="00B93C71">
                <w:rPr>
                  <w:lang w:val="en-US"/>
                </w:rPr>
                <w:t>Massuco</w:t>
              </w:r>
              <w:proofErr w:type="spellEnd"/>
              <w:r w:rsidRPr="00B93C71">
                <w:rPr>
                  <w:lang w:val="en-US"/>
                </w:rPr>
                <w:t xml:space="preserve">, E. (2019). </w:t>
              </w:r>
              <w:r w:rsidRPr="00B93C71">
                <w:rPr>
                  <w:i/>
                  <w:iCs/>
                  <w:lang w:val="en-US"/>
                </w:rPr>
                <w:t>Soccer match event dataset</w:t>
              </w:r>
              <w:r w:rsidRPr="00B93C71">
                <w:rPr>
                  <w:lang w:val="en-US"/>
                </w:rPr>
                <w:t>. https://doi.org/10.6084/m9.figshare.c.4415000</w:t>
              </w:r>
            </w:p>
            <w:p w14:paraId="0B3BA73F" w14:textId="77777777" w:rsidR="00B93C71" w:rsidRPr="00B93C71" w:rsidRDefault="00B93C71" w:rsidP="00B93C71">
              <w:pPr>
                <w:pStyle w:val="Bibliografa"/>
                <w:rPr>
                  <w:lang w:val="en-US"/>
                </w:rPr>
              </w:pPr>
              <w:proofErr w:type="spellStart"/>
              <w:r w:rsidRPr="00B93C71">
                <w:rPr>
                  <w:lang w:val="en-US"/>
                </w:rPr>
                <w:t>Pedregosa</w:t>
              </w:r>
              <w:proofErr w:type="spellEnd"/>
              <w:r w:rsidRPr="00B93C71">
                <w:rPr>
                  <w:lang w:val="en-US"/>
                </w:rPr>
                <w:t xml:space="preserve">, F., </w:t>
              </w:r>
              <w:proofErr w:type="spellStart"/>
              <w:r w:rsidRPr="00B93C71">
                <w:rPr>
                  <w:lang w:val="en-US"/>
                </w:rPr>
                <w:t>Varoquaux</w:t>
              </w:r>
              <w:proofErr w:type="spellEnd"/>
              <w:r w:rsidRPr="00B93C71">
                <w:rPr>
                  <w:lang w:val="en-US"/>
                </w:rPr>
                <w:t xml:space="preserve">, G., </w:t>
              </w:r>
              <w:proofErr w:type="spellStart"/>
              <w:r w:rsidRPr="00B93C71">
                <w:rPr>
                  <w:lang w:val="en-US"/>
                </w:rPr>
                <w:t>Gramfort</w:t>
              </w:r>
              <w:proofErr w:type="spellEnd"/>
              <w:r w:rsidRPr="00B93C71">
                <w:rPr>
                  <w:lang w:val="en-US"/>
                </w:rPr>
                <w:t xml:space="preserve">, A., Michel, V., </w:t>
              </w:r>
              <w:proofErr w:type="spellStart"/>
              <w:r w:rsidRPr="00B93C71">
                <w:rPr>
                  <w:lang w:val="en-US"/>
                </w:rPr>
                <w:t>Thirion</w:t>
              </w:r>
              <w:proofErr w:type="spellEnd"/>
              <w:r w:rsidRPr="00B93C71">
                <w:rPr>
                  <w:lang w:val="en-US"/>
                </w:rPr>
                <w:t xml:space="preserve">, B., Grisel, O., Blondel, M., </w:t>
              </w:r>
              <w:proofErr w:type="spellStart"/>
              <w:r w:rsidRPr="00B93C71">
                <w:rPr>
                  <w:lang w:val="en-US"/>
                </w:rPr>
                <w:t>Prettenhofer</w:t>
              </w:r>
              <w:proofErr w:type="spellEnd"/>
              <w:r w:rsidRPr="00B93C71">
                <w:rPr>
                  <w:lang w:val="en-US"/>
                </w:rPr>
                <w:t xml:space="preserve">, P., Weiss, R., </w:t>
              </w:r>
              <w:proofErr w:type="spellStart"/>
              <w:r w:rsidRPr="00B93C71">
                <w:rPr>
                  <w:lang w:val="en-US"/>
                </w:rPr>
                <w:t>Dubourg</w:t>
              </w:r>
              <w:proofErr w:type="spellEnd"/>
              <w:r w:rsidRPr="00B93C71">
                <w:rPr>
                  <w:lang w:val="en-US"/>
                </w:rPr>
                <w:t xml:space="preserve">, V., </w:t>
              </w:r>
              <w:proofErr w:type="spellStart"/>
              <w:r w:rsidRPr="00B93C71">
                <w:rPr>
                  <w:lang w:val="en-US"/>
                </w:rPr>
                <w:t>Vanderplas</w:t>
              </w:r>
              <w:proofErr w:type="spellEnd"/>
              <w:r w:rsidRPr="00B93C71">
                <w:rPr>
                  <w:lang w:val="en-US"/>
                </w:rPr>
                <w:t xml:space="preserve">, J., </w:t>
              </w:r>
              <w:proofErr w:type="spellStart"/>
              <w:r w:rsidRPr="00B93C71">
                <w:rPr>
                  <w:lang w:val="en-US"/>
                </w:rPr>
                <w:t>Passos</w:t>
              </w:r>
              <w:proofErr w:type="spellEnd"/>
              <w:r w:rsidRPr="00B93C71">
                <w:rPr>
                  <w:lang w:val="en-US"/>
                </w:rPr>
                <w:t xml:space="preserve">, A., &amp; </w:t>
              </w:r>
              <w:proofErr w:type="spellStart"/>
              <w:r w:rsidRPr="00B93C71">
                <w:rPr>
                  <w:lang w:val="en-US"/>
                </w:rPr>
                <w:t>Cournapeau</w:t>
              </w:r>
              <w:proofErr w:type="spellEnd"/>
              <w:r w:rsidRPr="00B93C71">
                <w:rPr>
                  <w:lang w:val="en-US"/>
                </w:rPr>
                <w:t xml:space="preserve">, D. (2011). Scikit-learn: Machine Learning in Python. </w:t>
              </w:r>
              <w:r w:rsidRPr="00B93C71">
                <w:rPr>
                  <w:i/>
                  <w:iCs/>
                  <w:lang w:val="en-US"/>
                </w:rPr>
                <w:t>Journal of Machine Learning Research</w:t>
              </w:r>
              <w:r w:rsidRPr="00B93C71">
                <w:rPr>
                  <w:lang w:val="en-US"/>
                </w:rPr>
                <w:t xml:space="preserve">, </w:t>
              </w:r>
              <w:r w:rsidRPr="00B93C71">
                <w:rPr>
                  <w:i/>
                  <w:iCs/>
                  <w:lang w:val="en-US"/>
                </w:rPr>
                <w:t>12</w:t>
              </w:r>
              <w:r w:rsidRPr="00B93C71">
                <w:rPr>
                  <w:lang w:val="en-US"/>
                </w:rPr>
                <w:t>, 2825-2830.</w:t>
              </w:r>
            </w:p>
            <w:p w14:paraId="0A8BC194" w14:textId="77777777" w:rsidR="00B93C71" w:rsidRDefault="00B93C71" w:rsidP="00B93C71">
              <w:pPr>
                <w:pStyle w:val="Bibliografa"/>
              </w:pPr>
              <w:r>
                <w:lastRenderedPageBreak/>
                <w:t xml:space="preserve">Pérez, D. (2017, junio 12). Big Data en el fútbol [Deportiva]. </w:t>
              </w:r>
              <w:r>
                <w:rPr>
                  <w:i/>
                  <w:iCs/>
                </w:rPr>
                <w:t>Objetivo Analista</w:t>
              </w:r>
              <w:r>
                <w:t>. https://objetivoanalista.com/big-data-futbol/</w:t>
              </w:r>
            </w:p>
            <w:p w14:paraId="2E8E0C41" w14:textId="77777777" w:rsidR="00B93C71" w:rsidRPr="00B93C71" w:rsidRDefault="00B93C71" w:rsidP="00B93C71">
              <w:pPr>
                <w:pStyle w:val="Bibliografa"/>
                <w:rPr>
                  <w:lang w:val="en-US"/>
                </w:rPr>
              </w:pPr>
              <w:r w:rsidRPr="00B93C71">
                <w:rPr>
                  <w:lang w:val="en-US"/>
                </w:rPr>
                <w:t xml:space="preserve">Pollard, R., &amp; </w:t>
              </w:r>
              <w:proofErr w:type="spellStart"/>
              <w:r w:rsidRPr="00B93C71">
                <w:rPr>
                  <w:lang w:val="en-US"/>
                </w:rPr>
                <w:t>Reep</w:t>
              </w:r>
              <w:proofErr w:type="spellEnd"/>
              <w:r w:rsidRPr="00B93C71">
                <w:rPr>
                  <w:lang w:val="en-US"/>
                </w:rPr>
                <w:t xml:space="preserve">, C. (1997). Measuring the Effectiveness of Playing Strategies at Soccer. </w:t>
              </w:r>
              <w:r w:rsidRPr="00B93C71">
                <w:rPr>
                  <w:i/>
                  <w:iCs/>
                  <w:lang w:val="en-US"/>
                </w:rPr>
                <w:t>Journal of the Royal Statistical Society. Series D (The Statistician)</w:t>
              </w:r>
              <w:r w:rsidRPr="00B93C71">
                <w:rPr>
                  <w:lang w:val="en-US"/>
                </w:rPr>
                <w:t xml:space="preserve">, </w:t>
              </w:r>
              <w:r w:rsidRPr="00B93C71">
                <w:rPr>
                  <w:i/>
                  <w:iCs/>
                  <w:lang w:val="en-US"/>
                </w:rPr>
                <w:t>46</w:t>
              </w:r>
              <w:r w:rsidRPr="00B93C71">
                <w:rPr>
                  <w:lang w:val="en-US"/>
                </w:rPr>
                <w:t>(4), 541-550.</w:t>
              </w:r>
            </w:p>
            <w:p w14:paraId="1A78EA04" w14:textId="77777777" w:rsidR="00B93C71" w:rsidRPr="00B93C71" w:rsidRDefault="00B93C71" w:rsidP="00B93C71">
              <w:pPr>
                <w:pStyle w:val="Bibliografa"/>
                <w:rPr>
                  <w:lang w:val="en-US"/>
                </w:rPr>
              </w:pPr>
              <w:r w:rsidRPr="00B93C71">
                <w:rPr>
                  <w:lang w:val="en-US"/>
                </w:rPr>
                <w:t xml:space="preserve">Puopolo, A. (2020). </w:t>
              </w:r>
              <w:proofErr w:type="spellStart"/>
              <w:r w:rsidRPr="00B93C71">
                <w:rPr>
                  <w:i/>
                  <w:iCs/>
                  <w:lang w:val="en-US"/>
                </w:rPr>
                <w:t>Andrewsimplebet</w:t>
              </w:r>
              <w:proofErr w:type="spellEnd"/>
              <w:r w:rsidRPr="00B93C71">
                <w:rPr>
                  <w:i/>
                  <w:iCs/>
                  <w:lang w:val="en-US"/>
                </w:rPr>
                <w:t>/</w:t>
              </w:r>
              <w:proofErr w:type="spellStart"/>
              <w:r w:rsidRPr="00B93C71">
                <w:rPr>
                  <w:i/>
                  <w:iCs/>
                  <w:lang w:val="en-US"/>
                </w:rPr>
                <w:t>expected_goals_deep_dive</w:t>
              </w:r>
              <w:proofErr w:type="spellEnd"/>
              <w:r w:rsidRPr="00B93C71">
                <w:rPr>
                  <w:lang w:val="en-US"/>
                </w:rPr>
                <w:t xml:space="preserve"> [</w:t>
              </w:r>
              <w:proofErr w:type="spellStart"/>
              <w:r w:rsidRPr="00B93C71">
                <w:rPr>
                  <w:lang w:val="en-US"/>
                </w:rPr>
                <w:t>Jupyter</w:t>
              </w:r>
              <w:proofErr w:type="spellEnd"/>
              <w:r w:rsidRPr="00B93C71">
                <w:rPr>
                  <w:lang w:val="en-US"/>
                </w:rPr>
                <w:t xml:space="preserve"> Notebook]. https://github.com/andrewsimplebet/expected_goals_deep_dive (Original work published 2020)</w:t>
              </w:r>
            </w:p>
            <w:p w14:paraId="2BB64B1C" w14:textId="77777777" w:rsidR="00B93C71" w:rsidRPr="00B93C71" w:rsidRDefault="00B93C71" w:rsidP="00B93C71">
              <w:pPr>
                <w:pStyle w:val="Bibliografa"/>
                <w:rPr>
                  <w:lang w:val="en-US"/>
                </w:rPr>
              </w:pPr>
              <w:proofErr w:type="spellStart"/>
              <w:r w:rsidRPr="00B93C71">
                <w:rPr>
                  <w:lang w:val="en-US"/>
                </w:rPr>
                <w:t>Reback</w:t>
              </w:r>
              <w:proofErr w:type="spellEnd"/>
              <w:r w:rsidRPr="00B93C71">
                <w:rPr>
                  <w:lang w:val="en-US"/>
                </w:rPr>
                <w:t xml:space="preserve">, J., McKinney, W., </w:t>
              </w:r>
              <w:proofErr w:type="spellStart"/>
              <w:r w:rsidRPr="00B93C71">
                <w:rPr>
                  <w:lang w:val="en-US"/>
                </w:rPr>
                <w:t>jbrockmendel</w:t>
              </w:r>
              <w:proofErr w:type="spellEnd"/>
              <w:r w:rsidRPr="00B93C71">
                <w:rPr>
                  <w:lang w:val="en-US"/>
                </w:rPr>
                <w:t xml:space="preserve">, </w:t>
              </w:r>
              <w:proofErr w:type="spellStart"/>
              <w:r w:rsidRPr="00B93C71">
                <w:rPr>
                  <w:lang w:val="en-US"/>
                </w:rPr>
                <w:t>Bossche</w:t>
              </w:r>
              <w:proofErr w:type="spellEnd"/>
              <w:r w:rsidRPr="00B93C71">
                <w:rPr>
                  <w:lang w:val="en-US"/>
                </w:rPr>
                <w:t xml:space="preserve">, J. V. den, </w:t>
              </w:r>
              <w:proofErr w:type="spellStart"/>
              <w:r w:rsidRPr="00B93C71">
                <w:rPr>
                  <w:lang w:val="en-US"/>
                </w:rPr>
                <w:t>Augspurger</w:t>
              </w:r>
              <w:proofErr w:type="spellEnd"/>
              <w:r w:rsidRPr="00B93C71">
                <w:rPr>
                  <w:lang w:val="en-US"/>
                </w:rPr>
                <w:t xml:space="preserve">, T., Cloud, P., </w:t>
              </w:r>
              <w:proofErr w:type="spellStart"/>
              <w:r w:rsidRPr="00B93C71">
                <w:rPr>
                  <w:lang w:val="en-US"/>
                </w:rPr>
                <w:t>gfyoung</w:t>
              </w:r>
              <w:proofErr w:type="spellEnd"/>
              <w:r w:rsidRPr="00B93C71">
                <w:rPr>
                  <w:lang w:val="en-US"/>
                </w:rPr>
                <w:t xml:space="preserve">, </w:t>
              </w:r>
              <w:proofErr w:type="spellStart"/>
              <w:r w:rsidRPr="00B93C71">
                <w:rPr>
                  <w:lang w:val="en-US"/>
                </w:rPr>
                <w:t>Sinhrks</w:t>
              </w:r>
              <w:proofErr w:type="spellEnd"/>
              <w:r w:rsidRPr="00B93C71">
                <w:rPr>
                  <w:lang w:val="en-US"/>
                </w:rPr>
                <w:t xml:space="preserve">, Klein, A., </w:t>
              </w:r>
              <w:proofErr w:type="spellStart"/>
              <w:r w:rsidRPr="00B93C71">
                <w:rPr>
                  <w:lang w:val="en-US"/>
                </w:rPr>
                <w:t>Roeschke</w:t>
              </w:r>
              <w:proofErr w:type="spellEnd"/>
              <w:r w:rsidRPr="00B93C71">
                <w:rPr>
                  <w:lang w:val="en-US"/>
                </w:rPr>
                <w:t xml:space="preserve">, M., Hawkins, S., </w:t>
              </w:r>
              <w:proofErr w:type="spellStart"/>
              <w:r w:rsidRPr="00B93C71">
                <w:rPr>
                  <w:lang w:val="en-US"/>
                </w:rPr>
                <w:t>Tratner</w:t>
              </w:r>
              <w:proofErr w:type="spellEnd"/>
              <w:r w:rsidRPr="00B93C71">
                <w:rPr>
                  <w:lang w:val="en-US"/>
                </w:rPr>
                <w:t xml:space="preserve">, J., She, C., </w:t>
              </w:r>
              <w:proofErr w:type="spellStart"/>
              <w:r w:rsidRPr="00B93C71">
                <w:rPr>
                  <w:lang w:val="en-US"/>
                </w:rPr>
                <w:t>Ayd</w:t>
              </w:r>
              <w:proofErr w:type="spellEnd"/>
              <w:r w:rsidRPr="00B93C71">
                <w:rPr>
                  <w:lang w:val="en-US"/>
                </w:rPr>
                <w:t xml:space="preserve">, W., Petersen, T., Garcia, M., Schendel, J., Hayden, A., </w:t>
              </w:r>
              <w:proofErr w:type="spellStart"/>
              <w:r w:rsidRPr="00B93C71">
                <w:rPr>
                  <w:lang w:val="en-US"/>
                </w:rPr>
                <w:t>MomIsBestFriend</w:t>
              </w:r>
              <w:proofErr w:type="spellEnd"/>
              <w:r w:rsidRPr="00B93C71">
                <w:rPr>
                  <w:lang w:val="en-US"/>
                </w:rPr>
                <w:t xml:space="preserve">, … </w:t>
              </w:r>
              <w:proofErr w:type="spellStart"/>
              <w:r w:rsidRPr="00B93C71">
                <w:rPr>
                  <w:lang w:val="en-US"/>
                </w:rPr>
                <w:t>Mehyar</w:t>
              </w:r>
              <w:proofErr w:type="spellEnd"/>
              <w:r w:rsidRPr="00B93C71">
                <w:rPr>
                  <w:lang w:val="en-US"/>
                </w:rPr>
                <w:t xml:space="preserve">, M. (2020). </w:t>
              </w:r>
              <w:r w:rsidRPr="00B93C71">
                <w:rPr>
                  <w:i/>
                  <w:iCs/>
                  <w:lang w:val="en-US"/>
                </w:rPr>
                <w:t>pandas-dev/pandas: Pandas</w:t>
              </w:r>
              <w:r w:rsidRPr="00B93C71">
                <w:rPr>
                  <w:lang w:val="en-US"/>
                </w:rPr>
                <w:t xml:space="preserve"> (1.0.3) [Computer software]. </w:t>
              </w:r>
              <w:proofErr w:type="spellStart"/>
              <w:r w:rsidRPr="00B93C71">
                <w:rPr>
                  <w:lang w:val="en-US"/>
                </w:rPr>
                <w:t>Zenodo</w:t>
              </w:r>
              <w:proofErr w:type="spellEnd"/>
              <w:r w:rsidRPr="00B93C71">
                <w:rPr>
                  <w:lang w:val="en-US"/>
                </w:rPr>
                <w:t>. https://doi.org/10.5281/zenodo.3715232</w:t>
              </w:r>
            </w:p>
            <w:p w14:paraId="0B6C38BB" w14:textId="77777777" w:rsidR="00B93C71" w:rsidRPr="00B93C71" w:rsidRDefault="00B93C71" w:rsidP="00B93C71">
              <w:pPr>
                <w:pStyle w:val="Bibliografa"/>
                <w:rPr>
                  <w:lang w:val="en-US"/>
                </w:rPr>
              </w:pPr>
              <w:proofErr w:type="spellStart"/>
              <w:r w:rsidRPr="00B93C71">
                <w:rPr>
                  <w:lang w:val="en-US"/>
                </w:rPr>
                <w:t>Reep</w:t>
              </w:r>
              <w:proofErr w:type="spellEnd"/>
              <w:r w:rsidRPr="00B93C71">
                <w:rPr>
                  <w:lang w:val="en-US"/>
                </w:rPr>
                <w:t xml:space="preserve">, C., Pollard, R., &amp; Benjamin, B. (1971). Skill and Chance in Ball Games. </w:t>
              </w:r>
              <w:r w:rsidRPr="00B93C71">
                <w:rPr>
                  <w:i/>
                  <w:iCs/>
                  <w:lang w:val="en-US"/>
                </w:rPr>
                <w:t>Journal of the Royal Statistical Society. Series A (General)</w:t>
              </w:r>
              <w:r w:rsidRPr="00B93C71">
                <w:rPr>
                  <w:lang w:val="en-US"/>
                </w:rPr>
                <w:t xml:space="preserve">, </w:t>
              </w:r>
              <w:r w:rsidRPr="00B93C71">
                <w:rPr>
                  <w:i/>
                  <w:iCs/>
                  <w:lang w:val="en-US"/>
                </w:rPr>
                <w:t>134</w:t>
              </w:r>
              <w:r w:rsidRPr="00B93C71">
                <w:rPr>
                  <w:lang w:val="en-US"/>
                </w:rPr>
                <w:t>(4), 623-629. https://doi.org/10.2307/2343657</w:t>
              </w:r>
            </w:p>
            <w:p w14:paraId="51C92351" w14:textId="77777777" w:rsidR="00B93C71" w:rsidRPr="00B93C71" w:rsidRDefault="00B93C71" w:rsidP="00B93C71">
              <w:pPr>
                <w:pStyle w:val="Bibliografa"/>
                <w:rPr>
                  <w:lang w:val="en-US"/>
                </w:rPr>
              </w:pPr>
              <w:proofErr w:type="spellStart"/>
              <w:r w:rsidRPr="00B93C71">
                <w:rPr>
                  <w:lang w:val="en-US"/>
                </w:rPr>
                <w:t>Rowlinson</w:t>
              </w:r>
              <w:proofErr w:type="spellEnd"/>
              <w:r w:rsidRPr="00B93C71">
                <w:rPr>
                  <w:lang w:val="en-US"/>
                </w:rPr>
                <w:t xml:space="preserve">, A. (2020a). </w:t>
              </w:r>
              <w:r w:rsidRPr="00B93C71">
                <w:rPr>
                  <w:i/>
                  <w:iCs/>
                  <w:lang w:val="en-US"/>
                </w:rPr>
                <w:t>Expected-goals-thesis</w:t>
              </w:r>
              <w:r w:rsidRPr="00B93C71">
                <w:rPr>
                  <w:lang w:val="en-US"/>
                </w:rPr>
                <w:t xml:space="preserve"> [</w:t>
              </w:r>
              <w:proofErr w:type="spellStart"/>
              <w:r w:rsidRPr="00B93C71">
                <w:rPr>
                  <w:lang w:val="en-US"/>
                </w:rPr>
                <w:t>Jupyter</w:t>
              </w:r>
              <w:proofErr w:type="spellEnd"/>
              <w:r w:rsidRPr="00B93C71">
                <w:rPr>
                  <w:lang w:val="en-US"/>
                </w:rPr>
                <w:t xml:space="preserve"> Notebook]. https://github.com/andrewRowlinson/expected-goals-thesis</w:t>
              </w:r>
            </w:p>
            <w:p w14:paraId="2C5CBBE9" w14:textId="77777777" w:rsidR="00B93C71" w:rsidRPr="00B93C71" w:rsidRDefault="00B93C71" w:rsidP="00B93C71">
              <w:pPr>
                <w:pStyle w:val="Bibliografa"/>
                <w:rPr>
                  <w:lang w:val="en-US"/>
                </w:rPr>
              </w:pPr>
              <w:proofErr w:type="spellStart"/>
              <w:r w:rsidRPr="00B93C71">
                <w:rPr>
                  <w:lang w:val="en-US"/>
                </w:rPr>
                <w:t>Rowlinson</w:t>
              </w:r>
              <w:proofErr w:type="spellEnd"/>
              <w:r w:rsidRPr="00B93C71">
                <w:rPr>
                  <w:lang w:val="en-US"/>
                </w:rPr>
                <w:t xml:space="preserve">, A. (2020b). </w:t>
              </w:r>
              <w:r w:rsidRPr="00B93C71">
                <w:rPr>
                  <w:i/>
                  <w:iCs/>
                  <w:lang w:val="en-US"/>
                </w:rPr>
                <w:t>Football Shot Quality: Visualizing the Quality of Soccer/ Football Shots</w:t>
              </w:r>
              <w:r w:rsidRPr="00B93C71">
                <w:rPr>
                  <w:lang w:val="en-US"/>
                </w:rPr>
                <w:t xml:space="preserve"> [Aalto University]. https://aaltodoc.aalto.fi/bitstream/handle/123456789/45953/master_Rowlinson_Andrew_2020.pdf</w:t>
              </w:r>
            </w:p>
            <w:p w14:paraId="7CA1992E" w14:textId="77777777" w:rsidR="00B93C71" w:rsidRDefault="00B93C71" w:rsidP="00B93C71">
              <w:pPr>
                <w:pStyle w:val="Bibliografa"/>
              </w:pPr>
              <w:r w:rsidRPr="00B93C71">
                <w:rPr>
                  <w:lang w:val="en-US"/>
                </w:rPr>
                <w:t xml:space="preserve">Scikit-Learn. (s. f.-a). </w:t>
              </w:r>
              <w:r w:rsidRPr="00B93C71">
                <w:rPr>
                  <w:i/>
                  <w:iCs/>
                  <w:lang w:val="en-US"/>
                </w:rPr>
                <w:t>1.11. Ensemble methods—Scikit-learn 0.24.2 documentation</w:t>
              </w:r>
              <w:r w:rsidRPr="00B93C71">
                <w:rPr>
                  <w:lang w:val="en-US"/>
                </w:rPr>
                <w:t xml:space="preserve">. </w:t>
              </w:r>
              <w:proofErr w:type="spellStart"/>
              <w:r>
                <w:t>Scikit-Learn</w:t>
              </w:r>
              <w:proofErr w:type="spellEnd"/>
              <w:r>
                <w:t>. Recuperado 23 de agosto de 2021, de https://scikit-learn.org/stable/modules/ensemble.html#forest</w:t>
              </w:r>
            </w:p>
            <w:p w14:paraId="5E7E7B1C" w14:textId="77777777" w:rsidR="00B93C71" w:rsidRDefault="00B93C71" w:rsidP="00B93C71">
              <w:pPr>
                <w:pStyle w:val="Bibliografa"/>
              </w:pPr>
              <w:r w:rsidRPr="00B93C71">
                <w:rPr>
                  <w:lang w:val="en-US"/>
                </w:rPr>
                <w:t xml:space="preserve">Scikit-Learn. (s. f.-b). </w:t>
              </w:r>
              <w:r w:rsidRPr="00B93C71">
                <w:rPr>
                  <w:i/>
                  <w:iCs/>
                  <w:lang w:val="en-US"/>
                </w:rPr>
                <w:t xml:space="preserve">1.16. </w:t>
              </w:r>
              <w:proofErr w:type="spellStart"/>
              <w:r>
                <w:rPr>
                  <w:i/>
                  <w:iCs/>
                </w:rPr>
                <w:t>Probability</w:t>
              </w:r>
              <w:proofErr w:type="spellEnd"/>
              <w:r>
                <w:rPr>
                  <w:i/>
                  <w:iCs/>
                </w:rPr>
                <w:t xml:space="preserve"> </w:t>
              </w:r>
              <w:proofErr w:type="spellStart"/>
              <w:r>
                <w:rPr>
                  <w:i/>
                  <w:iCs/>
                </w:rPr>
                <w:t>calibration</w:t>
              </w:r>
              <w:proofErr w:type="spellEnd"/>
              <w:r>
                <w:t xml:space="preserve"> [</w:t>
              </w:r>
              <w:proofErr w:type="spellStart"/>
              <w:r>
                <w:t>Scikit-Learn</w:t>
              </w:r>
              <w:proofErr w:type="spellEnd"/>
              <w:r>
                <w:t>]. Recuperado 9 de mayo de 2021, de https://scikit-learn.org/stable/modules/calibration.html</w:t>
              </w:r>
            </w:p>
            <w:p w14:paraId="3545D5B0" w14:textId="77777777" w:rsidR="00B93C71" w:rsidRDefault="00B93C71" w:rsidP="00B93C71">
              <w:pPr>
                <w:pStyle w:val="Bibliografa"/>
              </w:pPr>
              <w:r w:rsidRPr="00B93C71">
                <w:rPr>
                  <w:lang w:val="en-US"/>
                </w:rPr>
                <w:lastRenderedPageBreak/>
                <w:t xml:space="preserve">Scikit-Learn. (s. f.-c). </w:t>
              </w:r>
              <w:r w:rsidRPr="00B93C71">
                <w:rPr>
                  <w:i/>
                  <w:iCs/>
                  <w:lang w:val="en-US"/>
                </w:rPr>
                <w:t>6.3. Preprocessing data—Scikit-learn 0.24.2 documentation</w:t>
              </w:r>
              <w:r w:rsidRPr="00B93C71">
                <w:rPr>
                  <w:lang w:val="en-US"/>
                </w:rPr>
                <w:t xml:space="preserve">. </w:t>
              </w:r>
              <w:r>
                <w:t>Recuperado 9 de mayo de 2021, de https://scikit-learn.org/stable/modules/preprocessing.html</w:t>
              </w:r>
            </w:p>
            <w:p w14:paraId="532385B9" w14:textId="77777777" w:rsidR="00B93C71" w:rsidRDefault="00B93C71" w:rsidP="00B93C71">
              <w:pPr>
                <w:pStyle w:val="Bibliografa"/>
              </w:pPr>
              <w:r w:rsidRPr="00B93C71">
                <w:rPr>
                  <w:lang w:val="en-US"/>
                </w:rPr>
                <w:t xml:space="preserve">Scikit-Learn. (s. f.-d). </w:t>
              </w:r>
              <w:proofErr w:type="spellStart"/>
              <w:proofErr w:type="gramStart"/>
              <w:r w:rsidRPr="00B93C71">
                <w:rPr>
                  <w:i/>
                  <w:iCs/>
                  <w:lang w:val="en-US"/>
                </w:rPr>
                <w:t>Sklearn.calibration.CalibratedClassifierCV</w:t>
              </w:r>
              <w:proofErr w:type="spellEnd"/>
              <w:proofErr w:type="gramEnd"/>
              <w:r w:rsidRPr="00B93C71">
                <w:rPr>
                  <w:i/>
                  <w:iCs/>
                  <w:lang w:val="en-US"/>
                </w:rPr>
                <w:t xml:space="preserve"> — scikit-learn 0.24.2 documentation</w:t>
              </w:r>
              <w:r w:rsidRPr="00B93C71">
                <w:rPr>
                  <w:lang w:val="en-US"/>
                </w:rPr>
                <w:t xml:space="preserve">. </w:t>
              </w:r>
              <w:proofErr w:type="spellStart"/>
              <w:r>
                <w:t>Scikit-Learn</w:t>
              </w:r>
              <w:proofErr w:type="spellEnd"/>
              <w:r>
                <w:t>. Recuperado 9 de mayo de 2021, de https://scikit-learn.org/stable/modules/generated/sklearn.calibration.CalibratedClassifierCV.html</w:t>
              </w:r>
            </w:p>
            <w:p w14:paraId="14CDDA4F" w14:textId="77777777" w:rsidR="00B93C71" w:rsidRDefault="00B93C71" w:rsidP="00B93C71">
              <w:pPr>
                <w:pStyle w:val="Bibliografa"/>
              </w:pPr>
              <w:r w:rsidRPr="00B93C71">
                <w:rPr>
                  <w:lang w:val="en-US"/>
                </w:rPr>
                <w:t xml:space="preserve">Scikit-Learn. (s. f.-e). </w:t>
              </w:r>
              <w:proofErr w:type="spellStart"/>
              <w:proofErr w:type="gramStart"/>
              <w:r w:rsidRPr="00B93C71">
                <w:rPr>
                  <w:i/>
                  <w:iCs/>
                  <w:lang w:val="en-US"/>
                </w:rPr>
                <w:t>sklearn.calibration</w:t>
              </w:r>
              <w:proofErr w:type="gramEnd"/>
              <w:r w:rsidRPr="00B93C71">
                <w:rPr>
                  <w:i/>
                  <w:iCs/>
                  <w:lang w:val="en-US"/>
                </w:rPr>
                <w:t>.calibration_curve</w:t>
              </w:r>
              <w:proofErr w:type="spellEnd"/>
              <w:r w:rsidRPr="00B93C71">
                <w:rPr>
                  <w:i/>
                  <w:iCs/>
                  <w:lang w:val="en-US"/>
                </w:rPr>
                <w:t>—Scikit-learn 0.24.2 documentation</w:t>
              </w:r>
              <w:r w:rsidRPr="00B93C71">
                <w:rPr>
                  <w:lang w:val="en-US"/>
                </w:rPr>
                <w:t xml:space="preserve">. </w:t>
              </w:r>
              <w:proofErr w:type="spellStart"/>
              <w:r>
                <w:t>Scikit-Learn</w:t>
              </w:r>
              <w:proofErr w:type="spellEnd"/>
              <w:r>
                <w:t>. Recuperado 10 de julio de 2021, de https://scikit-learn.org/stable/modules/generated/sklearn.calibration.calibration_curve.html</w:t>
              </w:r>
            </w:p>
            <w:p w14:paraId="383CC2D8" w14:textId="77777777" w:rsidR="00B93C71" w:rsidRDefault="00B93C71" w:rsidP="00B93C71">
              <w:pPr>
                <w:pStyle w:val="Bibliografa"/>
              </w:pPr>
              <w:r w:rsidRPr="00B93C71">
                <w:rPr>
                  <w:lang w:val="en-US"/>
                </w:rPr>
                <w:t xml:space="preserve">Scikit-Learn. (s. f.-f). </w:t>
              </w:r>
              <w:proofErr w:type="spellStart"/>
              <w:proofErr w:type="gramStart"/>
              <w:r w:rsidRPr="00B93C71">
                <w:rPr>
                  <w:i/>
                  <w:iCs/>
                  <w:lang w:val="en-US"/>
                </w:rPr>
                <w:t>sklearn.ensemble</w:t>
              </w:r>
              <w:proofErr w:type="gramEnd"/>
              <w:r w:rsidRPr="00B93C71">
                <w:rPr>
                  <w:i/>
                  <w:iCs/>
                  <w:lang w:val="en-US"/>
                </w:rPr>
                <w:t>.RandomForestClassifier</w:t>
              </w:r>
              <w:proofErr w:type="spellEnd"/>
              <w:r w:rsidRPr="00B93C71">
                <w:rPr>
                  <w:i/>
                  <w:iCs/>
                  <w:lang w:val="en-US"/>
                </w:rPr>
                <w:t>—Scikit-learn 0.24.2 documentation</w:t>
              </w:r>
              <w:r w:rsidRPr="00B93C71">
                <w:rPr>
                  <w:lang w:val="en-US"/>
                </w:rPr>
                <w:t xml:space="preserve">. </w:t>
              </w:r>
              <w:proofErr w:type="spellStart"/>
              <w:r>
                <w:t>Scikit-Learn</w:t>
              </w:r>
              <w:proofErr w:type="spellEnd"/>
              <w:r>
                <w:t>. Recuperado 11 de septiembre de 2021, de https://scikit-learn.org/stable/modules/generated/sklearn.ensemble.RandomForestClassifier.html</w:t>
              </w:r>
            </w:p>
            <w:p w14:paraId="0E0BB083" w14:textId="77777777" w:rsidR="00B93C71" w:rsidRDefault="00B93C71" w:rsidP="00B93C71">
              <w:pPr>
                <w:pStyle w:val="Bibliografa"/>
              </w:pPr>
              <w:r w:rsidRPr="00B93C71">
                <w:rPr>
                  <w:lang w:val="en-US"/>
                </w:rPr>
                <w:t xml:space="preserve">Scikit-Learn. (s. f.-g). </w:t>
              </w:r>
              <w:proofErr w:type="spellStart"/>
              <w:proofErr w:type="gramStart"/>
              <w:r w:rsidRPr="00B93C71">
                <w:rPr>
                  <w:i/>
                  <w:iCs/>
                  <w:lang w:val="en-US"/>
                </w:rPr>
                <w:t>sklearn.metrics</w:t>
              </w:r>
              <w:proofErr w:type="gramEnd"/>
              <w:r w:rsidRPr="00B93C71">
                <w:rPr>
                  <w:i/>
                  <w:iCs/>
                  <w:lang w:val="en-US"/>
                </w:rPr>
                <w:t>.brier_score_loss</w:t>
              </w:r>
              <w:proofErr w:type="spellEnd"/>
              <w:r w:rsidRPr="00B93C71">
                <w:rPr>
                  <w:i/>
                  <w:iCs/>
                  <w:lang w:val="en-US"/>
                </w:rPr>
                <w:t>—Scikit-learn 0.24.2 documentation</w:t>
              </w:r>
              <w:r w:rsidRPr="00B93C71">
                <w:rPr>
                  <w:lang w:val="en-US"/>
                </w:rPr>
                <w:t xml:space="preserve">. </w:t>
              </w:r>
              <w:proofErr w:type="spellStart"/>
              <w:r>
                <w:t>Scikit-Learn</w:t>
              </w:r>
              <w:proofErr w:type="spellEnd"/>
              <w:r>
                <w:t>. Recuperado 10 de mayo de 2021, de https://scikit-learn.org/stable/modules/generated/sklearn.metrics.brier_score_loss.html</w:t>
              </w:r>
            </w:p>
            <w:p w14:paraId="717F5579" w14:textId="77777777" w:rsidR="00B93C71" w:rsidRDefault="00B93C71" w:rsidP="00B93C71">
              <w:pPr>
                <w:pStyle w:val="Bibliografa"/>
              </w:pPr>
              <w:r w:rsidRPr="00B93C71">
                <w:rPr>
                  <w:lang w:val="en-US"/>
                </w:rPr>
                <w:t xml:space="preserve">Scikit-Optimize. (s. f.). </w:t>
              </w:r>
              <w:proofErr w:type="spellStart"/>
              <w:r w:rsidRPr="00B93C71">
                <w:rPr>
                  <w:i/>
                  <w:iCs/>
                  <w:lang w:val="en-US"/>
                </w:rPr>
                <w:t>Skopt.BayesSearchCV</w:t>
              </w:r>
              <w:proofErr w:type="spellEnd"/>
              <w:r w:rsidRPr="00B93C71">
                <w:rPr>
                  <w:i/>
                  <w:iCs/>
                  <w:lang w:val="en-US"/>
                </w:rPr>
                <w:t xml:space="preserve"> — scikit-optimize 0.8.1 documentation</w:t>
              </w:r>
              <w:r w:rsidRPr="00B93C71">
                <w:rPr>
                  <w:lang w:val="en-US"/>
                </w:rPr>
                <w:t xml:space="preserve">. </w:t>
              </w:r>
              <w:r>
                <w:t>Recuperado 9 de mayo de 2021, de https://scikit-optimize.github.io/stable/modules/generated/skopt.BayesSearchCV.html</w:t>
              </w:r>
            </w:p>
            <w:p w14:paraId="3CFEF287" w14:textId="77777777" w:rsidR="00B93C71" w:rsidRPr="00B93C71" w:rsidRDefault="00B93C71" w:rsidP="00B93C71">
              <w:pPr>
                <w:pStyle w:val="Bibliografa"/>
                <w:rPr>
                  <w:lang w:val="en-US"/>
                </w:rPr>
              </w:pPr>
              <w:r w:rsidRPr="00B93C71">
                <w:rPr>
                  <w:lang w:val="en-US"/>
                </w:rPr>
                <w:t xml:space="preserve">Scikit-Optimize. (2016). </w:t>
              </w:r>
              <w:r w:rsidRPr="00B93C71">
                <w:rPr>
                  <w:i/>
                  <w:iCs/>
                  <w:lang w:val="en-US"/>
                </w:rPr>
                <w:t>Scikit-optimize: Sequential model-based optimization in Python—Scikit-optimize 0.8.1 documentation</w:t>
              </w:r>
              <w:r w:rsidRPr="00B93C71">
                <w:rPr>
                  <w:lang w:val="en-US"/>
                </w:rPr>
                <w:t>. https://scikit-optimize.github.io/stable/</w:t>
              </w:r>
            </w:p>
            <w:p w14:paraId="1BAAEA5B" w14:textId="77777777" w:rsidR="00B93C71" w:rsidRPr="00B93C71" w:rsidRDefault="00B93C71" w:rsidP="00B93C71">
              <w:pPr>
                <w:pStyle w:val="Bibliografa"/>
                <w:rPr>
                  <w:lang w:val="en-US"/>
                </w:rPr>
              </w:pPr>
              <w:r w:rsidRPr="00B93C71">
                <w:rPr>
                  <w:lang w:val="en-US"/>
                </w:rPr>
                <w:t xml:space="preserve">Sharma, M. (2020, </w:t>
              </w:r>
              <w:proofErr w:type="spellStart"/>
              <w:r w:rsidRPr="00B93C71">
                <w:rPr>
                  <w:lang w:val="en-US"/>
                </w:rPr>
                <w:t>marzo</w:t>
              </w:r>
              <w:proofErr w:type="spellEnd"/>
              <w:r w:rsidRPr="00B93C71">
                <w:rPr>
                  <w:lang w:val="en-US"/>
                </w:rPr>
                <w:t xml:space="preserve"> 20). </w:t>
              </w:r>
              <w:r w:rsidRPr="00B93C71">
                <w:rPr>
                  <w:i/>
                  <w:iCs/>
                  <w:lang w:val="en-US"/>
                </w:rPr>
                <w:t>Grid Search for Hyperparameter Tuning</w:t>
              </w:r>
              <w:r w:rsidRPr="00B93C71">
                <w:rPr>
                  <w:lang w:val="en-US"/>
                </w:rPr>
                <w:t>. Medium. https://towardsdatascience.com/grid-search-for-hyperparameter-tuning-9f63945e8fec</w:t>
              </w:r>
            </w:p>
            <w:p w14:paraId="06ED5936" w14:textId="77777777" w:rsidR="00B93C71" w:rsidRPr="00B93C71" w:rsidRDefault="00B93C71" w:rsidP="00B93C71">
              <w:pPr>
                <w:pStyle w:val="Bibliografa"/>
                <w:rPr>
                  <w:lang w:val="en-US"/>
                </w:rPr>
              </w:pPr>
              <w:proofErr w:type="spellStart"/>
              <w:r w:rsidRPr="00B93C71">
                <w:rPr>
                  <w:lang w:val="en-US"/>
                </w:rPr>
                <w:t>StatsBomb</w:t>
              </w:r>
              <w:proofErr w:type="spellEnd"/>
              <w:r w:rsidRPr="00B93C71">
                <w:rPr>
                  <w:lang w:val="en-US"/>
                </w:rPr>
                <w:t xml:space="preserve">. (2019). </w:t>
              </w:r>
              <w:proofErr w:type="spellStart"/>
              <w:r w:rsidRPr="00B93C71">
                <w:rPr>
                  <w:i/>
                  <w:iCs/>
                  <w:lang w:val="en-US"/>
                </w:rPr>
                <w:t>StatsBomb</w:t>
              </w:r>
              <w:proofErr w:type="spellEnd"/>
              <w:r w:rsidRPr="00B93C71">
                <w:rPr>
                  <w:i/>
                  <w:iCs/>
                  <w:lang w:val="en-US"/>
                </w:rPr>
                <w:t xml:space="preserve"> Open Events Structure and Data Specification v4.0.0</w:t>
              </w:r>
              <w:r w:rsidRPr="00B93C71">
                <w:rPr>
                  <w:lang w:val="en-US"/>
                </w:rPr>
                <w:t>.</w:t>
              </w:r>
            </w:p>
            <w:p w14:paraId="5A843047" w14:textId="77777777" w:rsidR="00B93C71" w:rsidRPr="00B93C71" w:rsidRDefault="00B93C71" w:rsidP="00B93C71">
              <w:pPr>
                <w:pStyle w:val="Bibliografa"/>
                <w:rPr>
                  <w:lang w:val="en-US"/>
                </w:rPr>
              </w:pPr>
              <w:proofErr w:type="spellStart"/>
              <w:r>
                <w:t>StatsBomb</w:t>
              </w:r>
              <w:proofErr w:type="spellEnd"/>
              <w:r>
                <w:t xml:space="preserve">. (2021, marzo 4). </w:t>
              </w:r>
              <w:r>
                <w:rPr>
                  <w:i/>
                  <w:iCs/>
                </w:rPr>
                <w:t xml:space="preserve">El </w:t>
              </w:r>
              <w:proofErr w:type="spellStart"/>
              <w:r>
                <w:rPr>
                  <w:i/>
                  <w:iCs/>
                </w:rPr>
                <w:t>Freeze</w:t>
              </w:r>
              <w:proofErr w:type="spellEnd"/>
              <w:r>
                <w:rPr>
                  <w:i/>
                  <w:iCs/>
                </w:rPr>
                <w:t xml:space="preserve"> </w:t>
              </w:r>
              <w:proofErr w:type="spellStart"/>
              <w:proofErr w:type="gramStart"/>
              <w:r>
                <w:rPr>
                  <w:i/>
                  <w:iCs/>
                </w:rPr>
                <w:t>Frame</w:t>
              </w:r>
              <w:proofErr w:type="spellEnd"/>
              <w:proofErr w:type="gramEnd"/>
              <w:r>
                <w:rPr>
                  <w:i/>
                  <w:iCs/>
                </w:rPr>
                <w:t xml:space="preserve"> de </w:t>
              </w:r>
              <w:proofErr w:type="spellStart"/>
              <w:r>
                <w:rPr>
                  <w:i/>
                  <w:iCs/>
                </w:rPr>
                <w:t>StatsBomb</w:t>
              </w:r>
              <w:proofErr w:type="spellEnd"/>
              <w:r>
                <w:rPr>
                  <w:i/>
                  <w:iCs/>
                </w:rPr>
                <w:t xml:space="preserve"> y la cantidad de defensores entre balón y portería</w:t>
              </w:r>
              <w:r>
                <w:t xml:space="preserve">. </w:t>
              </w:r>
              <w:proofErr w:type="spellStart"/>
              <w:r w:rsidRPr="00B93C71">
                <w:rPr>
                  <w:lang w:val="en-US"/>
                </w:rPr>
                <w:t>StatsBomb</w:t>
              </w:r>
              <w:proofErr w:type="spellEnd"/>
              <w:r w:rsidRPr="00B93C71">
                <w:rPr>
                  <w:lang w:val="en-US"/>
                </w:rPr>
                <w:t>. http://statsbomb.com/es/2021/03/el-freeze-frame-de-statsbomb-y-los-defensores-entre-balon-y-porteria/</w:t>
              </w:r>
            </w:p>
            <w:p w14:paraId="1C3CEE75" w14:textId="77777777" w:rsidR="00B93C71" w:rsidRPr="00B93C71" w:rsidRDefault="00B93C71" w:rsidP="00B93C71">
              <w:pPr>
                <w:pStyle w:val="Bibliografa"/>
                <w:rPr>
                  <w:lang w:val="en-US"/>
                </w:rPr>
              </w:pPr>
              <w:r w:rsidRPr="00B93C71">
                <w:rPr>
                  <w:lang w:val="en-US"/>
                </w:rPr>
                <w:t xml:space="preserve">Sumpter, D. (2020, mayo 13). @903124S @andrew_puopolo @the_spearman </w:t>
              </w:r>
              <w:proofErr w:type="gramStart"/>
              <w:r w:rsidRPr="00B93C71">
                <w:rPr>
                  <w:lang w:val="en-US"/>
                </w:rPr>
                <w:t>The</w:t>
              </w:r>
              <w:proofErr w:type="gramEnd"/>
              <w:r w:rsidRPr="00B93C71">
                <w:rPr>
                  <w:lang w:val="en-US"/>
                </w:rPr>
                <w:t xml:space="preserve"> point of the fake data is two-fold. It allows you to include things you know that are impossible </w:t>
              </w:r>
              <w:r w:rsidRPr="00B93C71">
                <w:rPr>
                  <w:lang w:val="en-US"/>
                </w:rPr>
                <w:lastRenderedPageBreak/>
                <w:t xml:space="preserve">(put players never do because </w:t>
              </w:r>
              <w:proofErr w:type="spellStart"/>
              <w:r w:rsidRPr="00B93C71">
                <w:rPr>
                  <w:lang w:val="en-US"/>
                </w:rPr>
                <w:t>its</w:t>
              </w:r>
              <w:proofErr w:type="spellEnd"/>
              <w:r w:rsidRPr="00B93C71">
                <w:rPr>
                  <w:lang w:val="en-US"/>
                </w:rPr>
                <w:t xml:space="preserve"> impossible) and then you can push the non-linear terms to really understand how the probability of success is shaped. [Tweet]. </w:t>
              </w:r>
              <w:r w:rsidRPr="00B93C71">
                <w:rPr>
                  <w:i/>
                  <w:iCs/>
                  <w:lang w:val="en-US"/>
                </w:rPr>
                <w:t>@Soccermatics</w:t>
              </w:r>
              <w:r w:rsidRPr="00B93C71">
                <w:rPr>
                  <w:lang w:val="en-US"/>
                </w:rPr>
                <w:t>. https://twitter.com/Soccermatics/status/1260598182624575490</w:t>
              </w:r>
            </w:p>
            <w:p w14:paraId="6894D019" w14:textId="77777777" w:rsidR="00B93C71" w:rsidRPr="00B93C71" w:rsidRDefault="00B93C71" w:rsidP="00B93C71">
              <w:pPr>
                <w:pStyle w:val="Bibliografa"/>
                <w:rPr>
                  <w:lang w:val="en-US"/>
                </w:rPr>
              </w:pPr>
              <w:r w:rsidRPr="00B93C71">
                <w:rPr>
                  <w:lang w:val="en-US"/>
                </w:rPr>
                <w:t xml:space="preserve">Tucker, B. (2020, </w:t>
              </w:r>
              <w:proofErr w:type="spellStart"/>
              <w:r w:rsidRPr="00B93C71">
                <w:rPr>
                  <w:lang w:val="en-US"/>
                </w:rPr>
                <w:t>febrero</w:t>
              </w:r>
              <w:proofErr w:type="spellEnd"/>
              <w:r w:rsidRPr="00B93C71">
                <w:rPr>
                  <w:lang w:val="en-US"/>
                </w:rPr>
                <w:t xml:space="preserve"> 15). </w:t>
              </w:r>
              <w:r w:rsidRPr="00B93C71">
                <w:rPr>
                  <w:i/>
                  <w:iCs/>
                  <w:lang w:val="en-US"/>
                </w:rPr>
                <w:t>Random Forest is not a Calibrated Classifier</w:t>
              </w:r>
              <w:r w:rsidRPr="00B93C71">
                <w:rPr>
                  <w:lang w:val="en-US"/>
                </w:rPr>
                <w:t>. Home. https://dataisblue.io/python/data_science/2020/02/15/random-forest-is-not-calibrated.html</w:t>
              </w:r>
            </w:p>
            <w:p w14:paraId="300047DE" w14:textId="77777777" w:rsidR="00B93C71" w:rsidRPr="00B93C71" w:rsidRDefault="00B93C71" w:rsidP="00B93C71">
              <w:pPr>
                <w:pStyle w:val="Bibliografa"/>
                <w:rPr>
                  <w:lang w:val="en-US"/>
                </w:rPr>
              </w:pPr>
              <w:r w:rsidRPr="00B93C71">
                <w:rPr>
                  <w:lang w:val="en-US"/>
                </w:rPr>
                <w:t xml:space="preserve">Waskom, M. (2021). seaborn: Statistical data visualization. </w:t>
              </w:r>
              <w:r w:rsidRPr="00B93C71">
                <w:rPr>
                  <w:i/>
                  <w:iCs/>
                  <w:lang w:val="en-US"/>
                </w:rPr>
                <w:t xml:space="preserve">Journal of </w:t>
              </w:r>
              <w:proofErr w:type="gramStart"/>
              <w:r w:rsidRPr="00B93C71">
                <w:rPr>
                  <w:i/>
                  <w:iCs/>
                  <w:lang w:val="en-US"/>
                </w:rPr>
                <w:t>Open Source</w:t>
              </w:r>
              <w:proofErr w:type="gramEnd"/>
              <w:r w:rsidRPr="00B93C71">
                <w:rPr>
                  <w:i/>
                  <w:iCs/>
                  <w:lang w:val="en-US"/>
                </w:rPr>
                <w:t xml:space="preserve"> Software</w:t>
              </w:r>
              <w:r w:rsidRPr="00B93C71">
                <w:rPr>
                  <w:lang w:val="en-US"/>
                </w:rPr>
                <w:t xml:space="preserve">, </w:t>
              </w:r>
              <w:r w:rsidRPr="00B93C71">
                <w:rPr>
                  <w:i/>
                  <w:iCs/>
                  <w:lang w:val="en-US"/>
                </w:rPr>
                <w:t>6</w:t>
              </w:r>
              <w:r w:rsidRPr="00B93C71">
                <w:rPr>
                  <w:lang w:val="en-US"/>
                </w:rPr>
                <w:t>(60), 3021. https://doi.org/10.21105/joss.03021</w:t>
              </w:r>
            </w:p>
            <w:p w14:paraId="15D1E1FF" w14:textId="77777777" w:rsidR="00B93C71" w:rsidRDefault="00B93C71" w:rsidP="00B93C71">
              <w:pPr>
                <w:pStyle w:val="Bibliografa"/>
              </w:pPr>
              <w:r>
                <w:t xml:space="preserve">Weiss, A. (2020, septiembre 7). </w:t>
              </w:r>
              <w:r>
                <w:rPr>
                  <w:i/>
                  <w:iCs/>
                </w:rPr>
                <w:t xml:space="preserve">Charles </w:t>
              </w:r>
              <w:proofErr w:type="spellStart"/>
              <w:r>
                <w:rPr>
                  <w:i/>
                  <w:iCs/>
                </w:rPr>
                <w:t>Reep</w:t>
              </w:r>
              <w:proofErr w:type="spellEnd"/>
              <w:r>
                <w:rPr>
                  <w:i/>
                  <w:iCs/>
                </w:rPr>
                <w:t>, la modernidad del pasado</w:t>
              </w:r>
              <w:r>
                <w:t xml:space="preserve"> [Deportiva]. La Media Inglesa. http://www.lamediainglesa.com/articulo/charles-reep-la-modernidad-del-pasado</w:t>
              </w:r>
            </w:p>
            <w:p w14:paraId="2FD7BF04" w14:textId="77777777" w:rsidR="00B93C71" w:rsidRPr="00B93C71" w:rsidRDefault="00B93C71" w:rsidP="00B93C71">
              <w:pPr>
                <w:pStyle w:val="Bibliografa"/>
                <w:rPr>
                  <w:lang w:val="en-US"/>
                </w:rPr>
              </w:pPr>
              <w:r w:rsidRPr="00B93C71">
                <w:rPr>
                  <w:lang w:val="en-US"/>
                </w:rPr>
                <w:t xml:space="preserve">Whitmore, J. (2021, </w:t>
              </w:r>
              <w:proofErr w:type="spellStart"/>
              <w:r w:rsidRPr="00B93C71">
                <w:rPr>
                  <w:lang w:val="en-US"/>
                </w:rPr>
                <w:t>marzo</w:t>
              </w:r>
              <w:proofErr w:type="spellEnd"/>
              <w:r w:rsidRPr="00B93C71">
                <w:rPr>
                  <w:lang w:val="en-US"/>
                </w:rPr>
                <w:t xml:space="preserve"> 24). What Are Expected Goals on Target (</w:t>
              </w:r>
              <w:proofErr w:type="spellStart"/>
              <w:r w:rsidRPr="00B93C71">
                <w:rPr>
                  <w:lang w:val="en-US"/>
                </w:rPr>
                <w:t>xGOT</w:t>
              </w:r>
              <w:proofErr w:type="spellEnd"/>
              <w:r w:rsidRPr="00B93C71">
                <w:rPr>
                  <w:lang w:val="en-US"/>
                </w:rPr>
                <w:t xml:space="preserve">)? </w:t>
              </w:r>
              <w:r w:rsidRPr="00B93C71">
                <w:rPr>
                  <w:i/>
                  <w:iCs/>
                  <w:lang w:val="en-US"/>
                </w:rPr>
                <w:t>The Analyst</w:t>
              </w:r>
              <w:r w:rsidRPr="00B93C71">
                <w:rPr>
                  <w:lang w:val="en-US"/>
                </w:rPr>
                <w:t>. https://www.statsperform.com/resource/introducing-expected-goals-on-target-xgot/</w:t>
              </w:r>
            </w:p>
            <w:p w14:paraId="02C7CBF5" w14:textId="77777777" w:rsidR="00B93C71" w:rsidRDefault="00B93C71" w:rsidP="00B93C71">
              <w:pPr>
                <w:pStyle w:val="Bibliografa"/>
              </w:pPr>
              <w:r w:rsidRPr="00B93C71">
                <w:rPr>
                  <w:lang w:val="en-US"/>
                </w:rPr>
                <w:t xml:space="preserve">Wikipedia. (s. f.). </w:t>
              </w:r>
              <w:proofErr w:type="spellStart"/>
              <w:r w:rsidRPr="00B93C71">
                <w:rPr>
                  <w:lang w:val="en-US"/>
                </w:rPr>
                <w:t>LightGBM</w:t>
              </w:r>
              <w:proofErr w:type="spellEnd"/>
              <w:r w:rsidRPr="00B93C71">
                <w:rPr>
                  <w:lang w:val="en-US"/>
                </w:rPr>
                <w:t xml:space="preserve"> - Wikipedia. </w:t>
              </w:r>
              <w:proofErr w:type="spellStart"/>
              <w:r w:rsidRPr="00B93C71">
                <w:rPr>
                  <w:lang w:val="en-US"/>
                </w:rPr>
                <w:t>En</w:t>
              </w:r>
              <w:proofErr w:type="spellEnd"/>
              <w:r w:rsidRPr="00B93C71">
                <w:rPr>
                  <w:lang w:val="en-US"/>
                </w:rPr>
                <w:t xml:space="preserve"> </w:t>
              </w:r>
              <w:r w:rsidRPr="00B93C71">
                <w:rPr>
                  <w:i/>
                  <w:iCs/>
                  <w:lang w:val="en-US"/>
                </w:rPr>
                <w:t>Wikipedia, the free encyclopedia</w:t>
              </w:r>
              <w:r w:rsidRPr="00B93C71">
                <w:rPr>
                  <w:lang w:val="en-US"/>
                </w:rPr>
                <w:t xml:space="preserve">. </w:t>
              </w:r>
              <w:r>
                <w:t>Recuperado 9 de mayo de 2021, de https://en.wikipedia.org/wiki/LightGBM</w:t>
              </w:r>
            </w:p>
            <w:p w14:paraId="45E81EC4" w14:textId="77777777" w:rsidR="00B93C71" w:rsidRDefault="00B93C71" w:rsidP="00B93C71">
              <w:pPr>
                <w:pStyle w:val="Bibliografa"/>
              </w:pPr>
              <w:r>
                <w:t xml:space="preserve">Wikipedia. (2021). Curva ROC. En </w:t>
              </w:r>
              <w:r>
                <w:rPr>
                  <w:i/>
                  <w:iCs/>
                </w:rPr>
                <w:t>Wikipedia, la enciclopedia libre</w:t>
              </w:r>
              <w:r>
                <w:t>. https://es.wikipedia.org/w/index.php?title=Curva_ROC&amp;oldid=138203905</w:t>
              </w:r>
            </w:p>
            <w:p w14:paraId="74F117D9" w14:textId="77777777" w:rsidR="00B93C71" w:rsidRPr="00B93C71" w:rsidRDefault="00B93C71" w:rsidP="00B93C71">
              <w:pPr>
                <w:pStyle w:val="Bibliografa"/>
                <w:rPr>
                  <w:lang w:val="en-US"/>
                </w:rPr>
              </w:pPr>
              <w:r w:rsidRPr="00B93C71">
                <w:rPr>
                  <w:lang w:val="en-US"/>
                </w:rPr>
                <w:t xml:space="preserve">Williams, A. (2020, </w:t>
              </w:r>
              <w:proofErr w:type="spellStart"/>
              <w:r w:rsidRPr="00B93C71">
                <w:rPr>
                  <w:lang w:val="en-US"/>
                </w:rPr>
                <w:t>abril</w:t>
              </w:r>
              <w:proofErr w:type="spellEnd"/>
              <w:r w:rsidRPr="00B93C71">
                <w:rPr>
                  <w:lang w:val="en-US"/>
                </w:rPr>
                <w:t xml:space="preserve"> 7). The roots of Expected Goals (</w:t>
              </w:r>
              <w:proofErr w:type="spellStart"/>
              <w:r w:rsidRPr="00B93C71">
                <w:rPr>
                  <w:lang w:val="en-US"/>
                </w:rPr>
                <w:t>xG</w:t>
              </w:r>
              <w:proofErr w:type="spellEnd"/>
              <w:r w:rsidRPr="00B93C71">
                <w:rPr>
                  <w:lang w:val="en-US"/>
                </w:rPr>
                <w:t xml:space="preserve">) and its journey from «nerd nonsense» to the mainstream. </w:t>
              </w:r>
              <w:r w:rsidRPr="00B93C71">
                <w:rPr>
                  <w:i/>
                  <w:iCs/>
                  <w:lang w:val="en-US"/>
                </w:rPr>
                <w:t>These Football Times</w:t>
              </w:r>
              <w:r w:rsidRPr="00B93C71">
                <w:rPr>
                  <w:lang w:val="en-US"/>
                </w:rPr>
                <w:t>. https://thesefootballtimes.co/2020/04/08/the-roots-of-expected-goals-xg-and-its-journey-from-nerd-nonsense-to-the-mainstream/</w:t>
              </w:r>
            </w:p>
            <w:p w14:paraId="602CDE16" w14:textId="77777777" w:rsidR="00B93C71" w:rsidRPr="00B93C71" w:rsidRDefault="00B93C71" w:rsidP="00B93C71">
              <w:pPr>
                <w:pStyle w:val="Bibliografa"/>
                <w:rPr>
                  <w:lang w:val="en-US"/>
                </w:rPr>
              </w:pPr>
              <w:proofErr w:type="spellStart"/>
              <w:r w:rsidRPr="00B93C71">
                <w:rPr>
                  <w:lang w:val="en-US"/>
                </w:rPr>
                <w:t>WyScout</w:t>
              </w:r>
              <w:proofErr w:type="spellEnd"/>
              <w:r w:rsidRPr="00B93C71">
                <w:rPr>
                  <w:lang w:val="en-US"/>
                </w:rPr>
                <w:t xml:space="preserve">. (2018, </w:t>
              </w:r>
              <w:proofErr w:type="spellStart"/>
              <w:r w:rsidRPr="00B93C71">
                <w:rPr>
                  <w:lang w:val="en-US"/>
                </w:rPr>
                <w:t>marzo</w:t>
              </w:r>
              <w:proofErr w:type="spellEnd"/>
              <w:r w:rsidRPr="00B93C71">
                <w:rPr>
                  <w:lang w:val="en-US"/>
                </w:rPr>
                <w:t xml:space="preserve"> 26). </w:t>
              </w:r>
              <w:proofErr w:type="spellStart"/>
              <w:r w:rsidRPr="00B93C71">
                <w:rPr>
                  <w:lang w:val="en-US"/>
                </w:rPr>
                <w:t>Wyscout</w:t>
              </w:r>
              <w:proofErr w:type="spellEnd"/>
              <w:r w:rsidRPr="00B93C71">
                <w:rPr>
                  <w:lang w:val="en-US"/>
                </w:rPr>
                <w:t xml:space="preserve"> main events description. </w:t>
              </w:r>
              <w:proofErr w:type="spellStart"/>
              <w:r w:rsidRPr="00B93C71">
                <w:rPr>
                  <w:i/>
                  <w:iCs/>
                  <w:lang w:val="en-US"/>
                </w:rPr>
                <w:t>Wyscout</w:t>
              </w:r>
              <w:proofErr w:type="spellEnd"/>
              <w:r w:rsidRPr="00B93C71">
                <w:rPr>
                  <w:i/>
                  <w:iCs/>
                  <w:lang w:val="en-US"/>
                </w:rPr>
                <w:t xml:space="preserve"> </w:t>
              </w:r>
              <w:proofErr w:type="spellStart"/>
              <w:r w:rsidRPr="00B93C71">
                <w:rPr>
                  <w:i/>
                  <w:iCs/>
                  <w:lang w:val="en-US"/>
                </w:rPr>
                <w:t>FootballData</w:t>
              </w:r>
              <w:proofErr w:type="spellEnd"/>
              <w:r w:rsidRPr="00B93C71">
                <w:rPr>
                  <w:lang w:val="en-US"/>
                </w:rPr>
                <w:t>. https://footballdata.wyscout.com/events-manual/</w:t>
              </w:r>
            </w:p>
            <w:p w14:paraId="3450CE61" w14:textId="77777777" w:rsidR="00B93C71" w:rsidRDefault="00B93C71" w:rsidP="00B93C71">
              <w:pPr>
                <w:pStyle w:val="Bibliografa"/>
              </w:pPr>
              <w:proofErr w:type="spellStart"/>
              <w:r w:rsidRPr="00B93C71">
                <w:rPr>
                  <w:lang w:val="en-US"/>
                </w:rPr>
                <w:t>XGBoost</w:t>
              </w:r>
              <w:proofErr w:type="spellEnd"/>
              <w:r w:rsidRPr="00B93C71">
                <w:rPr>
                  <w:lang w:val="en-US"/>
                </w:rPr>
                <w:t xml:space="preserve">. (s. f.). </w:t>
              </w:r>
              <w:r w:rsidRPr="00B93C71">
                <w:rPr>
                  <w:i/>
                  <w:iCs/>
                  <w:lang w:val="en-US"/>
                </w:rPr>
                <w:t>Python API Reference—</w:t>
              </w:r>
              <w:proofErr w:type="spellStart"/>
              <w:r w:rsidRPr="00B93C71">
                <w:rPr>
                  <w:i/>
                  <w:iCs/>
                  <w:lang w:val="en-US"/>
                </w:rPr>
                <w:t>Xgboost</w:t>
              </w:r>
              <w:proofErr w:type="spellEnd"/>
              <w:r w:rsidRPr="00B93C71">
                <w:rPr>
                  <w:i/>
                  <w:iCs/>
                  <w:lang w:val="en-US"/>
                </w:rPr>
                <w:t xml:space="preserve"> 1.5.0-dev documentation</w:t>
              </w:r>
              <w:r w:rsidRPr="00B93C71">
                <w:rPr>
                  <w:lang w:val="en-US"/>
                </w:rPr>
                <w:t xml:space="preserve">. </w:t>
              </w:r>
              <w:r>
                <w:t>Recuperado 11 de septiembre de 2021, de https://xgboost.readthedocs.io/en/latest/python/python_api.html</w:t>
              </w:r>
            </w:p>
            <w:p w14:paraId="1B0A37A8" w14:textId="77777777" w:rsidR="00B93C71" w:rsidRPr="00B93C71" w:rsidRDefault="00B93C71" w:rsidP="00B93C71">
              <w:pPr>
                <w:pStyle w:val="Bibliografa"/>
                <w:rPr>
                  <w:lang w:val="en-US"/>
                </w:rPr>
              </w:pPr>
              <w:r w:rsidRPr="00B93C71">
                <w:rPr>
                  <w:lang w:val="en-US"/>
                </w:rPr>
                <w:lastRenderedPageBreak/>
                <w:t xml:space="preserve">Yadav, D. (2019, </w:t>
              </w:r>
              <w:proofErr w:type="spellStart"/>
              <w:r w:rsidRPr="00B93C71">
                <w:rPr>
                  <w:lang w:val="en-US"/>
                </w:rPr>
                <w:t>diciembre</w:t>
              </w:r>
              <w:proofErr w:type="spellEnd"/>
              <w:r w:rsidRPr="00B93C71">
                <w:rPr>
                  <w:lang w:val="en-US"/>
                </w:rPr>
                <w:t xml:space="preserve"> 6). </w:t>
              </w:r>
              <w:r w:rsidRPr="00B93C71">
                <w:rPr>
                  <w:i/>
                  <w:iCs/>
                  <w:lang w:val="en-US"/>
                </w:rPr>
                <w:t>Categorical encoding using Label-Encoding and One-Hot-Encoder</w:t>
              </w:r>
              <w:r w:rsidRPr="00B93C71">
                <w:rPr>
                  <w:lang w:val="en-US"/>
                </w:rPr>
                <w:t>. Medium. https://towardsdatascience.com/categorical-encoding-using-label-encoding-and-one-hot-encoder-911ef77fb5bd</w:t>
              </w:r>
            </w:p>
            <w:p w14:paraId="50F2ABD6" w14:textId="67B145A7" w:rsidR="00E67AB1" w:rsidRDefault="00D97405" w:rsidP="00D97405">
              <w:r w:rsidRPr="00D97405">
                <w:rPr>
                  <w:b/>
                  <w:bCs/>
                </w:rPr>
                <w:fldChar w:fldCharType="end"/>
              </w:r>
            </w:p>
          </w:sdtContent>
        </w:sdt>
      </w:sdtContent>
    </w:sdt>
    <w:p w14:paraId="6ADB9F4D" w14:textId="77777777" w:rsidR="009A6CEB" w:rsidRDefault="009A6CEB" w:rsidP="00FC7E7B">
      <w:pPr>
        <w:tabs>
          <w:tab w:val="right" w:pos="9498"/>
        </w:tabs>
        <w:spacing w:after="0"/>
        <w:rPr>
          <w:rFonts w:eastAsia="Times New Roman" w:cs="Arial"/>
          <w:lang w:eastAsia="es-ES"/>
        </w:rPr>
      </w:pPr>
    </w:p>
    <w:p w14:paraId="067B4B61" w14:textId="77777777" w:rsidR="009A6CEB" w:rsidRDefault="009A6CEB">
      <w:pPr>
        <w:spacing w:line="276" w:lineRule="auto"/>
        <w:jc w:val="left"/>
        <w:rPr>
          <w:rFonts w:eastAsia="Times New Roman" w:cs="Arial"/>
          <w:b/>
          <w:bCs/>
          <w:iCs/>
          <w:sz w:val="36"/>
          <w:szCs w:val="32"/>
          <w:lang w:eastAsia="es-ES" w:bidi="en-US"/>
        </w:rPr>
      </w:pPr>
      <w:r>
        <w:rPr>
          <w:lang w:eastAsia="es-ES"/>
        </w:rPr>
        <w:br w:type="page"/>
      </w:r>
    </w:p>
    <w:p w14:paraId="43078C33" w14:textId="77777777" w:rsidR="00320A2D" w:rsidRPr="005A2BF1" w:rsidRDefault="005A2BF1" w:rsidP="005A2BF1">
      <w:pPr>
        <w:pStyle w:val="Ttulo1"/>
        <w:rPr>
          <w:lang w:eastAsia="es-ES"/>
        </w:rPr>
      </w:pPr>
      <w:bookmarkStart w:id="248" w:name="_Toc82628002"/>
      <w:r w:rsidRPr="005A2BF1">
        <w:rPr>
          <w:lang w:eastAsia="es-ES"/>
        </w:rPr>
        <w:lastRenderedPageBreak/>
        <w:t>Anexos</w:t>
      </w:r>
      <w:bookmarkEnd w:id="248"/>
    </w:p>
    <w:p w14:paraId="293A8C53" w14:textId="132AA715" w:rsidR="004B65A1" w:rsidRDefault="007A73FF" w:rsidP="007C549F">
      <w:pPr>
        <w:spacing w:line="276" w:lineRule="auto"/>
        <w:jc w:val="center"/>
      </w:pPr>
      <w:r>
        <w:rPr>
          <w:noProof/>
        </w:rPr>
        <w:drawing>
          <wp:inline distT="0" distB="0" distL="0" distR="0" wp14:anchorId="4BD1ABE4" wp14:editId="73026166">
            <wp:extent cx="3947560" cy="3780000"/>
            <wp:effectExtent l="0" t="0" r="0" b="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Diagrama&#10;&#10;Descripción generada automáticamente"/>
                    <pic:cNvPicPr>
                      <a:picLocks noChangeAspect="1" noChangeArrowheads="1"/>
                    </pic:cNvPicPr>
                  </pic:nvPicPr>
                  <pic:blipFill rotWithShape="1">
                    <a:blip r:embed="rId52">
                      <a:extLst>
                        <a:ext uri="{28A0092B-C50C-407E-A947-70E740481C1C}">
                          <a14:useLocalDpi xmlns:a14="http://schemas.microsoft.com/office/drawing/2010/main" val="0"/>
                        </a:ext>
                      </a:extLst>
                    </a:blip>
                    <a:srcRect b="35923"/>
                    <a:stretch/>
                  </pic:blipFill>
                  <pic:spPr bwMode="auto">
                    <a:xfrm>
                      <a:off x="0" y="0"/>
                      <a:ext cx="3947560" cy="3780000"/>
                    </a:xfrm>
                    <a:prstGeom prst="rect">
                      <a:avLst/>
                    </a:prstGeom>
                    <a:noFill/>
                    <a:ln>
                      <a:noFill/>
                    </a:ln>
                    <a:extLst>
                      <a:ext uri="{53640926-AAD7-44D8-BBD7-CCE9431645EC}">
                        <a14:shadowObscured xmlns:a14="http://schemas.microsoft.com/office/drawing/2010/main"/>
                      </a:ext>
                    </a:extLst>
                  </pic:spPr>
                </pic:pic>
              </a:graphicData>
            </a:graphic>
          </wp:inline>
        </w:drawing>
      </w:r>
    </w:p>
    <w:p w14:paraId="66587E7C" w14:textId="3E92BF09" w:rsidR="007C549F" w:rsidRPr="007C549F" w:rsidRDefault="007C549F" w:rsidP="007C549F">
      <w:pPr>
        <w:pStyle w:val="Descripcin"/>
        <w:jc w:val="center"/>
        <w:rPr>
          <w:color w:val="auto"/>
        </w:rPr>
      </w:pPr>
      <w:bookmarkStart w:id="249" w:name="_Ref82539199"/>
      <w:bookmarkStart w:id="250" w:name="_Toc82627967"/>
      <w:r w:rsidRPr="007C549F">
        <w:rPr>
          <w:color w:val="auto"/>
        </w:rPr>
        <w:t xml:space="preserve">Ilustración </w:t>
      </w:r>
      <w:r w:rsidRPr="007C549F">
        <w:rPr>
          <w:color w:val="auto"/>
        </w:rPr>
        <w:fldChar w:fldCharType="begin"/>
      </w:r>
      <w:r w:rsidRPr="007C549F">
        <w:rPr>
          <w:color w:val="auto"/>
        </w:rPr>
        <w:instrText xml:space="preserve"> SEQ Ilustración \* ARABIC </w:instrText>
      </w:r>
      <w:r w:rsidRPr="007C549F">
        <w:rPr>
          <w:color w:val="auto"/>
        </w:rPr>
        <w:fldChar w:fldCharType="separate"/>
      </w:r>
      <w:r w:rsidR="00960845">
        <w:rPr>
          <w:noProof/>
          <w:color w:val="auto"/>
        </w:rPr>
        <w:t>37</w:t>
      </w:r>
      <w:r w:rsidRPr="007C549F">
        <w:rPr>
          <w:color w:val="auto"/>
        </w:rPr>
        <w:fldChar w:fldCharType="end"/>
      </w:r>
      <w:bookmarkEnd w:id="249"/>
      <w:r w:rsidRPr="007C549F">
        <w:rPr>
          <w:color w:val="auto"/>
        </w:rPr>
        <w:t xml:space="preserve">: Curvas de calibración para cada modelo de </w:t>
      </w:r>
      <w:proofErr w:type="spellStart"/>
      <w:r w:rsidRPr="007C549F">
        <w:rPr>
          <w:color w:val="auto"/>
        </w:rPr>
        <w:t>xG</w:t>
      </w:r>
      <w:proofErr w:type="spellEnd"/>
      <w:r w:rsidRPr="007C549F">
        <w:rPr>
          <w:color w:val="auto"/>
        </w:rPr>
        <w:t xml:space="preserve"> de manera uniforme.</w:t>
      </w:r>
      <w:bookmarkEnd w:id="250"/>
    </w:p>
    <w:p w14:paraId="65F646A5" w14:textId="49D27419" w:rsidR="0046398F" w:rsidRDefault="009D6A32" w:rsidP="00B214B4">
      <w:pPr>
        <w:jc w:val="center"/>
      </w:pPr>
      <w:r>
        <w:rPr>
          <w:noProof/>
        </w:rPr>
        <w:drawing>
          <wp:inline distT="0" distB="0" distL="0" distR="0" wp14:anchorId="54BFD943" wp14:editId="5E504E23">
            <wp:extent cx="3961248" cy="3780000"/>
            <wp:effectExtent l="0" t="0" r="0" b="0"/>
            <wp:docPr id="57" name="Imagen 57" descr="Diagram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Diagrama&#10;&#10;Descripción generada automáticamente con confianza baja"/>
                    <pic:cNvPicPr>
                      <a:picLocks noChangeAspect="1" noChangeArrowheads="1"/>
                    </pic:cNvPicPr>
                  </pic:nvPicPr>
                  <pic:blipFill rotWithShape="1">
                    <a:blip r:embed="rId53">
                      <a:extLst>
                        <a:ext uri="{28A0092B-C50C-407E-A947-70E740481C1C}">
                          <a14:useLocalDpi xmlns:a14="http://schemas.microsoft.com/office/drawing/2010/main" val="0"/>
                        </a:ext>
                      </a:extLst>
                    </a:blip>
                    <a:srcRect b="36145"/>
                    <a:stretch/>
                  </pic:blipFill>
                  <pic:spPr bwMode="auto">
                    <a:xfrm>
                      <a:off x="0" y="0"/>
                      <a:ext cx="3961248" cy="378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p>
    <w:p w14:paraId="14720684" w14:textId="1835F519" w:rsidR="00B214B4" w:rsidRPr="00B214B4" w:rsidRDefault="00B214B4" w:rsidP="00B214B4">
      <w:pPr>
        <w:pStyle w:val="Descripcin"/>
        <w:jc w:val="center"/>
        <w:rPr>
          <w:color w:val="auto"/>
        </w:rPr>
      </w:pPr>
      <w:bookmarkStart w:id="251" w:name="_Toc82627968"/>
      <w:r w:rsidRPr="00B214B4">
        <w:rPr>
          <w:color w:val="auto"/>
        </w:rPr>
        <w:t xml:space="preserve">Ilustración </w:t>
      </w:r>
      <w:r w:rsidRPr="00B214B4">
        <w:rPr>
          <w:color w:val="auto"/>
        </w:rPr>
        <w:fldChar w:fldCharType="begin"/>
      </w:r>
      <w:r w:rsidRPr="00B214B4">
        <w:rPr>
          <w:color w:val="auto"/>
        </w:rPr>
        <w:instrText xml:space="preserve"> SEQ Ilustración \* ARABIC </w:instrText>
      </w:r>
      <w:r w:rsidRPr="00B214B4">
        <w:rPr>
          <w:color w:val="auto"/>
        </w:rPr>
        <w:fldChar w:fldCharType="separate"/>
      </w:r>
      <w:r w:rsidR="00960845">
        <w:rPr>
          <w:noProof/>
          <w:color w:val="auto"/>
        </w:rPr>
        <w:t>38</w:t>
      </w:r>
      <w:r w:rsidRPr="00B214B4">
        <w:rPr>
          <w:color w:val="auto"/>
        </w:rPr>
        <w:fldChar w:fldCharType="end"/>
      </w:r>
      <w:r w:rsidRPr="00B214B4">
        <w:rPr>
          <w:color w:val="auto"/>
        </w:rPr>
        <w:t xml:space="preserve">: Curvas de calibración para cada modelo de </w:t>
      </w:r>
      <w:proofErr w:type="spellStart"/>
      <w:r w:rsidRPr="00B214B4">
        <w:rPr>
          <w:color w:val="auto"/>
        </w:rPr>
        <w:t>xG</w:t>
      </w:r>
      <w:proofErr w:type="spellEnd"/>
      <w:r w:rsidRPr="00B214B4">
        <w:rPr>
          <w:color w:val="auto"/>
        </w:rPr>
        <w:t xml:space="preserve"> de lanzamientos de penaltis.</w:t>
      </w:r>
      <w:bookmarkEnd w:id="251"/>
    </w:p>
    <w:sectPr w:rsidR="00B214B4" w:rsidRPr="00B214B4" w:rsidSect="00FD5C4E">
      <w:headerReference w:type="default" r:id="rId54"/>
      <w:footerReference w:type="default" r:id="rId55"/>
      <w:pgSz w:w="11906" w:h="16838"/>
      <w:pgMar w:top="1418" w:right="851" w:bottom="1418" w:left="1985"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D1D273" w14:textId="77777777" w:rsidR="00E42FB6" w:rsidRDefault="00E42FB6" w:rsidP="00320A2D">
      <w:pPr>
        <w:spacing w:after="0" w:line="240" w:lineRule="auto"/>
      </w:pPr>
      <w:r>
        <w:separator/>
      </w:r>
    </w:p>
  </w:endnote>
  <w:endnote w:type="continuationSeparator" w:id="0">
    <w:p w14:paraId="61737113" w14:textId="77777777" w:rsidR="00E42FB6" w:rsidRDefault="00E42FB6"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MS Gothic"/>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370857"/>
      <w:docPartObj>
        <w:docPartGallery w:val="Page Numbers (Bottom of Page)"/>
        <w:docPartUnique/>
      </w:docPartObj>
    </w:sdtPr>
    <w:sdtEndPr>
      <w:rPr>
        <w:sz w:val="18"/>
        <w:szCs w:val="18"/>
      </w:rPr>
    </w:sdtEndPr>
    <w:sdtContent>
      <w:p w14:paraId="5796F464" w14:textId="77777777" w:rsidR="00356D64" w:rsidRPr="00EB510A" w:rsidRDefault="00356D64">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003E011C">
          <w:rPr>
            <w:noProof/>
            <w:sz w:val="18"/>
            <w:szCs w:val="18"/>
          </w:rPr>
          <w:t>13</w:t>
        </w:r>
        <w:r w:rsidRPr="00EB510A">
          <w:rPr>
            <w:sz w:val="18"/>
            <w:szCs w:val="18"/>
          </w:rPr>
          <w:fldChar w:fldCharType="end"/>
        </w:r>
      </w:p>
    </w:sdtContent>
  </w:sdt>
  <w:p w14:paraId="69B1AC09" w14:textId="77777777" w:rsidR="007877D3" w:rsidRPr="007877D3" w:rsidRDefault="007877D3" w:rsidP="007877D3">
    <w:pPr>
      <w:pStyle w:val="Piedepgina"/>
      <w:contextualSpacing/>
      <w:rPr>
        <w:sz w:val="18"/>
        <w:szCs w:val="18"/>
      </w:rPr>
    </w:pPr>
    <w:r w:rsidRPr="007877D3">
      <w:rPr>
        <w:sz w:val="18"/>
        <w:szCs w:val="18"/>
      </w:rPr>
      <w:t>Estudio de nuevas variables para el cálculo de goles esperado en un partido</w:t>
    </w:r>
  </w:p>
  <w:p w14:paraId="552A8FBF" w14:textId="6021BAA5" w:rsidR="00356D64" w:rsidRPr="00EB510A" w:rsidRDefault="007877D3" w:rsidP="007877D3">
    <w:pPr>
      <w:pStyle w:val="Piedepgina"/>
      <w:contextualSpacing/>
      <w:rPr>
        <w:sz w:val="18"/>
        <w:szCs w:val="18"/>
      </w:rPr>
    </w:pPr>
    <w:r w:rsidRPr="007877D3">
      <w:rPr>
        <w:sz w:val="18"/>
        <w:szCs w:val="18"/>
      </w:rPr>
      <w:t>de futbo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158234" w14:textId="77777777" w:rsidR="00E42FB6" w:rsidRDefault="00E42FB6" w:rsidP="00320A2D">
      <w:pPr>
        <w:spacing w:after="0" w:line="240" w:lineRule="auto"/>
      </w:pPr>
      <w:r>
        <w:separator/>
      </w:r>
    </w:p>
  </w:footnote>
  <w:footnote w:type="continuationSeparator" w:id="0">
    <w:p w14:paraId="339BE31C" w14:textId="77777777" w:rsidR="00E42FB6" w:rsidRDefault="00E42FB6" w:rsidP="00320A2D">
      <w:pPr>
        <w:spacing w:after="0" w:line="240" w:lineRule="auto"/>
      </w:pPr>
      <w:r>
        <w:continuationSeparator/>
      </w:r>
    </w:p>
  </w:footnote>
  <w:footnote w:id="1">
    <w:p w14:paraId="1981EC67" w14:textId="7C597A61" w:rsidR="00593D71" w:rsidRDefault="00593D71">
      <w:pPr>
        <w:pStyle w:val="Textonotapie"/>
      </w:pPr>
      <w:r>
        <w:rPr>
          <w:rStyle w:val="Refdenotaalpie"/>
        </w:rPr>
        <w:footnoteRef/>
      </w:r>
      <w:r>
        <w:t xml:space="preserve"> </w:t>
      </w:r>
      <w:r w:rsidRPr="00593D71">
        <w:t>https://github.com/SergiRuizUNIR/TF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74E12" w14:textId="352F0A58" w:rsidR="00356D64" w:rsidRDefault="00BE5C3B" w:rsidP="001259FB">
    <w:pPr>
      <w:pStyle w:val="Encabezado"/>
      <w:contextualSpacing/>
      <w:jc w:val="right"/>
      <w:rPr>
        <w:sz w:val="18"/>
        <w:szCs w:val="18"/>
      </w:rPr>
    </w:pPr>
    <w:r>
      <w:rPr>
        <w:sz w:val="18"/>
        <w:szCs w:val="18"/>
      </w:rPr>
      <w:t>Sergio Ruiz Guevara</w:t>
    </w:r>
    <w:r w:rsidR="00356D64" w:rsidRPr="00EB510A">
      <w:rPr>
        <w:sz w:val="18"/>
        <w:szCs w:val="18"/>
      </w:rPr>
      <w:ptab w:relativeTo="margin" w:alignment="center" w:leader="none"/>
    </w:r>
    <w:r w:rsidR="00356D64" w:rsidRPr="00EB510A">
      <w:rPr>
        <w:sz w:val="18"/>
        <w:szCs w:val="18"/>
      </w:rPr>
      <w:ptab w:relativeTo="margin" w:alignment="right" w:leader="none"/>
    </w:r>
    <w:r w:rsidR="00356D64" w:rsidRPr="00EB510A">
      <w:rPr>
        <w:sz w:val="18"/>
        <w:szCs w:val="18"/>
      </w:rPr>
      <w:t xml:space="preserve">Máster Universitario en </w:t>
    </w:r>
    <w:r w:rsidR="00BC659E">
      <w:rPr>
        <w:sz w:val="18"/>
        <w:szCs w:val="18"/>
      </w:rPr>
      <w:t>Análisis y Visualización de Datos Masivos</w:t>
    </w:r>
  </w:p>
  <w:p w14:paraId="3CC7D297" w14:textId="77777777" w:rsidR="00BC659E" w:rsidRPr="00EB510A" w:rsidRDefault="00BC659E" w:rsidP="001259FB">
    <w:pPr>
      <w:pStyle w:val="Encabezado"/>
      <w:contextualSpacing/>
      <w:jc w:val="righ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52FA7"/>
    <w:multiLevelType w:val="hybridMultilevel"/>
    <w:tmpl w:val="A5EE37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D40E50"/>
    <w:multiLevelType w:val="hybridMultilevel"/>
    <w:tmpl w:val="840EA8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4030BD3"/>
    <w:multiLevelType w:val="hybridMultilevel"/>
    <w:tmpl w:val="DD722320"/>
    <w:lvl w:ilvl="0" w:tplc="F6E8CCB6">
      <w:numFmt w:val="bullet"/>
      <w:lvlText w:val="-"/>
      <w:lvlJc w:val="left"/>
      <w:pPr>
        <w:ind w:left="720" w:hanging="360"/>
      </w:pPr>
      <w:rPr>
        <w:rFonts w:ascii="Arial" w:eastAsia="Calibr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2B85211"/>
    <w:multiLevelType w:val="hybridMultilevel"/>
    <w:tmpl w:val="153CE2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5D24768"/>
    <w:multiLevelType w:val="hybridMultilevel"/>
    <w:tmpl w:val="5396F1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66E2029"/>
    <w:multiLevelType w:val="hybridMultilevel"/>
    <w:tmpl w:val="D91A7B04"/>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B525717"/>
    <w:multiLevelType w:val="hybridMultilevel"/>
    <w:tmpl w:val="A67A43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3A4ACF"/>
    <w:multiLevelType w:val="hybridMultilevel"/>
    <w:tmpl w:val="7258FF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E397ACE"/>
    <w:multiLevelType w:val="hybridMultilevel"/>
    <w:tmpl w:val="E5F6A5C0"/>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65917E3"/>
    <w:multiLevelType w:val="hybridMultilevel"/>
    <w:tmpl w:val="10B087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2CD3B07"/>
    <w:multiLevelType w:val="hybridMultilevel"/>
    <w:tmpl w:val="8EA8584C"/>
    <w:lvl w:ilvl="0" w:tplc="14F6889E">
      <w:numFmt w:val="bullet"/>
      <w:lvlText w:val=""/>
      <w:lvlJc w:val="left"/>
      <w:pPr>
        <w:ind w:left="720" w:hanging="360"/>
      </w:pPr>
      <w:rPr>
        <w:rFonts w:ascii="Wingdings" w:eastAsiaTheme="minorHAnsi" w:hAnsi="Wingding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86902EE"/>
    <w:multiLevelType w:val="hybridMultilevel"/>
    <w:tmpl w:val="CB145B96"/>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CE762A5"/>
    <w:multiLevelType w:val="hybridMultilevel"/>
    <w:tmpl w:val="63701B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A40552B"/>
    <w:multiLevelType w:val="hybridMultilevel"/>
    <w:tmpl w:val="46D85C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6CC381A"/>
    <w:multiLevelType w:val="hybridMultilevel"/>
    <w:tmpl w:val="F0E2D2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BEB366D"/>
    <w:multiLevelType w:val="hybridMultilevel"/>
    <w:tmpl w:val="3F423B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F28660F"/>
    <w:multiLevelType w:val="hybridMultilevel"/>
    <w:tmpl w:val="5AA290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15"/>
  </w:num>
  <w:num w:numId="3">
    <w:abstractNumId w:val="4"/>
  </w:num>
  <w:num w:numId="4">
    <w:abstractNumId w:val="13"/>
  </w:num>
  <w:num w:numId="5">
    <w:abstractNumId w:val="17"/>
  </w:num>
  <w:num w:numId="6">
    <w:abstractNumId w:val="6"/>
  </w:num>
  <w:num w:numId="7">
    <w:abstractNumId w:val="3"/>
  </w:num>
  <w:num w:numId="8">
    <w:abstractNumId w:val="8"/>
  </w:num>
  <w:num w:numId="9">
    <w:abstractNumId w:val="12"/>
  </w:num>
  <w:num w:numId="10">
    <w:abstractNumId w:val="9"/>
  </w:num>
  <w:num w:numId="11">
    <w:abstractNumId w:val="2"/>
  </w:num>
  <w:num w:numId="12">
    <w:abstractNumId w:val="10"/>
  </w:num>
  <w:num w:numId="13">
    <w:abstractNumId w:val="7"/>
  </w:num>
  <w:num w:numId="14">
    <w:abstractNumId w:val="1"/>
  </w:num>
  <w:num w:numId="15">
    <w:abstractNumId w:val="16"/>
  </w:num>
  <w:num w:numId="16">
    <w:abstractNumId w:val="0"/>
  </w:num>
  <w:num w:numId="17">
    <w:abstractNumId w:val="14"/>
  </w:num>
  <w:num w:numId="18">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0D3D"/>
    <w:rsid w:val="00001AD4"/>
    <w:rsid w:val="00011F61"/>
    <w:rsid w:val="0001321C"/>
    <w:rsid w:val="00021372"/>
    <w:rsid w:val="0002434F"/>
    <w:rsid w:val="000307D0"/>
    <w:rsid w:val="00033248"/>
    <w:rsid w:val="00033F4C"/>
    <w:rsid w:val="00036BA5"/>
    <w:rsid w:val="00036CBA"/>
    <w:rsid w:val="0004162A"/>
    <w:rsid w:val="0004227B"/>
    <w:rsid w:val="00043510"/>
    <w:rsid w:val="00044E71"/>
    <w:rsid w:val="00045464"/>
    <w:rsid w:val="0004572C"/>
    <w:rsid w:val="00045D26"/>
    <w:rsid w:val="00046393"/>
    <w:rsid w:val="00051AF9"/>
    <w:rsid w:val="00053135"/>
    <w:rsid w:val="00053D53"/>
    <w:rsid w:val="00057996"/>
    <w:rsid w:val="00062A35"/>
    <w:rsid w:val="000669DA"/>
    <w:rsid w:val="0006763A"/>
    <w:rsid w:val="00072E74"/>
    <w:rsid w:val="0008239D"/>
    <w:rsid w:val="00085D98"/>
    <w:rsid w:val="00097151"/>
    <w:rsid w:val="000A5B01"/>
    <w:rsid w:val="000B3054"/>
    <w:rsid w:val="000B3DBD"/>
    <w:rsid w:val="000B7F29"/>
    <w:rsid w:val="000F0308"/>
    <w:rsid w:val="000F5340"/>
    <w:rsid w:val="000F6F4B"/>
    <w:rsid w:val="00107491"/>
    <w:rsid w:val="00107E17"/>
    <w:rsid w:val="001113C0"/>
    <w:rsid w:val="00112650"/>
    <w:rsid w:val="001142C1"/>
    <w:rsid w:val="001149D6"/>
    <w:rsid w:val="0012067C"/>
    <w:rsid w:val="0012383A"/>
    <w:rsid w:val="00124A0F"/>
    <w:rsid w:val="001259FB"/>
    <w:rsid w:val="001334DF"/>
    <w:rsid w:val="001341A8"/>
    <w:rsid w:val="00135B81"/>
    <w:rsid w:val="00141D24"/>
    <w:rsid w:val="00143FDA"/>
    <w:rsid w:val="00152A14"/>
    <w:rsid w:val="00162179"/>
    <w:rsid w:val="00165B71"/>
    <w:rsid w:val="001677A0"/>
    <w:rsid w:val="00170B8A"/>
    <w:rsid w:val="0017550A"/>
    <w:rsid w:val="001808A4"/>
    <w:rsid w:val="001A1002"/>
    <w:rsid w:val="001A68AC"/>
    <w:rsid w:val="001A7C63"/>
    <w:rsid w:val="001B510B"/>
    <w:rsid w:val="001C4EE1"/>
    <w:rsid w:val="001D287E"/>
    <w:rsid w:val="001D2D9B"/>
    <w:rsid w:val="001D32F4"/>
    <w:rsid w:val="001D3861"/>
    <w:rsid w:val="001D5957"/>
    <w:rsid w:val="001D6454"/>
    <w:rsid w:val="001D7C9E"/>
    <w:rsid w:val="001E28C8"/>
    <w:rsid w:val="001E41CB"/>
    <w:rsid w:val="001F1D42"/>
    <w:rsid w:val="001F51AF"/>
    <w:rsid w:val="001F58DE"/>
    <w:rsid w:val="001F622C"/>
    <w:rsid w:val="001F6FA5"/>
    <w:rsid w:val="00202AEF"/>
    <w:rsid w:val="002053F4"/>
    <w:rsid w:val="002128FF"/>
    <w:rsid w:val="00213EE1"/>
    <w:rsid w:val="00222627"/>
    <w:rsid w:val="00225E0F"/>
    <w:rsid w:val="00235AB9"/>
    <w:rsid w:val="00235F89"/>
    <w:rsid w:val="00236C12"/>
    <w:rsid w:val="00236D85"/>
    <w:rsid w:val="00242DC1"/>
    <w:rsid w:val="00243566"/>
    <w:rsid w:val="0024507B"/>
    <w:rsid w:val="002452C4"/>
    <w:rsid w:val="002529E7"/>
    <w:rsid w:val="00252E76"/>
    <w:rsid w:val="002539BD"/>
    <w:rsid w:val="00256BAB"/>
    <w:rsid w:val="00256F18"/>
    <w:rsid w:val="00257BE7"/>
    <w:rsid w:val="00262EF0"/>
    <w:rsid w:val="00265CC1"/>
    <w:rsid w:val="002711AC"/>
    <w:rsid w:val="00273747"/>
    <w:rsid w:val="002737B2"/>
    <w:rsid w:val="00274C8F"/>
    <w:rsid w:val="00276B7A"/>
    <w:rsid w:val="00280F3B"/>
    <w:rsid w:val="002837DF"/>
    <w:rsid w:val="00287968"/>
    <w:rsid w:val="00287BBB"/>
    <w:rsid w:val="00290E10"/>
    <w:rsid w:val="00296674"/>
    <w:rsid w:val="00296B6A"/>
    <w:rsid w:val="00297AA1"/>
    <w:rsid w:val="00297D70"/>
    <w:rsid w:val="002A5005"/>
    <w:rsid w:val="002A63AF"/>
    <w:rsid w:val="002B01C8"/>
    <w:rsid w:val="002D0647"/>
    <w:rsid w:val="002D4287"/>
    <w:rsid w:val="002D5FB5"/>
    <w:rsid w:val="002E495D"/>
    <w:rsid w:val="002F33A5"/>
    <w:rsid w:val="002F3D80"/>
    <w:rsid w:val="00300BA4"/>
    <w:rsid w:val="003058F4"/>
    <w:rsid w:val="00313DE6"/>
    <w:rsid w:val="00314BBD"/>
    <w:rsid w:val="00316273"/>
    <w:rsid w:val="00320A2D"/>
    <w:rsid w:val="00320FE7"/>
    <w:rsid w:val="00324425"/>
    <w:rsid w:val="00330989"/>
    <w:rsid w:val="0034267D"/>
    <w:rsid w:val="00342A7D"/>
    <w:rsid w:val="0034406D"/>
    <w:rsid w:val="0034655C"/>
    <w:rsid w:val="00347B4F"/>
    <w:rsid w:val="00350BE4"/>
    <w:rsid w:val="00352773"/>
    <w:rsid w:val="0035323E"/>
    <w:rsid w:val="00353A8A"/>
    <w:rsid w:val="0035464B"/>
    <w:rsid w:val="00354AA4"/>
    <w:rsid w:val="003563C3"/>
    <w:rsid w:val="00356D64"/>
    <w:rsid w:val="00366121"/>
    <w:rsid w:val="0036754D"/>
    <w:rsid w:val="00374412"/>
    <w:rsid w:val="00390E35"/>
    <w:rsid w:val="00391E65"/>
    <w:rsid w:val="00392F9A"/>
    <w:rsid w:val="0039394A"/>
    <w:rsid w:val="00394FF1"/>
    <w:rsid w:val="003976A3"/>
    <w:rsid w:val="003A0FF1"/>
    <w:rsid w:val="003A27A4"/>
    <w:rsid w:val="003A4C3E"/>
    <w:rsid w:val="003A76AC"/>
    <w:rsid w:val="003B3284"/>
    <w:rsid w:val="003C02FA"/>
    <w:rsid w:val="003C2B59"/>
    <w:rsid w:val="003C3E1E"/>
    <w:rsid w:val="003C45D4"/>
    <w:rsid w:val="003C47AA"/>
    <w:rsid w:val="003D0F73"/>
    <w:rsid w:val="003D34FC"/>
    <w:rsid w:val="003E011C"/>
    <w:rsid w:val="003E2A59"/>
    <w:rsid w:val="003E42C9"/>
    <w:rsid w:val="003E5F87"/>
    <w:rsid w:val="003E7DE8"/>
    <w:rsid w:val="003F24EB"/>
    <w:rsid w:val="003F57E0"/>
    <w:rsid w:val="003F7155"/>
    <w:rsid w:val="00404CB1"/>
    <w:rsid w:val="00405E81"/>
    <w:rsid w:val="00405F16"/>
    <w:rsid w:val="00412FD4"/>
    <w:rsid w:val="00415126"/>
    <w:rsid w:val="00416FC6"/>
    <w:rsid w:val="004264FA"/>
    <w:rsid w:val="00431739"/>
    <w:rsid w:val="0043715F"/>
    <w:rsid w:val="00446660"/>
    <w:rsid w:val="00447FEC"/>
    <w:rsid w:val="004500C4"/>
    <w:rsid w:val="0045471C"/>
    <w:rsid w:val="00457BBD"/>
    <w:rsid w:val="00462602"/>
    <w:rsid w:val="0046398F"/>
    <w:rsid w:val="00463D09"/>
    <w:rsid w:val="004707BE"/>
    <w:rsid w:val="00474D15"/>
    <w:rsid w:val="00481178"/>
    <w:rsid w:val="00485A03"/>
    <w:rsid w:val="0049185C"/>
    <w:rsid w:val="00493463"/>
    <w:rsid w:val="00493814"/>
    <w:rsid w:val="004B25DE"/>
    <w:rsid w:val="004B3E07"/>
    <w:rsid w:val="004B5278"/>
    <w:rsid w:val="004B5970"/>
    <w:rsid w:val="004B65A1"/>
    <w:rsid w:val="004D2683"/>
    <w:rsid w:val="004D5A7A"/>
    <w:rsid w:val="004D5F09"/>
    <w:rsid w:val="004E35D5"/>
    <w:rsid w:val="004E49E6"/>
    <w:rsid w:val="004E782F"/>
    <w:rsid w:val="004F0540"/>
    <w:rsid w:val="004F1C02"/>
    <w:rsid w:val="004F42B3"/>
    <w:rsid w:val="004F7724"/>
    <w:rsid w:val="005017E9"/>
    <w:rsid w:val="00501872"/>
    <w:rsid w:val="00510E2D"/>
    <w:rsid w:val="00512338"/>
    <w:rsid w:val="00516A69"/>
    <w:rsid w:val="0051705D"/>
    <w:rsid w:val="005178DD"/>
    <w:rsid w:val="00522EC9"/>
    <w:rsid w:val="00531E5A"/>
    <w:rsid w:val="00532E72"/>
    <w:rsid w:val="005451DA"/>
    <w:rsid w:val="005514FA"/>
    <w:rsid w:val="00551836"/>
    <w:rsid w:val="00551C02"/>
    <w:rsid w:val="0055287A"/>
    <w:rsid w:val="00555995"/>
    <w:rsid w:val="005606D1"/>
    <w:rsid w:val="0056360E"/>
    <w:rsid w:val="0056407E"/>
    <w:rsid w:val="00572843"/>
    <w:rsid w:val="00586C2D"/>
    <w:rsid w:val="0059066E"/>
    <w:rsid w:val="00590B2B"/>
    <w:rsid w:val="00592517"/>
    <w:rsid w:val="00592D08"/>
    <w:rsid w:val="00593C9C"/>
    <w:rsid w:val="00593D71"/>
    <w:rsid w:val="005978BE"/>
    <w:rsid w:val="00597D4B"/>
    <w:rsid w:val="005A00B3"/>
    <w:rsid w:val="005A0C28"/>
    <w:rsid w:val="005A1692"/>
    <w:rsid w:val="005A236E"/>
    <w:rsid w:val="005A2BF1"/>
    <w:rsid w:val="005A332F"/>
    <w:rsid w:val="005B5C7D"/>
    <w:rsid w:val="005C71A3"/>
    <w:rsid w:val="005D011D"/>
    <w:rsid w:val="005D080A"/>
    <w:rsid w:val="005D1BA9"/>
    <w:rsid w:val="005D1DAA"/>
    <w:rsid w:val="005D1FFF"/>
    <w:rsid w:val="005D65B6"/>
    <w:rsid w:val="005D77AF"/>
    <w:rsid w:val="005E0EF0"/>
    <w:rsid w:val="005E5DDC"/>
    <w:rsid w:val="005E5EF8"/>
    <w:rsid w:val="005F0765"/>
    <w:rsid w:val="005F1BA2"/>
    <w:rsid w:val="005F2B30"/>
    <w:rsid w:val="005F35F0"/>
    <w:rsid w:val="006011D5"/>
    <w:rsid w:val="006016DB"/>
    <w:rsid w:val="00607803"/>
    <w:rsid w:val="006105BB"/>
    <w:rsid w:val="0061080A"/>
    <w:rsid w:val="006162D4"/>
    <w:rsid w:val="00621B30"/>
    <w:rsid w:val="006235A7"/>
    <w:rsid w:val="006238FF"/>
    <w:rsid w:val="006253B9"/>
    <w:rsid w:val="006254B2"/>
    <w:rsid w:val="006255C2"/>
    <w:rsid w:val="006306F4"/>
    <w:rsid w:val="00632A94"/>
    <w:rsid w:val="00634402"/>
    <w:rsid w:val="00642398"/>
    <w:rsid w:val="00643577"/>
    <w:rsid w:val="00643BD1"/>
    <w:rsid w:val="0064500C"/>
    <w:rsid w:val="0065128E"/>
    <w:rsid w:val="006545E9"/>
    <w:rsid w:val="00657329"/>
    <w:rsid w:val="006573CA"/>
    <w:rsid w:val="006611BA"/>
    <w:rsid w:val="0067155C"/>
    <w:rsid w:val="00680979"/>
    <w:rsid w:val="00681EC2"/>
    <w:rsid w:val="00681F44"/>
    <w:rsid w:val="006866F9"/>
    <w:rsid w:val="00693BAF"/>
    <w:rsid w:val="006A026C"/>
    <w:rsid w:val="006A6A78"/>
    <w:rsid w:val="006A7C74"/>
    <w:rsid w:val="006B20EC"/>
    <w:rsid w:val="006B6E24"/>
    <w:rsid w:val="006D122D"/>
    <w:rsid w:val="006D2B55"/>
    <w:rsid w:val="006D3C61"/>
    <w:rsid w:val="006D4889"/>
    <w:rsid w:val="006D5AC7"/>
    <w:rsid w:val="006D65CC"/>
    <w:rsid w:val="006E0B6D"/>
    <w:rsid w:val="006E108B"/>
    <w:rsid w:val="006E37F1"/>
    <w:rsid w:val="006F018E"/>
    <w:rsid w:val="006F2380"/>
    <w:rsid w:val="006F699F"/>
    <w:rsid w:val="00702D37"/>
    <w:rsid w:val="00703117"/>
    <w:rsid w:val="007066FD"/>
    <w:rsid w:val="00721DFC"/>
    <w:rsid w:val="00727C00"/>
    <w:rsid w:val="007316A4"/>
    <w:rsid w:val="00735481"/>
    <w:rsid w:val="00735F8C"/>
    <w:rsid w:val="00737293"/>
    <w:rsid w:val="0074096B"/>
    <w:rsid w:val="00740C1B"/>
    <w:rsid w:val="007442BF"/>
    <w:rsid w:val="007444EF"/>
    <w:rsid w:val="0074625E"/>
    <w:rsid w:val="007462BA"/>
    <w:rsid w:val="0075281E"/>
    <w:rsid w:val="00752B9E"/>
    <w:rsid w:val="007536FE"/>
    <w:rsid w:val="0075459A"/>
    <w:rsid w:val="0076624F"/>
    <w:rsid w:val="00767C03"/>
    <w:rsid w:val="00771554"/>
    <w:rsid w:val="0077253D"/>
    <w:rsid w:val="00773EAA"/>
    <w:rsid w:val="00774EA5"/>
    <w:rsid w:val="007752C3"/>
    <w:rsid w:val="00780433"/>
    <w:rsid w:val="0078634A"/>
    <w:rsid w:val="007877D3"/>
    <w:rsid w:val="00792A94"/>
    <w:rsid w:val="00792C84"/>
    <w:rsid w:val="00793BCC"/>
    <w:rsid w:val="00794AB2"/>
    <w:rsid w:val="007A11F1"/>
    <w:rsid w:val="007A4D92"/>
    <w:rsid w:val="007A6316"/>
    <w:rsid w:val="007A73FF"/>
    <w:rsid w:val="007B2C11"/>
    <w:rsid w:val="007B466B"/>
    <w:rsid w:val="007B5088"/>
    <w:rsid w:val="007C549F"/>
    <w:rsid w:val="007D5B4B"/>
    <w:rsid w:val="007D5C8E"/>
    <w:rsid w:val="007E3A6F"/>
    <w:rsid w:val="007E3D89"/>
    <w:rsid w:val="007E3FB7"/>
    <w:rsid w:val="007E513C"/>
    <w:rsid w:val="007F3071"/>
    <w:rsid w:val="007F5E65"/>
    <w:rsid w:val="007F6838"/>
    <w:rsid w:val="00805505"/>
    <w:rsid w:val="00806C6D"/>
    <w:rsid w:val="008138BB"/>
    <w:rsid w:val="008165FA"/>
    <w:rsid w:val="00822AB0"/>
    <w:rsid w:val="0082741E"/>
    <w:rsid w:val="0084267C"/>
    <w:rsid w:val="00846363"/>
    <w:rsid w:val="00851BEE"/>
    <w:rsid w:val="00853113"/>
    <w:rsid w:val="0085532F"/>
    <w:rsid w:val="00862020"/>
    <w:rsid w:val="00862964"/>
    <w:rsid w:val="0086747E"/>
    <w:rsid w:val="0087406B"/>
    <w:rsid w:val="008812ED"/>
    <w:rsid w:val="00881B67"/>
    <w:rsid w:val="0088292D"/>
    <w:rsid w:val="00885935"/>
    <w:rsid w:val="00886344"/>
    <w:rsid w:val="00887F86"/>
    <w:rsid w:val="008914FE"/>
    <w:rsid w:val="008925AE"/>
    <w:rsid w:val="008950E0"/>
    <w:rsid w:val="0089591F"/>
    <w:rsid w:val="008A2FB3"/>
    <w:rsid w:val="008A4327"/>
    <w:rsid w:val="008A6FD9"/>
    <w:rsid w:val="008B129C"/>
    <w:rsid w:val="008D14CA"/>
    <w:rsid w:val="008E0378"/>
    <w:rsid w:val="008E272B"/>
    <w:rsid w:val="008E2CB7"/>
    <w:rsid w:val="008E720D"/>
    <w:rsid w:val="008E7256"/>
    <w:rsid w:val="008F1890"/>
    <w:rsid w:val="008F77A7"/>
    <w:rsid w:val="00904ECC"/>
    <w:rsid w:val="00906BB2"/>
    <w:rsid w:val="00910A51"/>
    <w:rsid w:val="00911E95"/>
    <w:rsid w:val="00922DE1"/>
    <w:rsid w:val="00923693"/>
    <w:rsid w:val="00923E13"/>
    <w:rsid w:val="0092607B"/>
    <w:rsid w:val="00927393"/>
    <w:rsid w:val="0093307D"/>
    <w:rsid w:val="00936907"/>
    <w:rsid w:val="00937DD5"/>
    <w:rsid w:val="00940BAA"/>
    <w:rsid w:val="009421E4"/>
    <w:rsid w:val="00944A9E"/>
    <w:rsid w:val="00947C6D"/>
    <w:rsid w:val="00950E7D"/>
    <w:rsid w:val="009533F3"/>
    <w:rsid w:val="00960845"/>
    <w:rsid w:val="009664F6"/>
    <w:rsid w:val="00966A5D"/>
    <w:rsid w:val="00970D22"/>
    <w:rsid w:val="00971D7F"/>
    <w:rsid w:val="009732DE"/>
    <w:rsid w:val="00977892"/>
    <w:rsid w:val="009801D0"/>
    <w:rsid w:val="0098204C"/>
    <w:rsid w:val="0098677E"/>
    <w:rsid w:val="00991A35"/>
    <w:rsid w:val="00995F98"/>
    <w:rsid w:val="009963E4"/>
    <w:rsid w:val="00997030"/>
    <w:rsid w:val="009A0F7D"/>
    <w:rsid w:val="009A6CEB"/>
    <w:rsid w:val="009B055C"/>
    <w:rsid w:val="009B5625"/>
    <w:rsid w:val="009B75B3"/>
    <w:rsid w:val="009C5707"/>
    <w:rsid w:val="009C72A2"/>
    <w:rsid w:val="009D0341"/>
    <w:rsid w:val="009D2941"/>
    <w:rsid w:val="009D4119"/>
    <w:rsid w:val="009D4940"/>
    <w:rsid w:val="009D6A32"/>
    <w:rsid w:val="009D728B"/>
    <w:rsid w:val="009D7671"/>
    <w:rsid w:val="009D7D58"/>
    <w:rsid w:val="009F57A6"/>
    <w:rsid w:val="009F5F19"/>
    <w:rsid w:val="00A0766C"/>
    <w:rsid w:val="00A07D88"/>
    <w:rsid w:val="00A103F0"/>
    <w:rsid w:val="00A12D94"/>
    <w:rsid w:val="00A14A14"/>
    <w:rsid w:val="00A20B10"/>
    <w:rsid w:val="00A2665A"/>
    <w:rsid w:val="00A341FE"/>
    <w:rsid w:val="00A35189"/>
    <w:rsid w:val="00A36ACC"/>
    <w:rsid w:val="00A42190"/>
    <w:rsid w:val="00A51957"/>
    <w:rsid w:val="00A53974"/>
    <w:rsid w:val="00A53E0B"/>
    <w:rsid w:val="00A55698"/>
    <w:rsid w:val="00A56CED"/>
    <w:rsid w:val="00A67311"/>
    <w:rsid w:val="00A7064B"/>
    <w:rsid w:val="00A71D8D"/>
    <w:rsid w:val="00A732F4"/>
    <w:rsid w:val="00A8015C"/>
    <w:rsid w:val="00A8131A"/>
    <w:rsid w:val="00A81699"/>
    <w:rsid w:val="00A82385"/>
    <w:rsid w:val="00A83E74"/>
    <w:rsid w:val="00A84A71"/>
    <w:rsid w:val="00A85CA2"/>
    <w:rsid w:val="00A9014B"/>
    <w:rsid w:val="00A933D7"/>
    <w:rsid w:val="00A954EC"/>
    <w:rsid w:val="00AA79CF"/>
    <w:rsid w:val="00AB0305"/>
    <w:rsid w:val="00AB18E7"/>
    <w:rsid w:val="00AB4BDD"/>
    <w:rsid w:val="00AC0C49"/>
    <w:rsid w:val="00AC0E8E"/>
    <w:rsid w:val="00AC4745"/>
    <w:rsid w:val="00AC517E"/>
    <w:rsid w:val="00AC524E"/>
    <w:rsid w:val="00AC5CA8"/>
    <w:rsid w:val="00AC671E"/>
    <w:rsid w:val="00AD4ABA"/>
    <w:rsid w:val="00AD622C"/>
    <w:rsid w:val="00AE390C"/>
    <w:rsid w:val="00AE61E6"/>
    <w:rsid w:val="00AF2F95"/>
    <w:rsid w:val="00AF402B"/>
    <w:rsid w:val="00B05EC9"/>
    <w:rsid w:val="00B1023A"/>
    <w:rsid w:val="00B10290"/>
    <w:rsid w:val="00B1030C"/>
    <w:rsid w:val="00B12C6A"/>
    <w:rsid w:val="00B214B4"/>
    <w:rsid w:val="00B23502"/>
    <w:rsid w:val="00B27AE6"/>
    <w:rsid w:val="00B30C72"/>
    <w:rsid w:val="00B31EC2"/>
    <w:rsid w:val="00B336CF"/>
    <w:rsid w:val="00B46AAE"/>
    <w:rsid w:val="00B504A0"/>
    <w:rsid w:val="00B6596C"/>
    <w:rsid w:val="00B679E3"/>
    <w:rsid w:val="00B7212D"/>
    <w:rsid w:val="00B73D63"/>
    <w:rsid w:val="00B75606"/>
    <w:rsid w:val="00B75D79"/>
    <w:rsid w:val="00B76854"/>
    <w:rsid w:val="00B85DD3"/>
    <w:rsid w:val="00B87B1F"/>
    <w:rsid w:val="00B928F8"/>
    <w:rsid w:val="00B92E28"/>
    <w:rsid w:val="00B931C2"/>
    <w:rsid w:val="00B93A45"/>
    <w:rsid w:val="00B93C71"/>
    <w:rsid w:val="00B957D1"/>
    <w:rsid w:val="00B95AE4"/>
    <w:rsid w:val="00B96F49"/>
    <w:rsid w:val="00B974B8"/>
    <w:rsid w:val="00BA5509"/>
    <w:rsid w:val="00BA68ED"/>
    <w:rsid w:val="00BA7E7E"/>
    <w:rsid w:val="00BB7789"/>
    <w:rsid w:val="00BB79FC"/>
    <w:rsid w:val="00BC0930"/>
    <w:rsid w:val="00BC3116"/>
    <w:rsid w:val="00BC4077"/>
    <w:rsid w:val="00BC56F7"/>
    <w:rsid w:val="00BC659E"/>
    <w:rsid w:val="00BD29AD"/>
    <w:rsid w:val="00BD42E0"/>
    <w:rsid w:val="00BD524F"/>
    <w:rsid w:val="00BD6A97"/>
    <w:rsid w:val="00BD7C10"/>
    <w:rsid w:val="00BE07D6"/>
    <w:rsid w:val="00BE11EB"/>
    <w:rsid w:val="00BE4425"/>
    <w:rsid w:val="00BE44E4"/>
    <w:rsid w:val="00BE5C3B"/>
    <w:rsid w:val="00BE77D3"/>
    <w:rsid w:val="00BF2517"/>
    <w:rsid w:val="00BF2FEC"/>
    <w:rsid w:val="00C067DB"/>
    <w:rsid w:val="00C129C9"/>
    <w:rsid w:val="00C13D6D"/>
    <w:rsid w:val="00C152EF"/>
    <w:rsid w:val="00C15308"/>
    <w:rsid w:val="00C21B37"/>
    <w:rsid w:val="00C253BE"/>
    <w:rsid w:val="00C26084"/>
    <w:rsid w:val="00C26202"/>
    <w:rsid w:val="00C26A33"/>
    <w:rsid w:val="00C27A10"/>
    <w:rsid w:val="00C36D80"/>
    <w:rsid w:val="00C63120"/>
    <w:rsid w:val="00C64ECF"/>
    <w:rsid w:val="00C67300"/>
    <w:rsid w:val="00C71CE7"/>
    <w:rsid w:val="00C728FC"/>
    <w:rsid w:val="00C77E0F"/>
    <w:rsid w:val="00C83F21"/>
    <w:rsid w:val="00C85908"/>
    <w:rsid w:val="00C902FC"/>
    <w:rsid w:val="00C97320"/>
    <w:rsid w:val="00CA1E3A"/>
    <w:rsid w:val="00CB19B7"/>
    <w:rsid w:val="00CB21A0"/>
    <w:rsid w:val="00CC20FD"/>
    <w:rsid w:val="00CC5F27"/>
    <w:rsid w:val="00CD2BD8"/>
    <w:rsid w:val="00CD322B"/>
    <w:rsid w:val="00CD37C1"/>
    <w:rsid w:val="00CD7754"/>
    <w:rsid w:val="00CE040A"/>
    <w:rsid w:val="00CE2055"/>
    <w:rsid w:val="00CE6B02"/>
    <w:rsid w:val="00CF3813"/>
    <w:rsid w:val="00CF3D9D"/>
    <w:rsid w:val="00CF4A7D"/>
    <w:rsid w:val="00D042B3"/>
    <w:rsid w:val="00D050C0"/>
    <w:rsid w:val="00D10FB2"/>
    <w:rsid w:val="00D11B8F"/>
    <w:rsid w:val="00D12794"/>
    <w:rsid w:val="00D1359E"/>
    <w:rsid w:val="00D17FED"/>
    <w:rsid w:val="00D20D21"/>
    <w:rsid w:val="00D239AA"/>
    <w:rsid w:val="00D2743D"/>
    <w:rsid w:val="00D27B0B"/>
    <w:rsid w:val="00D34C94"/>
    <w:rsid w:val="00D40AB7"/>
    <w:rsid w:val="00D52AC2"/>
    <w:rsid w:val="00D557B5"/>
    <w:rsid w:val="00D561CD"/>
    <w:rsid w:val="00D57E8D"/>
    <w:rsid w:val="00D60A79"/>
    <w:rsid w:val="00D62DA1"/>
    <w:rsid w:val="00D62E5E"/>
    <w:rsid w:val="00D65D0F"/>
    <w:rsid w:val="00D67D65"/>
    <w:rsid w:val="00D74127"/>
    <w:rsid w:val="00D759C8"/>
    <w:rsid w:val="00D813F1"/>
    <w:rsid w:val="00D85F50"/>
    <w:rsid w:val="00D95F43"/>
    <w:rsid w:val="00D97405"/>
    <w:rsid w:val="00DA1857"/>
    <w:rsid w:val="00DA1887"/>
    <w:rsid w:val="00DA5EA1"/>
    <w:rsid w:val="00DA738D"/>
    <w:rsid w:val="00DB4127"/>
    <w:rsid w:val="00DB5214"/>
    <w:rsid w:val="00DB6684"/>
    <w:rsid w:val="00DB7439"/>
    <w:rsid w:val="00DD14B3"/>
    <w:rsid w:val="00DD1E19"/>
    <w:rsid w:val="00DD494E"/>
    <w:rsid w:val="00DD5F93"/>
    <w:rsid w:val="00DD70F1"/>
    <w:rsid w:val="00DD72B9"/>
    <w:rsid w:val="00DD734A"/>
    <w:rsid w:val="00DE22AF"/>
    <w:rsid w:val="00DE43FB"/>
    <w:rsid w:val="00DE7377"/>
    <w:rsid w:val="00DE7EB5"/>
    <w:rsid w:val="00DF4632"/>
    <w:rsid w:val="00DF656D"/>
    <w:rsid w:val="00DF6BA7"/>
    <w:rsid w:val="00DF7136"/>
    <w:rsid w:val="00E00A10"/>
    <w:rsid w:val="00E11F40"/>
    <w:rsid w:val="00E167F6"/>
    <w:rsid w:val="00E16DF0"/>
    <w:rsid w:val="00E17425"/>
    <w:rsid w:val="00E20664"/>
    <w:rsid w:val="00E212E7"/>
    <w:rsid w:val="00E2203A"/>
    <w:rsid w:val="00E25F8D"/>
    <w:rsid w:val="00E30033"/>
    <w:rsid w:val="00E3218E"/>
    <w:rsid w:val="00E357BE"/>
    <w:rsid w:val="00E41D78"/>
    <w:rsid w:val="00E42FB6"/>
    <w:rsid w:val="00E464E0"/>
    <w:rsid w:val="00E46E5F"/>
    <w:rsid w:val="00E47E6E"/>
    <w:rsid w:val="00E545C8"/>
    <w:rsid w:val="00E61715"/>
    <w:rsid w:val="00E617AF"/>
    <w:rsid w:val="00E67AB1"/>
    <w:rsid w:val="00E725F6"/>
    <w:rsid w:val="00E7409D"/>
    <w:rsid w:val="00E803B9"/>
    <w:rsid w:val="00E807A1"/>
    <w:rsid w:val="00E807BB"/>
    <w:rsid w:val="00E866CD"/>
    <w:rsid w:val="00E8706C"/>
    <w:rsid w:val="00E87780"/>
    <w:rsid w:val="00E91982"/>
    <w:rsid w:val="00E92E32"/>
    <w:rsid w:val="00E97025"/>
    <w:rsid w:val="00E97669"/>
    <w:rsid w:val="00EA1E89"/>
    <w:rsid w:val="00EA3B02"/>
    <w:rsid w:val="00EB297A"/>
    <w:rsid w:val="00EB40C5"/>
    <w:rsid w:val="00EB43E5"/>
    <w:rsid w:val="00EB4DA0"/>
    <w:rsid w:val="00EB510A"/>
    <w:rsid w:val="00EC0A83"/>
    <w:rsid w:val="00EC6D59"/>
    <w:rsid w:val="00ED1933"/>
    <w:rsid w:val="00ED2F68"/>
    <w:rsid w:val="00ED411A"/>
    <w:rsid w:val="00ED5E87"/>
    <w:rsid w:val="00EE7DC0"/>
    <w:rsid w:val="00EF19D5"/>
    <w:rsid w:val="00F03CE2"/>
    <w:rsid w:val="00F06AE0"/>
    <w:rsid w:val="00F110DD"/>
    <w:rsid w:val="00F242C5"/>
    <w:rsid w:val="00F31411"/>
    <w:rsid w:val="00F45572"/>
    <w:rsid w:val="00F4621D"/>
    <w:rsid w:val="00F50FD8"/>
    <w:rsid w:val="00F5126B"/>
    <w:rsid w:val="00F61326"/>
    <w:rsid w:val="00F65A61"/>
    <w:rsid w:val="00F661A3"/>
    <w:rsid w:val="00F70187"/>
    <w:rsid w:val="00F707E9"/>
    <w:rsid w:val="00F71072"/>
    <w:rsid w:val="00F73AE7"/>
    <w:rsid w:val="00F76EA6"/>
    <w:rsid w:val="00F81C11"/>
    <w:rsid w:val="00F8668F"/>
    <w:rsid w:val="00F8671F"/>
    <w:rsid w:val="00F86F4A"/>
    <w:rsid w:val="00F87C28"/>
    <w:rsid w:val="00F91437"/>
    <w:rsid w:val="00F92201"/>
    <w:rsid w:val="00F94DBC"/>
    <w:rsid w:val="00F95C87"/>
    <w:rsid w:val="00F964D1"/>
    <w:rsid w:val="00F96B52"/>
    <w:rsid w:val="00FA0773"/>
    <w:rsid w:val="00FA6597"/>
    <w:rsid w:val="00FA7A12"/>
    <w:rsid w:val="00FB5227"/>
    <w:rsid w:val="00FB726E"/>
    <w:rsid w:val="00FC1820"/>
    <w:rsid w:val="00FC2496"/>
    <w:rsid w:val="00FC56D1"/>
    <w:rsid w:val="00FC7E7B"/>
    <w:rsid w:val="00FD074B"/>
    <w:rsid w:val="00FD370B"/>
    <w:rsid w:val="00FD58CA"/>
    <w:rsid w:val="00FD5C4E"/>
    <w:rsid w:val="00FE40FE"/>
    <w:rsid w:val="00FE5CE5"/>
    <w:rsid w:val="00FE60F3"/>
    <w:rsid w:val="00FF4780"/>
    <w:rsid w:val="00FF50AA"/>
    <w:rsid w:val="00FF5F85"/>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rules v:ext="edit">
        <o:r id="V:Rule1" type="connector" idref="#_x0000_s1037"/>
      </o:rules>
    </o:shapelayout>
  </w:shapeDefaults>
  <w:decimalSymbol w:val=","/>
  <w:listSeparator w:val=";"/>
  <w14:docId w14:val="16FBA314"/>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lang w:val="es-ES"/>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rPr>
  </w:style>
  <w:style w:type="paragraph" w:styleId="Prrafodelista">
    <w:name w:val="List Paragraph"/>
    <w:basedOn w:val="Normal"/>
    <w:uiPriority w:val="34"/>
    <w:qFormat/>
    <w:rsid w:val="00752B9E"/>
    <w:pPr>
      <w:spacing w:line="276" w:lineRule="auto"/>
      <w:ind w:left="720"/>
      <w:jc w:val="left"/>
    </w:pPr>
    <w:rPr>
      <w:rFonts w:eastAsia="Calibri" w:cs="Calibri"/>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rPr>
  </w:style>
  <w:style w:type="paragraph" w:styleId="Textoindependiente">
    <w:name w:val="Body Text"/>
    <w:basedOn w:val="Normal"/>
    <w:link w:val="TextoindependienteCar"/>
    <w:uiPriority w:val="99"/>
    <w:semiHidden/>
    <w:unhideWhenUsed/>
    <w:rsid w:val="00E464E0"/>
    <w:pPr>
      <w:spacing w:after="120"/>
    </w:pPr>
    <w:rPr>
      <w:rFonts w:eastAsia="Calibri" w:cs="Times New Roman"/>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pPr>
      <w:spacing w:after="0" w:line="480" w:lineRule="auto"/>
      <w:ind w:left="720" w:hanging="720"/>
    </w:pPr>
    <w:rPr>
      <w:rFonts w:eastAsia="Calibri" w:cs="Times New Roman"/>
    </w:rPr>
  </w:style>
  <w:style w:type="paragraph" w:styleId="Descripcin">
    <w:name w:val="caption"/>
    <w:basedOn w:val="Normal"/>
    <w:next w:val="Normal"/>
    <w:uiPriority w:val="35"/>
    <w:unhideWhenUsed/>
    <w:qFormat/>
    <w:rsid w:val="00E464E0"/>
    <w:pPr>
      <w:spacing w:line="240" w:lineRule="auto"/>
    </w:pPr>
    <w:rPr>
      <w:rFonts w:eastAsia="Calibri" w:cs="Times New Roman"/>
      <w:i/>
      <w:iCs/>
      <w:color w:val="1F497D" w:themeColor="text2"/>
      <w:sz w:val="18"/>
      <w:szCs w:val="18"/>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eastAsia="es-ES"/>
    </w:rPr>
  </w:style>
  <w:style w:type="character" w:customStyle="1" w:styleId="gt-ft-text">
    <w:name w:val="gt-ft-text"/>
    <w:basedOn w:val="Fuentedeprrafopredeter"/>
    <w:rsid w:val="00E464E0"/>
  </w:style>
  <w:style w:type="table" w:styleId="Tabladelista7concolores-nfasis6">
    <w:name w:val="List Table 7 Colorful Accent 6"/>
    <w:basedOn w:val="Tablanormal"/>
    <w:uiPriority w:val="52"/>
    <w:rsid w:val="00A103F0"/>
    <w:pPr>
      <w:spacing w:after="0" w:line="240" w:lineRule="auto"/>
    </w:pPr>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1">
    <w:name w:val="List Table 7 Colorful Accent 1"/>
    <w:basedOn w:val="Tablanormal"/>
    <w:uiPriority w:val="52"/>
    <w:rsid w:val="00A103F0"/>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Textodelmarcadordeposicin">
    <w:name w:val="Placeholder Text"/>
    <w:basedOn w:val="Fuentedeprrafopredeter"/>
    <w:uiPriority w:val="99"/>
    <w:semiHidden/>
    <w:rsid w:val="00457BBD"/>
    <w:rPr>
      <w:color w:val="808080"/>
    </w:rPr>
  </w:style>
  <w:style w:type="table" w:styleId="Tablaconcuadrcula4-nfasis6">
    <w:name w:val="Grid Table 4 Accent 6"/>
    <w:basedOn w:val="Tablanormal"/>
    <w:uiPriority w:val="49"/>
    <w:rsid w:val="00FD370B"/>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concuadrcula3-nfasis2">
    <w:name w:val="Grid Table 3 Accent 2"/>
    <w:basedOn w:val="Tablanormal"/>
    <w:uiPriority w:val="48"/>
    <w:rsid w:val="00906BB2"/>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character" w:styleId="Refdecomentario">
    <w:name w:val="annotation reference"/>
    <w:basedOn w:val="Fuentedeprrafopredeter"/>
    <w:uiPriority w:val="99"/>
    <w:semiHidden/>
    <w:unhideWhenUsed/>
    <w:rsid w:val="00262EF0"/>
    <w:rPr>
      <w:sz w:val="16"/>
      <w:szCs w:val="16"/>
    </w:rPr>
  </w:style>
  <w:style w:type="paragraph" w:styleId="Textocomentario">
    <w:name w:val="annotation text"/>
    <w:basedOn w:val="Normal"/>
    <w:link w:val="TextocomentarioCar"/>
    <w:uiPriority w:val="99"/>
    <w:semiHidden/>
    <w:unhideWhenUsed/>
    <w:rsid w:val="00262EF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62EF0"/>
    <w:rPr>
      <w:rFonts w:ascii="Arial" w:hAnsi="Arial"/>
      <w:sz w:val="20"/>
      <w:szCs w:val="20"/>
      <w:lang w:val="es-ES"/>
    </w:rPr>
  </w:style>
  <w:style w:type="paragraph" w:styleId="Asuntodelcomentario">
    <w:name w:val="annotation subject"/>
    <w:basedOn w:val="Textocomentario"/>
    <w:next w:val="Textocomentario"/>
    <w:link w:val="AsuntodelcomentarioCar"/>
    <w:uiPriority w:val="99"/>
    <w:semiHidden/>
    <w:unhideWhenUsed/>
    <w:rsid w:val="00262EF0"/>
    <w:rPr>
      <w:b/>
      <w:bCs/>
    </w:rPr>
  </w:style>
  <w:style w:type="character" w:customStyle="1" w:styleId="AsuntodelcomentarioCar">
    <w:name w:val="Asunto del comentario Car"/>
    <w:basedOn w:val="TextocomentarioCar"/>
    <w:link w:val="Asuntodelcomentario"/>
    <w:uiPriority w:val="99"/>
    <w:semiHidden/>
    <w:rsid w:val="00262EF0"/>
    <w:rPr>
      <w:rFonts w:ascii="Arial" w:hAnsi="Arial"/>
      <w:b/>
      <w:bCs/>
      <w:sz w:val="20"/>
      <w:szCs w:val="20"/>
      <w:lang w:val="es-ES"/>
    </w:rPr>
  </w:style>
  <w:style w:type="table" w:styleId="Tabladelista4-nfasis1">
    <w:name w:val="List Table 4 Accent 1"/>
    <w:basedOn w:val="Tablanormal"/>
    <w:uiPriority w:val="49"/>
    <w:rsid w:val="00940BA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delista3-nfasis6">
    <w:name w:val="List Table 3 Accent 6"/>
    <w:basedOn w:val="Tablanormal"/>
    <w:uiPriority w:val="48"/>
    <w:rsid w:val="00C77E0F"/>
    <w:pPr>
      <w:spacing w:after="0"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styleId="Tablaconcuadrcula5oscura-nfasis2">
    <w:name w:val="Grid Table 5 Dark Accent 2"/>
    <w:basedOn w:val="Tablanormal"/>
    <w:uiPriority w:val="50"/>
    <w:rsid w:val="007A4D9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Tablaconcuadrcula5oscura-nfasis5">
    <w:name w:val="Grid Table 5 Dark Accent 5"/>
    <w:basedOn w:val="Tablanormal"/>
    <w:uiPriority w:val="50"/>
    <w:rsid w:val="004D5F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9259">
      <w:bodyDiv w:val="1"/>
      <w:marLeft w:val="0"/>
      <w:marRight w:val="0"/>
      <w:marTop w:val="0"/>
      <w:marBottom w:val="0"/>
      <w:divBdr>
        <w:top w:val="none" w:sz="0" w:space="0" w:color="auto"/>
        <w:left w:val="none" w:sz="0" w:space="0" w:color="auto"/>
        <w:bottom w:val="none" w:sz="0" w:space="0" w:color="auto"/>
        <w:right w:val="none" w:sz="0" w:space="0" w:color="auto"/>
      </w:divBdr>
    </w:div>
    <w:div w:id="44185669">
      <w:bodyDiv w:val="1"/>
      <w:marLeft w:val="0"/>
      <w:marRight w:val="0"/>
      <w:marTop w:val="0"/>
      <w:marBottom w:val="0"/>
      <w:divBdr>
        <w:top w:val="none" w:sz="0" w:space="0" w:color="auto"/>
        <w:left w:val="none" w:sz="0" w:space="0" w:color="auto"/>
        <w:bottom w:val="none" w:sz="0" w:space="0" w:color="auto"/>
        <w:right w:val="none" w:sz="0" w:space="0" w:color="auto"/>
      </w:divBdr>
    </w:div>
    <w:div w:id="54401172">
      <w:bodyDiv w:val="1"/>
      <w:marLeft w:val="0"/>
      <w:marRight w:val="0"/>
      <w:marTop w:val="0"/>
      <w:marBottom w:val="0"/>
      <w:divBdr>
        <w:top w:val="none" w:sz="0" w:space="0" w:color="auto"/>
        <w:left w:val="none" w:sz="0" w:space="0" w:color="auto"/>
        <w:bottom w:val="none" w:sz="0" w:space="0" w:color="auto"/>
        <w:right w:val="none" w:sz="0" w:space="0" w:color="auto"/>
      </w:divBdr>
    </w:div>
    <w:div w:id="57289496">
      <w:bodyDiv w:val="1"/>
      <w:marLeft w:val="0"/>
      <w:marRight w:val="0"/>
      <w:marTop w:val="0"/>
      <w:marBottom w:val="0"/>
      <w:divBdr>
        <w:top w:val="none" w:sz="0" w:space="0" w:color="auto"/>
        <w:left w:val="none" w:sz="0" w:space="0" w:color="auto"/>
        <w:bottom w:val="none" w:sz="0" w:space="0" w:color="auto"/>
        <w:right w:val="none" w:sz="0" w:space="0" w:color="auto"/>
      </w:divBdr>
    </w:div>
    <w:div w:id="146174102">
      <w:bodyDiv w:val="1"/>
      <w:marLeft w:val="0"/>
      <w:marRight w:val="0"/>
      <w:marTop w:val="0"/>
      <w:marBottom w:val="0"/>
      <w:divBdr>
        <w:top w:val="none" w:sz="0" w:space="0" w:color="auto"/>
        <w:left w:val="none" w:sz="0" w:space="0" w:color="auto"/>
        <w:bottom w:val="none" w:sz="0" w:space="0" w:color="auto"/>
        <w:right w:val="none" w:sz="0" w:space="0" w:color="auto"/>
      </w:divBdr>
    </w:div>
    <w:div w:id="182523367">
      <w:bodyDiv w:val="1"/>
      <w:marLeft w:val="0"/>
      <w:marRight w:val="0"/>
      <w:marTop w:val="0"/>
      <w:marBottom w:val="0"/>
      <w:divBdr>
        <w:top w:val="none" w:sz="0" w:space="0" w:color="auto"/>
        <w:left w:val="none" w:sz="0" w:space="0" w:color="auto"/>
        <w:bottom w:val="none" w:sz="0" w:space="0" w:color="auto"/>
        <w:right w:val="none" w:sz="0" w:space="0" w:color="auto"/>
      </w:divBdr>
    </w:div>
    <w:div w:id="193082042">
      <w:bodyDiv w:val="1"/>
      <w:marLeft w:val="0"/>
      <w:marRight w:val="0"/>
      <w:marTop w:val="0"/>
      <w:marBottom w:val="0"/>
      <w:divBdr>
        <w:top w:val="none" w:sz="0" w:space="0" w:color="auto"/>
        <w:left w:val="none" w:sz="0" w:space="0" w:color="auto"/>
        <w:bottom w:val="none" w:sz="0" w:space="0" w:color="auto"/>
        <w:right w:val="none" w:sz="0" w:space="0" w:color="auto"/>
      </w:divBdr>
    </w:div>
    <w:div w:id="218980472">
      <w:bodyDiv w:val="1"/>
      <w:marLeft w:val="0"/>
      <w:marRight w:val="0"/>
      <w:marTop w:val="0"/>
      <w:marBottom w:val="0"/>
      <w:divBdr>
        <w:top w:val="none" w:sz="0" w:space="0" w:color="auto"/>
        <w:left w:val="none" w:sz="0" w:space="0" w:color="auto"/>
        <w:bottom w:val="none" w:sz="0" w:space="0" w:color="auto"/>
        <w:right w:val="none" w:sz="0" w:space="0" w:color="auto"/>
      </w:divBdr>
    </w:div>
    <w:div w:id="255407950">
      <w:bodyDiv w:val="1"/>
      <w:marLeft w:val="0"/>
      <w:marRight w:val="0"/>
      <w:marTop w:val="0"/>
      <w:marBottom w:val="0"/>
      <w:divBdr>
        <w:top w:val="none" w:sz="0" w:space="0" w:color="auto"/>
        <w:left w:val="none" w:sz="0" w:space="0" w:color="auto"/>
        <w:bottom w:val="none" w:sz="0" w:space="0" w:color="auto"/>
        <w:right w:val="none" w:sz="0" w:space="0" w:color="auto"/>
      </w:divBdr>
    </w:div>
    <w:div w:id="386805768">
      <w:bodyDiv w:val="1"/>
      <w:marLeft w:val="0"/>
      <w:marRight w:val="0"/>
      <w:marTop w:val="0"/>
      <w:marBottom w:val="0"/>
      <w:divBdr>
        <w:top w:val="none" w:sz="0" w:space="0" w:color="auto"/>
        <w:left w:val="none" w:sz="0" w:space="0" w:color="auto"/>
        <w:bottom w:val="none" w:sz="0" w:space="0" w:color="auto"/>
        <w:right w:val="none" w:sz="0" w:space="0" w:color="auto"/>
      </w:divBdr>
    </w:div>
    <w:div w:id="462387315">
      <w:bodyDiv w:val="1"/>
      <w:marLeft w:val="0"/>
      <w:marRight w:val="0"/>
      <w:marTop w:val="0"/>
      <w:marBottom w:val="0"/>
      <w:divBdr>
        <w:top w:val="none" w:sz="0" w:space="0" w:color="auto"/>
        <w:left w:val="none" w:sz="0" w:space="0" w:color="auto"/>
        <w:bottom w:val="none" w:sz="0" w:space="0" w:color="auto"/>
        <w:right w:val="none" w:sz="0" w:space="0" w:color="auto"/>
      </w:divBdr>
    </w:div>
    <w:div w:id="466050982">
      <w:bodyDiv w:val="1"/>
      <w:marLeft w:val="0"/>
      <w:marRight w:val="0"/>
      <w:marTop w:val="0"/>
      <w:marBottom w:val="0"/>
      <w:divBdr>
        <w:top w:val="none" w:sz="0" w:space="0" w:color="auto"/>
        <w:left w:val="none" w:sz="0" w:space="0" w:color="auto"/>
        <w:bottom w:val="none" w:sz="0" w:space="0" w:color="auto"/>
        <w:right w:val="none" w:sz="0" w:space="0" w:color="auto"/>
      </w:divBdr>
    </w:div>
    <w:div w:id="493186856">
      <w:bodyDiv w:val="1"/>
      <w:marLeft w:val="0"/>
      <w:marRight w:val="0"/>
      <w:marTop w:val="0"/>
      <w:marBottom w:val="0"/>
      <w:divBdr>
        <w:top w:val="none" w:sz="0" w:space="0" w:color="auto"/>
        <w:left w:val="none" w:sz="0" w:space="0" w:color="auto"/>
        <w:bottom w:val="none" w:sz="0" w:space="0" w:color="auto"/>
        <w:right w:val="none" w:sz="0" w:space="0" w:color="auto"/>
      </w:divBdr>
    </w:div>
    <w:div w:id="513149601">
      <w:bodyDiv w:val="1"/>
      <w:marLeft w:val="0"/>
      <w:marRight w:val="0"/>
      <w:marTop w:val="0"/>
      <w:marBottom w:val="0"/>
      <w:divBdr>
        <w:top w:val="none" w:sz="0" w:space="0" w:color="auto"/>
        <w:left w:val="none" w:sz="0" w:space="0" w:color="auto"/>
        <w:bottom w:val="none" w:sz="0" w:space="0" w:color="auto"/>
        <w:right w:val="none" w:sz="0" w:space="0" w:color="auto"/>
      </w:divBdr>
    </w:div>
    <w:div w:id="577180503">
      <w:bodyDiv w:val="1"/>
      <w:marLeft w:val="0"/>
      <w:marRight w:val="0"/>
      <w:marTop w:val="0"/>
      <w:marBottom w:val="0"/>
      <w:divBdr>
        <w:top w:val="none" w:sz="0" w:space="0" w:color="auto"/>
        <w:left w:val="none" w:sz="0" w:space="0" w:color="auto"/>
        <w:bottom w:val="none" w:sz="0" w:space="0" w:color="auto"/>
        <w:right w:val="none" w:sz="0" w:space="0" w:color="auto"/>
      </w:divBdr>
    </w:div>
    <w:div w:id="696201342">
      <w:bodyDiv w:val="1"/>
      <w:marLeft w:val="0"/>
      <w:marRight w:val="0"/>
      <w:marTop w:val="0"/>
      <w:marBottom w:val="0"/>
      <w:divBdr>
        <w:top w:val="none" w:sz="0" w:space="0" w:color="auto"/>
        <w:left w:val="none" w:sz="0" w:space="0" w:color="auto"/>
        <w:bottom w:val="none" w:sz="0" w:space="0" w:color="auto"/>
        <w:right w:val="none" w:sz="0" w:space="0" w:color="auto"/>
      </w:divBdr>
    </w:div>
    <w:div w:id="767232717">
      <w:bodyDiv w:val="1"/>
      <w:marLeft w:val="0"/>
      <w:marRight w:val="0"/>
      <w:marTop w:val="0"/>
      <w:marBottom w:val="0"/>
      <w:divBdr>
        <w:top w:val="none" w:sz="0" w:space="0" w:color="auto"/>
        <w:left w:val="none" w:sz="0" w:space="0" w:color="auto"/>
        <w:bottom w:val="none" w:sz="0" w:space="0" w:color="auto"/>
        <w:right w:val="none" w:sz="0" w:space="0" w:color="auto"/>
      </w:divBdr>
    </w:div>
    <w:div w:id="825365596">
      <w:bodyDiv w:val="1"/>
      <w:marLeft w:val="0"/>
      <w:marRight w:val="0"/>
      <w:marTop w:val="0"/>
      <w:marBottom w:val="0"/>
      <w:divBdr>
        <w:top w:val="none" w:sz="0" w:space="0" w:color="auto"/>
        <w:left w:val="none" w:sz="0" w:space="0" w:color="auto"/>
        <w:bottom w:val="none" w:sz="0" w:space="0" w:color="auto"/>
        <w:right w:val="none" w:sz="0" w:space="0" w:color="auto"/>
      </w:divBdr>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856045129">
      <w:bodyDiv w:val="1"/>
      <w:marLeft w:val="0"/>
      <w:marRight w:val="0"/>
      <w:marTop w:val="0"/>
      <w:marBottom w:val="0"/>
      <w:divBdr>
        <w:top w:val="none" w:sz="0" w:space="0" w:color="auto"/>
        <w:left w:val="none" w:sz="0" w:space="0" w:color="auto"/>
        <w:bottom w:val="none" w:sz="0" w:space="0" w:color="auto"/>
        <w:right w:val="none" w:sz="0" w:space="0" w:color="auto"/>
      </w:divBdr>
    </w:div>
    <w:div w:id="971597472">
      <w:bodyDiv w:val="1"/>
      <w:marLeft w:val="0"/>
      <w:marRight w:val="0"/>
      <w:marTop w:val="0"/>
      <w:marBottom w:val="0"/>
      <w:divBdr>
        <w:top w:val="none" w:sz="0" w:space="0" w:color="auto"/>
        <w:left w:val="none" w:sz="0" w:space="0" w:color="auto"/>
        <w:bottom w:val="none" w:sz="0" w:space="0" w:color="auto"/>
        <w:right w:val="none" w:sz="0" w:space="0" w:color="auto"/>
      </w:divBdr>
    </w:div>
    <w:div w:id="977030146">
      <w:bodyDiv w:val="1"/>
      <w:marLeft w:val="0"/>
      <w:marRight w:val="0"/>
      <w:marTop w:val="0"/>
      <w:marBottom w:val="0"/>
      <w:divBdr>
        <w:top w:val="none" w:sz="0" w:space="0" w:color="auto"/>
        <w:left w:val="none" w:sz="0" w:space="0" w:color="auto"/>
        <w:bottom w:val="none" w:sz="0" w:space="0" w:color="auto"/>
        <w:right w:val="none" w:sz="0" w:space="0" w:color="auto"/>
      </w:divBdr>
    </w:div>
    <w:div w:id="999311227">
      <w:bodyDiv w:val="1"/>
      <w:marLeft w:val="0"/>
      <w:marRight w:val="0"/>
      <w:marTop w:val="0"/>
      <w:marBottom w:val="0"/>
      <w:divBdr>
        <w:top w:val="none" w:sz="0" w:space="0" w:color="auto"/>
        <w:left w:val="none" w:sz="0" w:space="0" w:color="auto"/>
        <w:bottom w:val="none" w:sz="0" w:space="0" w:color="auto"/>
        <w:right w:val="none" w:sz="0" w:space="0" w:color="auto"/>
      </w:divBdr>
    </w:div>
    <w:div w:id="1049914399">
      <w:bodyDiv w:val="1"/>
      <w:marLeft w:val="0"/>
      <w:marRight w:val="0"/>
      <w:marTop w:val="0"/>
      <w:marBottom w:val="0"/>
      <w:divBdr>
        <w:top w:val="none" w:sz="0" w:space="0" w:color="auto"/>
        <w:left w:val="none" w:sz="0" w:space="0" w:color="auto"/>
        <w:bottom w:val="none" w:sz="0" w:space="0" w:color="auto"/>
        <w:right w:val="none" w:sz="0" w:space="0" w:color="auto"/>
      </w:divBdr>
    </w:div>
    <w:div w:id="1070425447">
      <w:bodyDiv w:val="1"/>
      <w:marLeft w:val="0"/>
      <w:marRight w:val="0"/>
      <w:marTop w:val="0"/>
      <w:marBottom w:val="0"/>
      <w:divBdr>
        <w:top w:val="none" w:sz="0" w:space="0" w:color="auto"/>
        <w:left w:val="none" w:sz="0" w:space="0" w:color="auto"/>
        <w:bottom w:val="none" w:sz="0" w:space="0" w:color="auto"/>
        <w:right w:val="none" w:sz="0" w:space="0" w:color="auto"/>
      </w:divBdr>
    </w:div>
    <w:div w:id="1150250638">
      <w:bodyDiv w:val="1"/>
      <w:marLeft w:val="0"/>
      <w:marRight w:val="0"/>
      <w:marTop w:val="0"/>
      <w:marBottom w:val="0"/>
      <w:divBdr>
        <w:top w:val="none" w:sz="0" w:space="0" w:color="auto"/>
        <w:left w:val="none" w:sz="0" w:space="0" w:color="auto"/>
        <w:bottom w:val="none" w:sz="0" w:space="0" w:color="auto"/>
        <w:right w:val="none" w:sz="0" w:space="0" w:color="auto"/>
      </w:divBdr>
    </w:div>
    <w:div w:id="1300693888">
      <w:bodyDiv w:val="1"/>
      <w:marLeft w:val="0"/>
      <w:marRight w:val="0"/>
      <w:marTop w:val="0"/>
      <w:marBottom w:val="0"/>
      <w:divBdr>
        <w:top w:val="none" w:sz="0" w:space="0" w:color="auto"/>
        <w:left w:val="none" w:sz="0" w:space="0" w:color="auto"/>
        <w:bottom w:val="none" w:sz="0" w:space="0" w:color="auto"/>
        <w:right w:val="none" w:sz="0" w:space="0" w:color="auto"/>
      </w:divBdr>
    </w:div>
    <w:div w:id="1432310626">
      <w:bodyDiv w:val="1"/>
      <w:marLeft w:val="0"/>
      <w:marRight w:val="0"/>
      <w:marTop w:val="0"/>
      <w:marBottom w:val="0"/>
      <w:divBdr>
        <w:top w:val="none" w:sz="0" w:space="0" w:color="auto"/>
        <w:left w:val="none" w:sz="0" w:space="0" w:color="auto"/>
        <w:bottom w:val="none" w:sz="0" w:space="0" w:color="auto"/>
        <w:right w:val="none" w:sz="0" w:space="0" w:color="auto"/>
      </w:divBdr>
    </w:div>
    <w:div w:id="1459179744">
      <w:bodyDiv w:val="1"/>
      <w:marLeft w:val="0"/>
      <w:marRight w:val="0"/>
      <w:marTop w:val="0"/>
      <w:marBottom w:val="0"/>
      <w:divBdr>
        <w:top w:val="none" w:sz="0" w:space="0" w:color="auto"/>
        <w:left w:val="none" w:sz="0" w:space="0" w:color="auto"/>
        <w:bottom w:val="none" w:sz="0" w:space="0" w:color="auto"/>
        <w:right w:val="none" w:sz="0" w:space="0" w:color="auto"/>
      </w:divBdr>
    </w:div>
    <w:div w:id="1543665385">
      <w:bodyDiv w:val="1"/>
      <w:marLeft w:val="0"/>
      <w:marRight w:val="0"/>
      <w:marTop w:val="0"/>
      <w:marBottom w:val="0"/>
      <w:divBdr>
        <w:top w:val="none" w:sz="0" w:space="0" w:color="auto"/>
        <w:left w:val="none" w:sz="0" w:space="0" w:color="auto"/>
        <w:bottom w:val="none" w:sz="0" w:space="0" w:color="auto"/>
        <w:right w:val="none" w:sz="0" w:space="0" w:color="auto"/>
      </w:divBdr>
    </w:div>
    <w:div w:id="1595899241">
      <w:bodyDiv w:val="1"/>
      <w:marLeft w:val="0"/>
      <w:marRight w:val="0"/>
      <w:marTop w:val="0"/>
      <w:marBottom w:val="0"/>
      <w:divBdr>
        <w:top w:val="none" w:sz="0" w:space="0" w:color="auto"/>
        <w:left w:val="none" w:sz="0" w:space="0" w:color="auto"/>
        <w:bottom w:val="none" w:sz="0" w:space="0" w:color="auto"/>
        <w:right w:val="none" w:sz="0" w:space="0" w:color="auto"/>
      </w:divBdr>
    </w:div>
    <w:div w:id="1614707679">
      <w:bodyDiv w:val="1"/>
      <w:marLeft w:val="0"/>
      <w:marRight w:val="0"/>
      <w:marTop w:val="0"/>
      <w:marBottom w:val="0"/>
      <w:divBdr>
        <w:top w:val="none" w:sz="0" w:space="0" w:color="auto"/>
        <w:left w:val="none" w:sz="0" w:space="0" w:color="auto"/>
        <w:bottom w:val="none" w:sz="0" w:space="0" w:color="auto"/>
        <w:right w:val="none" w:sz="0" w:space="0" w:color="auto"/>
      </w:divBdr>
    </w:div>
    <w:div w:id="1636333691">
      <w:bodyDiv w:val="1"/>
      <w:marLeft w:val="0"/>
      <w:marRight w:val="0"/>
      <w:marTop w:val="0"/>
      <w:marBottom w:val="0"/>
      <w:divBdr>
        <w:top w:val="none" w:sz="0" w:space="0" w:color="auto"/>
        <w:left w:val="none" w:sz="0" w:space="0" w:color="auto"/>
        <w:bottom w:val="none" w:sz="0" w:space="0" w:color="auto"/>
        <w:right w:val="none" w:sz="0" w:space="0" w:color="auto"/>
      </w:divBdr>
    </w:div>
    <w:div w:id="1680542163">
      <w:bodyDiv w:val="1"/>
      <w:marLeft w:val="0"/>
      <w:marRight w:val="0"/>
      <w:marTop w:val="0"/>
      <w:marBottom w:val="0"/>
      <w:divBdr>
        <w:top w:val="none" w:sz="0" w:space="0" w:color="auto"/>
        <w:left w:val="none" w:sz="0" w:space="0" w:color="auto"/>
        <w:bottom w:val="none" w:sz="0" w:space="0" w:color="auto"/>
        <w:right w:val="none" w:sz="0" w:space="0" w:color="auto"/>
      </w:divBdr>
    </w:div>
    <w:div w:id="1874534123">
      <w:bodyDiv w:val="1"/>
      <w:marLeft w:val="0"/>
      <w:marRight w:val="0"/>
      <w:marTop w:val="0"/>
      <w:marBottom w:val="0"/>
      <w:divBdr>
        <w:top w:val="none" w:sz="0" w:space="0" w:color="auto"/>
        <w:left w:val="none" w:sz="0" w:space="0" w:color="auto"/>
        <w:bottom w:val="none" w:sz="0" w:space="0" w:color="auto"/>
        <w:right w:val="none" w:sz="0" w:space="0" w:color="auto"/>
      </w:divBdr>
    </w:div>
    <w:div w:id="1890148667">
      <w:bodyDiv w:val="1"/>
      <w:marLeft w:val="0"/>
      <w:marRight w:val="0"/>
      <w:marTop w:val="0"/>
      <w:marBottom w:val="0"/>
      <w:divBdr>
        <w:top w:val="none" w:sz="0" w:space="0" w:color="auto"/>
        <w:left w:val="none" w:sz="0" w:space="0" w:color="auto"/>
        <w:bottom w:val="none" w:sz="0" w:space="0" w:color="auto"/>
        <w:right w:val="none" w:sz="0" w:space="0" w:color="auto"/>
      </w:divBdr>
    </w:div>
    <w:div w:id="1891303844">
      <w:bodyDiv w:val="1"/>
      <w:marLeft w:val="0"/>
      <w:marRight w:val="0"/>
      <w:marTop w:val="0"/>
      <w:marBottom w:val="0"/>
      <w:divBdr>
        <w:top w:val="none" w:sz="0" w:space="0" w:color="auto"/>
        <w:left w:val="none" w:sz="0" w:space="0" w:color="auto"/>
        <w:bottom w:val="none" w:sz="0" w:space="0" w:color="auto"/>
        <w:right w:val="none" w:sz="0" w:space="0" w:color="auto"/>
      </w:divBdr>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1995717958">
      <w:bodyDiv w:val="1"/>
      <w:marLeft w:val="0"/>
      <w:marRight w:val="0"/>
      <w:marTop w:val="0"/>
      <w:marBottom w:val="0"/>
      <w:divBdr>
        <w:top w:val="none" w:sz="0" w:space="0" w:color="auto"/>
        <w:left w:val="none" w:sz="0" w:space="0" w:color="auto"/>
        <w:bottom w:val="none" w:sz="0" w:space="0" w:color="auto"/>
        <w:right w:val="none" w:sz="0" w:space="0" w:color="auto"/>
      </w:divBdr>
    </w:div>
    <w:div w:id="210071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E9BBB-C4B4-4689-B29C-FC99EFA1D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93</TotalTime>
  <Pages>82</Pages>
  <Words>40439</Words>
  <Characters>222419</Characters>
  <Application>Microsoft Office Word</Application>
  <DocSecurity>0</DocSecurity>
  <Lines>1853</Lines>
  <Paragraphs>524</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262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Sergio Ruiz Guevara</cp:lastModifiedBy>
  <cp:revision>170</cp:revision>
  <cp:lastPrinted>2021-04-29T20:00:00Z</cp:lastPrinted>
  <dcterms:created xsi:type="dcterms:W3CDTF">2021-04-28T16:00:00Z</dcterms:created>
  <dcterms:modified xsi:type="dcterms:W3CDTF">2021-09-15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b88b45-a271-3504-82a9-400dfb603f06</vt:lpwstr>
  </property>
  <property fmtid="{D5CDD505-2E9C-101B-9397-08002B2CF9AE}" pid="4" name="Mendeley Citation Style_1">
    <vt:lpwstr>http://www.zotero.org/styles/apa</vt:lpwstr>
  </property>
  <property fmtid="{D5CDD505-2E9C-101B-9397-08002B2CF9AE}" pid="5" name="ZOTERO_PREF_1">
    <vt:lpwstr>&lt;data data-version="3" zotero-version="5.0.96.3"&gt;&lt;session id="2fNOnzPc"/&gt;&lt;style id="http://www.zotero.org/styles/apa" locale="es-ES" hasBibliography="1" bibliographyStyleHasBeenSet="1"/&gt;&lt;prefs&gt;&lt;pref name="fieldType" value="Field"/&gt;&lt;pref name="dontAskDelay</vt:lpwstr>
  </property>
  <property fmtid="{D5CDD505-2E9C-101B-9397-08002B2CF9AE}" pid="6" name="ZOTERO_PREF_2">
    <vt:lpwstr>CitationUpdates" value="true"/&gt;&lt;/prefs&gt;&lt;/data&gt;</vt:lpwstr>
  </property>
</Properties>
</file>